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BF609B" w:rsidP="00BF609B">
      <w:pPr>
        <w:spacing w:line="276" w:lineRule="auto"/>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BF609B" w:rsidRDefault="00BF609B" w:rsidP="00BF609B">
      <w:pPr>
        <w:spacing w:line="276" w:lineRule="auto"/>
        <w:jc w:val="center"/>
        <w:rPr>
          <w:sz w:val="32"/>
          <w:szCs w:val="32"/>
        </w:rPr>
      </w:pPr>
    </w:p>
    <w:p w:rsidR="00BF609B" w:rsidRDefault="00BF609B" w:rsidP="00BF609B">
      <w:pPr>
        <w:spacing w:line="276" w:lineRule="auto"/>
        <w:jc w:val="center"/>
        <w:rPr>
          <w:sz w:val="32"/>
          <w:szCs w:val="32"/>
        </w:rPr>
      </w:pPr>
      <w:r>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Default="00BF609B" w:rsidP="00B4743B">
      <w:pPr>
        <w:pStyle w:val="Default"/>
        <w:spacing w:line="276" w:lineRule="auto"/>
        <w:rPr>
          <w:rFonts w:asciiTheme="minorHAnsi" w:hAnsiTheme="minorHAnsi" w:cstheme="minorBidi"/>
          <w:color w:val="auto"/>
          <w:sz w:val="40"/>
          <w:szCs w:val="40"/>
        </w:rPr>
      </w:pPr>
    </w:p>
    <w:p w:rsidR="00B4743B" w:rsidRPr="00E51EF3" w:rsidRDefault="00B4743B" w:rsidP="00B4743B">
      <w:pPr>
        <w:pStyle w:val="Default"/>
        <w:spacing w:line="276" w:lineRule="auto"/>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Pr="00622D35" w:rsidRDefault="00BF609B"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BF609B" w:rsidP="00BF609B">
      <w:pPr>
        <w:tabs>
          <w:tab w:val="left" w:pos="2310"/>
        </w:tabs>
        <w:spacing w:line="276" w:lineRule="auto"/>
        <w:rPr>
          <w:rFonts w:asciiTheme="majorHAnsi" w:hAnsiTheme="majorHAnsi" w:cstheme="majorHAnsi"/>
          <w:sz w:val="28"/>
          <w:szCs w:val="28"/>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BF609B" w:rsidRDefault="00BF609B" w:rsidP="00BF609B">
      <w:pPr>
        <w:rPr>
          <w:rFonts w:asciiTheme="majorHAnsi" w:hAnsiTheme="majorHAnsi" w:cstheme="majorHAnsi"/>
          <w:b/>
          <w:sz w:val="28"/>
          <w:szCs w:val="28"/>
        </w:rPr>
      </w:pPr>
    </w:p>
    <w:p w:rsidR="00745A3E" w:rsidRDefault="00745A3E" w:rsidP="00BF609B">
      <w:pPr>
        <w:rPr>
          <w:rFonts w:asciiTheme="majorHAnsi" w:hAnsiTheme="majorHAnsi" w:cstheme="majorHAnsi"/>
          <w:b/>
          <w:sz w:val="28"/>
          <w:szCs w:val="28"/>
        </w:rPr>
        <w:sectPr w:rsidR="00745A3E" w:rsidSect="00392CAB">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622D35" w:rsidRPr="007057BF" w:rsidRDefault="00622D35" w:rsidP="00D31B09">
      <w:pPr>
        <w:rPr>
          <w:rFonts w:asciiTheme="majorHAnsi" w:hAnsiTheme="majorHAnsi"/>
          <w:b/>
          <w:bCs/>
          <w:sz w:val="32"/>
          <w:szCs w:val="32"/>
        </w:rPr>
      </w:pPr>
      <w:r w:rsidRPr="007057BF">
        <w:rPr>
          <w:rFonts w:asciiTheme="majorHAnsi" w:hAnsiTheme="majorHAnsi"/>
          <w:b/>
          <w:bCs/>
          <w:sz w:val="32"/>
          <w:szCs w:val="32"/>
        </w:rPr>
        <w:lastRenderedPageBreak/>
        <w:t>Task of the Thesis in the Origin:</w:t>
      </w:r>
    </w:p>
    <w:p w:rsidR="00866C3E" w:rsidRPr="00622D35" w:rsidRDefault="00622D35"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Pr="007057BF" w:rsidRDefault="00363CC3" w:rsidP="00D31B09">
      <w:pPr>
        <w:rPr>
          <w:rFonts w:asciiTheme="majorHAnsi" w:hAnsiTheme="majorHAnsi"/>
          <w:b/>
          <w:bCs/>
          <w:sz w:val="32"/>
          <w:szCs w:val="32"/>
        </w:rPr>
      </w:pPr>
      <w:r w:rsidRPr="007057BF">
        <w:rPr>
          <w:rFonts w:asciiTheme="majorHAnsi" w:hAnsiTheme="majorHAnsi"/>
          <w:b/>
          <w:bCs/>
          <w:sz w:val="32"/>
          <w:szCs w:val="32"/>
        </w:rP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B20D5" w:rsidRPr="007057BF" w:rsidRDefault="007057BF" w:rsidP="007057BF">
      <w:pPr>
        <w:rPr>
          <w:rFonts w:asciiTheme="majorHAnsi" w:hAnsiTheme="majorHAnsi"/>
          <w:b/>
          <w:bCs/>
          <w:sz w:val="32"/>
          <w:szCs w:val="32"/>
        </w:rPr>
      </w:pPr>
      <w:r w:rsidRPr="007057BF">
        <w:rPr>
          <w:rFonts w:asciiTheme="majorHAnsi" w:hAnsiTheme="majorHAnsi"/>
          <w:b/>
          <w:bCs/>
          <w:sz w:val="32"/>
          <w:szCs w:val="32"/>
        </w:rPr>
        <w:lastRenderedPageBreak/>
        <w:t>Content</w:t>
      </w:r>
    </w:p>
    <w:p w:rsidR="009E1264" w:rsidRDefault="009E1264" w:rsidP="00D31B09">
      <w:pPr>
        <w:pStyle w:val="ListParagraph"/>
      </w:pPr>
    </w:p>
    <w:p w:rsidR="00FE7516"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5387356" w:history="1">
        <w:r w:rsidR="00FE7516" w:rsidRPr="00FC33FE">
          <w:rPr>
            <w:rStyle w:val="Hyperlink"/>
            <w:noProof/>
            <w14:scene3d>
              <w14:camera w14:prst="orthographicFront"/>
              <w14:lightRig w14:rig="threePt" w14:dir="t">
                <w14:rot w14:lat="0" w14:lon="0" w14:rev="0"/>
              </w14:lightRig>
            </w14:scene3d>
          </w:rPr>
          <w:t>1</w:t>
        </w:r>
        <w:r w:rsidR="00FE7516">
          <w:rPr>
            <w:rFonts w:eastAsiaTheme="minorEastAsia" w:cstheme="minorBidi"/>
            <w:b w:val="0"/>
            <w:bCs w:val="0"/>
            <w:noProof/>
            <w:sz w:val="22"/>
            <w:szCs w:val="22"/>
          </w:rPr>
          <w:tab/>
        </w:r>
        <w:r w:rsidR="00FE7516" w:rsidRPr="00FC33FE">
          <w:rPr>
            <w:rStyle w:val="Hyperlink"/>
            <w:noProof/>
          </w:rPr>
          <w:t>Introduction</w:t>
        </w:r>
        <w:r w:rsidR="00FE7516">
          <w:rPr>
            <w:noProof/>
            <w:webHidden/>
          </w:rPr>
          <w:tab/>
        </w:r>
        <w:r w:rsidR="00FE7516">
          <w:rPr>
            <w:noProof/>
            <w:webHidden/>
          </w:rPr>
          <w:fldChar w:fldCharType="begin"/>
        </w:r>
        <w:r w:rsidR="00FE7516">
          <w:rPr>
            <w:noProof/>
            <w:webHidden/>
          </w:rPr>
          <w:instrText xml:space="preserve"> PAGEREF _Toc525387356 \h </w:instrText>
        </w:r>
        <w:r w:rsidR="00FE7516">
          <w:rPr>
            <w:noProof/>
            <w:webHidden/>
          </w:rPr>
        </w:r>
        <w:r w:rsidR="00FE7516">
          <w:rPr>
            <w:noProof/>
            <w:webHidden/>
          </w:rPr>
          <w:fldChar w:fldCharType="separate"/>
        </w:r>
        <w:r w:rsidR="00FE7516">
          <w:rPr>
            <w:noProof/>
            <w:webHidden/>
          </w:rPr>
          <w:t>1</w:t>
        </w:r>
        <w:r w:rsidR="00FE7516">
          <w:rPr>
            <w:noProof/>
            <w:webHidden/>
          </w:rPr>
          <w:fldChar w:fldCharType="end"/>
        </w:r>
      </w:hyperlink>
    </w:p>
    <w:p w:rsidR="00FE7516" w:rsidRDefault="008A2771">
      <w:pPr>
        <w:pStyle w:val="TOC2"/>
        <w:tabs>
          <w:tab w:val="left" w:pos="880"/>
        </w:tabs>
        <w:rPr>
          <w:rFonts w:eastAsiaTheme="minorEastAsia" w:cstheme="minorBidi"/>
          <w:iCs w:val="0"/>
          <w:noProof/>
          <w:sz w:val="22"/>
          <w:szCs w:val="22"/>
        </w:rPr>
      </w:pPr>
      <w:hyperlink w:anchor="_Toc525387357" w:history="1">
        <w:r w:rsidR="00FE7516" w:rsidRPr="00FC33FE">
          <w:rPr>
            <w:rStyle w:val="Hyperlink"/>
            <w:noProof/>
          </w:rPr>
          <w:t>1.1</w:t>
        </w:r>
        <w:r w:rsidR="00FE7516">
          <w:rPr>
            <w:rFonts w:eastAsiaTheme="minorEastAsia" w:cstheme="minorBidi"/>
            <w:iCs w:val="0"/>
            <w:noProof/>
            <w:sz w:val="22"/>
            <w:szCs w:val="22"/>
          </w:rPr>
          <w:tab/>
        </w:r>
        <w:r w:rsidR="00FE7516" w:rsidRPr="00FC33FE">
          <w:rPr>
            <w:rStyle w:val="Hyperlink"/>
            <w:noProof/>
          </w:rPr>
          <w:t>Motivation</w:t>
        </w:r>
        <w:r w:rsidR="00FE7516">
          <w:rPr>
            <w:noProof/>
            <w:webHidden/>
          </w:rPr>
          <w:tab/>
        </w:r>
        <w:r w:rsidR="00FE7516">
          <w:rPr>
            <w:noProof/>
            <w:webHidden/>
          </w:rPr>
          <w:fldChar w:fldCharType="begin"/>
        </w:r>
        <w:r w:rsidR="00FE7516">
          <w:rPr>
            <w:noProof/>
            <w:webHidden/>
          </w:rPr>
          <w:instrText xml:space="preserve"> PAGEREF _Toc525387357 \h </w:instrText>
        </w:r>
        <w:r w:rsidR="00FE7516">
          <w:rPr>
            <w:noProof/>
            <w:webHidden/>
          </w:rPr>
        </w:r>
        <w:r w:rsidR="00FE7516">
          <w:rPr>
            <w:noProof/>
            <w:webHidden/>
          </w:rPr>
          <w:fldChar w:fldCharType="separate"/>
        </w:r>
        <w:r w:rsidR="00FE7516">
          <w:rPr>
            <w:noProof/>
            <w:webHidden/>
          </w:rPr>
          <w:t>2</w:t>
        </w:r>
        <w:r w:rsidR="00FE7516">
          <w:rPr>
            <w:noProof/>
            <w:webHidden/>
          </w:rPr>
          <w:fldChar w:fldCharType="end"/>
        </w:r>
      </w:hyperlink>
    </w:p>
    <w:p w:rsidR="00FE7516" w:rsidRDefault="008A2771">
      <w:pPr>
        <w:pStyle w:val="TOC2"/>
        <w:tabs>
          <w:tab w:val="left" w:pos="880"/>
        </w:tabs>
        <w:rPr>
          <w:rFonts w:eastAsiaTheme="minorEastAsia" w:cstheme="minorBidi"/>
          <w:iCs w:val="0"/>
          <w:noProof/>
          <w:sz w:val="22"/>
          <w:szCs w:val="22"/>
        </w:rPr>
      </w:pPr>
      <w:hyperlink w:anchor="_Toc525387358" w:history="1">
        <w:r w:rsidR="00FE7516" w:rsidRPr="00FC33FE">
          <w:rPr>
            <w:rStyle w:val="Hyperlink"/>
            <w:noProof/>
          </w:rPr>
          <w:t>1.2</w:t>
        </w:r>
        <w:r w:rsidR="00FE7516">
          <w:rPr>
            <w:rFonts w:eastAsiaTheme="minorEastAsia" w:cstheme="minorBidi"/>
            <w:iCs w:val="0"/>
            <w:noProof/>
            <w:sz w:val="22"/>
            <w:szCs w:val="22"/>
          </w:rPr>
          <w:tab/>
        </w:r>
        <w:r w:rsidR="00FE7516" w:rsidRPr="00FC33FE">
          <w:rPr>
            <w:rStyle w:val="Hyperlink"/>
            <w:noProof/>
          </w:rPr>
          <w:t>Objectives</w:t>
        </w:r>
        <w:r w:rsidR="00FE7516">
          <w:rPr>
            <w:noProof/>
            <w:webHidden/>
          </w:rPr>
          <w:tab/>
        </w:r>
        <w:r w:rsidR="00FE7516">
          <w:rPr>
            <w:noProof/>
            <w:webHidden/>
          </w:rPr>
          <w:fldChar w:fldCharType="begin"/>
        </w:r>
        <w:r w:rsidR="00FE7516">
          <w:rPr>
            <w:noProof/>
            <w:webHidden/>
          </w:rPr>
          <w:instrText xml:space="preserve"> PAGEREF _Toc525387358 \h </w:instrText>
        </w:r>
        <w:r w:rsidR="00FE7516">
          <w:rPr>
            <w:noProof/>
            <w:webHidden/>
          </w:rPr>
        </w:r>
        <w:r w:rsidR="00FE7516">
          <w:rPr>
            <w:noProof/>
            <w:webHidden/>
          </w:rPr>
          <w:fldChar w:fldCharType="separate"/>
        </w:r>
        <w:r w:rsidR="00FE7516">
          <w:rPr>
            <w:noProof/>
            <w:webHidden/>
          </w:rPr>
          <w:t>3</w:t>
        </w:r>
        <w:r w:rsidR="00FE7516">
          <w:rPr>
            <w:noProof/>
            <w:webHidden/>
          </w:rPr>
          <w:fldChar w:fldCharType="end"/>
        </w:r>
      </w:hyperlink>
    </w:p>
    <w:p w:rsidR="00FE7516" w:rsidRDefault="008A2771">
      <w:pPr>
        <w:pStyle w:val="TOC1"/>
        <w:tabs>
          <w:tab w:val="left" w:pos="440"/>
        </w:tabs>
        <w:rPr>
          <w:rFonts w:eastAsiaTheme="minorEastAsia" w:cstheme="minorBidi"/>
          <w:b w:val="0"/>
          <w:bCs w:val="0"/>
          <w:noProof/>
          <w:sz w:val="22"/>
          <w:szCs w:val="22"/>
        </w:rPr>
      </w:pPr>
      <w:hyperlink w:anchor="_Toc525387359" w:history="1">
        <w:r w:rsidR="00FE7516" w:rsidRPr="00FC33FE">
          <w:rPr>
            <w:rStyle w:val="Hyperlink"/>
            <w:noProof/>
            <w14:scene3d>
              <w14:camera w14:prst="orthographicFront"/>
              <w14:lightRig w14:rig="threePt" w14:dir="t">
                <w14:rot w14:lat="0" w14:lon="0" w14:rev="0"/>
              </w14:lightRig>
            </w14:scene3d>
          </w:rPr>
          <w:t>2</w:t>
        </w:r>
        <w:r w:rsidR="00FE7516">
          <w:rPr>
            <w:rFonts w:eastAsiaTheme="minorEastAsia" w:cstheme="minorBidi"/>
            <w:b w:val="0"/>
            <w:bCs w:val="0"/>
            <w:noProof/>
            <w:sz w:val="22"/>
            <w:szCs w:val="22"/>
          </w:rPr>
          <w:tab/>
        </w:r>
        <w:r w:rsidR="00FE7516" w:rsidRPr="00FC33FE">
          <w:rPr>
            <w:rStyle w:val="Hyperlink"/>
            <w:noProof/>
          </w:rPr>
          <w:t>Literature Survey</w:t>
        </w:r>
        <w:r w:rsidR="00FE7516">
          <w:rPr>
            <w:noProof/>
            <w:webHidden/>
          </w:rPr>
          <w:tab/>
        </w:r>
        <w:r w:rsidR="00FE7516">
          <w:rPr>
            <w:noProof/>
            <w:webHidden/>
          </w:rPr>
          <w:fldChar w:fldCharType="begin"/>
        </w:r>
        <w:r w:rsidR="00FE7516">
          <w:rPr>
            <w:noProof/>
            <w:webHidden/>
          </w:rPr>
          <w:instrText xml:space="preserve"> PAGEREF _Toc525387359 \h </w:instrText>
        </w:r>
        <w:r w:rsidR="00FE7516">
          <w:rPr>
            <w:noProof/>
            <w:webHidden/>
          </w:rPr>
        </w:r>
        <w:r w:rsidR="00FE7516">
          <w:rPr>
            <w:noProof/>
            <w:webHidden/>
          </w:rPr>
          <w:fldChar w:fldCharType="separate"/>
        </w:r>
        <w:r w:rsidR="00FE7516">
          <w:rPr>
            <w:noProof/>
            <w:webHidden/>
          </w:rPr>
          <w:t>4</w:t>
        </w:r>
        <w:r w:rsidR="00FE7516">
          <w:rPr>
            <w:noProof/>
            <w:webHidden/>
          </w:rPr>
          <w:fldChar w:fldCharType="end"/>
        </w:r>
      </w:hyperlink>
    </w:p>
    <w:p w:rsidR="00FE7516" w:rsidRDefault="008A2771">
      <w:pPr>
        <w:pStyle w:val="TOC2"/>
        <w:tabs>
          <w:tab w:val="left" w:pos="880"/>
        </w:tabs>
        <w:rPr>
          <w:rFonts w:eastAsiaTheme="minorEastAsia" w:cstheme="minorBidi"/>
          <w:iCs w:val="0"/>
          <w:noProof/>
          <w:sz w:val="22"/>
          <w:szCs w:val="22"/>
        </w:rPr>
      </w:pPr>
      <w:hyperlink w:anchor="_Toc525387360" w:history="1">
        <w:r w:rsidR="00FE7516" w:rsidRPr="00FC33FE">
          <w:rPr>
            <w:rStyle w:val="Hyperlink"/>
            <w:noProof/>
          </w:rPr>
          <w:t>2.1</w:t>
        </w:r>
        <w:r w:rsidR="00FE7516">
          <w:rPr>
            <w:rFonts w:eastAsiaTheme="minorEastAsia" w:cstheme="minorBidi"/>
            <w:iCs w:val="0"/>
            <w:noProof/>
            <w:sz w:val="22"/>
            <w:szCs w:val="22"/>
          </w:rPr>
          <w:tab/>
        </w:r>
        <w:r w:rsidR="00FE7516" w:rsidRPr="00FC33FE">
          <w:rPr>
            <w:rStyle w:val="Hyperlink"/>
            <w:noProof/>
          </w:rPr>
          <w:t>Magnetic resonance imaging (MRI)</w:t>
        </w:r>
        <w:r w:rsidR="00FE7516">
          <w:rPr>
            <w:noProof/>
            <w:webHidden/>
          </w:rPr>
          <w:tab/>
        </w:r>
        <w:r w:rsidR="00FE7516">
          <w:rPr>
            <w:noProof/>
            <w:webHidden/>
          </w:rPr>
          <w:fldChar w:fldCharType="begin"/>
        </w:r>
        <w:r w:rsidR="00FE7516">
          <w:rPr>
            <w:noProof/>
            <w:webHidden/>
          </w:rPr>
          <w:instrText xml:space="preserve"> PAGEREF _Toc525387360 \h </w:instrText>
        </w:r>
        <w:r w:rsidR="00FE7516">
          <w:rPr>
            <w:noProof/>
            <w:webHidden/>
          </w:rPr>
        </w:r>
        <w:r w:rsidR="00FE7516">
          <w:rPr>
            <w:noProof/>
            <w:webHidden/>
          </w:rPr>
          <w:fldChar w:fldCharType="separate"/>
        </w:r>
        <w:r w:rsidR="00FE7516">
          <w:rPr>
            <w:noProof/>
            <w:webHidden/>
          </w:rPr>
          <w:t>4</w:t>
        </w:r>
        <w:r w:rsidR="00FE7516">
          <w:rPr>
            <w:noProof/>
            <w:webHidden/>
          </w:rPr>
          <w:fldChar w:fldCharType="end"/>
        </w:r>
      </w:hyperlink>
    </w:p>
    <w:p w:rsidR="00FE7516" w:rsidRDefault="008A2771">
      <w:pPr>
        <w:pStyle w:val="TOC3"/>
        <w:tabs>
          <w:tab w:val="left" w:pos="1320"/>
        </w:tabs>
        <w:rPr>
          <w:rFonts w:eastAsiaTheme="minorEastAsia" w:cstheme="minorBidi"/>
          <w:noProof/>
          <w:sz w:val="22"/>
          <w:szCs w:val="22"/>
        </w:rPr>
      </w:pPr>
      <w:hyperlink w:anchor="_Toc525387361" w:history="1">
        <w:r w:rsidR="00FE7516" w:rsidRPr="00FC33FE">
          <w:rPr>
            <w:rStyle w:val="Hyperlink"/>
            <w:noProof/>
          </w:rPr>
          <w:t>2.1.1</w:t>
        </w:r>
        <w:r w:rsidR="00FE7516">
          <w:rPr>
            <w:rFonts w:eastAsiaTheme="minorEastAsia" w:cstheme="minorBidi"/>
            <w:noProof/>
            <w:sz w:val="22"/>
            <w:szCs w:val="22"/>
          </w:rPr>
          <w:tab/>
        </w:r>
        <w:r w:rsidR="00FE7516" w:rsidRPr="00FC33FE">
          <w:rPr>
            <w:rStyle w:val="Hyperlink"/>
            <w:noProof/>
          </w:rPr>
          <w:t>Artifacts in MRI</w:t>
        </w:r>
        <w:r w:rsidR="00FE7516">
          <w:rPr>
            <w:noProof/>
            <w:webHidden/>
          </w:rPr>
          <w:tab/>
        </w:r>
        <w:r w:rsidR="00FE7516">
          <w:rPr>
            <w:noProof/>
            <w:webHidden/>
          </w:rPr>
          <w:fldChar w:fldCharType="begin"/>
        </w:r>
        <w:r w:rsidR="00FE7516">
          <w:rPr>
            <w:noProof/>
            <w:webHidden/>
          </w:rPr>
          <w:instrText xml:space="preserve"> PAGEREF _Toc525387361 \h </w:instrText>
        </w:r>
        <w:r w:rsidR="00FE7516">
          <w:rPr>
            <w:noProof/>
            <w:webHidden/>
          </w:rPr>
        </w:r>
        <w:r w:rsidR="00FE7516">
          <w:rPr>
            <w:noProof/>
            <w:webHidden/>
          </w:rPr>
          <w:fldChar w:fldCharType="separate"/>
        </w:r>
        <w:r w:rsidR="00FE7516">
          <w:rPr>
            <w:noProof/>
            <w:webHidden/>
          </w:rPr>
          <w:t>5</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62" w:history="1">
        <w:r w:rsidR="00FE7516" w:rsidRPr="00FC33FE">
          <w:rPr>
            <w:rStyle w:val="Hyperlink"/>
            <w:noProof/>
          </w:rPr>
          <w:t>2.1.1.1</w:t>
        </w:r>
        <w:r w:rsidR="00FE7516">
          <w:rPr>
            <w:rFonts w:eastAsiaTheme="minorEastAsia" w:cstheme="minorBidi"/>
            <w:noProof/>
            <w:sz w:val="22"/>
            <w:szCs w:val="22"/>
          </w:rPr>
          <w:tab/>
        </w:r>
        <w:r w:rsidR="00FE7516" w:rsidRPr="00FC33FE">
          <w:rPr>
            <w:rStyle w:val="Hyperlink"/>
            <w:noProof/>
          </w:rPr>
          <w:t>Chemical shift artifacts</w:t>
        </w:r>
        <w:r w:rsidR="00FE7516">
          <w:rPr>
            <w:noProof/>
            <w:webHidden/>
          </w:rPr>
          <w:tab/>
        </w:r>
        <w:r w:rsidR="00FE7516">
          <w:rPr>
            <w:noProof/>
            <w:webHidden/>
          </w:rPr>
          <w:fldChar w:fldCharType="begin"/>
        </w:r>
        <w:r w:rsidR="00FE7516">
          <w:rPr>
            <w:noProof/>
            <w:webHidden/>
          </w:rPr>
          <w:instrText xml:space="preserve"> PAGEREF _Toc525387362 \h </w:instrText>
        </w:r>
        <w:r w:rsidR="00FE7516">
          <w:rPr>
            <w:noProof/>
            <w:webHidden/>
          </w:rPr>
        </w:r>
        <w:r w:rsidR="00FE7516">
          <w:rPr>
            <w:noProof/>
            <w:webHidden/>
          </w:rPr>
          <w:fldChar w:fldCharType="separate"/>
        </w:r>
        <w:r w:rsidR="00FE7516">
          <w:rPr>
            <w:noProof/>
            <w:webHidden/>
          </w:rPr>
          <w:t>5</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63" w:history="1">
        <w:r w:rsidR="00FE7516" w:rsidRPr="00FC33FE">
          <w:rPr>
            <w:rStyle w:val="Hyperlink"/>
            <w:noProof/>
          </w:rPr>
          <w:t>2.1.1.2</w:t>
        </w:r>
        <w:r w:rsidR="00FE7516">
          <w:rPr>
            <w:rFonts w:eastAsiaTheme="minorEastAsia" w:cstheme="minorBidi"/>
            <w:noProof/>
            <w:sz w:val="22"/>
            <w:szCs w:val="22"/>
          </w:rPr>
          <w:tab/>
        </w:r>
        <w:r w:rsidR="00FE7516" w:rsidRPr="00FC33FE">
          <w:rPr>
            <w:rStyle w:val="Hyperlink"/>
            <w:noProof/>
          </w:rPr>
          <w:t>Phase cancellation artifact</w:t>
        </w:r>
        <w:r w:rsidR="00FE7516">
          <w:rPr>
            <w:noProof/>
            <w:webHidden/>
          </w:rPr>
          <w:tab/>
        </w:r>
        <w:r w:rsidR="00FE7516">
          <w:rPr>
            <w:noProof/>
            <w:webHidden/>
          </w:rPr>
          <w:fldChar w:fldCharType="begin"/>
        </w:r>
        <w:r w:rsidR="00FE7516">
          <w:rPr>
            <w:noProof/>
            <w:webHidden/>
          </w:rPr>
          <w:instrText xml:space="preserve"> PAGEREF _Toc525387363 \h </w:instrText>
        </w:r>
        <w:r w:rsidR="00FE7516">
          <w:rPr>
            <w:noProof/>
            <w:webHidden/>
          </w:rPr>
        </w:r>
        <w:r w:rsidR="00FE7516">
          <w:rPr>
            <w:noProof/>
            <w:webHidden/>
          </w:rPr>
          <w:fldChar w:fldCharType="separate"/>
        </w:r>
        <w:r w:rsidR="00FE7516">
          <w:rPr>
            <w:noProof/>
            <w:webHidden/>
          </w:rPr>
          <w:t>7</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64" w:history="1">
        <w:r w:rsidR="00FE7516" w:rsidRPr="00FC33FE">
          <w:rPr>
            <w:rStyle w:val="Hyperlink"/>
            <w:noProof/>
          </w:rPr>
          <w:t>2.1.1.3</w:t>
        </w:r>
        <w:r w:rsidR="00FE7516">
          <w:rPr>
            <w:rFonts w:eastAsiaTheme="minorEastAsia" w:cstheme="minorBidi"/>
            <w:noProof/>
            <w:sz w:val="22"/>
            <w:szCs w:val="22"/>
          </w:rPr>
          <w:tab/>
        </w:r>
        <w:r w:rsidR="00FE7516" w:rsidRPr="00FC33FE">
          <w:rPr>
            <w:rStyle w:val="Hyperlink"/>
            <w:noProof/>
          </w:rPr>
          <w:t>Noise</w:t>
        </w:r>
        <w:r w:rsidR="00FE7516">
          <w:rPr>
            <w:noProof/>
            <w:webHidden/>
          </w:rPr>
          <w:tab/>
        </w:r>
        <w:r w:rsidR="00FE7516">
          <w:rPr>
            <w:noProof/>
            <w:webHidden/>
          </w:rPr>
          <w:fldChar w:fldCharType="begin"/>
        </w:r>
        <w:r w:rsidR="00FE7516">
          <w:rPr>
            <w:noProof/>
            <w:webHidden/>
          </w:rPr>
          <w:instrText xml:space="preserve"> PAGEREF _Toc525387364 \h </w:instrText>
        </w:r>
        <w:r w:rsidR="00FE7516">
          <w:rPr>
            <w:noProof/>
            <w:webHidden/>
          </w:rPr>
        </w:r>
        <w:r w:rsidR="00FE7516">
          <w:rPr>
            <w:noProof/>
            <w:webHidden/>
          </w:rPr>
          <w:fldChar w:fldCharType="separate"/>
        </w:r>
        <w:r w:rsidR="00FE7516">
          <w:rPr>
            <w:noProof/>
            <w:webHidden/>
          </w:rPr>
          <w:t>8</w:t>
        </w:r>
        <w:r w:rsidR="00FE7516">
          <w:rPr>
            <w:noProof/>
            <w:webHidden/>
          </w:rPr>
          <w:fldChar w:fldCharType="end"/>
        </w:r>
      </w:hyperlink>
    </w:p>
    <w:p w:rsidR="00FE7516" w:rsidRDefault="008A2771">
      <w:pPr>
        <w:pStyle w:val="TOC2"/>
        <w:tabs>
          <w:tab w:val="left" w:pos="880"/>
        </w:tabs>
        <w:rPr>
          <w:rFonts w:eastAsiaTheme="minorEastAsia" w:cstheme="minorBidi"/>
          <w:iCs w:val="0"/>
          <w:noProof/>
          <w:sz w:val="22"/>
          <w:szCs w:val="22"/>
        </w:rPr>
      </w:pPr>
      <w:hyperlink w:anchor="_Toc525387365" w:history="1">
        <w:r w:rsidR="00FE7516" w:rsidRPr="00FC33FE">
          <w:rPr>
            <w:rStyle w:val="Hyperlink"/>
            <w:noProof/>
          </w:rPr>
          <w:t>2.2</w:t>
        </w:r>
        <w:r w:rsidR="00FE7516">
          <w:rPr>
            <w:rFonts w:eastAsiaTheme="minorEastAsia" w:cstheme="minorBidi"/>
            <w:iCs w:val="0"/>
            <w:noProof/>
            <w:sz w:val="22"/>
            <w:szCs w:val="22"/>
          </w:rPr>
          <w:tab/>
        </w:r>
        <w:r w:rsidR="00FE7516" w:rsidRPr="00FC33FE">
          <w:rPr>
            <w:rStyle w:val="Hyperlink"/>
            <w:noProof/>
          </w:rPr>
          <w:t>Instrument tracking methods in interventional MRI</w:t>
        </w:r>
        <w:r w:rsidR="00FE7516">
          <w:rPr>
            <w:noProof/>
            <w:webHidden/>
          </w:rPr>
          <w:tab/>
        </w:r>
        <w:r w:rsidR="00FE7516">
          <w:rPr>
            <w:noProof/>
            <w:webHidden/>
          </w:rPr>
          <w:fldChar w:fldCharType="begin"/>
        </w:r>
        <w:r w:rsidR="00FE7516">
          <w:rPr>
            <w:noProof/>
            <w:webHidden/>
          </w:rPr>
          <w:instrText xml:space="preserve"> PAGEREF _Toc525387365 \h </w:instrText>
        </w:r>
        <w:r w:rsidR="00FE7516">
          <w:rPr>
            <w:noProof/>
            <w:webHidden/>
          </w:rPr>
        </w:r>
        <w:r w:rsidR="00FE7516">
          <w:rPr>
            <w:noProof/>
            <w:webHidden/>
          </w:rPr>
          <w:fldChar w:fldCharType="separate"/>
        </w:r>
        <w:r w:rsidR="00FE7516">
          <w:rPr>
            <w:noProof/>
            <w:webHidden/>
          </w:rPr>
          <w:t>10</w:t>
        </w:r>
        <w:r w:rsidR="00FE7516">
          <w:rPr>
            <w:noProof/>
            <w:webHidden/>
          </w:rPr>
          <w:fldChar w:fldCharType="end"/>
        </w:r>
      </w:hyperlink>
    </w:p>
    <w:p w:rsidR="00FE7516" w:rsidRDefault="008A2771">
      <w:pPr>
        <w:pStyle w:val="TOC3"/>
        <w:tabs>
          <w:tab w:val="left" w:pos="1320"/>
        </w:tabs>
        <w:rPr>
          <w:rFonts w:eastAsiaTheme="minorEastAsia" w:cstheme="minorBidi"/>
          <w:noProof/>
          <w:sz w:val="22"/>
          <w:szCs w:val="22"/>
        </w:rPr>
      </w:pPr>
      <w:hyperlink w:anchor="_Toc525387366" w:history="1">
        <w:r w:rsidR="00FE7516" w:rsidRPr="00FC33FE">
          <w:rPr>
            <w:rStyle w:val="Hyperlink"/>
            <w:noProof/>
          </w:rPr>
          <w:t>2.2.1</w:t>
        </w:r>
        <w:r w:rsidR="00FE7516">
          <w:rPr>
            <w:rFonts w:eastAsiaTheme="minorEastAsia" w:cstheme="minorBidi"/>
            <w:noProof/>
            <w:sz w:val="22"/>
            <w:szCs w:val="22"/>
          </w:rPr>
          <w:tab/>
        </w:r>
        <w:r w:rsidR="00FE7516" w:rsidRPr="00FC33FE">
          <w:rPr>
            <w:rStyle w:val="Hyperlink"/>
            <w:noProof/>
          </w:rPr>
          <w:t>General tracking approaches</w:t>
        </w:r>
        <w:r w:rsidR="00FE7516">
          <w:rPr>
            <w:noProof/>
            <w:webHidden/>
          </w:rPr>
          <w:tab/>
        </w:r>
        <w:r w:rsidR="00FE7516">
          <w:rPr>
            <w:noProof/>
            <w:webHidden/>
          </w:rPr>
          <w:fldChar w:fldCharType="begin"/>
        </w:r>
        <w:r w:rsidR="00FE7516">
          <w:rPr>
            <w:noProof/>
            <w:webHidden/>
          </w:rPr>
          <w:instrText xml:space="preserve"> PAGEREF _Toc525387366 \h </w:instrText>
        </w:r>
        <w:r w:rsidR="00FE7516">
          <w:rPr>
            <w:noProof/>
            <w:webHidden/>
          </w:rPr>
        </w:r>
        <w:r w:rsidR="00FE7516">
          <w:rPr>
            <w:noProof/>
            <w:webHidden/>
          </w:rPr>
          <w:fldChar w:fldCharType="separate"/>
        </w:r>
        <w:r w:rsidR="00FE7516">
          <w:rPr>
            <w:noProof/>
            <w:webHidden/>
          </w:rPr>
          <w:t>11</w:t>
        </w:r>
        <w:r w:rsidR="00FE7516">
          <w:rPr>
            <w:noProof/>
            <w:webHidden/>
          </w:rPr>
          <w:fldChar w:fldCharType="end"/>
        </w:r>
      </w:hyperlink>
    </w:p>
    <w:p w:rsidR="00FE7516" w:rsidRDefault="008A2771">
      <w:pPr>
        <w:pStyle w:val="TOC3"/>
        <w:tabs>
          <w:tab w:val="left" w:pos="1320"/>
        </w:tabs>
        <w:rPr>
          <w:rFonts w:eastAsiaTheme="minorEastAsia" w:cstheme="minorBidi"/>
          <w:noProof/>
          <w:sz w:val="22"/>
          <w:szCs w:val="22"/>
        </w:rPr>
      </w:pPr>
      <w:hyperlink w:anchor="_Toc525387367" w:history="1">
        <w:r w:rsidR="00FE7516" w:rsidRPr="00FC33FE">
          <w:rPr>
            <w:rStyle w:val="Hyperlink"/>
            <w:noProof/>
          </w:rPr>
          <w:t>2.2.2</w:t>
        </w:r>
        <w:r w:rsidR="00FE7516">
          <w:rPr>
            <w:rFonts w:eastAsiaTheme="minorEastAsia" w:cstheme="minorBidi"/>
            <w:noProof/>
            <w:sz w:val="22"/>
            <w:szCs w:val="22"/>
          </w:rPr>
          <w:tab/>
        </w:r>
        <w:r w:rsidR="00FE7516" w:rsidRPr="00FC33FE">
          <w:rPr>
            <w:rStyle w:val="Hyperlink"/>
            <w:noProof/>
          </w:rPr>
          <w:t>Passive MRI marker tracking</w:t>
        </w:r>
        <w:r w:rsidR="00FE7516">
          <w:rPr>
            <w:noProof/>
            <w:webHidden/>
          </w:rPr>
          <w:tab/>
        </w:r>
        <w:r w:rsidR="00FE7516">
          <w:rPr>
            <w:noProof/>
            <w:webHidden/>
          </w:rPr>
          <w:fldChar w:fldCharType="begin"/>
        </w:r>
        <w:r w:rsidR="00FE7516">
          <w:rPr>
            <w:noProof/>
            <w:webHidden/>
          </w:rPr>
          <w:instrText xml:space="preserve"> PAGEREF _Toc525387367 \h </w:instrText>
        </w:r>
        <w:r w:rsidR="00FE7516">
          <w:rPr>
            <w:noProof/>
            <w:webHidden/>
          </w:rPr>
        </w:r>
        <w:r w:rsidR="00FE7516">
          <w:rPr>
            <w:noProof/>
            <w:webHidden/>
          </w:rPr>
          <w:fldChar w:fldCharType="separate"/>
        </w:r>
        <w:r w:rsidR="00FE7516">
          <w:rPr>
            <w:noProof/>
            <w:webHidden/>
          </w:rPr>
          <w:t>11</w:t>
        </w:r>
        <w:r w:rsidR="00FE7516">
          <w:rPr>
            <w:noProof/>
            <w:webHidden/>
          </w:rPr>
          <w:fldChar w:fldCharType="end"/>
        </w:r>
      </w:hyperlink>
    </w:p>
    <w:p w:rsidR="00FE7516" w:rsidRDefault="008A2771">
      <w:pPr>
        <w:pStyle w:val="TOC2"/>
        <w:tabs>
          <w:tab w:val="left" w:pos="880"/>
        </w:tabs>
        <w:rPr>
          <w:rFonts w:eastAsiaTheme="minorEastAsia" w:cstheme="minorBidi"/>
          <w:iCs w:val="0"/>
          <w:noProof/>
          <w:sz w:val="22"/>
          <w:szCs w:val="22"/>
        </w:rPr>
      </w:pPr>
      <w:hyperlink w:anchor="_Toc525387368" w:history="1">
        <w:r w:rsidR="00FE7516" w:rsidRPr="00FC33FE">
          <w:rPr>
            <w:rStyle w:val="Hyperlink"/>
            <w:noProof/>
          </w:rPr>
          <w:t>2.3</w:t>
        </w:r>
        <w:r w:rsidR="00FE7516">
          <w:rPr>
            <w:rFonts w:eastAsiaTheme="minorEastAsia" w:cstheme="minorBidi"/>
            <w:iCs w:val="0"/>
            <w:noProof/>
            <w:sz w:val="22"/>
            <w:szCs w:val="22"/>
          </w:rPr>
          <w:tab/>
        </w:r>
        <w:r w:rsidR="00FE7516" w:rsidRPr="00FC33FE">
          <w:rPr>
            <w:rStyle w:val="Hyperlink"/>
            <w:noProof/>
          </w:rPr>
          <w:t>Principal of the Z-frame marker</w:t>
        </w:r>
        <w:r w:rsidR="00FE7516">
          <w:rPr>
            <w:noProof/>
            <w:webHidden/>
          </w:rPr>
          <w:tab/>
        </w:r>
        <w:r w:rsidR="00FE7516">
          <w:rPr>
            <w:noProof/>
            <w:webHidden/>
          </w:rPr>
          <w:fldChar w:fldCharType="begin"/>
        </w:r>
        <w:r w:rsidR="00FE7516">
          <w:rPr>
            <w:noProof/>
            <w:webHidden/>
          </w:rPr>
          <w:instrText xml:space="preserve"> PAGEREF _Toc525387368 \h </w:instrText>
        </w:r>
        <w:r w:rsidR="00FE7516">
          <w:rPr>
            <w:noProof/>
            <w:webHidden/>
          </w:rPr>
        </w:r>
        <w:r w:rsidR="00FE7516">
          <w:rPr>
            <w:noProof/>
            <w:webHidden/>
          </w:rPr>
          <w:fldChar w:fldCharType="separate"/>
        </w:r>
        <w:r w:rsidR="00FE7516">
          <w:rPr>
            <w:noProof/>
            <w:webHidden/>
          </w:rPr>
          <w:t>13</w:t>
        </w:r>
        <w:r w:rsidR="00FE7516">
          <w:rPr>
            <w:noProof/>
            <w:webHidden/>
          </w:rPr>
          <w:fldChar w:fldCharType="end"/>
        </w:r>
      </w:hyperlink>
    </w:p>
    <w:p w:rsidR="00FE7516" w:rsidRDefault="008A2771">
      <w:pPr>
        <w:pStyle w:val="TOC1"/>
        <w:tabs>
          <w:tab w:val="left" w:pos="440"/>
        </w:tabs>
        <w:rPr>
          <w:rFonts w:eastAsiaTheme="minorEastAsia" w:cstheme="minorBidi"/>
          <w:b w:val="0"/>
          <w:bCs w:val="0"/>
          <w:noProof/>
          <w:sz w:val="22"/>
          <w:szCs w:val="22"/>
        </w:rPr>
      </w:pPr>
      <w:hyperlink w:anchor="_Toc525387369" w:history="1">
        <w:r w:rsidR="00FE7516" w:rsidRPr="00FC33FE">
          <w:rPr>
            <w:rStyle w:val="Hyperlink"/>
            <w:noProof/>
            <w14:scene3d>
              <w14:camera w14:prst="orthographicFront"/>
              <w14:lightRig w14:rig="threePt" w14:dir="t">
                <w14:rot w14:lat="0" w14:lon="0" w14:rev="0"/>
              </w14:lightRig>
            </w14:scene3d>
          </w:rPr>
          <w:t>3</w:t>
        </w:r>
        <w:r w:rsidR="00FE7516">
          <w:rPr>
            <w:rFonts w:eastAsiaTheme="minorEastAsia" w:cstheme="minorBidi"/>
            <w:b w:val="0"/>
            <w:bCs w:val="0"/>
            <w:noProof/>
            <w:sz w:val="22"/>
            <w:szCs w:val="22"/>
          </w:rPr>
          <w:tab/>
        </w:r>
        <w:r w:rsidR="00FE7516" w:rsidRPr="00FC33FE">
          <w:rPr>
            <w:rStyle w:val="Hyperlink"/>
            <w:noProof/>
          </w:rPr>
          <w:t>Methodology</w:t>
        </w:r>
        <w:r w:rsidR="00FE7516">
          <w:rPr>
            <w:noProof/>
            <w:webHidden/>
          </w:rPr>
          <w:tab/>
        </w:r>
        <w:r w:rsidR="00FE7516">
          <w:rPr>
            <w:noProof/>
            <w:webHidden/>
          </w:rPr>
          <w:fldChar w:fldCharType="begin"/>
        </w:r>
        <w:r w:rsidR="00FE7516">
          <w:rPr>
            <w:noProof/>
            <w:webHidden/>
          </w:rPr>
          <w:instrText xml:space="preserve"> PAGEREF _Toc525387369 \h </w:instrText>
        </w:r>
        <w:r w:rsidR="00FE7516">
          <w:rPr>
            <w:noProof/>
            <w:webHidden/>
          </w:rPr>
        </w:r>
        <w:r w:rsidR="00FE7516">
          <w:rPr>
            <w:noProof/>
            <w:webHidden/>
          </w:rPr>
          <w:fldChar w:fldCharType="separate"/>
        </w:r>
        <w:r w:rsidR="00FE7516">
          <w:rPr>
            <w:noProof/>
            <w:webHidden/>
          </w:rPr>
          <w:t>17</w:t>
        </w:r>
        <w:r w:rsidR="00FE7516">
          <w:rPr>
            <w:noProof/>
            <w:webHidden/>
          </w:rPr>
          <w:fldChar w:fldCharType="end"/>
        </w:r>
      </w:hyperlink>
    </w:p>
    <w:p w:rsidR="00FE7516" w:rsidRDefault="008A2771">
      <w:pPr>
        <w:pStyle w:val="TOC2"/>
        <w:tabs>
          <w:tab w:val="left" w:pos="880"/>
        </w:tabs>
        <w:rPr>
          <w:rFonts w:eastAsiaTheme="minorEastAsia" w:cstheme="minorBidi"/>
          <w:iCs w:val="0"/>
          <w:noProof/>
          <w:sz w:val="22"/>
          <w:szCs w:val="22"/>
        </w:rPr>
      </w:pPr>
      <w:hyperlink w:anchor="_Toc525387370" w:history="1">
        <w:r w:rsidR="00FE7516" w:rsidRPr="00FC33FE">
          <w:rPr>
            <w:rStyle w:val="Hyperlink"/>
            <w:noProof/>
          </w:rPr>
          <w:t>3.1</w:t>
        </w:r>
        <w:r w:rsidR="00FE7516">
          <w:rPr>
            <w:rFonts w:eastAsiaTheme="minorEastAsia" w:cstheme="minorBidi"/>
            <w:iCs w:val="0"/>
            <w:noProof/>
            <w:sz w:val="22"/>
            <w:szCs w:val="22"/>
          </w:rPr>
          <w:tab/>
        </w:r>
        <w:r w:rsidR="00FE7516" w:rsidRPr="00FC33FE">
          <w:rPr>
            <w:rStyle w:val="Hyperlink"/>
            <w:noProof/>
          </w:rPr>
          <w:t>Z-frame marker characterization</w:t>
        </w:r>
        <w:r w:rsidR="00FE7516">
          <w:rPr>
            <w:noProof/>
            <w:webHidden/>
          </w:rPr>
          <w:tab/>
        </w:r>
        <w:r w:rsidR="00FE7516">
          <w:rPr>
            <w:noProof/>
            <w:webHidden/>
          </w:rPr>
          <w:fldChar w:fldCharType="begin"/>
        </w:r>
        <w:r w:rsidR="00FE7516">
          <w:rPr>
            <w:noProof/>
            <w:webHidden/>
          </w:rPr>
          <w:instrText xml:space="preserve"> PAGEREF _Toc525387370 \h </w:instrText>
        </w:r>
        <w:r w:rsidR="00FE7516">
          <w:rPr>
            <w:noProof/>
            <w:webHidden/>
          </w:rPr>
        </w:r>
        <w:r w:rsidR="00FE7516">
          <w:rPr>
            <w:noProof/>
            <w:webHidden/>
          </w:rPr>
          <w:fldChar w:fldCharType="separate"/>
        </w:r>
        <w:r w:rsidR="00FE7516">
          <w:rPr>
            <w:noProof/>
            <w:webHidden/>
          </w:rPr>
          <w:t>17</w:t>
        </w:r>
        <w:r w:rsidR="00FE7516">
          <w:rPr>
            <w:noProof/>
            <w:webHidden/>
          </w:rPr>
          <w:fldChar w:fldCharType="end"/>
        </w:r>
      </w:hyperlink>
    </w:p>
    <w:p w:rsidR="00FE7516" w:rsidRDefault="008A2771">
      <w:pPr>
        <w:pStyle w:val="TOC3"/>
        <w:tabs>
          <w:tab w:val="left" w:pos="1320"/>
        </w:tabs>
        <w:rPr>
          <w:rFonts w:eastAsiaTheme="minorEastAsia" w:cstheme="minorBidi"/>
          <w:noProof/>
          <w:sz w:val="22"/>
          <w:szCs w:val="22"/>
        </w:rPr>
      </w:pPr>
      <w:hyperlink w:anchor="_Toc525387371" w:history="1">
        <w:r w:rsidR="00FE7516" w:rsidRPr="00FC33FE">
          <w:rPr>
            <w:rStyle w:val="Hyperlink"/>
            <w:noProof/>
          </w:rPr>
          <w:t>3.1.1</w:t>
        </w:r>
        <w:r w:rsidR="00FE7516">
          <w:rPr>
            <w:rFonts w:eastAsiaTheme="minorEastAsia" w:cstheme="minorBidi"/>
            <w:noProof/>
            <w:sz w:val="22"/>
            <w:szCs w:val="22"/>
          </w:rPr>
          <w:tab/>
        </w:r>
        <w:r w:rsidR="00FE7516" w:rsidRPr="00FC33FE">
          <w:rPr>
            <w:rStyle w:val="Hyperlink"/>
            <w:noProof/>
          </w:rPr>
          <w:t>Z-frame physical structures</w:t>
        </w:r>
        <w:r w:rsidR="00FE7516">
          <w:rPr>
            <w:noProof/>
            <w:webHidden/>
          </w:rPr>
          <w:tab/>
        </w:r>
        <w:r w:rsidR="00FE7516">
          <w:rPr>
            <w:noProof/>
            <w:webHidden/>
          </w:rPr>
          <w:fldChar w:fldCharType="begin"/>
        </w:r>
        <w:r w:rsidR="00FE7516">
          <w:rPr>
            <w:noProof/>
            <w:webHidden/>
          </w:rPr>
          <w:instrText xml:space="preserve"> PAGEREF _Toc525387371 \h </w:instrText>
        </w:r>
        <w:r w:rsidR="00FE7516">
          <w:rPr>
            <w:noProof/>
            <w:webHidden/>
          </w:rPr>
        </w:r>
        <w:r w:rsidR="00FE7516">
          <w:rPr>
            <w:noProof/>
            <w:webHidden/>
          </w:rPr>
          <w:fldChar w:fldCharType="separate"/>
        </w:r>
        <w:r w:rsidR="00FE7516">
          <w:rPr>
            <w:noProof/>
            <w:webHidden/>
          </w:rPr>
          <w:t>17</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72" w:history="1">
        <w:r w:rsidR="00FE7516" w:rsidRPr="00FC33FE">
          <w:rPr>
            <w:rStyle w:val="Hyperlink"/>
            <w:noProof/>
          </w:rPr>
          <w:t>3.1.1.1</w:t>
        </w:r>
        <w:r w:rsidR="00FE7516">
          <w:rPr>
            <w:rFonts w:eastAsiaTheme="minorEastAsia" w:cstheme="minorBidi"/>
            <w:noProof/>
            <w:sz w:val="22"/>
            <w:szCs w:val="22"/>
          </w:rPr>
          <w:tab/>
        </w:r>
        <w:r w:rsidR="00FE7516" w:rsidRPr="00FC33FE">
          <w:rPr>
            <w:rStyle w:val="Hyperlink"/>
            <w:noProof/>
          </w:rPr>
          <w:t>Center pointing triangles</w:t>
        </w:r>
        <w:r w:rsidR="00FE7516">
          <w:rPr>
            <w:noProof/>
            <w:webHidden/>
          </w:rPr>
          <w:tab/>
        </w:r>
        <w:r w:rsidR="00FE7516">
          <w:rPr>
            <w:noProof/>
            <w:webHidden/>
          </w:rPr>
          <w:fldChar w:fldCharType="begin"/>
        </w:r>
        <w:r w:rsidR="00FE7516">
          <w:rPr>
            <w:noProof/>
            <w:webHidden/>
          </w:rPr>
          <w:instrText xml:space="preserve"> PAGEREF _Toc525387372 \h </w:instrText>
        </w:r>
        <w:r w:rsidR="00FE7516">
          <w:rPr>
            <w:noProof/>
            <w:webHidden/>
          </w:rPr>
        </w:r>
        <w:r w:rsidR="00FE7516">
          <w:rPr>
            <w:noProof/>
            <w:webHidden/>
          </w:rPr>
          <w:fldChar w:fldCharType="separate"/>
        </w:r>
        <w:r w:rsidR="00FE7516">
          <w:rPr>
            <w:noProof/>
            <w:webHidden/>
          </w:rPr>
          <w:t>17</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73" w:history="1">
        <w:r w:rsidR="00FE7516" w:rsidRPr="00FC33FE">
          <w:rPr>
            <w:rStyle w:val="Hyperlink"/>
            <w:noProof/>
          </w:rPr>
          <w:t>3.1.1.2</w:t>
        </w:r>
        <w:r w:rsidR="00FE7516">
          <w:rPr>
            <w:rFonts w:eastAsiaTheme="minorEastAsia" w:cstheme="minorBidi"/>
            <w:noProof/>
            <w:sz w:val="22"/>
            <w:szCs w:val="22"/>
          </w:rPr>
          <w:tab/>
        </w:r>
        <w:r w:rsidR="00FE7516" w:rsidRPr="00FC33FE">
          <w:rPr>
            <w:rStyle w:val="Hyperlink"/>
            <w:noProof/>
          </w:rPr>
          <w:t>Z-axis indication triangle</w:t>
        </w:r>
        <w:r w:rsidR="00FE7516">
          <w:rPr>
            <w:noProof/>
            <w:webHidden/>
          </w:rPr>
          <w:tab/>
        </w:r>
        <w:r w:rsidR="00FE7516">
          <w:rPr>
            <w:noProof/>
            <w:webHidden/>
          </w:rPr>
          <w:fldChar w:fldCharType="begin"/>
        </w:r>
        <w:r w:rsidR="00FE7516">
          <w:rPr>
            <w:noProof/>
            <w:webHidden/>
          </w:rPr>
          <w:instrText xml:space="preserve"> PAGEREF _Toc525387373 \h </w:instrText>
        </w:r>
        <w:r w:rsidR="00FE7516">
          <w:rPr>
            <w:noProof/>
            <w:webHidden/>
          </w:rPr>
        </w:r>
        <w:r w:rsidR="00FE7516">
          <w:rPr>
            <w:noProof/>
            <w:webHidden/>
          </w:rPr>
          <w:fldChar w:fldCharType="separate"/>
        </w:r>
        <w:r w:rsidR="00FE7516">
          <w:rPr>
            <w:noProof/>
            <w:webHidden/>
          </w:rPr>
          <w:t>19</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74" w:history="1">
        <w:r w:rsidR="00FE7516" w:rsidRPr="00FC33FE">
          <w:rPr>
            <w:rStyle w:val="Hyperlink"/>
            <w:noProof/>
          </w:rPr>
          <w:t>3.1.1.3</w:t>
        </w:r>
        <w:r w:rsidR="00FE7516">
          <w:rPr>
            <w:rFonts w:eastAsiaTheme="minorEastAsia" w:cstheme="minorBidi"/>
            <w:noProof/>
            <w:sz w:val="22"/>
            <w:szCs w:val="22"/>
          </w:rPr>
          <w:tab/>
        </w:r>
        <w:r w:rsidR="00FE7516" w:rsidRPr="00FC33FE">
          <w:rPr>
            <w:rStyle w:val="Hyperlink"/>
            <w:noProof/>
          </w:rPr>
          <w:t>Square-shaped internal tunnel structure</w:t>
        </w:r>
        <w:r w:rsidR="00FE7516">
          <w:rPr>
            <w:noProof/>
            <w:webHidden/>
          </w:rPr>
          <w:tab/>
        </w:r>
        <w:r w:rsidR="00FE7516">
          <w:rPr>
            <w:noProof/>
            <w:webHidden/>
          </w:rPr>
          <w:fldChar w:fldCharType="begin"/>
        </w:r>
        <w:r w:rsidR="00FE7516">
          <w:rPr>
            <w:noProof/>
            <w:webHidden/>
          </w:rPr>
          <w:instrText xml:space="preserve"> PAGEREF _Toc525387374 \h </w:instrText>
        </w:r>
        <w:r w:rsidR="00FE7516">
          <w:rPr>
            <w:noProof/>
            <w:webHidden/>
          </w:rPr>
        </w:r>
        <w:r w:rsidR="00FE7516">
          <w:rPr>
            <w:noProof/>
            <w:webHidden/>
          </w:rPr>
          <w:fldChar w:fldCharType="separate"/>
        </w:r>
        <w:r w:rsidR="00FE7516">
          <w:rPr>
            <w:noProof/>
            <w:webHidden/>
          </w:rPr>
          <w:t>20</w:t>
        </w:r>
        <w:r w:rsidR="00FE7516">
          <w:rPr>
            <w:noProof/>
            <w:webHidden/>
          </w:rPr>
          <w:fldChar w:fldCharType="end"/>
        </w:r>
      </w:hyperlink>
    </w:p>
    <w:p w:rsidR="00FE7516" w:rsidRDefault="008A2771">
      <w:pPr>
        <w:pStyle w:val="TOC3"/>
        <w:tabs>
          <w:tab w:val="left" w:pos="1320"/>
        </w:tabs>
        <w:rPr>
          <w:rFonts w:eastAsiaTheme="minorEastAsia" w:cstheme="minorBidi"/>
          <w:noProof/>
          <w:sz w:val="22"/>
          <w:szCs w:val="22"/>
        </w:rPr>
      </w:pPr>
      <w:hyperlink w:anchor="_Toc525387375" w:history="1">
        <w:r w:rsidR="00FE7516" w:rsidRPr="00FC33FE">
          <w:rPr>
            <w:rStyle w:val="Hyperlink"/>
            <w:noProof/>
          </w:rPr>
          <w:t>3.1.2</w:t>
        </w:r>
        <w:r w:rsidR="00FE7516">
          <w:rPr>
            <w:rFonts w:eastAsiaTheme="minorEastAsia" w:cstheme="minorBidi"/>
            <w:noProof/>
            <w:sz w:val="22"/>
            <w:szCs w:val="22"/>
          </w:rPr>
          <w:tab/>
        </w:r>
        <w:r w:rsidR="00FE7516" w:rsidRPr="00FC33FE">
          <w:rPr>
            <w:rStyle w:val="Hyperlink"/>
            <w:noProof/>
          </w:rPr>
          <w:t>Z-frame marker spectroscopy</w:t>
        </w:r>
        <w:r w:rsidR="00FE7516">
          <w:rPr>
            <w:noProof/>
            <w:webHidden/>
          </w:rPr>
          <w:tab/>
        </w:r>
        <w:r w:rsidR="00FE7516">
          <w:rPr>
            <w:noProof/>
            <w:webHidden/>
          </w:rPr>
          <w:fldChar w:fldCharType="begin"/>
        </w:r>
        <w:r w:rsidR="00FE7516">
          <w:rPr>
            <w:noProof/>
            <w:webHidden/>
          </w:rPr>
          <w:instrText xml:space="preserve"> PAGEREF _Toc525387375 \h </w:instrText>
        </w:r>
        <w:r w:rsidR="00FE7516">
          <w:rPr>
            <w:noProof/>
            <w:webHidden/>
          </w:rPr>
        </w:r>
        <w:r w:rsidR="00FE7516">
          <w:rPr>
            <w:noProof/>
            <w:webHidden/>
          </w:rPr>
          <w:fldChar w:fldCharType="separate"/>
        </w:r>
        <w:r w:rsidR="00FE7516">
          <w:rPr>
            <w:noProof/>
            <w:webHidden/>
          </w:rPr>
          <w:t>21</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76" w:history="1">
        <w:r w:rsidR="00FE7516" w:rsidRPr="00FC33FE">
          <w:rPr>
            <w:rStyle w:val="Hyperlink"/>
            <w:noProof/>
          </w:rPr>
          <w:t>3.1.2.1</w:t>
        </w:r>
        <w:r w:rsidR="00FE7516">
          <w:rPr>
            <w:rFonts w:eastAsiaTheme="minorEastAsia" w:cstheme="minorBidi"/>
            <w:noProof/>
            <w:sz w:val="22"/>
            <w:szCs w:val="22"/>
          </w:rPr>
          <w:tab/>
        </w:r>
        <w:r w:rsidR="00FE7516" w:rsidRPr="00FC33FE">
          <w:rPr>
            <w:rStyle w:val="Hyperlink"/>
            <w:noProof/>
          </w:rPr>
          <w:t>Determination of the resin relaxation times</w:t>
        </w:r>
        <w:r w:rsidR="00FE7516">
          <w:rPr>
            <w:noProof/>
            <w:webHidden/>
          </w:rPr>
          <w:tab/>
        </w:r>
        <w:r w:rsidR="00FE7516">
          <w:rPr>
            <w:noProof/>
            <w:webHidden/>
          </w:rPr>
          <w:fldChar w:fldCharType="begin"/>
        </w:r>
        <w:r w:rsidR="00FE7516">
          <w:rPr>
            <w:noProof/>
            <w:webHidden/>
          </w:rPr>
          <w:instrText xml:space="preserve"> PAGEREF _Toc525387376 \h </w:instrText>
        </w:r>
        <w:r w:rsidR="00FE7516">
          <w:rPr>
            <w:noProof/>
            <w:webHidden/>
          </w:rPr>
        </w:r>
        <w:r w:rsidR="00FE7516">
          <w:rPr>
            <w:noProof/>
            <w:webHidden/>
          </w:rPr>
          <w:fldChar w:fldCharType="separate"/>
        </w:r>
        <w:r w:rsidR="00FE7516">
          <w:rPr>
            <w:noProof/>
            <w:webHidden/>
          </w:rPr>
          <w:t>21</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77" w:history="1">
        <w:r w:rsidR="00FE7516" w:rsidRPr="00FC33FE">
          <w:rPr>
            <w:rStyle w:val="Hyperlink"/>
            <w:noProof/>
          </w:rPr>
          <w:t>3.1.2.2</w:t>
        </w:r>
        <w:r w:rsidR="00FE7516">
          <w:rPr>
            <w:rFonts w:eastAsiaTheme="minorEastAsia" w:cstheme="minorBidi"/>
            <w:noProof/>
            <w:sz w:val="22"/>
            <w:szCs w:val="22"/>
          </w:rPr>
          <w:tab/>
        </w:r>
        <w:r w:rsidR="00FE7516" w:rsidRPr="00FC33FE">
          <w:rPr>
            <w:rStyle w:val="Hyperlink"/>
            <w:noProof/>
          </w:rPr>
          <w:t>Experimental results</w:t>
        </w:r>
        <w:r w:rsidR="00FE7516">
          <w:rPr>
            <w:noProof/>
            <w:webHidden/>
          </w:rPr>
          <w:tab/>
        </w:r>
        <w:r w:rsidR="00FE7516">
          <w:rPr>
            <w:noProof/>
            <w:webHidden/>
          </w:rPr>
          <w:fldChar w:fldCharType="begin"/>
        </w:r>
        <w:r w:rsidR="00FE7516">
          <w:rPr>
            <w:noProof/>
            <w:webHidden/>
          </w:rPr>
          <w:instrText xml:space="preserve"> PAGEREF _Toc525387377 \h </w:instrText>
        </w:r>
        <w:r w:rsidR="00FE7516">
          <w:rPr>
            <w:noProof/>
            <w:webHidden/>
          </w:rPr>
        </w:r>
        <w:r w:rsidR="00FE7516">
          <w:rPr>
            <w:noProof/>
            <w:webHidden/>
          </w:rPr>
          <w:fldChar w:fldCharType="separate"/>
        </w:r>
        <w:r w:rsidR="00FE7516">
          <w:rPr>
            <w:noProof/>
            <w:webHidden/>
          </w:rPr>
          <w:t>23</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78" w:history="1">
        <w:r w:rsidR="00FE7516" w:rsidRPr="00FC33FE">
          <w:rPr>
            <w:rStyle w:val="Hyperlink"/>
            <w:noProof/>
          </w:rPr>
          <w:t>3.1.2.3</w:t>
        </w:r>
        <w:r w:rsidR="00FE7516">
          <w:rPr>
            <w:rFonts w:eastAsiaTheme="minorEastAsia" w:cstheme="minorBidi"/>
            <w:noProof/>
            <w:sz w:val="22"/>
            <w:szCs w:val="22"/>
          </w:rPr>
          <w:tab/>
        </w:r>
        <w:r w:rsidR="00FE7516" w:rsidRPr="00FC33FE">
          <w:rPr>
            <w:rStyle w:val="Hyperlink"/>
            <w:noProof/>
          </w:rPr>
          <w:t>Future work</w:t>
        </w:r>
        <w:r w:rsidR="00FE7516">
          <w:rPr>
            <w:noProof/>
            <w:webHidden/>
          </w:rPr>
          <w:tab/>
        </w:r>
        <w:r w:rsidR="00FE7516">
          <w:rPr>
            <w:noProof/>
            <w:webHidden/>
          </w:rPr>
          <w:fldChar w:fldCharType="begin"/>
        </w:r>
        <w:r w:rsidR="00FE7516">
          <w:rPr>
            <w:noProof/>
            <w:webHidden/>
          </w:rPr>
          <w:instrText xml:space="preserve"> PAGEREF _Toc525387378 \h </w:instrText>
        </w:r>
        <w:r w:rsidR="00FE7516">
          <w:rPr>
            <w:noProof/>
            <w:webHidden/>
          </w:rPr>
        </w:r>
        <w:r w:rsidR="00FE7516">
          <w:rPr>
            <w:noProof/>
            <w:webHidden/>
          </w:rPr>
          <w:fldChar w:fldCharType="separate"/>
        </w:r>
        <w:r w:rsidR="00FE7516">
          <w:rPr>
            <w:noProof/>
            <w:webHidden/>
          </w:rPr>
          <w:t>23</w:t>
        </w:r>
        <w:r w:rsidR="00FE7516">
          <w:rPr>
            <w:noProof/>
            <w:webHidden/>
          </w:rPr>
          <w:fldChar w:fldCharType="end"/>
        </w:r>
      </w:hyperlink>
    </w:p>
    <w:p w:rsidR="00FE7516" w:rsidRDefault="008A2771">
      <w:pPr>
        <w:pStyle w:val="TOC2"/>
        <w:tabs>
          <w:tab w:val="left" w:pos="880"/>
        </w:tabs>
        <w:rPr>
          <w:rFonts w:eastAsiaTheme="minorEastAsia" w:cstheme="minorBidi"/>
          <w:iCs w:val="0"/>
          <w:noProof/>
          <w:sz w:val="22"/>
          <w:szCs w:val="22"/>
        </w:rPr>
      </w:pPr>
      <w:hyperlink w:anchor="_Toc525387379" w:history="1">
        <w:r w:rsidR="00FE7516" w:rsidRPr="00FC33FE">
          <w:rPr>
            <w:rStyle w:val="Hyperlink"/>
            <w:noProof/>
          </w:rPr>
          <w:t>3.2</w:t>
        </w:r>
        <w:r w:rsidR="00FE7516">
          <w:rPr>
            <w:rFonts w:eastAsiaTheme="minorEastAsia" w:cstheme="minorBidi"/>
            <w:iCs w:val="0"/>
            <w:noProof/>
            <w:sz w:val="22"/>
            <w:szCs w:val="22"/>
          </w:rPr>
          <w:tab/>
        </w:r>
        <w:r w:rsidR="00FE7516" w:rsidRPr="00FC33FE">
          <w:rPr>
            <w:rStyle w:val="Hyperlink"/>
            <w:noProof/>
          </w:rPr>
          <w:t>Alignment detection algorithm</w:t>
        </w:r>
        <w:r w:rsidR="00FE7516">
          <w:rPr>
            <w:noProof/>
            <w:webHidden/>
          </w:rPr>
          <w:tab/>
        </w:r>
        <w:r w:rsidR="00FE7516">
          <w:rPr>
            <w:noProof/>
            <w:webHidden/>
          </w:rPr>
          <w:fldChar w:fldCharType="begin"/>
        </w:r>
        <w:r w:rsidR="00FE7516">
          <w:rPr>
            <w:noProof/>
            <w:webHidden/>
          </w:rPr>
          <w:instrText xml:space="preserve"> PAGEREF _Toc525387379 \h </w:instrText>
        </w:r>
        <w:r w:rsidR="00FE7516">
          <w:rPr>
            <w:noProof/>
            <w:webHidden/>
          </w:rPr>
        </w:r>
        <w:r w:rsidR="00FE7516">
          <w:rPr>
            <w:noProof/>
            <w:webHidden/>
          </w:rPr>
          <w:fldChar w:fldCharType="separate"/>
        </w:r>
        <w:r w:rsidR="00FE7516">
          <w:rPr>
            <w:noProof/>
            <w:webHidden/>
          </w:rPr>
          <w:t>25</w:t>
        </w:r>
        <w:r w:rsidR="00FE7516">
          <w:rPr>
            <w:noProof/>
            <w:webHidden/>
          </w:rPr>
          <w:fldChar w:fldCharType="end"/>
        </w:r>
      </w:hyperlink>
    </w:p>
    <w:p w:rsidR="00FE7516" w:rsidRDefault="008A2771">
      <w:pPr>
        <w:pStyle w:val="TOC3"/>
        <w:tabs>
          <w:tab w:val="left" w:pos="1320"/>
        </w:tabs>
        <w:rPr>
          <w:rFonts w:eastAsiaTheme="minorEastAsia" w:cstheme="minorBidi"/>
          <w:noProof/>
          <w:sz w:val="22"/>
          <w:szCs w:val="22"/>
        </w:rPr>
      </w:pPr>
      <w:hyperlink w:anchor="_Toc525387380" w:history="1">
        <w:r w:rsidR="00FE7516" w:rsidRPr="00FC33FE">
          <w:rPr>
            <w:rStyle w:val="Hyperlink"/>
            <w:noProof/>
          </w:rPr>
          <w:t>3.2.1</w:t>
        </w:r>
        <w:r w:rsidR="00FE7516">
          <w:rPr>
            <w:rFonts w:eastAsiaTheme="minorEastAsia" w:cstheme="minorBidi"/>
            <w:noProof/>
            <w:sz w:val="22"/>
            <w:szCs w:val="22"/>
          </w:rPr>
          <w:tab/>
        </w:r>
        <w:r w:rsidR="00FE7516" w:rsidRPr="00FC33FE">
          <w:rPr>
            <w:rStyle w:val="Hyperlink"/>
            <w:noProof/>
          </w:rPr>
          <w:t>Data acquisition</w:t>
        </w:r>
        <w:r w:rsidR="00FE7516">
          <w:rPr>
            <w:noProof/>
            <w:webHidden/>
          </w:rPr>
          <w:tab/>
        </w:r>
        <w:r w:rsidR="00FE7516">
          <w:rPr>
            <w:noProof/>
            <w:webHidden/>
          </w:rPr>
          <w:fldChar w:fldCharType="begin"/>
        </w:r>
        <w:r w:rsidR="00FE7516">
          <w:rPr>
            <w:noProof/>
            <w:webHidden/>
          </w:rPr>
          <w:instrText xml:space="preserve"> PAGEREF _Toc525387380 \h </w:instrText>
        </w:r>
        <w:r w:rsidR="00FE7516">
          <w:rPr>
            <w:noProof/>
            <w:webHidden/>
          </w:rPr>
        </w:r>
        <w:r w:rsidR="00FE7516">
          <w:rPr>
            <w:noProof/>
            <w:webHidden/>
          </w:rPr>
          <w:fldChar w:fldCharType="separate"/>
        </w:r>
        <w:r w:rsidR="00FE7516">
          <w:rPr>
            <w:noProof/>
            <w:webHidden/>
          </w:rPr>
          <w:t>27</w:t>
        </w:r>
        <w:r w:rsidR="00FE7516">
          <w:rPr>
            <w:noProof/>
            <w:webHidden/>
          </w:rPr>
          <w:fldChar w:fldCharType="end"/>
        </w:r>
      </w:hyperlink>
    </w:p>
    <w:p w:rsidR="00FE7516" w:rsidRDefault="008A2771">
      <w:pPr>
        <w:pStyle w:val="TOC3"/>
        <w:tabs>
          <w:tab w:val="left" w:pos="1320"/>
        </w:tabs>
        <w:rPr>
          <w:rFonts w:eastAsiaTheme="minorEastAsia" w:cstheme="minorBidi"/>
          <w:noProof/>
          <w:sz w:val="22"/>
          <w:szCs w:val="22"/>
        </w:rPr>
      </w:pPr>
      <w:hyperlink w:anchor="_Toc525387381" w:history="1">
        <w:r w:rsidR="00FE7516" w:rsidRPr="00FC33FE">
          <w:rPr>
            <w:rStyle w:val="Hyperlink"/>
            <w:noProof/>
          </w:rPr>
          <w:t>3.2.2</w:t>
        </w:r>
        <w:r w:rsidR="00FE7516">
          <w:rPr>
            <w:rFonts w:eastAsiaTheme="minorEastAsia" w:cstheme="minorBidi"/>
            <w:noProof/>
            <w:sz w:val="22"/>
            <w:szCs w:val="22"/>
          </w:rPr>
          <w:tab/>
        </w:r>
        <w:r w:rsidR="00FE7516" w:rsidRPr="00FC33FE">
          <w:rPr>
            <w:rStyle w:val="Hyperlink"/>
            <w:noProof/>
          </w:rPr>
          <w:t>Image segmentation and pre-processing</w:t>
        </w:r>
        <w:r w:rsidR="00FE7516">
          <w:rPr>
            <w:noProof/>
            <w:webHidden/>
          </w:rPr>
          <w:tab/>
        </w:r>
        <w:r w:rsidR="00FE7516">
          <w:rPr>
            <w:noProof/>
            <w:webHidden/>
          </w:rPr>
          <w:fldChar w:fldCharType="begin"/>
        </w:r>
        <w:r w:rsidR="00FE7516">
          <w:rPr>
            <w:noProof/>
            <w:webHidden/>
          </w:rPr>
          <w:instrText xml:space="preserve"> PAGEREF _Toc525387381 \h </w:instrText>
        </w:r>
        <w:r w:rsidR="00FE7516">
          <w:rPr>
            <w:noProof/>
            <w:webHidden/>
          </w:rPr>
        </w:r>
        <w:r w:rsidR="00FE7516">
          <w:rPr>
            <w:noProof/>
            <w:webHidden/>
          </w:rPr>
          <w:fldChar w:fldCharType="separate"/>
        </w:r>
        <w:r w:rsidR="00FE7516">
          <w:rPr>
            <w:noProof/>
            <w:webHidden/>
          </w:rPr>
          <w:t>30</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82" w:history="1">
        <w:r w:rsidR="00FE7516" w:rsidRPr="00FC33FE">
          <w:rPr>
            <w:rStyle w:val="Hyperlink"/>
            <w:noProof/>
          </w:rPr>
          <w:t>3.2.2.1</w:t>
        </w:r>
        <w:r w:rsidR="00FE7516">
          <w:rPr>
            <w:rFonts w:eastAsiaTheme="minorEastAsia" w:cstheme="minorBidi"/>
            <w:noProof/>
            <w:sz w:val="22"/>
            <w:szCs w:val="22"/>
          </w:rPr>
          <w:tab/>
        </w:r>
        <w:r w:rsidR="00FE7516" w:rsidRPr="00FC33FE">
          <w:rPr>
            <w:rStyle w:val="Hyperlink"/>
            <w:noProof/>
          </w:rPr>
          <w:t>Z-frame marker cropping</w:t>
        </w:r>
        <w:r w:rsidR="00FE7516">
          <w:rPr>
            <w:noProof/>
            <w:webHidden/>
          </w:rPr>
          <w:tab/>
        </w:r>
        <w:r w:rsidR="00FE7516">
          <w:rPr>
            <w:noProof/>
            <w:webHidden/>
          </w:rPr>
          <w:fldChar w:fldCharType="begin"/>
        </w:r>
        <w:r w:rsidR="00FE7516">
          <w:rPr>
            <w:noProof/>
            <w:webHidden/>
          </w:rPr>
          <w:instrText xml:space="preserve"> PAGEREF _Toc525387382 \h </w:instrText>
        </w:r>
        <w:r w:rsidR="00FE7516">
          <w:rPr>
            <w:noProof/>
            <w:webHidden/>
          </w:rPr>
        </w:r>
        <w:r w:rsidR="00FE7516">
          <w:rPr>
            <w:noProof/>
            <w:webHidden/>
          </w:rPr>
          <w:fldChar w:fldCharType="separate"/>
        </w:r>
        <w:r w:rsidR="00FE7516">
          <w:rPr>
            <w:noProof/>
            <w:webHidden/>
          </w:rPr>
          <w:t>30</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83" w:history="1">
        <w:r w:rsidR="00FE7516" w:rsidRPr="00FC33FE">
          <w:rPr>
            <w:rStyle w:val="Hyperlink"/>
            <w:noProof/>
          </w:rPr>
          <w:t>3.2.2.2</w:t>
        </w:r>
        <w:r w:rsidR="00FE7516">
          <w:rPr>
            <w:rFonts w:eastAsiaTheme="minorEastAsia" w:cstheme="minorBidi"/>
            <w:noProof/>
            <w:sz w:val="22"/>
            <w:szCs w:val="22"/>
          </w:rPr>
          <w:tab/>
        </w:r>
        <w:r w:rsidR="00FE7516" w:rsidRPr="00FC33FE">
          <w:rPr>
            <w:rStyle w:val="Hyperlink"/>
            <w:noProof/>
          </w:rPr>
          <w:t>Automatic detection of Z-frame marker using Faster R-CNN</w:t>
        </w:r>
        <w:r w:rsidR="00FE7516">
          <w:rPr>
            <w:noProof/>
            <w:webHidden/>
          </w:rPr>
          <w:tab/>
        </w:r>
        <w:r w:rsidR="00FE7516">
          <w:rPr>
            <w:noProof/>
            <w:webHidden/>
          </w:rPr>
          <w:fldChar w:fldCharType="begin"/>
        </w:r>
        <w:r w:rsidR="00FE7516">
          <w:rPr>
            <w:noProof/>
            <w:webHidden/>
          </w:rPr>
          <w:instrText xml:space="preserve"> PAGEREF _Toc525387383 \h </w:instrText>
        </w:r>
        <w:r w:rsidR="00FE7516">
          <w:rPr>
            <w:noProof/>
            <w:webHidden/>
          </w:rPr>
        </w:r>
        <w:r w:rsidR="00FE7516">
          <w:rPr>
            <w:noProof/>
            <w:webHidden/>
          </w:rPr>
          <w:fldChar w:fldCharType="separate"/>
        </w:r>
        <w:r w:rsidR="00FE7516">
          <w:rPr>
            <w:noProof/>
            <w:webHidden/>
          </w:rPr>
          <w:t>30</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84" w:history="1">
        <w:r w:rsidR="00FE7516" w:rsidRPr="00FC33FE">
          <w:rPr>
            <w:rStyle w:val="Hyperlink"/>
            <w:noProof/>
          </w:rPr>
          <w:t>3.2.2.3</w:t>
        </w:r>
        <w:r w:rsidR="00FE7516">
          <w:rPr>
            <w:rFonts w:eastAsiaTheme="minorEastAsia" w:cstheme="minorBidi"/>
            <w:noProof/>
            <w:sz w:val="22"/>
            <w:szCs w:val="22"/>
          </w:rPr>
          <w:tab/>
        </w:r>
        <w:r w:rsidR="00FE7516" w:rsidRPr="00FC33FE">
          <w:rPr>
            <w:rStyle w:val="Hyperlink"/>
            <w:noProof/>
          </w:rPr>
          <w:t>Noise removal of the MR-images</w:t>
        </w:r>
        <w:r w:rsidR="00FE7516">
          <w:rPr>
            <w:noProof/>
            <w:webHidden/>
          </w:rPr>
          <w:tab/>
        </w:r>
        <w:r w:rsidR="00FE7516">
          <w:rPr>
            <w:noProof/>
            <w:webHidden/>
          </w:rPr>
          <w:fldChar w:fldCharType="begin"/>
        </w:r>
        <w:r w:rsidR="00FE7516">
          <w:rPr>
            <w:noProof/>
            <w:webHidden/>
          </w:rPr>
          <w:instrText xml:space="preserve"> PAGEREF _Toc525387384 \h </w:instrText>
        </w:r>
        <w:r w:rsidR="00FE7516">
          <w:rPr>
            <w:noProof/>
            <w:webHidden/>
          </w:rPr>
        </w:r>
        <w:r w:rsidR="00FE7516">
          <w:rPr>
            <w:noProof/>
            <w:webHidden/>
          </w:rPr>
          <w:fldChar w:fldCharType="separate"/>
        </w:r>
        <w:r w:rsidR="00FE7516">
          <w:rPr>
            <w:noProof/>
            <w:webHidden/>
          </w:rPr>
          <w:t>36</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85" w:history="1">
        <w:r w:rsidR="00FE7516" w:rsidRPr="00FC33FE">
          <w:rPr>
            <w:rStyle w:val="Hyperlink"/>
            <w:noProof/>
          </w:rPr>
          <w:t>3.2.2.4</w:t>
        </w:r>
        <w:r w:rsidR="00FE7516">
          <w:rPr>
            <w:rFonts w:eastAsiaTheme="minorEastAsia" w:cstheme="minorBidi"/>
            <w:noProof/>
            <w:sz w:val="22"/>
            <w:szCs w:val="22"/>
          </w:rPr>
          <w:tab/>
        </w:r>
        <w:r w:rsidR="00FE7516" w:rsidRPr="00FC33FE">
          <w:rPr>
            <w:rStyle w:val="Hyperlink"/>
            <w:noProof/>
          </w:rPr>
          <w:t>Image contrast enhancement</w:t>
        </w:r>
        <w:r w:rsidR="00FE7516">
          <w:rPr>
            <w:noProof/>
            <w:webHidden/>
          </w:rPr>
          <w:tab/>
        </w:r>
        <w:r w:rsidR="00FE7516">
          <w:rPr>
            <w:noProof/>
            <w:webHidden/>
          </w:rPr>
          <w:fldChar w:fldCharType="begin"/>
        </w:r>
        <w:r w:rsidR="00FE7516">
          <w:rPr>
            <w:noProof/>
            <w:webHidden/>
          </w:rPr>
          <w:instrText xml:space="preserve"> PAGEREF _Toc525387385 \h </w:instrText>
        </w:r>
        <w:r w:rsidR="00FE7516">
          <w:rPr>
            <w:noProof/>
            <w:webHidden/>
          </w:rPr>
        </w:r>
        <w:r w:rsidR="00FE7516">
          <w:rPr>
            <w:noProof/>
            <w:webHidden/>
          </w:rPr>
          <w:fldChar w:fldCharType="separate"/>
        </w:r>
        <w:r w:rsidR="00FE7516">
          <w:rPr>
            <w:noProof/>
            <w:webHidden/>
          </w:rPr>
          <w:t>42</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86" w:history="1">
        <w:r w:rsidR="00FE7516" w:rsidRPr="00FC33FE">
          <w:rPr>
            <w:rStyle w:val="Hyperlink"/>
            <w:noProof/>
          </w:rPr>
          <w:t>3.2.2.5</w:t>
        </w:r>
        <w:r w:rsidR="00FE7516">
          <w:rPr>
            <w:rFonts w:eastAsiaTheme="minorEastAsia" w:cstheme="minorBidi"/>
            <w:noProof/>
            <w:sz w:val="22"/>
            <w:szCs w:val="22"/>
          </w:rPr>
          <w:tab/>
        </w:r>
        <w:r w:rsidR="00FE7516" w:rsidRPr="00FC33FE">
          <w:rPr>
            <w:rStyle w:val="Hyperlink"/>
            <w:noProof/>
          </w:rPr>
          <w:t>Image binarization</w:t>
        </w:r>
        <w:r w:rsidR="00FE7516">
          <w:rPr>
            <w:noProof/>
            <w:webHidden/>
          </w:rPr>
          <w:tab/>
        </w:r>
        <w:r w:rsidR="00FE7516">
          <w:rPr>
            <w:noProof/>
            <w:webHidden/>
          </w:rPr>
          <w:fldChar w:fldCharType="begin"/>
        </w:r>
        <w:r w:rsidR="00FE7516">
          <w:rPr>
            <w:noProof/>
            <w:webHidden/>
          </w:rPr>
          <w:instrText xml:space="preserve"> PAGEREF _Toc525387386 \h </w:instrText>
        </w:r>
        <w:r w:rsidR="00FE7516">
          <w:rPr>
            <w:noProof/>
            <w:webHidden/>
          </w:rPr>
        </w:r>
        <w:r w:rsidR="00FE7516">
          <w:rPr>
            <w:noProof/>
            <w:webHidden/>
          </w:rPr>
          <w:fldChar w:fldCharType="separate"/>
        </w:r>
        <w:r w:rsidR="00FE7516">
          <w:rPr>
            <w:noProof/>
            <w:webHidden/>
          </w:rPr>
          <w:t>43</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87" w:history="1">
        <w:r w:rsidR="00FE7516" w:rsidRPr="00FC33FE">
          <w:rPr>
            <w:rStyle w:val="Hyperlink"/>
            <w:noProof/>
          </w:rPr>
          <w:t>3.2.2.6</w:t>
        </w:r>
        <w:r w:rsidR="00FE7516">
          <w:rPr>
            <w:rFonts w:eastAsiaTheme="minorEastAsia" w:cstheme="minorBidi"/>
            <w:noProof/>
            <w:sz w:val="22"/>
            <w:szCs w:val="22"/>
          </w:rPr>
          <w:tab/>
        </w:r>
        <w:r w:rsidR="00FE7516" w:rsidRPr="00FC33FE">
          <w:rPr>
            <w:rStyle w:val="Hyperlink"/>
            <w:noProof/>
          </w:rPr>
          <w:t>Binary image mask</w:t>
        </w:r>
        <w:r w:rsidR="00FE7516">
          <w:rPr>
            <w:noProof/>
            <w:webHidden/>
          </w:rPr>
          <w:tab/>
        </w:r>
        <w:r w:rsidR="00FE7516">
          <w:rPr>
            <w:noProof/>
            <w:webHidden/>
          </w:rPr>
          <w:fldChar w:fldCharType="begin"/>
        </w:r>
        <w:r w:rsidR="00FE7516">
          <w:rPr>
            <w:noProof/>
            <w:webHidden/>
          </w:rPr>
          <w:instrText xml:space="preserve"> PAGEREF _Toc525387387 \h </w:instrText>
        </w:r>
        <w:r w:rsidR="00FE7516">
          <w:rPr>
            <w:noProof/>
            <w:webHidden/>
          </w:rPr>
        </w:r>
        <w:r w:rsidR="00FE7516">
          <w:rPr>
            <w:noProof/>
            <w:webHidden/>
          </w:rPr>
          <w:fldChar w:fldCharType="separate"/>
        </w:r>
        <w:r w:rsidR="00FE7516">
          <w:rPr>
            <w:noProof/>
            <w:webHidden/>
          </w:rPr>
          <w:t>44</w:t>
        </w:r>
        <w:r w:rsidR="00FE7516">
          <w:rPr>
            <w:noProof/>
            <w:webHidden/>
          </w:rPr>
          <w:fldChar w:fldCharType="end"/>
        </w:r>
      </w:hyperlink>
    </w:p>
    <w:p w:rsidR="00FE7516" w:rsidRDefault="008A2771">
      <w:pPr>
        <w:pStyle w:val="TOC3"/>
        <w:tabs>
          <w:tab w:val="left" w:pos="1320"/>
        </w:tabs>
        <w:rPr>
          <w:rFonts w:eastAsiaTheme="minorEastAsia" w:cstheme="minorBidi"/>
          <w:noProof/>
          <w:sz w:val="22"/>
          <w:szCs w:val="22"/>
        </w:rPr>
      </w:pPr>
      <w:hyperlink w:anchor="_Toc525387388" w:history="1">
        <w:r w:rsidR="00FE7516" w:rsidRPr="00FC33FE">
          <w:rPr>
            <w:rStyle w:val="Hyperlink"/>
            <w:noProof/>
          </w:rPr>
          <w:t>3.2.3</w:t>
        </w:r>
        <w:r w:rsidR="00FE7516">
          <w:rPr>
            <w:rFonts w:eastAsiaTheme="minorEastAsia" w:cstheme="minorBidi"/>
            <w:noProof/>
            <w:sz w:val="22"/>
            <w:szCs w:val="22"/>
          </w:rPr>
          <w:tab/>
        </w:r>
        <w:r w:rsidR="00FE7516" w:rsidRPr="00FC33FE">
          <w:rPr>
            <w:rStyle w:val="Hyperlink"/>
            <w:noProof/>
          </w:rPr>
          <w:t>Localization and registration</w:t>
        </w:r>
        <w:r w:rsidR="00FE7516">
          <w:rPr>
            <w:noProof/>
            <w:webHidden/>
          </w:rPr>
          <w:tab/>
        </w:r>
        <w:r w:rsidR="00FE7516">
          <w:rPr>
            <w:noProof/>
            <w:webHidden/>
          </w:rPr>
          <w:fldChar w:fldCharType="begin"/>
        </w:r>
        <w:r w:rsidR="00FE7516">
          <w:rPr>
            <w:noProof/>
            <w:webHidden/>
          </w:rPr>
          <w:instrText xml:space="preserve"> PAGEREF _Toc525387388 \h </w:instrText>
        </w:r>
        <w:r w:rsidR="00FE7516">
          <w:rPr>
            <w:noProof/>
            <w:webHidden/>
          </w:rPr>
        </w:r>
        <w:r w:rsidR="00FE7516">
          <w:rPr>
            <w:noProof/>
            <w:webHidden/>
          </w:rPr>
          <w:fldChar w:fldCharType="separate"/>
        </w:r>
        <w:r w:rsidR="00FE7516">
          <w:rPr>
            <w:noProof/>
            <w:webHidden/>
          </w:rPr>
          <w:t>45</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89" w:history="1">
        <w:r w:rsidR="00FE7516" w:rsidRPr="00FC33FE">
          <w:rPr>
            <w:rStyle w:val="Hyperlink"/>
            <w:noProof/>
          </w:rPr>
          <w:t>3.2.3.1</w:t>
        </w:r>
        <w:r w:rsidR="00FE7516">
          <w:rPr>
            <w:rFonts w:eastAsiaTheme="minorEastAsia" w:cstheme="minorBidi"/>
            <w:noProof/>
            <w:sz w:val="22"/>
            <w:szCs w:val="22"/>
          </w:rPr>
          <w:tab/>
        </w:r>
        <w:r w:rsidR="00FE7516" w:rsidRPr="00FC33FE">
          <w:rPr>
            <w:rStyle w:val="Hyperlink"/>
            <w:noProof/>
          </w:rPr>
          <w:t>Center detection of the fiducial ellipses</w:t>
        </w:r>
        <w:r w:rsidR="00FE7516">
          <w:rPr>
            <w:noProof/>
            <w:webHidden/>
          </w:rPr>
          <w:tab/>
        </w:r>
        <w:r w:rsidR="00FE7516">
          <w:rPr>
            <w:noProof/>
            <w:webHidden/>
          </w:rPr>
          <w:fldChar w:fldCharType="begin"/>
        </w:r>
        <w:r w:rsidR="00FE7516">
          <w:rPr>
            <w:noProof/>
            <w:webHidden/>
          </w:rPr>
          <w:instrText xml:space="preserve"> PAGEREF _Toc525387389 \h </w:instrText>
        </w:r>
        <w:r w:rsidR="00FE7516">
          <w:rPr>
            <w:noProof/>
            <w:webHidden/>
          </w:rPr>
        </w:r>
        <w:r w:rsidR="00FE7516">
          <w:rPr>
            <w:noProof/>
            <w:webHidden/>
          </w:rPr>
          <w:fldChar w:fldCharType="separate"/>
        </w:r>
        <w:r w:rsidR="00FE7516">
          <w:rPr>
            <w:noProof/>
            <w:webHidden/>
          </w:rPr>
          <w:t>46</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90" w:history="1">
        <w:r w:rsidR="00FE7516" w:rsidRPr="00FC33FE">
          <w:rPr>
            <w:rStyle w:val="Hyperlink"/>
            <w:noProof/>
          </w:rPr>
          <w:t>3.2.3.2</w:t>
        </w:r>
        <w:r w:rsidR="00FE7516">
          <w:rPr>
            <w:rFonts w:eastAsiaTheme="minorEastAsia" w:cstheme="minorBidi"/>
            <w:noProof/>
            <w:sz w:val="22"/>
            <w:szCs w:val="22"/>
          </w:rPr>
          <w:tab/>
        </w:r>
        <w:r w:rsidR="00FE7516" w:rsidRPr="00FC33FE">
          <w:rPr>
            <w:rStyle w:val="Hyperlink"/>
            <w:noProof/>
          </w:rPr>
          <w:t>Image rotation estimation using automated feature matching</w:t>
        </w:r>
        <w:r w:rsidR="00FE7516">
          <w:rPr>
            <w:noProof/>
            <w:webHidden/>
          </w:rPr>
          <w:tab/>
        </w:r>
        <w:r w:rsidR="00FE7516">
          <w:rPr>
            <w:noProof/>
            <w:webHidden/>
          </w:rPr>
          <w:fldChar w:fldCharType="begin"/>
        </w:r>
        <w:r w:rsidR="00FE7516">
          <w:rPr>
            <w:noProof/>
            <w:webHidden/>
          </w:rPr>
          <w:instrText xml:space="preserve"> PAGEREF _Toc525387390 \h </w:instrText>
        </w:r>
        <w:r w:rsidR="00FE7516">
          <w:rPr>
            <w:noProof/>
            <w:webHidden/>
          </w:rPr>
        </w:r>
        <w:r w:rsidR="00FE7516">
          <w:rPr>
            <w:noProof/>
            <w:webHidden/>
          </w:rPr>
          <w:fldChar w:fldCharType="separate"/>
        </w:r>
        <w:r w:rsidR="00FE7516">
          <w:rPr>
            <w:noProof/>
            <w:webHidden/>
          </w:rPr>
          <w:t>47</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91" w:history="1">
        <w:r w:rsidR="00FE7516" w:rsidRPr="00FC33FE">
          <w:rPr>
            <w:rStyle w:val="Hyperlink"/>
            <w:noProof/>
          </w:rPr>
          <w:t>3.2.3.3</w:t>
        </w:r>
        <w:r w:rsidR="00FE7516">
          <w:rPr>
            <w:rFonts w:eastAsiaTheme="minorEastAsia" w:cstheme="minorBidi"/>
            <w:noProof/>
            <w:sz w:val="22"/>
            <w:szCs w:val="22"/>
          </w:rPr>
          <w:tab/>
        </w:r>
        <w:r w:rsidR="00FE7516" w:rsidRPr="00FC33FE">
          <w:rPr>
            <w:rStyle w:val="Hyperlink"/>
            <w:rFonts w:cstheme="minorHAnsi"/>
            <w:noProof/>
          </w:rPr>
          <w:t xml:space="preserve">Image </w:t>
        </w:r>
        <w:r w:rsidR="00FE7516" w:rsidRPr="00FC33FE">
          <w:rPr>
            <w:rStyle w:val="Hyperlink"/>
            <w:noProof/>
          </w:rPr>
          <w:t>rotation</w:t>
        </w:r>
        <w:r w:rsidR="00FE7516" w:rsidRPr="00FC33FE">
          <w:rPr>
            <w:rStyle w:val="Hyperlink"/>
            <w:rFonts w:cstheme="minorHAnsi"/>
            <w:noProof/>
          </w:rPr>
          <w:t xml:space="preserve"> </w:t>
        </w:r>
        <w:r w:rsidR="00FE7516" w:rsidRPr="00FC33FE">
          <w:rPr>
            <w:rStyle w:val="Hyperlink"/>
            <w:noProof/>
          </w:rPr>
          <w:t>using centroids coordinate system</w:t>
        </w:r>
        <w:r w:rsidR="00FE7516">
          <w:rPr>
            <w:noProof/>
            <w:webHidden/>
          </w:rPr>
          <w:tab/>
        </w:r>
        <w:r w:rsidR="00FE7516">
          <w:rPr>
            <w:noProof/>
            <w:webHidden/>
          </w:rPr>
          <w:fldChar w:fldCharType="begin"/>
        </w:r>
        <w:r w:rsidR="00FE7516">
          <w:rPr>
            <w:noProof/>
            <w:webHidden/>
          </w:rPr>
          <w:instrText xml:space="preserve"> PAGEREF _Toc525387391 \h </w:instrText>
        </w:r>
        <w:r w:rsidR="00FE7516">
          <w:rPr>
            <w:noProof/>
            <w:webHidden/>
          </w:rPr>
        </w:r>
        <w:r w:rsidR="00FE7516">
          <w:rPr>
            <w:noProof/>
            <w:webHidden/>
          </w:rPr>
          <w:fldChar w:fldCharType="separate"/>
        </w:r>
        <w:r w:rsidR="00FE7516">
          <w:rPr>
            <w:noProof/>
            <w:webHidden/>
          </w:rPr>
          <w:t>49</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92" w:history="1">
        <w:r w:rsidR="00FE7516" w:rsidRPr="00FC33FE">
          <w:rPr>
            <w:rStyle w:val="Hyperlink"/>
            <w:noProof/>
          </w:rPr>
          <w:t>3.2.3.4</w:t>
        </w:r>
        <w:r w:rsidR="00FE7516">
          <w:rPr>
            <w:rFonts w:eastAsiaTheme="minorEastAsia" w:cstheme="minorBidi"/>
            <w:noProof/>
            <w:sz w:val="22"/>
            <w:szCs w:val="22"/>
          </w:rPr>
          <w:tab/>
        </w:r>
        <w:r w:rsidR="00FE7516" w:rsidRPr="00FC33FE">
          <w:rPr>
            <w:rStyle w:val="Hyperlink"/>
            <w:noProof/>
          </w:rPr>
          <w:t>Distance calculation and calibration</w:t>
        </w:r>
        <w:r w:rsidR="00FE7516">
          <w:rPr>
            <w:noProof/>
            <w:webHidden/>
          </w:rPr>
          <w:tab/>
        </w:r>
        <w:r w:rsidR="00FE7516">
          <w:rPr>
            <w:noProof/>
            <w:webHidden/>
          </w:rPr>
          <w:fldChar w:fldCharType="begin"/>
        </w:r>
        <w:r w:rsidR="00FE7516">
          <w:rPr>
            <w:noProof/>
            <w:webHidden/>
          </w:rPr>
          <w:instrText xml:space="preserve"> PAGEREF _Toc525387392 \h </w:instrText>
        </w:r>
        <w:r w:rsidR="00FE7516">
          <w:rPr>
            <w:noProof/>
            <w:webHidden/>
          </w:rPr>
        </w:r>
        <w:r w:rsidR="00FE7516">
          <w:rPr>
            <w:noProof/>
            <w:webHidden/>
          </w:rPr>
          <w:fldChar w:fldCharType="separate"/>
        </w:r>
        <w:r w:rsidR="00FE7516">
          <w:rPr>
            <w:noProof/>
            <w:webHidden/>
          </w:rPr>
          <w:t>51</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93" w:history="1">
        <w:r w:rsidR="00FE7516" w:rsidRPr="00FC33FE">
          <w:rPr>
            <w:rStyle w:val="Hyperlink"/>
            <w:noProof/>
          </w:rPr>
          <w:t>3.2.3.5</w:t>
        </w:r>
        <w:r w:rsidR="00FE7516">
          <w:rPr>
            <w:rFonts w:eastAsiaTheme="minorEastAsia" w:cstheme="minorBidi"/>
            <w:noProof/>
            <w:sz w:val="22"/>
            <w:szCs w:val="22"/>
          </w:rPr>
          <w:tab/>
        </w:r>
        <w:r w:rsidR="00FE7516" w:rsidRPr="00FC33FE">
          <w:rPr>
            <w:rStyle w:val="Hyperlink"/>
            <w:noProof/>
          </w:rPr>
          <w:t>Marker alignment calculations</w:t>
        </w:r>
        <w:r w:rsidR="00FE7516">
          <w:rPr>
            <w:noProof/>
            <w:webHidden/>
          </w:rPr>
          <w:tab/>
        </w:r>
        <w:r w:rsidR="00FE7516">
          <w:rPr>
            <w:noProof/>
            <w:webHidden/>
          </w:rPr>
          <w:fldChar w:fldCharType="begin"/>
        </w:r>
        <w:r w:rsidR="00FE7516">
          <w:rPr>
            <w:noProof/>
            <w:webHidden/>
          </w:rPr>
          <w:instrText xml:space="preserve"> PAGEREF _Toc525387393 \h </w:instrText>
        </w:r>
        <w:r w:rsidR="00FE7516">
          <w:rPr>
            <w:noProof/>
            <w:webHidden/>
          </w:rPr>
        </w:r>
        <w:r w:rsidR="00FE7516">
          <w:rPr>
            <w:noProof/>
            <w:webHidden/>
          </w:rPr>
          <w:fldChar w:fldCharType="separate"/>
        </w:r>
        <w:r w:rsidR="00FE7516">
          <w:rPr>
            <w:noProof/>
            <w:webHidden/>
          </w:rPr>
          <w:t>52</w:t>
        </w:r>
        <w:r w:rsidR="00FE7516">
          <w:rPr>
            <w:noProof/>
            <w:webHidden/>
          </w:rPr>
          <w:fldChar w:fldCharType="end"/>
        </w:r>
      </w:hyperlink>
    </w:p>
    <w:p w:rsidR="00FE7516" w:rsidRDefault="008A2771">
      <w:pPr>
        <w:pStyle w:val="TOC4"/>
        <w:tabs>
          <w:tab w:val="left" w:pos="1760"/>
        </w:tabs>
        <w:rPr>
          <w:rFonts w:eastAsiaTheme="minorEastAsia" w:cstheme="minorBidi"/>
          <w:noProof/>
          <w:sz w:val="22"/>
          <w:szCs w:val="22"/>
        </w:rPr>
      </w:pPr>
      <w:hyperlink w:anchor="_Toc525387394" w:history="1">
        <w:r w:rsidR="00FE7516" w:rsidRPr="00FC33FE">
          <w:rPr>
            <w:rStyle w:val="Hyperlink"/>
            <w:noProof/>
          </w:rPr>
          <w:t>3.2.3.6</w:t>
        </w:r>
        <w:r w:rsidR="00FE7516">
          <w:rPr>
            <w:rFonts w:eastAsiaTheme="minorEastAsia" w:cstheme="minorBidi"/>
            <w:noProof/>
            <w:sz w:val="22"/>
            <w:szCs w:val="22"/>
          </w:rPr>
          <w:tab/>
        </w:r>
        <w:r w:rsidR="00FE7516" w:rsidRPr="00FC33FE">
          <w:rPr>
            <w:rStyle w:val="Hyperlink"/>
            <w:noProof/>
          </w:rPr>
          <w:t>Angle calculation of the MRI image plane and Z-frame marker</w:t>
        </w:r>
        <w:r w:rsidR="00FE7516">
          <w:rPr>
            <w:noProof/>
            <w:webHidden/>
          </w:rPr>
          <w:tab/>
        </w:r>
        <w:r w:rsidR="00FE7516">
          <w:rPr>
            <w:noProof/>
            <w:webHidden/>
          </w:rPr>
          <w:fldChar w:fldCharType="begin"/>
        </w:r>
        <w:r w:rsidR="00FE7516">
          <w:rPr>
            <w:noProof/>
            <w:webHidden/>
          </w:rPr>
          <w:instrText xml:space="preserve"> PAGEREF _Toc525387394 \h </w:instrText>
        </w:r>
        <w:r w:rsidR="00FE7516">
          <w:rPr>
            <w:noProof/>
            <w:webHidden/>
          </w:rPr>
        </w:r>
        <w:r w:rsidR="00FE7516">
          <w:rPr>
            <w:noProof/>
            <w:webHidden/>
          </w:rPr>
          <w:fldChar w:fldCharType="separate"/>
        </w:r>
        <w:r w:rsidR="00FE7516">
          <w:rPr>
            <w:noProof/>
            <w:webHidden/>
          </w:rPr>
          <w:t>53</w:t>
        </w:r>
        <w:r w:rsidR="00FE7516">
          <w:rPr>
            <w:noProof/>
            <w:webHidden/>
          </w:rPr>
          <w:fldChar w:fldCharType="end"/>
        </w:r>
      </w:hyperlink>
    </w:p>
    <w:p w:rsidR="00FE7516" w:rsidRDefault="008A2771">
      <w:pPr>
        <w:pStyle w:val="TOC2"/>
        <w:tabs>
          <w:tab w:val="left" w:pos="880"/>
        </w:tabs>
        <w:rPr>
          <w:rFonts w:eastAsiaTheme="minorEastAsia" w:cstheme="minorBidi"/>
          <w:iCs w:val="0"/>
          <w:noProof/>
          <w:sz w:val="22"/>
          <w:szCs w:val="22"/>
        </w:rPr>
      </w:pPr>
      <w:hyperlink w:anchor="_Toc525387395" w:history="1">
        <w:r w:rsidR="00FE7516" w:rsidRPr="00FC33FE">
          <w:rPr>
            <w:rStyle w:val="Hyperlink"/>
            <w:noProof/>
          </w:rPr>
          <w:t>3.3</w:t>
        </w:r>
        <w:r w:rsidR="00FE7516">
          <w:rPr>
            <w:rFonts w:eastAsiaTheme="minorEastAsia" w:cstheme="minorBidi"/>
            <w:iCs w:val="0"/>
            <w:noProof/>
            <w:sz w:val="22"/>
            <w:szCs w:val="22"/>
          </w:rPr>
          <w:tab/>
        </w:r>
        <w:r w:rsidR="00FE7516" w:rsidRPr="00FC33FE">
          <w:rPr>
            <w:rStyle w:val="Hyperlink"/>
            <w:noProof/>
          </w:rPr>
          <w:t>Graphical user interface implementation</w:t>
        </w:r>
        <w:r w:rsidR="00FE7516">
          <w:rPr>
            <w:noProof/>
            <w:webHidden/>
          </w:rPr>
          <w:tab/>
        </w:r>
        <w:r w:rsidR="00FE7516">
          <w:rPr>
            <w:noProof/>
            <w:webHidden/>
          </w:rPr>
          <w:fldChar w:fldCharType="begin"/>
        </w:r>
        <w:r w:rsidR="00FE7516">
          <w:rPr>
            <w:noProof/>
            <w:webHidden/>
          </w:rPr>
          <w:instrText xml:space="preserve"> PAGEREF _Toc525387395 \h </w:instrText>
        </w:r>
        <w:r w:rsidR="00FE7516">
          <w:rPr>
            <w:noProof/>
            <w:webHidden/>
          </w:rPr>
        </w:r>
        <w:r w:rsidR="00FE7516">
          <w:rPr>
            <w:noProof/>
            <w:webHidden/>
          </w:rPr>
          <w:fldChar w:fldCharType="separate"/>
        </w:r>
        <w:r w:rsidR="00FE7516">
          <w:rPr>
            <w:noProof/>
            <w:webHidden/>
          </w:rPr>
          <w:t>57</w:t>
        </w:r>
        <w:r w:rsidR="00FE7516">
          <w:rPr>
            <w:noProof/>
            <w:webHidden/>
          </w:rPr>
          <w:fldChar w:fldCharType="end"/>
        </w:r>
      </w:hyperlink>
    </w:p>
    <w:p w:rsidR="00FE7516" w:rsidRDefault="008A2771">
      <w:pPr>
        <w:pStyle w:val="TOC1"/>
        <w:tabs>
          <w:tab w:val="left" w:pos="440"/>
        </w:tabs>
        <w:rPr>
          <w:rFonts w:eastAsiaTheme="minorEastAsia" w:cstheme="minorBidi"/>
          <w:b w:val="0"/>
          <w:bCs w:val="0"/>
          <w:noProof/>
          <w:sz w:val="22"/>
          <w:szCs w:val="22"/>
        </w:rPr>
      </w:pPr>
      <w:hyperlink w:anchor="_Toc525387396" w:history="1">
        <w:r w:rsidR="00FE7516" w:rsidRPr="00FC33FE">
          <w:rPr>
            <w:rStyle w:val="Hyperlink"/>
            <w:noProof/>
            <w14:scene3d>
              <w14:camera w14:prst="orthographicFront"/>
              <w14:lightRig w14:rig="threePt" w14:dir="t">
                <w14:rot w14:lat="0" w14:lon="0" w14:rev="0"/>
              </w14:lightRig>
            </w14:scene3d>
          </w:rPr>
          <w:t>4</w:t>
        </w:r>
        <w:r w:rsidR="00FE7516">
          <w:rPr>
            <w:rFonts w:eastAsiaTheme="minorEastAsia" w:cstheme="minorBidi"/>
            <w:b w:val="0"/>
            <w:bCs w:val="0"/>
            <w:noProof/>
            <w:sz w:val="22"/>
            <w:szCs w:val="22"/>
          </w:rPr>
          <w:tab/>
        </w:r>
        <w:r w:rsidR="00FE7516" w:rsidRPr="00FC33FE">
          <w:rPr>
            <w:rStyle w:val="Hyperlink"/>
            <w:noProof/>
          </w:rPr>
          <w:t>Testing</w:t>
        </w:r>
        <w:r w:rsidR="00FE7516">
          <w:rPr>
            <w:noProof/>
            <w:webHidden/>
          </w:rPr>
          <w:tab/>
        </w:r>
        <w:r w:rsidR="00FE7516">
          <w:rPr>
            <w:noProof/>
            <w:webHidden/>
          </w:rPr>
          <w:fldChar w:fldCharType="begin"/>
        </w:r>
        <w:r w:rsidR="00FE7516">
          <w:rPr>
            <w:noProof/>
            <w:webHidden/>
          </w:rPr>
          <w:instrText xml:space="preserve"> PAGEREF _Toc525387396 \h </w:instrText>
        </w:r>
        <w:r w:rsidR="00FE7516">
          <w:rPr>
            <w:noProof/>
            <w:webHidden/>
          </w:rPr>
        </w:r>
        <w:r w:rsidR="00FE7516">
          <w:rPr>
            <w:noProof/>
            <w:webHidden/>
          </w:rPr>
          <w:fldChar w:fldCharType="separate"/>
        </w:r>
        <w:r w:rsidR="00FE7516">
          <w:rPr>
            <w:noProof/>
            <w:webHidden/>
          </w:rPr>
          <w:t>64</w:t>
        </w:r>
        <w:r w:rsidR="00FE7516">
          <w:rPr>
            <w:noProof/>
            <w:webHidden/>
          </w:rPr>
          <w:fldChar w:fldCharType="end"/>
        </w:r>
      </w:hyperlink>
    </w:p>
    <w:p w:rsidR="00FE7516" w:rsidRDefault="008A2771">
      <w:pPr>
        <w:pStyle w:val="TOC2"/>
        <w:tabs>
          <w:tab w:val="left" w:pos="880"/>
        </w:tabs>
        <w:rPr>
          <w:rFonts w:eastAsiaTheme="minorEastAsia" w:cstheme="minorBidi"/>
          <w:iCs w:val="0"/>
          <w:noProof/>
          <w:sz w:val="22"/>
          <w:szCs w:val="22"/>
        </w:rPr>
      </w:pPr>
      <w:hyperlink w:anchor="_Toc525387397" w:history="1">
        <w:r w:rsidR="00FE7516" w:rsidRPr="00FC33FE">
          <w:rPr>
            <w:rStyle w:val="Hyperlink"/>
            <w:noProof/>
          </w:rPr>
          <w:t>4.1</w:t>
        </w:r>
        <w:r w:rsidR="00FE7516">
          <w:rPr>
            <w:rFonts w:eastAsiaTheme="minorEastAsia" w:cstheme="minorBidi"/>
            <w:iCs w:val="0"/>
            <w:noProof/>
            <w:sz w:val="22"/>
            <w:szCs w:val="22"/>
          </w:rPr>
          <w:tab/>
        </w:r>
        <w:r w:rsidR="00FE7516" w:rsidRPr="00FC33FE">
          <w:rPr>
            <w:rStyle w:val="Hyperlink"/>
            <w:noProof/>
          </w:rPr>
          <w:t>Z-frame marker positioning using a MR-compatible rotary frame</w:t>
        </w:r>
        <w:r w:rsidR="00FE7516">
          <w:rPr>
            <w:noProof/>
            <w:webHidden/>
          </w:rPr>
          <w:tab/>
        </w:r>
        <w:r w:rsidR="00FE7516">
          <w:rPr>
            <w:noProof/>
            <w:webHidden/>
          </w:rPr>
          <w:fldChar w:fldCharType="begin"/>
        </w:r>
        <w:r w:rsidR="00FE7516">
          <w:rPr>
            <w:noProof/>
            <w:webHidden/>
          </w:rPr>
          <w:instrText xml:space="preserve"> PAGEREF _Toc525387397 \h </w:instrText>
        </w:r>
        <w:r w:rsidR="00FE7516">
          <w:rPr>
            <w:noProof/>
            <w:webHidden/>
          </w:rPr>
        </w:r>
        <w:r w:rsidR="00FE7516">
          <w:rPr>
            <w:noProof/>
            <w:webHidden/>
          </w:rPr>
          <w:fldChar w:fldCharType="separate"/>
        </w:r>
        <w:r w:rsidR="00FE7516">
          <w:rPr>
            <w:noProof/>
            <w:webHidden/>
          </w:rPr>
          <w:t>64</w:t>
        </w:r>
        <w:r w:rsidR="00FE7516">
          <w:rPr>
            <w:noProof/>
            <w:webHidden/>
          </w:rPr>
          <w:fldChar w:fldCharType="end"/>
        </w:r>
      </w:hyperlink>
    </w:p>
    <w:p w:rsidR="00FE7516" w:rsidRDefault="008A2771">
      <w:pPr>
        <w:pStyle w:val="TOC3"/>
        <w:tabs>
          <w:tab w:val="left" w:pos="1320"/>
        </w:tabs>
        <w:rPr>
          <w:rFonts w:eastAsiaTheme="minorEastAsia" w:cstheme="minorBidi"/>
          <w:noProof/>
          <w:sz w:val="22"/>
          <w:szCs w:val="22"/>
        </w:rPr>
      </w:pPr>
      <w:hyperlink w:anchor="_Toc525387398" w:history="1">
        <w:r w:rsidR="00FE7516" w:rsidRPr="00FC33FE">
          <w:rPr>
            <w:rStyle w:val="Hyperlink"/>
            <w:noProof/>
          </w:rPr>
          <w:t>4.1.1</w:t>
        </w:r>
        <w:r w:rsidR="00FE7516">
          <w:rPr>
            <w:rFonts w:eastAsiaTheme="minorEastAsia" w:cstheme="minorBidi"/>
            <w:noProof/>
            <w:sz w:val="22"/>
            <w:szCs w:val="22"/>
          </w:rPr>
          <w:tab/>
        </w:r>
        <w:r w:rsidR="00FE7516" w:rsidRPr="00FC33FE">
          <w:rPr>
            <w:rStyle w:val="Hyperlink"/>
            <w:noProof/>
          </w:rPr>
          <w:t>Rotary frame calibration inside MRI</w:t>
        </w:r>
        <w:r w:rsidR="00FE7516">
          <w:rPr>
            <w:noProof/>
            <w:webHidden/>
          </w:rPr>
          <w:tab/>
        </w:r>
        <w:r w:rsidR="00FE7516">
          <w:rPr>
            <w:noProof/>
            <w:webHidden/>
          </w:rPr>
          <w:fldChar w:fldCharType="begin"/>
        </w:r>
        <w:r w:rsidR="00FE7516">
          <w:rPr>
            <w:noProof/>
            <w:webHidden/>
          </w:rPr>
          <w:instrText xml:space="preserve"> PAGEREF _Toc525387398 \h </w:instrText>
        </w:r>
        <w:r w:rsidR="00FE7516">
          <w:rPr>
            <w:noProof/>
            <w:webHidden/>
          </w:rPr>
        </w:r>
        <w:r w:rsidR="00FE7516">
          <w:rPr>
            <w:noProof/>
            <w:webHidden/>
          </w:rPr>
          <w:fldChar w:fldCharType="separate"/>
        </w:r>
        <w:r w:rsidR="00FE7516">
          <w:rPr>
            <w:noProof/>
            <w:webHidden/>
          </w:rPr>
          <w:t>65</w:t>
        </w:r>
        <w:r w:rsidR="00FE7516">
          <w:rPr>
            <w:noProof/>
            <w:webHidden/>
          </w:rPr>
          <w:fldChar w:fldCharType="end"/>
        </w:r>
      </w:hyperlink>
    </w:p>
    <w:p w:rsidR="00FE7516" w:rsidRDefault="008A2771">
      <w:pPr>
        <w:pStyle w:val="TOC3"/>
        <w:tabs>
          <w:tab w:val="left" w:pos="1320"/>
        </w:tabs>
        <w:rPr>
          <w:rFonts w:eastAsiaTheme="minorEastAsia" w:cstheme="minorBidi"/>
          <w:noProof/>
          <w:sz w:val="22"/>
          <w:szCs w:val="22"/>
        </w:rPr>
      </w:pPr>
      <w:hyperlink w:anchor="_Toc525387399" w:history="1">
        <w:r w:rsidR="00FE7516" w:rsidRPr="00FC33FE">
          <w:rPr>
            <w:rStyle w:val="Hyperlink"/>
            <w:noProof/>
          </w:rPr>
          <w:t>4.1.2</w:t>
        </w:r>
        <w:r w:rsidR="00FE7516">
          <w:rPr>
            <w:rFonts w:eastAsiaTheme="minorEastAsia" w:cstheme="minorBidi"/>
            <w:noProof/>
            <w:sz w:val="22"/>
            <w:szCs w:val="22"/>
          </w:rPr>
          <w:tab/>
        </w:r>
        <w:r w:rsidR="00FE7516" w:rsidRPr="00FC33FE">
          <w:rPr>
            <w:rStyle w:val="Hyperlink"/>
            <w:noProof/>
          </w:rPr>
          <w:t>Rotation of the Z-frame around the x-axis</w:t>
        </w:r>
        <w:r w:rsidR="00FE7516">
          <w:rPr>
            <w:noProof/>
            <w:webHidden/>
          </w:rPr>
          <w:tab/>
        </w:r>
        <w:r w:rsidR="00FE7516">
          <w:rPr>
            <w:noProof/>
            <w:webHidden/>
          </w:rPr>
          <w:fldChar w:fldCharType="begin"/>
        </w:r>
        <w:r w:rsidR="00FE7516">
          <w:rPr>
            <w:noProof/>
            <w:webHidden/>
          </w:rPr>
          <w:instrText xml:space="preserve"> PAGEREF _Toc525387399 \h </w:instrText>
        </w:r>
        <w:r w:rsidR="00FE7516">
          <w:rPr>
            <w:noProof/>
            <w:webHidden/>
          </w:rPr>
        </w:r>
        <w:r w:rsidR="00FE7516">
          <w:rPr>
            <w:noProof/>
            <w:webHidden/>
          </w:rPr>
          <w:fldChar w:fldCharType="separate"/>
        </w:r>
        <w:r w:rsidR="00FE7516">
          <w:rPr>
            <w:noProof/>
            <w:webHidden/>
          </w:rPr>
          <w:t>66</w:t>
        </w:r>
        <w:r w:rsidR="00FE7516">
          <w:rPr>
            <w:noProof/>
            <w:webHidden/>
          </w:rPr>
          <w:fldChar w:fldCharType="end"/>
        </w:r>
      </w:hyperlink>
    </w:p>
    <w:p w:rsidR="00FE7516" w:rsidRDefault="008A2771">
      <w:pPr>
        <w:pStyle w:val="TOC3"/>
        <w:tabs>
          <w:tab w:val="left" w:pos="1320"/>
        </w:tabs>
        <w:rPr>
          <w:rFonts w:eastAsiaTheme="minorEastAsia" w:cstheme="minorBidi"/>
          <w:noProof/>
          <w:sz w:val="22"/>
          <w:szCs w:val="22"/>
        </w:rPr>
      </w:pPr>
      <w:hyperlink w:anchor="_Toc525387400" w:history="1">
        <w:r w:rsidR="00FE7516" w:rsidRPr="00FC33FE">
          <w:rPr>
            <w:rStyle w:val="Hyperlink"/>
            <w:noProof/>
          </w:rPr>
          <w:t>4.1.3</w:t>
        </w:r>
        <w:r w:rsidR="00FE7516">
          <w:rPr>
            <w:rFonts w:eastAsiaTheme="minorEastAsia" w:cstheme="minorBidi"/>
            <w:noProof/>
            <w:sz w:val="22"/>
            <w:szCs w:val="22"/>
          </w:rPr>
          <w:tab/>
        </w:r>
        <w:r w:rsidR="00FE7516" w:rsidRPr="00FC33FE">
          <w:rPr>
            <w:rStyle w:val="Hyperlink"/>
            <w:noProof/>
          </w:rPr>
          <w:t>Rotation of the Z- frame around the y-axis</w:t>
        </w:r>
        <w:r w:rsidR="00FE7516">
          <w:rPr>
            <w:noProof/>
            <w:webHidden/>
          </w:rPr>
          <w:tab/>
        </w:r>
        <w:r w:rsidR="00FE7516">
          <w:rPr>
            <w:noProof/>
            <w:webHidden/>
          </w:rPr>
          <w:fldChar w:fldCharType="begin"/>
        </w:r>
        <w:r w:rsidR="00FE7516">
          <w:rPr>
            <w:noProof/>
            <w:webHidden/>
          </w:rPr>
          <w:instrText xml:space="preserve"> PAGEREF _Toc525387400 \h </w:instrText>
        </w:r>
        <w:r w:rsidR="00FE7516">
          <w:rPr>
            <w:noProof/>
            <w:webHidden/>
          </w:rPr>
        </w:r>
        <w:r w:rsidR="00FE7516">
          <w:rPr>
            <w:noProof/>
            <w:webHidden/>
          </w:rPr>
          <w:fldChar w:fldCharType="separate"/>
        </w:r>
        <w:r w:rsidR="00FE7516">
          <w:rPr>
            <w:noProof/>
            <w:webHidden/>
          </w:rPr>
          <w:t>67</w:t>
        </w:r>
        <w:r w:rsidR="00FE7516">
          <w:rPr>
            <w:noProof/>
            <w:webHidden/>
          </w:rPr>
          <w:fldChar w:fldCharType="end"/>
        </w:r>
      </w:hyperlink>
    </w:p>
    <w:p w:rsidR="00FE7516" w:rsidRDefault="008A2771">
      <w:pPr>
        <w:pStyle w:val="TOC3"/>
        <w:tabs>
          <w:tab w:val="left" w:pos="1320"/>
        </w:tabs>
        <w:rPr>
          <w:rFonts w:eastAsiaTheme="minorEastAsia" w:cstheme="minorBidi"/>
          <w:noProof/>
          <w:sz w:val="22"/>
          <w:szCs w:val="22"/>
        </w:rPr>
      </w:pPr>
      <w:hyperlink w:anchor="_Toc525387401" w:history="1">
        <w:r w:rsidR="00FE7516" w:rsidRPr="00FC33FE">
          <w:rPr>
            <w:rStyle w:val="Hyperlink"/>
            <w:noProof/>
          </w:rPr>
          <w:t>4.1.4</w:t>
        </w:r>
        <w:r w:rsidR="00FE7516">
          <w:rPr>
            <w:rFonts w:eastAsiaTheme="minorEastAsia" w:cstheme="minorBidi"/>
            <w:noProof/>
            <w:sz w:val="22"/>
            <w:szCs w:val="22"/>
          </w:rPr>
          <w:tab/>
        </w:r>
        <w:r w:rsidR="00FE7516" w:rsidRPr="00FC33FE">
          <w:rPr>
            <w:rStyle w:val="Hyperlink"/>
            <w:noProof/>
          </w:rPr>
          <w:t>Rotation of the Z-frame around both the x-and y-axis (the same value)</w:t>
        </w:r>
        <w:r w:rsidR="00FE7516">
          <w:rPr>
            <w:noProof/>
            <w:webHidden/>
          </w:rPr>
          <w:tab/>
        </w:r>
        <w:r w:rsidR="00FE7516">
          <w:rPr>
            <w:noProof/>
            <w:webHidden/>
          </w:rPr>
          <w:fldChar w:fldCharType="begin"/>
        </w:r>
        <w:r w:rsidR="00FE7516">
          <w:rPr>
            <w:noProof/>
            <w:webHidden/>
          </w:rPr>
          <w:instrText xml:space="preserve"> PAGEREF _Toc525387401 \h </w:instrText>
        </w:r>
        <w:r w:rsidR="00FE7516">
          <w:rPr>
            <w:noProof/>
            <w:webHidden/>
          </w:rPr>
        </w:r>
        <w:r w:rsidR="00FE7516">
          <w:rPr>
            <w:noProof/>
            <w:webHidden/>
          </w:rPr>
          <w:fldChar w:fldCharType="separate"/>
        </w:r>
        <w:r w:rsidR="00FE7516">
          <w:rPr>
            <w:noProof/>
            <w:webHidden/>
          </w:rPr>
          <w:t>68</w:t>
        </w:r>
        <w:r w:rsidR="00FE7516">
          <w:rPr>
            <w:noProof/>
            <w:webHidden/>
          </w:rPr>
          <w:fldChar w:fldCharType="end"/>
        </w:r>
      </w:hyperlink>
    </w:p>
    <w:p w:rsidR="00FE7516" w:rsidRDefault="008A2771">
      <w:pPr>
        <w:pStyle w:val="TOC3"/>
        <w:tabs>
          <w:tab w:val="left" w:pos="1320"/>
        </w:tabs>
        <w:rPr>
          <w:rFonts w:eastAsiaTheme="minorEastAsia" w:cstheme="minorBidi"/>
          <w:noProof/>
          <w:sz w:val="22"/>
          <w:szCs w:val="22"/>
        </w:rPr>
      </w:pPr>
      <w:hyperlink w:anchor="_Toc525387402" w:history="1">
        <w:r w:rsidR="00FE7516" w:rsidRPr="00FC33FE">
          <w:rPr>
            <w:rStyle w:val="Hyperlink"/>
            <w:noProof/>
          </w:rPr>
          <w:t>4.1.5</w:t>
        </w:r>
        <w:r w:rsidR="00FE7516">
          <w:rPr>
            <w:rFonts w:eastAsiaTheme="minorEastAsia" w:cstheme="minorBidi"/>
            <w:noProof/>
            <w:sz w:val="22"/>
            <w:szCs w:val="22"/>
          </w:rPr>
          <w:tab/>
        </w:r>
        <w:r w:rsidR="00FE7516" w:rsidRPr="00FC33FE">
          <w:rPr>
            <w:rStyle w:val="Hyperlink"/>
            <w:noProof/>
          </w:rPr>
          <w:t>Rotation of the Z-frame around both the x-and y-axis (opposite value)</w:t>
        </w:r>
        <w:r w:rsidR="00FE7516">
          <w:rPr>
            <w:noProof/>
            <w:webHidden/>
          </w:rPr>
          <w:tab/>
        </w:r>
        <w:r w:rsidR="00FE7516">
          <w:rPr>
            <w:noProof/>
            <w:webHidden/>
          </w:rPr>
          <w:fldChar w:fldCharType="begin"/>
        </w:r>
        <w:r w:rsidR="00FE7516">
          <w:rPr>
            <w:noProof/>
            <w:webHidden/>
          </w:rPr>
          <w:instrText xml:space="preserve"> PAGEREF _Toc525387402 \h </w:instrText>
        </w:r>
        <w:r w:rsidR="00FE7516">
          <w:rPr>
            <w:noProof/>
            <w:webHidden/>
          </w:rPr>
        </w:r>
        <w:r w:rsidR="00FE7516">
          <w:rPr>
            <w:noProof/>
            <w:webHidden/>
          </w:rPr>
          <w:fldChar w:fldCharType="separate"/>
        </w:r>
        <w:r w:rsidR="00FE7516">
          <w:rPr>
            <w:noProof/>
            <w:webHidden/>
          </w:rPr>
          <w:t>69</w:t>
        </w:r>
        <w:r w:rsidR="00FE7516">
          <w:rPr>
            <w:noProof/>
            <w:webHidden/>
          </w:rPr>
          <w:fldChar w:fldCharType="end"/>
        </w:r>
      </w:hyperlink>
    </w:p>
    <w:p w:rsidR="00FE7516" w:rsidRDefault="008A2771">
      <w:pPr>
        <w:pStyle w:val="TOC3"/>
        <w:tabs>
          <w:tab w:val="left" w:pos="1320"/>
        </w:tabs>
        <w:rPr>
          <w:rFonts w:eastAsiaTheme="minorEastAsia" w:cstheme="minorBidi"/>
          <w:noProof/>
          <w:sz w:val="22"/>
          <w:szCs w:val="22"/>
        </w:rPr>
      </w:pPr>
      <w:hyperlink w:anchor="_Toc525387403" w:history="1">
        <w:r w:rsidR="00FE7516" w:rsidRPr="00FC33FE">
          <w:rPr>
            <w:rStyle w:val="Hyperlink"/>
            <w:noProof/>
          </w:rPr>
          <w:t>4.1.6</w:t>
        </w:r>
        <w:r w:rsidR="00FE7516">
          <w:rPr>
            <w:rFonts w:eastAsiaTheme="minorEastAsia" w:cstheme="minorBidi"/>
            <w:noProof/>
            <w:sz w:val="22"/>
            <w:szCs w:val="22"/>
          </w:rPr>
          <w:tab/>
        </w:r>
        <w:r w:rsidR="00FE7516" w:rsidRPr="00FC33FE">
          <w:rPr>
            <w:rStyle w:val="Hyperlink"/>
            <w:noProof/>
          </w:rPr>
          <w:t>Rotation of the Z-frame around both the x-and y-axis (random values)</w:t>
        </w:r>
        <w:r w:rsidR="00FE7516">
          <w:rPr>
            <w:noProof/>
            <w:webHidden/>
          </w:rPr>
          <w:tab/>
        </w:r>
        <w:r w:rsidR="00FE7516">
          <w:rPr>
            <w:noProof/>
            <w:webHidden/>
          </w:rPr>
          <w:fldChar w:fldCharType="begin"/>
        </w:r>
        <w:r w:rsidR="00FE7516">
          <w:rPr>
            <w:noProof/>
            <w:webHidden/>
          </w:rPr>
          <w:instrText xml:space="preserve"> PAGEREF _Toc525387403 \h </w:instrText>
        </w:r>
        <w:r w:rsidR="00FE7516">
          <w:rPr>
            <w:noProof/>
            <w:webHidden/>
          </w:rPr>
        </w:r>
        <w:r w:rsidR="00FE7516">
          <w:rPr>
            <w:noProof/>
            <w:webHidden/>
          </w:rPr>
          <w:fldChar w:fldCharType="separate"/>
        </w:r>
        <w:r w:rsidR="00FE7516">
          <w:rPr>
            <w:noProof/>
            <w:webHidden/>
          </w:rPr>
          <w:t>69</w:t>
        </w:r>
        <w:r w:rsidR="00FE7516">
          <w:rPr>
            <w:noProof/>
            <w:webHidden/>
          </w:rPr>
          <w:fldChar w:fldCharType="end"/>
        </w:r>
      </w:hyperlink>
    </w:p>
    <w:p w:rsidR="00FE7516" w:rsidRDefault="008A2771">
      <w:pPr>
        <w:pStyle w:val="TOC2"/>
        <w:tabs>
          <w:tab w:val="left" w:pos="880"/>
        </w:tabs>
        <w:rPr>
          <w:rFonts w:eastAsiaTheme="minorEastAsia" w:cstheme="minorBidi"/>
          <w:iCs w:val="0"/>
          <w:noProof/>
          <w:sz w:val="22"/>
          <w:szCs w:val="22"/>
        </w:rPr>
      </w:pPr>
      <w:hyperlink w:anchor="_Toc525387404" w:history="1">
        <w:r w:rsidR="00FE7516" w:rsidRPr="00FC33FE">
          <w:rPr>
            <w:rStyle w:val="Hyperlink"/>
            <w:noProof/>
          </w:rPr>
          <w:t>4.2</w:t>
        </w:r>
        <w:r w:rsidR="00FE7516">
          <w:rPr>
            <w:rFonts w:eastAsiaTheme="minorEastAsia" w:cstheme="minorBidi"/>
            <w:iCs w:val="0"/>
            <w:noProof/>
            <w:sz w:val="22"/>
            <w:szCs w:val="22"/>
          </w:rPr>
          <w:tab/>
        </w:r>
        <w:r w:rsidR="00FE7516" w:rsidRPr="00FC33FE">
          <w:rPr>
            <w:rStyle w:val="Hyperlink"/>
            <w:noProof/>
          </w:rPr>
          <w:t>Phantom-targeting test</w:t>
        </w:r>
        <w:r w:rsidR="00FE7516">
          <w:rPr>
            <w:noProof/>
            <w:webHidden/>
          </w:rPr>
          <w:tab/>
        </w:r>
        <w:r w:rsidR="00FE7516">
          <w:rPr>
            <w:noProof/>
            <w:webHidden/>
          </w:rPr>
          <w:fldChar w:fldCharType="begin"/>
        </w:r>
        <w:r w:rsidR="00FE7516">
          <w:rPr>
            <w:noProof/>
            <w:webHidden/>
          </w:rPr>
          <w:instrText xml:space="preserve"> PAGEREF _Toc525387404 \h </w:instrText>
        </w:r>
        <w:r w:rsidR="00FE7516">
          <w:rPr>
            <w:noProof/>
            <w:webHidden/>
          </w:rPr>
        </w:r>
        <w:r w:rsidR="00FE7516">
          <w:rPr>
            <w:noProof/>
            <w:webHidden/>
          </w:rPr>
          <w:fldChar w:fldCharType="separate"/>
        </w:r>
        <w:r w:rsidR="00FE7516">
          <w:rPr>
            <w:noProof/>
            <w:webHidden/>
          </w:rPr>
          <w:t>69</w:t>
        </w:r>
        <w:r w:rsidR="00FE7516">
          <w:rPr>
            <w:noProof/>
            <w:webHidden/>
          </w:rPr>
          <w:fldChar w:fldCharType="end"/>
        </w:r>
      </w:hyperlink>
    </w:p>
    <w:p w:rsidR="00FE7516" w:rsidRDefault="008A2771">
      <w:pPr>
        <w:pStyle w:val="TOC1"/>
        <w:tabs>
          <w:tab w:val="left" w:pos="440"/>
        </w:tabs>
        <w:rPr>
          <w:rFonts w:eastAsiaTheme="minorEastAsia" w:cstheme="minorBidi"/>
          <w:b w:val="0"/>
          <w:bCs w:val="0"/>
          <w:noProof/>
          <w:sz w:val="22"/>
          <w:szCs w:val="22"/>
        </w:rPr>
      </w:pPr>
      <w:hyperlink w:anchor="_Toc525387405" w:history="1">
        <w:r w:rsidR="00FE7516" w:rsidRPr="00FC33FE">
          <w:rPr>
            <w:rStyle w:val="Hyperlink"/>
            <w:noProof/>
            <w14:scene3d>
              <w14:camera w14:prst="orthographicFront"/>
              <w14:lightRig w14:rig="threePt" w14:dir="t">
                <w14:rot w14:lat="0" w14:lon="0" w14:rev="0"/>
              </w14:lightRig>
            </w14:scene3d>
          </w:rPr>
          <w:t>5</w:t>
        </w:r>
        <w:r w:rsidR="00FE7516">
          <w:rPr>
            <w:rFonts w:eastAsiaTheme="minorEastAsia" w:cstheme="minorBidi"/>
            <w:b w:val="0"/>
            <w:bCs w:val="0"/>
            <w:noProof/>
            <w:sz w:val="22"/>
            <w:szCs w:val="22"/>
          </w:rPr>
          <w:tab/>
        </w:r>
        <w:r w:rsidR="00FE7516" w:rsidRPr="00FC33FE">
          <w:rPr>
            <w:rStyle w:val="Hyperlink"/>
            <w:noProof/>
          </w:rPr>
          <w:t>Analysis</w:t>
        </w:r>
        <w:r w:rsidR="00FE7516">
          <w:rPr>
            <w:noProof/>
            <w:webHidden/>
          </w:rPr>
          <w:tab/>
        </w:r>
        <w:r w:rsidR="00FE7516">
          <w:rPr>
            <w:noProof/>
            <w:webHidden/>
          </w:rPr>
          <w:fldChar w:fldCharType="begin"/>
        </w:r>
        <w:r w:rsidR="00FE7516">
          <w:rPr>
            <w:noProof/>
            <w:webHidden/>
          </w:rPr>
          <w:instrText xml:space="preserve"> PAGEREF _Toc525387405 \h </w:instrText>
        </w:r>
        <w:r w:rsidR="00FE7516">
          <w:rPr>
            <w:noProof/>
            <w:webHidden/>
          </w:rPr>
        </w:r>
        <w:r w:rsidR="00FE7516">
          <w:rPr>
            <w:noProof/>
            <w:webHidden/>
          </w:rPr>
          <w:fldChar w:fldCharType="separate"/>
        </w:r>
        <w:r w:rsidR="00FE7516">
          <w:rPr>
            <w:noProof/>
            <w:webHidden/>
          </w:rPr>
          <w:t>71</w:t>
        </w:r>
        <w:r w:rsidR="00FE7516">
          <w:rPr>
            <w:noProof/>
            <w:webHidden/>
          </w:rPr>
          <w:fldChar w:fldCharType="end"/>
        </w:r>
      </w:hyperlink>
    </w:p>
    <w:p w:rsidR="00FE7516" w:rsidRDefault="008A2771">
      <w:pPr>
        <w:pStyle w:val="TOC2"/>
        <w:tabs>
          <w:tab w:val="left" w:pos="880"/>
        </w:tabs>
        <w:rPr>
          <w:rFonts w:eastAsiaTheme="minorEastAsia" w:cstheme="minorBidi"/>
          <w:iCs w:val="0"/>
          <w:noProof/>
          <w:sz w:val="22"/>
          <w:szCs w:val="22"/>
        </w:rPr>
      </w:pPr>
      <w:hyperlink w:anchor="_Toc525387406" w:history="1">
        <w:r w:rsidR="00FE7516" w:rsidRPr="00FC33FE">
          <w:rPr>
            <w:rStyle w:val="Hyperlink"/>
            <w:noProof/>
          </w:rPr>
          <w:t>5.1</w:t>
        </w:r>
        <w:r w:rsidR="00FE7516">
          <w:rPr>
            <w:rFonts w:eastAsiaTheme="minorEastAsia" w:cstheme="minorBidi"/>
            <w:iCs w:val="0"/>
            <w:noProof/>
            <w:sz w:val="22"/>
            <w:szCs w:val="22"/>
          </w:rPr>
          <w:tab/>
        </w:r>
        <w:r w:rsidR="00FE7516" w:rsidRPr="00FC33FE">
          <w:rPr>
            <w:rStyle w:val="Hyperlink"/>
            <w:noProof/>
          </w:rPr>
          <w:t>Gold standard analysis from optimal CAD images of the Z-frame</w:t>
        </w:r>
        <w:r w:rsidR="00FE7516">
          <w:rPr>
            <w:noProof/>
            <w:webHidden/>
          </w:rPr>
          <w:tab/>
        </w:r>
        <w:r w:rsidR="00FE7516">
          <w:rPr>
            <w:noProof/>
            <w:webHidden/>
          </w:rPr>
          <w:fldChar w:fldCharType="begin"/>
        </w:r>
        <w:r w:rsidR="00FE7516">
          <w:rPr>
            <w:noProof/>
            <w:webHidden/>
          </w:rPr>
          <w:instrText xml:space="preserve"> PAGEREF _Toc525387406 \h </w:instrText>
        </w:r>
        <w:r w:rsidR="00FE7516">
          <w:rPr>
            <w:noProof/>
            <w:webHidden/>
          </w:rPr>
        </w:r>
        <w:r w:rsidR="00FE7516">
          <w:rPr>
            <w:noProof/>
            <w:webHidden/>
          </w:rPr>
          <w:fldChar w:fldCharType="separate"/>
        </w:r>
        <w:r w:rsidR="00FE7516">
          <w:rPr>
            <w:noProof/>
            <w:webHidden/>
          </w:rPr>
          <w:t>71</w:t>
        </w:r>
        <w:r w:rsidR="00FE7516">
          <w:rPr>
            <w:noProof/>
            <w:webHidden/>
          </w:rPr>
          <w:fldChar w:fldCharType="end"/>
        </w:r>
      </w:hyperlink>
    </w:p>
    <w:p w:rsidR="00FE7516" w:rsidRDefault="008A2771">
      <w:pPr>
        <w:pStyle w:val="TOC2"/>
        <w:tabs>
          <w:tab w:val="left" w:pos="880"/>
        </w:tabs>
        <w:rPr>
          <w:rFonts w:eastAsiaTheme="minorEastAsia" w:cstheme="minorBidi"/>
          <w:iCs w:val="0"/>
          <w:noProof/>
          <w:sz w:val="22"/>
          <w:szCs w:val="22"/>
        </w:rPr>
      </w:pPr>
      <w:hyperlink w:anchor="_Toc525387407" w:history="1">
        <w:r w:rsidR="00FE7516" w:rsidRPr="00FC33FE">
          <w:rPr>
            <w:rStyle w:val="Hyperlink"/>
            <w:noProof/>
          </w:rPr>
          <w:t>5.2</w:t>
        </w:r>
        <w:r w:rsidR="00FE7516">
          <w:rPr>
            <w:rFonts w:eastAsiaTheme="minorEastAsia" w:cstheme="minorBidi"/>
            <w:iCs w:val="0"/>
            <w:noProof/>
            <w:sz w:val="22"/>
            <w:szCs w:val="22"/>
          </w:rPr>
          <w:tab/>
        </w:r>
        <w:r w:rsidR="00FE7516" w:rsidRPr="00FC33FE">
          <w:rPr>
            <w:rStyle w:val="Hyperlink"/>
            <w:noProof/>
          </w:rPr>
          <w:t>Linear regression analysis</w:t>
        </w:r>
        <w:r w:rsidR="00FE7516">
          <w:rPr>
            <w:noProof/>
            <w:webHidden/>
          </w:rPr>
          <w:tab/>
        </w:r>
        <w:r w:rsidR="00FE7516">
          <w:rPr>
            <w:noProof/>
            <w:webHidden/>
          </w:rPr>
          <w:fldChar w:fldCharType="begin"/>
        </w:r>
        <w:r w:rsidR="00FE7516">
          <w:rPr>
            <w:noProof/>
            <w:webHidden/>
          </w:rPr>
          <w:instrText xml:space="preserve"> PAGEREF _Toc525387407 \h </w:instrText>
        </w:r>
        <w:r w:rsidR="00FE7516">
          <w:rPr>
            <w:noProof/>
            <w:webHidden/>
          </w:rPr>
        </w:r>
        <w:r w:rsidR="00FE7516">
          <w:rPr>
            <w:noProof/>
            <w:webHidden/>
          </w:rPr>
          <w:fldChar w:fldCharType="separate"/>
        </w:r>
        <w:r w:rsidR="00FE7516">
          <w:rPr>
            <w:noProof/>
            <w:webHidden/>
          </w:rPr>
          <w:t>71</w:t>
        </w:r>
        <w:r w:rsidR="00FE7516">
          <w:rPr>
            <w:noProof/>
            <w:webHidden/>
          </w:rPr>
          <w:fldChar w:fldCharType="end"/>
        </w:r>
      </w:hyperlink>
    </w:p>
    <w:p w:rsidR="00FE7516" w:rsidRDefault="008A2771">
      <w:pPr>
        <w:pStyle w:val="TOC2"/>
        <w:tabs>
          <w:tab w:val="left" w:pos="880"/>
        </w:tabs>
        <w:rPr>
          <w:rFonts w:eastAsiaTheme="minorEastAsia" w:cstheme="minorBidi"/>
          <w:iCs w:val="0"/>
          <w:noProof/>
          <w:sz w:val="22"/>
          <w:szCs w:val="22"/>
        </w:rPr>
      </w:pPr>
      <w:hyperlink w:anchor="_Toc525387408" w:history="1">
        <w:r w:rsidR="00FE7516" w:rsidRPr="00FC33FE">
          <w:rPr>
            <w:rStyle w:val="Hyperlink"/>
            <w:noProof/>
          </w:rPr>
          <w:t>5.3</w:t>
        </w:r>
        <w:r w:rsidR="00FE7516">
          <w:rPr>
            <w:rFonts w:eastAsiaTheme="minorEastAsia" w:cstheme="minorBidi"/>
            <w:iCs w:val="0"/>
            <w:noProof/>
            <w:sz w:val="22"/>
            <w:szCs w:val="22"/>
          </w:rPr>
          <w:tab/>
        </w:r>
        <w:r w:rsidR="00FE7516" w:rsidRPr="00FC33FE">
          <w:rPr>
            <w:rStyle w:val="Hyperlink"/>
            <w:noProof/>
          </w:rPr>
          <w:t>Standard deviation analysis</w:t>
        </w:r>
        <w:r w:rsidR="00FE7516">
          <w:rPr>
            <w:noProof/>
            <w:webHidden/>
          </w:rPr>
          <w:tab/>
        </w:r>
        <w:r w:rsidR="00FE7516">
          <w:rPr>
            <w:noProof/>
            <w:webHidden/>
          </w:rPr>
          <w:fldChar w:fldCharType="begin"/>
        </w:r>
        <w:r w:rsidR="00FE7516">
          <w:rPr>
            <w:noProof/>
            <w:webHidden/>
          </w:rPr>
          <w:instrText xml:space="preserve"> PAGEREF _Toc525387408 \h </w:instrText>
        </w:r>
        <w:r w:rsidR="00FE7516">
          <w:rPr>
            <w:noProof/>
            <w:webHidden/>
          </w:rPr>
        </w:r>
        <w:r w:rsidR="00FE7516">
          <w:rPr>
            <w:noProof/>
            <w:webHidden/>
          </w:rPr>
          <w:fldChar w:fldCharType="separate"/>
        </w:r>
        <w:r w:rsidR="00FE7516">
          <w:rPr>
            <w:noProof/>
            <w:webHidden/>
          </w:rPr>
          <w:t>71</w:t>
        </w:r>
        <w:r w:rsidR="00FE7516">
          <w:rPr>
            <w:noProof/>
            <w:webHidden/>
          </w:rPr>
          <w:fldChar w:fldCharType="end"/>
        </w:r>
      </w:hyperlink>
    </w:p>
    <w:p w:rsidR="00FE7516" w:rsidRDefault="008A2771">
      <w:pPr>
        <w:pStyle w:val="TOC1"/>
        <w:tabs>
          <w:tab w:val="left" w:pos="440"/>
        </w:tabs>
        <w:rPr>
          <w:rFonts w:eastAsiaTheme="minorEastAsia" w:cstheme="minorBidi"/>
          <w:b w:val="0"/>
          <w:bCs w:val="0"/>
          <w:noProof/>
          <w:sz w:val="22"/>
          <w:szCs w:val="22"/>
        </w:rPr>
      </w:pPr>
      <w:hyperlink w:anchor="_Toc525387409" w:history="1">
        <w:r w:rsidR="00FE7516" w:rsidRPr="00FC33FE">
          <w:rPr>
            <w:rStyle w:val="Hyperlink"/>
            <w:noProof/>
            <w14:scene3d>
              <w14:camera w14:prst="orthographicFront"/>
              <w14:lightRig w14:rig="threePt" w14:dir="t">
                <w14:rot w14:lat="0" w14:lon="0" w14:rev="0"/>
              </w14:lightRig>
            </w14:scene3d>
          </w:rPr>
          <w:t>6</w:t>
        </w:r>
        <w:r w:rsidR="00FE7516">
          <w:rPr>
            <w:rFonts w:eastAsiaTheme="minorEastAsia" w:cstheme="minorBidi"/>
            <w:b w:val="0"/>
            <w:bCs w:val="0"/>
            <w:noProof/>
            <w:sz w:val="22"/>
            <w:szCs w:val="22"/>
          </w:rPr>
          <w:tab/>
        </w:r>
        <w:r w:rsidR="00FE7516" w:rsidRPr="00FC33FE">
          <w:rPr>
            <w:rStyle w:val="Hyperlink"/>
            <w:noProof/>
          </w:rPr>
          <w:t>Evaluation</w:t>
        </w:r>
        <w:r w:rsidR="00FE7516">
          <w:rPr>
            <w:noProof/>
            <w:webHidden/>
          </w:rPr>
          <w:tab/>
        </w:r>
        <w:r w:rsidR="00FE7516">
          <w:rPr>
            <w:noProof/>
            <w:webHidden/>
          </w:rPr>
          <w:fldChar w:fldCharType="begin"/>
        </w:r>
        <w:r w:rsidR="00FE7516">
          <w:rPr>
            <w:noProof/>
            <w:webHidden/>
          </w:rPr>
          <w:instrText xml:space="preserve"> PAGEREF _Toc525387409 \h </w:instrText>
        </w:r>
        <w:r w:rsidR="00FE7516">
          <w:rPr>
            <w:noProof/>
            <w:webHidden/>
          </w:rPr>
        </w:r>
        <w:r w:rsidR="00FE7516">
          <w:rPr>
            <w:noProof/>
            <w:webHidden/>
          </w:rPr>
          <w:fldChar w:fldCharType="separate"/>
        </w:r>
        <w:r w:rsidR="00FE7516">
          <w:rPr>
            <w:noProof/>
            <w:webHidden/>
          </w:rPr>
          <w:t>72</w:t>
        </w:r>
        <w:r w:rsidR="00FE7516">
          <w:rPr>
            <w:noProof/>
            <w:webHidden/>
          </w:rPr>
          <w:fldChar w:fldCharType="end"/>
        </w:r>
      </w:hyperlink>
    </w:p>
    <w:p w:rsidR="00FE7516" w:rsidRDefault="008A2771">
      <w:pPr>
        <w:pStyle w:val="TOC1"/>
        <w:tabs>
          <w:tab w:val="left" w:pos="440"/>
        </w:tabs>
        <w:rPr>
          <w:rFonts w:eastAsiaTheme="minorEastAsia" w:cstheme="minorBidi"/>
          <w:b w:val="0"/>
          <w:bCs w:val="0"/>
          <w:noProof/>
          <w:sz w:val="22"/>
          <w:szCs w:val="22"/>
        </w:rPr>
      </w:pPr>
      <w:hyperlink w:anchor="_Toc525387410" w:history="1">
        <w:r w:rsidR="00FE7516" w:rsidRPr="00FC33FE">
          <w:rPr>
            <w:rStyle w:val="Hyperlink"/>
            <w:noProof/>
            <w14:scene3d>
              <w14:camera w14:prst="orthographicFront"/>
              <w14:lightRig w14:rig="threePt" w14:dir="t">
                <w14:rot w14:lat="0" w14:lon="0" w14:rev="0"/>
              </w14:lightRig>
            </w14:scene3d>
          </w:rPr>
          <w:t>7</w:t>
        </w:r>
        <w:r w:rsidR="00FE7516">
          <w:rPr>
            <w:rFonts w:eastAsiaTheme="minorEastAsia" w:cstheme="minorBidi"/>
            <w:b w:val="0"/>
            <w:bCs w:val="0"/>
            <w:noProof/>
            <w:sz w:val="22"/>
            <w:szCs w:val="22"/>
          </w:rPr>
          <w:tab/>
        </w:r>
        <w:r w:rsidR="00FE7516" w:rsidRPr="00FC33FE">
          <w:rPr>
            <w:rStyle w:val="Hyperlink"/>
            <w:noProof/>
          </w:rPr>
          <w:t>Conclusion and outlook</w:t>
        </w:r>
        <w:r w:rsidR="00FE7516">
          <w:rPr>
            <w:noProof/>
            <w:webHidden/>
          </w:rPr>
          <w:tab/>
        </w:r>
        <w:r w:rsidR="00FE7516">
          <w:rPr>
            <w:noProof/>
            <w:webHidden/>
          </w:rPr>
          <w:fldChar w:fldCharType="begin"/>
        </w:r>
        <w:r w:rsidR="00FE7516">
          <w:rPr>
            <w:noProof/>
            <w:webHidden/>
          </w:rPr>
          <w:instrText xml:space="preserve"> PAGEREF _Toc525387410 \h </w:instrText>
        </w:r>
        <w:r w:rsidR="00FE7516">
          <w:rPr>
            <w:noProof/>
            <w:webHidden/>
          </w:rPr>
        </w:r>
        <w:r w:rsidR="00FE7516">
          <w:rPr>
            <w:noProof/>
            <w:webHidden/>
          </w:rPr>
          <w:fldChar w:fldCharType="separate"/>
        </w:r>
        <w:r w:rsidR="00FE7516">
          <w:rPr>
            <w:noProof/>
            <w:webHidden/>
          </w:rPr>
          <w:t>73</w:t>
        </w:r>
        <w:r w:rsidR="00FE7516">
          <w:rPr>
            <w:noProof/>
            <w:webHidden/>
          </w:rPr>
          <w:fldChar w:fldCharType="end"/>
        </w:r>
      </w:hyperlink>
    </w:p>
    <w:p w:rsidR="00FE7516" w:rsidRDefault="008A2771">
      <w:pPr>
        <w:pStyle w:val="TOC1"/>
        <w:tabs>
          <w:tab w:val="left" w:pos="440"/>
        </w:tabs>
        <w:rPr>
          <w:rFonts w:eastAsiaTheme="minorEastAsia" w:cstheme="minorBidi"/>
          <w:b w:val="0"/>
          <w:bCs w:val="0"/>
          <w:noProof/>
          <w:sz w:val="22"/>
          <w:szCs w:val="22"/>
        </w:rPr>
      </w:pPr>
      <w:hyperlink w:anchor="_Toc525387411" w:history="1">
        <w:r w:rsidR="00FE7516" w:rsidRPr="00FC33FE">
          <w:rPr>
            <w:rStyle w:val="Hyperlink"/>
            <w:noProof/>
            <w14:scene3d>
              <w14:camera w14:prst="orthographicFront"/>
              <w14:lightRig w14:rig="threePt" w14:dir="t">
                <w14:rot w14:lat="0" w14:lon="0" w14:rev="0"/>
              </w14:lightRig>
            </w14:scene3d>
          </w:rPr>
          <w:t>8</w:t>
        </w:r>
        <w:r w:rsidR="00FE7516">
          <w:rPr>
            <w:rFonts w:eastAsiaTheme="minorEastAsia" w:cstheme="minorBidi"/>
            <w:b w:val="0"/>
            <w:bCs w:val="0"/>
            <w:noProof/>
            <w:sz w:val="22"/>
            <w:szCs w:val="22"/>
          </w:rPr>
          <w:tab/>
        </w:r>
        <w:r w:rsidR="00FE7516" w:rsidRPr="00FC33FE">
          <w:rPr>
            <w:rStyle w:val="Hyperlink"/>
            <w:noProof/>
          </w:rPr>
          <w:t>Literaturverzeichnis</w:t>
        </w:r>
        <w:r w:rsidR="00FE7516">
          <w:rPr>
            <w:noProof/>
            <w:webHidden/>
          </w:rPr>
          <w:tab/>
        </w:r>
        <w:r w:rsidR="00FE7516">
          <w:rPr>
            <w:noProof/>
            <w:webHidden/>
          </w:rPr>
          <w:fldChar w:fldCharType="begin"/>
        </w:r>
        <w:r w:rsidR="00FE7516">
          <w:rPr>
            <w:noProof/>
            <w:webHidden/>
          </w:rPr>
          <w:instrText xml:space="preserve"> PAGEREF _Toc525387411 \h </w:instrText>
        </w:r>
        <w:r w:rsidR="00FE7516">
          <w:rPr>
            <w:noProof/>
            <w:webHidden/>
          </w:rPr>
        </w:r>
        <w:r w:rsidR="00FE7516">
          <w:rPr>
            <w:noProof/>
            <w:webHidden/>
          </w:rPr>
          <w:fldChar w:fldCharType="separate"/>
        </w:r>
        <w:r w:rsidR="00FE7516">
          <w:rPr>
            <w:noProof/>
            <w:webHidden/>
          </w:rPr>
          <w:t>75</w:t>
        </w:r>
        <w:r w:rsidR="00FE7516">
          <w:rPr>
            <w:noProof/>
            <w:webHidden/>
          </w:rPr>
          <w:fldChar w:fldCharType="end"/>
        </w:r>
      </w:hyperlink>
    </w:p>
    <w:p w:rsidR="0021052C" w:rsidRDefault="00745A3E" w:rsidP="00BF609B">
      <w:pPr>
        <w:spacing w:line="240" w:lineRule="auto"/>
        <w:rPr>
          <w:rFonts w:asciiTheme="majorHAnsi" w:hAnsiTheme="majorHAnsi" w:cstheme="majorHAnsi"/>
          <w:b/>
          <w:bCs/>
          <w:sz w:val="28"/>
          <w:szCs w:val="28"/>
        </w:rPr>
        <w:sectPr w:rsidR="0021052C" w:rsidSect="00392CAB">
          <w:pgSz w:w="11906" w:h="16838" w:code="9"/>
          <w:pgMar w:top="1440" w:right="1440" w:bottom="1440" w:left="1440" w:header="720" w:footer="720" w:gutter="0"/>
          <w:cols w:space="720"/>
          <w:titlePg/>
          <w:docGrid w:linePitch="360"/>
        </w:sectPr>
      </w:pPr>
      <w:r>
        <w:rPr>
          <w:rFonts w:asciiTheme="majorHAnsi" w:hAnsiTheme="majorHAnsi" w:cstheme="majorHAnsi"/>
          <w:b/>
          <w:bCs/>
          <w:sz w:val="28"/>
          <w:szCs w:val="28"/>
        </w:rPr>
        <w:fldChar w:fldCharType="end"/>
      </w:r>
    </w:p>
    <w:p w:rsidR="00866C3E" w:rsidRPr="007057BF" w:rsidRDefault="009E1264"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a</w:t>
      </w:r>
      <w:r w:rsidRPr="007057BF">
        <w:rPr>
          <w:rFonts w:asciiTheme="majorHAnsi" w:hAnsiTheme="majorHAnsi"/>
          <w:b/>
          <w:bCs/>
          <w:sz w:val="32"/>
          <w:szCs w:val="32"/>
        </w:rPr>
        <w:t>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5549FE" w:rsidRDefault="009E1264" w:rsidP="000F41FC">
      <w:pPr>
        <w:rPr>
          <w:noProof/>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f</w:t>
      </w:r>
      <w:r w:rsidR="00EC1DE8">
        <w:rPr>
          <w:rFonts w:asciiTheme="majorHAnsi" w:hAnsiTheme="majorHAnsi"/>
          <w:b/>
          <w:bCs/>
          <w:sz w:val="32"/>
          <w:szCs w:val="32"/>
        </w:rPr>
        <w:t>igures</w:t>
      </w:r>
      <w:r w:rsidR="000F41FC">
        <w:fldChar w:fldCharType="begin"/>
      </w:r>
      <w:r w:rsidR="000F41FC">
        <w:instrText xml:space="preserve"> TOC \c "Figure" </w:instrText>
      </w:r>
      <w:r w:rsidR="000F41FC">
        <w:fldChar w:fldCharType="separate"/>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1: Spectrum of the water and fat protons. The frequency difference between water and fat is 3.5 ppm which is equal to 220 Hz and 450 Hz absolute frequency difference in the presence of 1.5T and 3,0T magnetic field. (a) 1.5T magnetic field. (b) 3.0T magnetic field [3].</w:t>
      </w:r>
      <w:r>
        <w:rPr>
          <w:noProof/>
        </w:rPr>
        <w:tab/>
      </w:r>
      <w:r>
        <w:rPr>
          <w:noProof/>
        </w:rPr>
        <w:fldChar w:fldCharType="begin"/>
      </w:r>
      <w:r>
        <w:rPr>
          <w:noProof/>
        </w:rPr>
        <w:instrText xml:space="preserve"> PAGEREF _Toc525405073 \h </w:instrText>
      </w:r>
      <w:r>
        <w:rPr>
          <w:noProof/>
        </w:rPr>
      </w:r>
      <w:r>
        <w:rPr>
          <w:noProof/>
        </w:rPr>
        <w:fldChar w:fldCharType="separate"/>
      </w:r>
      <w:r>
        <w:rPr>
          <w:noProof/>
        </w:rPr>
        <w:t>6</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2: Precession of the fat and water protons in different positions. Due to the frequency difference between fat and water protons, water protons precesses faster than fat protons [3].</w:t>
      </w:r>
      <w:r>
        <w:rPr>
          <w:noProof/>
        </w:rPr>
        <w:tab/>
      </w:r>
      <w:r>
        <w:rPr>
          <w:noProof/>
        </w:rPr>
        <w:fldChar w:fldCharType="begin"/>
      </w:r>
      <w:r>
        <w:rPr>
          <w:noProof/>
        </w:rPr>
        <w:instrText xml:space="preserve"> PAGEREF _Toc525405074 \h </w:instrText>
      </w:r>
      <w:r>
        <w:rPr>
          <w:noProof/>
        </w:rPr>
      </w:r>
      <w:r>
        <w:rPr>
          <w:noProof/>
        </w:rPr>
        <w:fldChar w:fldCharType="separate"/>
      </w:r>
      <w:r>
        <w:rPr>
          <w:noProof/>
        </w:rPr>
        <w:t>6</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3: Chemical shift artifact. (a) The light and dark lines at the boundary between the vertebrae and disk (arrows). The image is acquired using spin echo sequence and the receiver bandwidth of 20 Hz. (b) An intense chemical shift artifact in the skull (arrows). The image is acquired using spin echo pulse sequence in phase-encoding direction [3].</w:t>
      </w:r>
      <w:r>
        <w:rPr>
          <w:noProof/>
        </w:rPr>
        <w:tab/>
      </w:r>
      <w:r>
        <w:rPr>
          <w:noProof/>
        </w:rPr>
        <w:fldChar w:fldCharType="begin"/>
      </w:r>
      <w:r>
        <w:rPr>
          <w:noProof/>
        </w:rPr>
        <w:instrText xml:space="preserve"> PAGEREF _Toc525405075 \h </w:instrText>
      </w:r>
      <w:r>
        <w:rPr>
          <w:noProof/>
        </w:rPr>
      </w:r>
      <w:r>
        <w:rPr>
          <w:noProof/>
        </w:rPr>
        <w:fldChar w:fldCharType="separate"/>
      </w:r>
      <w:r>
        <w:rPr>
          <w:noProof/>
        </w:rPr>
        <w:t>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4: Phase cancellation artifact. (a) In this image (TE,4.5 ms) fat and water protons have the same phase; therefore, no significant phase cancellation artifact is visible. (b) In this image (TE, 2.2 ms), fat and water protons have the opposite phases; therefore, a dark band has been produced at the interference between liver and kidney (arrows) [3].</w:t>
      </w:r>
      <w:r>
        <w:rPr>
          <w:noProof/>
        </w:rPr>
        <w:tab/>
      </w:r>
      <w:r>
        <w:rPr>
          <w:noProof/>
        </w:rPr>
        <w:fldChar w:fldCharType="begin"/>
      </w:r>
      <w:r>
        <w:rPr>
          <w:noProof/>
        </w:rPr>
        <w:instrText xml:space="preserve"> PAGEREF _Toc525405076 \h </w:instrText>
      </w:r>
      <w:r>
        <w:rPr>
          <w:noProof/>
        </w:rPr>
      </w:r>
      <w:r>
        <w:rPr>
          <w:noProof/>
        </w:rPr>
        <w:fldChar w:fldCharType="separate"/>
      </w:r>
      <w:r>
        <w:rPr>
          <w:noProof/>
        </w:rPr>
        <w:t>8</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5: Spikes. The electrical discharge during the image acquisition generates the spikes as a banding pattern in the image. The distance between bands depends on the discharge duration [2]</w:t>
      </w:r>
      <w:r>
        <w:rPr>
          <w:noProof/>
        </w:rPr>
        <w:tab/>
      </w:r>
      <w:r>
        <w:rPr>
          <w:noProof/>
        </w:rPr>
        <w:fldChar w:fldCharType="begin"/>
      </w:r>
      <w:r>
        <w:rPr>
          <w:noProof/>
        </w:rPr>
        <w:instrText xml:space="preserve"> PAGEREF _Toc525405077 \h </w:instrText>
      </w:r>
      <w:r>
        <w:rPr>
          <w:noProof/>
        </w:rPr>
      </w:r>
      <w:r>
        <w:rPr>
          <w:noProof/>
        </w:rPr>
        <w:fldChar w:fldCharType="separate"/>
      </w:r>
      <w:r>
        <w:rPr>
          <w:noProof/>
        </w:rPr>
        <w:t>9</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2.6: MR-images of a liver biopsy procedure with the clinician’s hand indicating the desired puncture point and needle alignment, which is </w:t>
      </w:r>
      <w:r>
        <w:rPr>
          <w:noProof/>
        </w:rPr>
        <w:lastRenderedPageBreak/>
        <w:t>demonstrated by pressing the finger-tip and the finger axis ((a) dent in the skin and green line placed above the finger axis), and guiding the needle during its penetration through the fat-layer (b) until the target area is reached (c).</w:t>
      </w:r>
      <w:r>
        <w:rPr>
          <w:noProof/>
        </w:rPr>
        <w:tab/>
      </w:r>
      <w:r>
        <w:rPr>
          <w:noProof/>
        </w:rPr>
        <w:fldChar w:fldCharType="begin"/>
      </w:r>
      <w:r>
        <w:rPr>
          <w:noProof/>
        </w:rPr>
        <w:instrText xml:space="preserve"> PAGEREF _Toc525405078 \h </w:instrText>
      </w:r>
      <w:r>
        <w:rPr>
          <w:noProof/>
        </w:rPr>
      </w:r>
      <w:r>
        <w:rPr>
          <w:noProof/>
        </w:rPr>
        <w:fldChar w:fldCharType="separate"/>
      </w:r>
      <w:r>
        <w:rPr>
          <w:noProof/>
        </w:rPr>
        <w:t>10</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7: (a) Design principle of the Z-frame marker with four vertical (z-direction) and three 45°</w:t>
      </w:r>
      <w:r>
        <w:rPr>
          <w:noProof/>
        </w:rPr>
        <w:noBreakHyphen/>
        <w:t>diagonal tunnel structures filled with a marker fluid. The pointed image plane crosses all seven tunnels in perpendicular position to the Z-axis. (b) The Z-frame in a 2D-MR-image with view in +Z-direction and with all calculated center points of the circular areas [16].</w:t>
      </w:r>
      <w:r>
        <w:rPr>
          <w:noProof/>
        </w:rPr>
        <w:tab/>
      </w:r>
      <w:r>
        <w:rPr>
          <w:noProof/>
        </w:rPr>
        <w:fldChar w:fldCharType="begin"/>
      </w:r>
      <w:r>
        <w:rPr>
          <w:noProof/>
        </w:rPr>
        <w:instrText xml:space="preserve"> PAGEREF _Toc525405079 \h </w:instrText>
      </w:r>
      <w:r>
        <w:rPr>
          <w:noProof/>
        </w:rPr>
      </w:r>
      <w:r>
        <w:rPr>
          <w:noProof/>
        </w:rPr>
        <w:fldChar w:fldCharType="separate"/>
      </w:r>
      <w:r>
        <w:rPr>
          <w:noProof/>
        </w:rPr>
        <w:t>13</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8: (a),(b) Z-frame concept with Gd-based marker capsules inserted into a solid body frame (a and b). (c)  Design concept with marker liquid directly injected into tunnel structures of the marker body but requiring additional sealing [23].</w:t>
      </w:r>
      <w:r>
        <w:rPr>
          <w:noProof/>
        </w:rPr>
        <w:tab/>
      </w:r>
      <w:r>
        <w:rPr>
          <w:noProof/>
        </w:rPr>
        <w:fldChar w:fldCharType="begin"/>
      </w:r>
      <w:r>
        <w:rPr>
          <w:noProof/>
        </w:rPr>
        <w:instrText xml:space="preserve"> PAGEREF _Toc525405080 \h </w:instrText>
      </w:r>
      <w:r>
        <w:rPr>
          <w:noProof/>
        </w:rPr>
      </w:r>
      <w:r>
        <w:rPr>
          <w:noProof/>
        </w:rPr>
        <w:fldChar w:fldCharType="separate"/>
      </w:r>
      <w:r>
        <w:rPr>
          <w:noProof/>
        </w:rPr>
        <w:t>14</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9: Overview on potential geometric defects for fiducial markers using Gd-filled capsules (a and b) and effect from the interpolated center point between the fat- and water-based circular artifact areas (c).</w:t>
      </w:r>
      <w:r>
        <w:rPr>
          <w:noProof/>
        </w:rPr>
        <w:tab/>
      </w:r>
      <w:r>
        <w:rPr>
          <w:noProof/>
        </w:rPr>
        <w:fldChar w:fldCharType="begin"/>
      </w:r>
      <w:r>
        <w:rPr>
          <w:noProof/>
        </w:rPr>
        <w:instrText xml:space="preserve"> PAGEREF _Toc525405081 \h </w:instrText>
      </w:r>
      <w:r>
        <w:rPr>
          <w:noProof/>
        </w:rPr>
      </w:r>
      <w:r>
        <w:rPr>
          <w:noProof/>
        </w:rPr>
        <w:fldChar w:fldCharType="separate"/>
      </w:r>
      <w:r>
        <w:rPr>
          <w:noProof/>
        </w:rPr>
        <w:t>15</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 A 3D CAD-view of the Z-frame-marker structures. The center pointing triangles (8 small purple triangles) and the z-axis indication triangle (the green triangle).</w:t>
      </w:r>
      <w:r>
        <w:rPr>
          <w:noProof/>
        </w:rPr>
        <w:tab/>
      </w:r>
      <w:r>
        <w:rPr>
          <w:noProof/>
        </w:rPr>
        <w:fldChar w:fldCharType="begin"/>
      </w:r>
      <w:r>
        <w:rPr>
          <w:noProof/>
        </w:rPr>
        <w:instrText xml:space="preserve"> PAGEREF _Toc525405082 \h </w:instrText>
      </w:r>
      <w:r>
        <w:rPr>
          <w:noProof/>
        </w:rPr>
      </w:r>
      <w:r>
        <w:rPr>
          <w:noProof/>
        </w:rPr>
        <w:fldChar w:fldCharType="separate"/>
      </w:r>
      <w:r>
        <w:rPr>
          <w:noProof/>
        </w:rPr>
        <w:t>1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2: (a) A coronal view of the Z-frame representing the sagital and axial imaging planes as projections (turquoise and the red line) close to the center of the Z-frame. (b) Sagittal view of the Z-frame and a liver biopsy </w:t>
      </w:r>
      <w:r>
        <w:rPr>
          <w:noProof/>
        </w:rPr>
        <w:lastRenderedPageBreak/>
        <w:t>phantom (3D abdominal phantom #057A, CIRS Inc.). (c) Transversal view of the Z-frame and the liver phantom.</w:t>
      </w:r>
      <w:r>
        <w:rPr>
          <w:noProof/>
        </w:rPr>
        <w:tab/>
      </w:r>
      <w:r>
        <w:rPr>
          <w:noProof/>
        </w:rPr>
        <w:fldChar w:fldCharType="begin"/>
      </w:r>
      <w:r>
        <w:rPr>
          <w:noProof/>
        </w:rPr>
        <w:instrText xml:space="preserve"> PAGEREF _Toc525405083 \h </w:instrText>
      </w:r>
      <w:r>
        <w:rPr>
          <w:noProof/>
        </w:rPr>
      </w:r>
      <w:r>
        <w:rPr>
          <w:noProof/>
        </w:rPr>
        <w:fldChar w:fldCharType="separate"/>
      </w:r>
      <w:r>
        <w:rPr>
          <w:noProof/>
        </w:rPr>
        <w:t>18</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 The CAD view of the Z-frame marker with Z-axis indication tiangle (green square in the 2D view). (a) Top view of the marker with z=+10 mm (the indication triangel (the green square) is in the right side of the marker). (b) Bottom view of the marker with z=-10 mm (the indication triangel (the green square) is in the left side of the marker).</w:t>
      </w:r>
      <w:r>
        <w:rPr>
          <w:noProof/>
        </w:rPr>
        <w:tab/>
      </w:r>
      <w:r>
        <w:rPr>
          <w:noProof/>
        </w:rPr>
        <w:fldChar w:fldCharType="begin"/>
      </w:r>
      <w:r>
        <w:rPr>
          <w:noProof/>
        </w:rPr>
        <w:instrText xml:space="preserve"> PAGEREF _Toc525405084 \h </w:instrText>
      </w:r>
      <w:r>
        <w:rPr>
          <w:noProof/>
        </w:rPr>
      </w:r>
      <w:r>
        <w:rPr>
          <w:noProof/>
        </w:rPr>
        <w:fldChar w:fldCharType="separate"/>
      </w:r>
      <w:r>
        <w:rPr>
          <w:noProof/>
        </w:rPr>
        <w:t>19</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4: (a) 2D-CAD view of the Z-frame marker with square-shaped tunnel. (b) 2D-captured-MRI image of the Z-frame marker with square-shaped tunnel. The pixels at the edges of the fiducials in the left side of the marker are distorted by nois; howevere the known size the squares help retrival of the pixels.</w:t>
      </w:r>
      <w:r>
        <w:rPr>
          <w:noProof/>
        </w:rPr>
        <w:tab/>
      </w:r>
      <w:r>
        <w:rPr>
          <w:noProof/>
        </w:rPr>
        <w:fldChar w:fldCharType="begin"/>
      </w:r>
      <w:r>
        <w:rPr>
          <w:noProof/>
        </w:rPr>
        <w:instrText xml:space="preserve"> PAGEREF _Toc525405085 \h </w:instrText>
      </w:r>
      <w:r>
        <w:rPr>
          <w:noProof/>
        </w:rPr>
      </w:r>
      <w:r>
        <w:rPr>
          <w:noProof/>
        </w:rPr>
        <w:fldChar w:fldCharType="separate"/>
      </w:r>
      <w:r>
        <w:rPr>
          <w:noProof/>
        </w:rPr>
        <w:t>20</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5: Measured image slice of the three cylindrical resin containers (left: VisiJet SL Tough, middle: VisiJet SL Clear, right: Formlabs FLGPWH03).</w:t>
      </w:r>
      <w:r>
        <w:rPr>
          <w:noProof/>
        </w:rPr>
        <w:tab/>
      </w:r>
      <w:r>
        <w:rPr>
          <w:noProof/>
        </w:rPr>
        <w:fldChar w:fldCharType="begin"/>
      </w:r>
      <w:r>
        <w:rPr>
          <w:noProof/>
        </w:rPr>
        <w:instrText xml:space="preserve"> PAGEREF _Toc525405086 \h </w:instrText>
      </w:r>
      <w:r>
        <w:rPr>
          <w:noProof/>
        </w:rPr>
      </w:r>
      <w:r>
        <w:rPr>
          <w:noProof/>
        </w:rPr>
        <w:fldChar w:fldCharType="separate"/>
      </w:r>
      <w:r>
        <w:rPr>
          <w:noProof/>
        </w:rPr>
        <w:t>22</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6 : Comparison of measured and estimated T1 and T2 relaxation times for three different resins. Measured data of the normalized signal intensity is shown as error bars (mean ± standard deviation). After fitting the signal model (using the mean T1/T2 from Tab.3.1) the estimated relaxation curve is overlaid.</w:t>
      </w:r>
      <w:r>
        <w:rPr>
          <w:noProof/>
        </w:rPr>
        <w:tab/>
      </w:r>
      <w:r>
        <w:rPr>
          <w:noProof/>
        </w:rPr>
        <w:fldChar w:fldCharType="begin"/>
      </w:r>
      <w:r>
        <w:rPr>
          <w:noProof/>
        </w:rPr>
        <w:instrText xml:space="preserve"> PAGEREF _Toc525405087 \h </w:instrText>
      </w:r>
      <w:r>
        <w:rPr>
          <w:noProof/>
        </w:rPr>
      </w:r>
      <w:r>
        <w:rPr>
          <w:noProof/>
        </w:rPr>
        <w:fldChar w:fldCharType="separate"/>
      </w:r>
      <w:r>
        <w:rPr>
          <w:noProof/>
        </w:rPr>
        <w:t>24</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7: The system configuration and data flow during  tracking and registration procedure. Once a single 2D image of the Z-frame is acquired by the MRI scanner and is transferred to the MRI host workstation, the capture device acquires a snapshot of the MRI workstation monitor for </w:t>
      </w:r>
      <w:r>
        <w:rPr>
          <w:noProof/>
        </w:rPr>
        <w:lastRenderedPageBreak/>
        <w:t>further processing in the navigation workstation. Therefore, the required motion of the robotic or mechanical device based on the alignment of the Z-frame is calculated which will be commanded to the robotic device via robot controller.</w:t>
      </w:r>
      <w:r>
        <w:rPr>
          <w:noProof/>
        </w:rPr>
        <w:tab/>
      </w:r>
      <w:r>
        <w:rPr>
          <w:noProof/>
        </w:rPr>
        <w:fldChar w:fldCharType="begin"/>
      </w:r>
      <w:r>
        <w:rPr>
          <w:noProof/>
        </w:rPr>
        <w:instrText xml:space="preserve"> PAGEREF _Toc525405088 \h </w:instrText>
      </w:r>
      <w:r>
        <w:rPr>
          <w:noProof/>
        </w:rPr>
      </w:r>
      <w:r>
        <w:rPr>
          <w:noProof/>
        </w:rPr>
        <w:fldChar w:fldCharType="separate"/>
      </w:r>
      <w:r>
        <w:rPr>
          <w:noProof/>
        </w:rPr>
        <w:t>25</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8: The flowchart of the two main stages of the automatic alignment detection algorithm. This represents the procedures in each stage.</w:t>
      </w:r>
      <w:r>
        <w:rPr>
          <w:noProof/>
        </w:rPr>
        <w:tab/>
      </w:r>
      <w:r>
        <w:rPr>
          <w:noProof/>
        </w:rPr>
        <w:fldChar w:fldCharType="begin"/>
      </w:r>
      <w:r>
        <w:rPr>
          <w:noProof/>
        </w:rPr>
        <w:instrText xml:space="preserve"> PAGEREF _Toc525405089 \h </w:instrText>
      </w:r>
      <w:r>
        <w:rPr>
          <w:noProof/>
        </w:rPr>
      </w:r>
      <w:r>
        <w:rPr>
          <w:noProof/>
        </w:rPr>
        <w:fldChar w:fldCharType="separate"/>
      </w:r>
      <w:r>
        <w:rPr>
          <w:noProof/>
        </w:rPr>
        <w:t>26</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9: Setup configuration of the image acquisition procedure in the MRI control room.</w:t>
      </w:r>
      <w:r>
        <w:rPr>
          <w:noProof/>
        </w:rPr>
        <w:tab/>
      </w:r>
      <w:r>
        <w:rPr>
          <w:noProof/>
        </w:rPr>
        <w:fldChar w:fldCharType="begin"/>
      </w:r>
      <w:r>
        <w:rPr>
          <w:noProof/>
        </w:rPr>
        <w:instrText xml:space="preserve"> PAGEREF _Toc525405090 \h </w:instrText>
      </w:r>
      <w:r>
        <w:rPr>
          <w:noProof/>
        </w:rPr>
      </w:r>
      <w:r>
        <w:rPr>
          <w:noProof/>
        </w:rPr>
        <w:fldChar w:fldCharType="separate"/>
      </w:r>
      <w:r>
        <w:rPr>
          <w:noProof/>
        </w:rPr>
        <w:t>2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0: Captured-MR image (T1W image) of the Z-frame marker. (a) Image is acquired using a camera in front of the MRI monitor. (b) Image is captured using the capture device and AV converter (the setup is shown in Figure 3.9).</w:t>
      </w:r>
      <w:r>
        <w:rPr>
          <w:noProof/>
        </w:rPr>
        <w:tab/>
      </w:r>
      <w:r>
        <w:rPr>
          <w:noProof/>
        </w:rPr>
        <w:fldChar w:fldCharType="begin"/>
      </w:r>
      <w:r>
        <w:rPr>
          <w:noProof/>
        </w:rPr>
        <w:instrText xml:space="preserve"> PAGEREF _Toc525405091 \h </w:instrText>
      </w:r>
      <w:r>
        <w:rPr>
          <w:noProof/>
        </w:rPr>
      </w:r>
      <w:r>
        <w:rPr>
          <w:noProof/>
        </w:rPr>
        <w:fldChar w:fldCharType="separate"/>
      </w:r>
      <w:r>
        <w:rPr>
          <w:noProof/>
        </w:rPr>
        <w:t>28</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1: Quality test image which is captured from a monitor with different methods. Image is captured by using (a) the capture device and the AV converter, (b) the capture device and the VGA converter, (C) only the capture device with HDMI cable (HDMI resolution). The red ellipses show the regions which are distorted during the decoding process.</w:t>
      </w:r>
      <w:r>
        <w:rPr>
          <w:noProof/>
        </w:rPr>
        <w:tab/>
      </w:r>
      <w:r>
        <w:rPr>
          <w:noProof/>
        </w:rPr>
        <w:fldChar w:fldCharType="begin"/>
      </w:r>
      <w:r>
        <w:rPr>
          <w:noProof/>
        </w:rPr>
        <w:instrText xml:space="preserve"> PAGEREF _Toc525405092 \h </w:instrText>
      </w:r>
      <w:r>
        <w:rPr>
          <w:noProof/>
        </w:rPr>
      </w:r>
      <w:r>
        <w:rPr>
          <w:noProof/>
        </w:rPr>
        <w:fldChar w:fldCharType="separate"/>
      </w:r>
      <w:r>
        <w:rPr>
          <w:noProof/>
        </w:rPr>
        <w:t>29</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2: Cropping operation for extracting the Z-frame marker from the captured-image.</w:t>
      </w:r>
      <w:r>
        <w:rPr>
          <w:noProof/>
        </w:rPr>
        <w:tab/>
      </w:r>
      <w:r>
        <w:rPr>
          <w:noProof/>
        </w:rPr>
        <w:fldChar w:fldCharType="begin"/>
      </w:r>
      <w:r>
        <w:rPr>
          <w:noProof/>
        </w:rPr>
        <w:instrText xml:space="preserve"> PAGEREF _Toc525405093 \h </w:instrText>
      </w:r>
      <w:r>
        <w:rPr>
          <w:noProof/>
        </w:rPr>
      </w:r>
      <w:r>
        <w:rPr>
          <w:noProof/>
        </w:rPr>
        <w:fldChar w:fldCharType="separate"/>
      </w:r>
      <w:r>
        <w:rPr>
          <w:noProof/>
        </w:rPr>
        <w:t>30</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3: Flowchart of the main principal of the convolutional neural network [30].This image represents the layers (convolution layer and pooling layer) of a CNN for the classification task.</w:t>
      </w:r>
      <w:r>
        <w:rPr>
          <w:noProof/>
        </w:rPr>
        <w:tab/>
      </w:r>
      <w:r>
        <w:rPr>
          <w:noProof/>
        </w:rPr>
        <w:fldChar w:fldCharType="begin"/>
      </w:r>
      <w:r>
        <w:rPr>
          <w:noProof/>
        </w:rPr>
        <w:instrText xml:space="preserve"> PAGEREF _Toc525405094 \h </w:instrText>
      </w:r>
      <w:r>
        <w:rPr>
          <w:noProof/>
        </w:rPr>
      </w:r>
      <w:r>
        <w:rPr>
          <w:noProof/>
        </w:rPr>
        <w:fldChar w:fldCharType="separate"/>
      </w:r>
      <w:r>
        <w:rPr>
          <w:noProof/>
        </w:rPr>
        <w:t>31</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14: Flowchart of Faster region CNN approach</w:t>
      </w:r>
      <w:r>
        <w:rPr>
          <w:noProof/>
        </w:rPr>
        <w:tab/>
      </w:r>
      <w:r>
        <w:rPr>
          <w:noProof/>
        </w:rPr>
        <w:fldChar w:fldCharType="begin"/>
      </w:r>
      <w:r>
        <w:rPr>
          <w:noProof/>
        </w:rPr>
        <w:instrText xml:space="preserve"> PAGEREF _Toc525405095 \h </w:instrText>
      </w:r>
      <w:r>
        <w:rPr>
          <w:noProof/>
        </w:rPr>
      </w:r>
      <w:r>
        <w:rPr>
          <w:noProof/>
        </w:rPr>
        <w:fldChar w:fldCharType="separate"/>
      </w:r>
      <w:r>
        <w:rPr>
          <w:noProof/>
        </w:rPr>
        <w:t>34</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5: Flowchart of the Faster-region CNN approach. In this image, the required layers and the structures of the faster RCNN is represented which indicate the flow of data in the framework.</w:t>
      </w:r>
      <w:r>
        <w:rPr>
          <w:noProof/>
        </w:rPr>
        <w:tab/>
      </w:r>
      <w:r>
        <w:rPr>
          <w:noProof/>
        </w:rPr>
        <w:fldChar w:fldCharType="begin"/>
      </w:r>
      <w:r>
        <w:rPr>
          <w:noProof/>
        </w:rPr>
        <w:instrText xml:space="preserve"> PAGEREF _Toc525405096 \h </w:instrText>
      </w:r>
      <w:r>
        <w:rPr>
          <w:noProof/>
        </w:rPr>
      </w:r>
      <w:r>
        <w:rPr>
          <w:noProof/>
        </w:rPr>
        <w:fldChar w:fldCharType="separate"/>
      </w:r>
      <w:r>
        <w:rPr>
          <w:noProof/>
        </w:rPr>
        <w:t>34</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8: Precision and recall rate of the detector. The input data includes 88 images of the captured-MR images of the Z-frame,  which 60 percent of the images are randomly selected for the training procedure and 40 percent for testing of the detector. The precision of the detector is 35 percent, which can be improved by adding more images to the dataset and increasing the layers of the convolutional network.</w:t>
      </w:r>
      <w:r>
        <w:rPr>
          <w:noProof/>
        </w:rPr>
        <w:tab/>
      </w:r>
      <w:r>
        <w:rPr>
          <w:noProof/>
        </w:rPr>
        <w:fldChar w:fldCharType="begin"/>
      </w:r>
      <w:r>
        <w:rPr>
          <w:noProof/>
        </w:rPr>
        <w:instrText xml:space="preserve"> PAGEREF _Toc525405097 \h </w:instrText>
      </w:r>
      <w:r>
        <w:rPr>
          <w:noProof/>
        </w:rPr>
      </w:r>
      <w:r>
        <w:rPr>
          <w:noProof/>
        </w:rPr>
        <w:fldChar w:fldCharType="separate"/>
      </w:r>
      <w:r>
        <w:rPr>
          <w:noProof/>
        </w:rPr>
        <w:t>35</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9: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r>
        <w:rPr>
          <w:noProof/>
        </w:rPr>
        <w:tab/>
      </w:r>
      <w:r>
        <w:rPr>
          <w:noProof/>
        </w:rPr>
        <w:fldChar w:fldCharType="begin"/>
      </w:r>
      <w:r>
        <w:rPr>
          <w:noProof/>
        </w:rPr>
        <w:instrText xml:space="preserve"> PAGEREF _Toc525405098 \h </w:instrText>
      </w:r>
      <w:r>
        <w:rPr>
          <w:noProof/>
        </w:rPr>
      </w:r>
      <w:r>
        <w:rPr>
          <w:noProof/>
        </w:rPr>
        <w:fldChar w:fldCharType="separate"/>
      </w:r>
      <w:r>
        <w:rPr>
          <w:noProof/>
        </w:rPr>
        <w:t>36</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0: (a) The T1W image of the Z-frame marker which is acquired using the capture device and the AV converter. (b) Image (a) after denoising using Gaussian smoothing operation.</w:t>
      </w:r>
      <w:r>
        <w:rPr>
          <w:noProof/>
        </w:rPr>
        <w:tab/>
      </w:r>
      <w:r>
        <w:rPr>
          <w:noProof/>
        </w:rPr>
        <w:fldChar w:fldCharType="begin"/>
      </w:r>
      <w:r>
        <w:rPr>
          <w:noProof/>
        </w:rPr>
        <w:instrText xml:space="preserve"> PAGEREF _Toc525405099 \h </w:instrText>
      </w:r>
      <w:r>
        <w:rPr>
          <w:noProof/>
        </w:rPr>
      </w:r>
      <w:r>
        <w:rPr>
          <w:noProof/>
        </w:rPr>
        <w:fldChar w:fldCharType="separate"/>
      </w:r>
      <w:r>
        <w:rPr>
          <w:noProof/>
        </w:rPr>
        <w:t>3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1: (a) This image represents the original captured-MR image (T1W)  from the Z-frame marker without denoising, and the right image shows the filtered image using wavelet with soft theresholdig method.</w:t>
      </w:r>
      <w:r>
        <w:rPr>
          <w:noProof/>
        </w:rPr>
        <w:tab/>
      </w:r>
      <w:r>
        <w:rPr>
          <w:noProof/>
        </w:rPr>
        <w:fldChar w:fldCharType="begin"/>
      </w:r>
      <w:r>
        <w:rPr>
          <w:noProof/>
        </w:rPr>
        <w:instrText xml:space="preserve"> PAGEREF _Toc525405100 \h </w:instrText>
      </w:r>
      <w:r>
        <w:rPr>
          <w:noProof/>
        </w:rPr>
      </w:r>
      <w:r>
        <w:rPr>
          <w:noProof/>
        </w:rPr>
        <w:fldChar w:fldCharType="separate"/>
      </w:r>
      <w:r>
        <w:rPr>
          <w:noProof/>
        </w:rPr>
        <w:t>39</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20: (a) The original image. (b) the denoised image using anisotropic filter after binarization. Equation 3.11 is used to for estimation of the diffusing coefficient.</w:t>
      </w:r>
      <w:r>
        <w:rPr>
          <w:noProof/>
        </w:rPr>
        <w:tab/>
      </w:r>
      <w:r>
        <w:rPr>
          <w:noProof/>
        </w:rPr>
        <w:fldChar w:fldCharType="begin"/>
      </w:r>
      <w:r>
        <w:rPr>
          <w:noProof/>
        </w:rPr>
        <w:instrText xml:space="preserve"> PAGEREF _Toc525405101 \h </w:instrText>
      </w:r>
      <w:r>
        <w:rPr>
          <w:noProof/>
        </w:rPr>
      </w:r>
      <w:r>
        <w:rPr>
          <w:noProof/>
        </w:rPr>
        <w:fldChar w:fldCharType="separate"/>
      </w:r>
      <w:r>
        <w:rPr>
          <w:noProof/>
        </w:rPr>
        <w:t>42</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1: Image (a) is a captured MRI image using Gaussian filter, Image (b) is after contrast enhancement procedure</w:t>
      </w:r>
      <w:r>
        <w:rPr>
          <w:noProof/>
        </w:rPr>
        <w:tab/>
      </w:r>
      <w:r>
        <w:rPr>
          <w:noProof/>
        </w:rPr>
        <w:fldChar w:fldCharType="begin"/>
      </w:r>
      <w:r>
        <w:rPr>
          <w:noProof/>
        </w:rPr>
        <w:instrText xml:space="preserve"> PAGEREF _Toc525405102 \h </w:instrText>
      </w:r>
      <w:r>
        <w:rPr>
          <w:noProof/>
        </w:rPr>
      </w:r>
      <w:r>
        <w:rPr>
          <w:noProof/>
        </w:rPr>
        <w:fldChar w:fldCharType="separate"/>
      </w:r>
      <w:r>
        <w:rPr>
          <w:noProof/>
        </w:rPr>
        <w:t>42</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2: The binarized image of the captured-MRI image after denoising by the Gaussian filter and contrast enhancement.</w:t>
      </w:r>
      <w:r>
        <w:rPr>
          <w:noProof/>
        </w:rPr>
        <w:tab/>
      </w:r>
      <w:r>
        <w:rPr>
          <w:noProof/>
        </w:rPr>
        <w:fldChar w:fldCharType="begin"/>
      </w:r>
      <w:r>
        <w:rPr>
          <w:noProof/>
        </w:rPr>
        <w:instrText xml:space="preserve"> PAGEREF _Toc525405103 \h </w:instrText>
      </w:r>
      <w:r>
        <w:rPr>
          <w:noProof/>
        </w:rPr>
      </w:r>
      <w:r>
        <w:rPr>
          <w:noProof/>
        </w:rPr>
        <w:fldChar w:fldCharType="separate"/>
      </w:r>
      <w:r>
        <w:rPr>
          <w:noProof/>
        </w:rPr>
        <w:t>44</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3: The left image shows the first image masking method using a threshold to withdraw small objects from the background. The right image represents the polygonal masking technique to remove the triangle structure from the image.</w:t>
      </w:r>
      <w:r>
        <w:rPr>
          <w:noProof/>
        </w:rPr>
        <w:tab/>
      </w:r>
      <w:r>
        <w:rPr>
          <w:noProof/>
        </w:rPr>
        <w:fldChar w:fldCharType="begin"/>
      </w:r>
      <w:r>
        <w:rPr>
          <w:noProof/>
        </w:rPr>
        <w:instrText xml:space="preserve"> PAGEREF _Toc525405104 \h </w:instrText>
      </w:r>
      <w:r>
        <w:rPr>
          <w:noProof/>
        </w:rPr>
      </w:r>
      <w:r>
        <w:rPr>
          <w:noProof/>
        </w:rPr>
        <w:fldChar w:fldCharType="separate"/>
      </w:r>
      <w:r>
        <w:rPr>
          <w:noProof/>
        </w:rPr>
        <w:t>45</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4: This image illustrates the binary image with centroid locations of the seven fiducial markers. The accurate position of the centroids depends on the pre-processing stage for preserving more relevant signal and suppressing noise.</w:t>
      </w:r>
      <w:r>
        <w:rPr>
          <w:noProof/>
        </w:rPr>
        <w:tab/>
      </w:r>
      <w:r>
        <w:rPr>
          <w:noProof/>
        </w:rPr>
        <w:fldChar w:fldCharType="begin"/>
      </w:r>
      <w:r>
        <w:rPr>
          <w:noProof/>
        </w:rPr>
        <w:instrText xml:space="preserve"> PAGEREF _Toc525405105 \h </w:instrText>
      </w:r>
      <w:r>
        <w:rPr>
          <w:noProof/>
        </w:rPr>
      </w:r>
      <w:r>
        <w:rPr>
          <w:noProof/>
        </w:rPr>
        <w:fldChar w:fldCharType="separate"/>
      </w:r>
      <w:r>
        <w:rPr>
          <w:noProof/>
        </w:rPr>
        <w:t>46</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5: (a) Original 2D image of the Z-frame marker in a captured-MRI image (b) A rotated Z-frame marker in the image. (c) Matching point pairs used in the estimation of the transformation matrix for the Z-frame marker fiducials.(d) The recovered image of the rotated one.</w:t>
      </w:r>
      <w:r>
        <w:rPr>
          <w:noProof/>
        </w:rPr>
        <w:tab/>
      </w:r>
      <w:r>
        <w:rPr>
          <w:noProof/>
        </w:rPr>
        <w:fldChar w:fldCharType="begin"/>
      </w:r>
      <w:r>
        <w:rPr>
          <w:noProof/>
        </w:rPr>
        <w:instrText xml:space="preserve"> PAGEREF _Toc525405106 \h </w:instrText>
      </w:r>
      <w:r>
        <w:rPr>
          <w:noProof/>
        </w:rPr>
      </w:r>
      <w:r>
        <w:rPr>
          <w:noProof/>
        </w:rPr>
        <w:fldChar w:fldCharType="separate"/>
      </w:r>
      <w:r>
        <w:rPr>
          <w:noProof/>
        </w:rPr>
        <w:t>48</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6: An successful matching of the pair points of the Z-frame fiducials</w:t>
      </w:r>
      <w:r>
        <w:rPr>
          <w:noProof/>
        </w:rPr>
        <w:tab/>
      </w:r>
      <w:r>
        <w:rPr>
          <w:noProof/>
        </w:rPr>
        <w:fldChar w:fldCharType="begin"/>
      </w:r>
      <w:r>
        <w:rPr>
          <w:noProof/>
        </w:rPr>
        <w:instrText xml:space="preserve"> PAGEREF _Toc525405107 \h </w:instrText>
      </w:r>
      <w:r>
        <w:rPr>
          <w:noProof/>
        </w:rPr>
      </w:r>
      <w:r>
        <w:rPr>
          <w:noProof/>
        </w:rPr>
        <w:fldChar w:fldCharType="separate"/>
      </w:r>
      <w:r>
        <w:rPr>
          <w:noProof/>
        </w:rPr>
        <w:t>49</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7: Four different possible rotation of the Z-marker</w:t>
      </w:r>
      <w:r>
        <w:rPr>
          <w:noProof/>
        </w:rPr>
        <w:tab/>
      </w:r>
      <w:r>
        <w:rPr>
          <w:noProof/>
        </w:rPr>
        <w:fldChar w:fldCharType="begin"/>
      </w:r>
      <w:r>
        <w:rPr>
          <w:noProof/>
        </w:rPr>
        <w:instrText xml:space="preserve"> PAGEREF _Toc525405108 \h </w:instrText>
      </w:r>
      <w:r>
        <w:rPr>
          <w:noProof/>
        </w:rPr>
      </w:r>
      <w:r>
        <w:rPr>
          <w:noProof/>
        </w:rPr>
        <w:fldChar w:fldCharType="separate"/>
      </w:r>
      <w:r>
        <w:rPr>
          <w:noProof/>
        </w:rPr>
        <w:t>50</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28:The estimated center of the Z-frame marker for transforming the  point.</w:t>
      </w:r>
      <w:r>
        <w:rPr>
          <w:noProof/>
        </w:rPr>
        <w:tab/>
      </w:r>
      <w:r>
        <w:rPr>
          <w:noProof/>
        </w:rPr>
        <w:fldChar w:fldCharType="begin"/>
      </w:r>
      <w:r>
        <w:rPr>
          <w:noProof/>
        </w:rPr>
        <w:instrText xml:space="preserve"> PAGEREF _Toc525405109 \h </w:instrText>
      </w:r>
      <w:r>
        <w:rPr>
          <w:noProof/>
        </w:rPr>
      </w:r>
      <w:r>
        <w:rPr>
          <w:noProof/>
        </w:rPr>
        <w:fldChar w:fldCharType="separate"/>
      </w:r>
      <w:r>
        <w:rPr>
          <w:noProof/>
        </w:rPr>
        <w:t>52</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9:</w:t>
      </w:r>
      <w:r>
        <w:rPr>
          <w:noProof/>
        </w:rPr>
        <w:tab/>
      </w:r>
      <w:r>
        <w:rPr>
          <w:noProof/>
        </w:rPr>
        <w:fldChar w:fldCharType="begin"/>
      </w:r>
      <w:r>
        <w:rPr>
          <w:noProof/>
        </w:rPr>
        <w:instrText xml:space="preserve"> PAGEREF _Toc525405110 \h </w:instrText>
      </w:r>
      <w:r>
        <w:rPr>
          <w:noProof/>
        </w:rPr>
      </w:r>
      <w:r>
        <w:rPr>
          <w:noProof/>
        </w:rPr>
        <w:fldChar w:fldCharType="separate"/>
      </w:r>
      <w:r>
        <w:rPr>
          <w:noProof/>
        </w:rPr>
        <w:t>54</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0: The Z-marker plane including the coordinates of P2, P4 and P6 coordinate systems. The plane is plotted after processing of the captured MRI image and extracting and computing the centroids of the fiducial markers. The Z-frame is rotated -10 degrees around both x and y-axis.</w:t>
      </w:r>
      <w:r>
        <w:rPr>
          <w:noProof/>
        </w:rPr>
        <w:tab/>
      </w:r>
      <w:r>
        <w:rPr>
          <w:noProof/>
        </w:rPr>
        <w:fldChar w:fldCharType="begin"/>
      </w:r>
      <w:r>
        <w:rPr>
          <w:noProof/>
        </w:rPr>
        <w:instrText xml:space="preserve"> PAGEREF _Toc525405111 \h </w:instrText>
      </w:r>
      <w:r>
        <w:rPr>
          <w:noProof/>
        </w:rPr>
      </w:r>
      <w:r>
        <w:rPr>
          <w:noProof/>
        </w:rPr>
        <w:fldChar w:fldCharType="separate"/>
      </w:r>
      <w:r>
        <w:rPr>
          <w:noProof/>
        </w:rPr>
        <w:t>55</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1: The Z-frame plane including P2, P4 and P6 coordinate systems is parallar to the MRI image plane. The Z-frame is rotated +10 degrees around both x and y-axis based on its first oriantation in Figure 3.30.</w:t>
      </w:r>
      <w:r>
        <w:rPr>
          <w:noProof/>
        </w:rPr>
        <w:tab/>
      </w:r>
      <w:r>
        <w:rPr>
          <w:noProof/>
        </w:rPr>
        <w:fldChar w:fldCharType="begin"/>
      </w:r>
      <w:r>
        <w:rPr>
          <w:noProof/>
        </w:rPr>
        <w:instrText xml:space="preserve"> PAGEREF _Toc525405112 \h </w:instrText>
      </w:r>
      <w:r>
        <w:rPr>
          <w:noProof/>
        </w:rPr>
      </w:r>
      <w:r>
        <w:rPr>
          <w:noProof/>
        </w:rPr>
        <w:fldChar w:fldCharType="separate"/>
      </w:r>
      <w:r>
        <w:rPr>
          <w:noProof/>
        </w:rPr>
        <w:t>56</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2: The process flowchart of the implemented algorithm in GUI.Importing image/ Triggering capture device</w:t>
      </w:r>
      <w:r>
        <w:rPr>
          <w:noProof/>
        </w:rPr>
        <w:tab/>
      </w:r>
      <w:r>
        <w:rPr>
          <w:noProof/>
        </w:rPr>
        <w:fldChar w:fldCharType="begin"/>
      </w:r>
      <w:r>
        <w:rPr>
          <w:noProof/>
        </w:rPr>
        <w:instrText xml:space="preserve"> PAGEREF _Toc525405113 \h </w:instrText>
      </w:r>
      <w:r>
        <w:rPr>
          <w:noProof/>
        </w:rPr>
      </w:r>
      <w:r>
        <w:rPr>
          <w:noProof/>
        </w:rPr>
        <w:fldChar w:fldCharType="separate"/>
      </w:r>
      <w:r>
        <w:rPr>
          <w:noProof/>
        </w:rPr>
        <w:t>5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3: The process flowchart of the implemented algorithm in GUI.</w:t>
      </w:r>
      <w:r>
        <w:rPr>
          <w:noProof/>
        </w:rPr>
        <w:tab/>
      </w:r>
      <w:r>
        <w:rPr>
          <w:noProof/>
        </w:rPr>
        <w:fldChar w:fldCharType="begin"/>
      </w:r>
      <w:r>
        <w:rPr>
          <w:noProof/>
        </w:rPr>
        <w:instrText xml:space="preserve"> PAGEREF _Toc525405114 \h </w:instrText>
      </w:r>
      <w:r>
        <w:rPr>
          <w:noProof/>
        </w:rPr>
      </w:r>
      <w:r>
        <w:rPr>
          <w:noProof/>
        </w:rPr>
        <w:fldChar w:fldCharType="separate"/>
      </w:r>
      <w:r>
        <w:rPr>
          <w:noProof/>
        </w:rPr>
        <w:t>5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34: A view of the GUI for the alignment detection procedure.Figure </w:t>
      </w:r>
      <w:r>
        <w:rPr>
          <w:rFonts w:hint="eastAsia"/>
          <w:noProof/>
          <w:cs/>
        </w:rPr>
        <w:t>‎</w:t>
      </w:r>
      <w:r>
        <w:rPr>
          <w:noProof/>
        </w:rPr>
        <w:t>3.35: The process flowchart of the implemented algorithm in GUIImporting image/ Triggering capture device</w:t>
      </w:r>
      <w:r>
        <w:rPr>
          <w:noProof/>
        </w:rPr>
        <w:tab/>
      </w:r>
      <w:r>
        <w:rPr>
          <w:noProof/>
        </w:rPr>
        <w:fldChar w:fldCharType="begin"/>
      </w:r>
      <w:r>
        <w:rPr>
          <w:noProof/>
        </w:rPr>
        <w:instrText xml:space="preserve"> PAGEREF _Toc525405115 \h </w:instrText>
      </w:r>
      <w:r>
        <w:rPr>
          <w:noProof/>
        </w:rPr>
      </w:r>
      <w:r>
        <w:rPr>
          <w:noProof/>
        </w:rPr>
        <w:fldChar w:fldCharType="separate"/>
      </w:r>
      <w:r>
        <w:rPr>
          <w:noProof/>
        </w:rPr>
        <w:t>5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6: The process flowchart of the implemented algorithm in GUI.Importing image/ Triggering capture device</w:t>
      </w:r>
      <w:r>
        <w:rPr>
          <w:noProof/>
        </w:rPr>
        <w:tab/>
      </w:r>
      <w:r>
        <w:rPr>
          <w:noProof/>
        </w:rPr>
        <w:fldChar w:fldCharType="begin"/>
      </w:r>
      <w:r>
        <w:rPr>
          <w:noProof/>
        </w:rPr>
        <w:instrText xml:space="preserve"> PAGEREF _Toc525405116 \h </w:instrText>
      </w:r>
      <w:r>
        <w:rPr>
          <w:noProof/>
        </w:rPr>
      </w:r>
      <w:r>
        <w:rPr>
          <w:noProof/>
        </w:rPr>
        <w:fldChar w:fldCharType="separate"/>
      </w:r>
      <w:r>
        <w:rPr>
          <w:noProof/>
        </w:rPr>
        <w:t>5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7: The process flowchart of the implemented algorithm in GUI.</w:t>
      </w:r>
      <w:r>
        <w:rPr>
          <w:noProof/>
        </w:rPr>
        <w:tab/>
      </w:r>
      <w:r>
        <w:rPr>
          <w:noProof/>
        </w:rPr>
        <w:fldChar w:fldCharType="begin"/>
      </w:r>
      <w:r>
        <w:rPr>
          <w:noProof/>
        </w:rPr>
        <w:instrText xml:space="preserve"> PAGEREF _Toc525405117 \h </w:instrText>
      </w:r>
      <w:r>
        <w:rPr>
          <w:noProof/>
        </w:rPr>
      </w:r>
      <w:r>
        <w:rPr>
          <w:noProof/>
        </w:rPr>
        <w:fldChar w:fldCharType="separate"/>
      </w:r>
      <w:r>
        <w:rPr>
          <w:noProof/>
        </w:rPr>
        <w:t>5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8: A view of the GUI for the alignment detection procedure.</w:t>
      </w:r>
      <w:r>
        <w:rPr>
          <w:noProof/>
        </w:rPr>
        <w:tab/>
      </w:r>
      <w:r>
        <w:rPr>
          <w:noProof/>
        </w:rPr>
        <w:fldChar w:fldCharType="begin"/>
      </w:r>
      <w:r>
        <w:rPr>
          <w:noProof/>
        </w:rPr>
        <w:instrText xml:space="preserve"> PAGEREF _Toc525405118 \h </w:instrText>
      </w:r>
      <w:r>
        <w:rPr>
          <w:noProof/>
        </w:rPr>
      </w:r>
      <w:r>
        <w:rPr>
          <w:noProof/>
        </w:rPr>
        <w:fldChar w:fldCharType="separate"/>
      </w:r>
      <w:r>
        <w:rPr>
          <w:noProof/>
        </w:rPr>
        <w:t>58</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9: Visuallization of the the thickness of the black and white pens.</w:t>
      </w:r>
      <w:r>
        <w:rPr>
          <w:noProof/>
        </w:rPr>
        <w:tab/>
      </w:r>
      <w:r>
        <w:rPr>
          <w:noProof/>
        </w:rPr>
        <w:fldChar w:fldCharType="begin"/>
      </w:r>
      <w:r>
        <w:rPr>
          <w:noProof/>
        </w:rPr>
        <w:instrText xml:space="preserve"> PAGEREF _Toc525405119 \h </w:instrText>
      </w:r>
      <w:r>
        <w:rPr>
          <w:noProof/>
        </w:rPr>
      </w:r>
      <w:r>
        <w:rPr>
          <w:noProof/>
        </w:rPr>
        <w:fldChar w:fldCharType="separate"/>
      </w:r>
      <w:r>
        <w:rPr>
          <w:noProof/>
        </w:rPr>
        <w:t>60</w:t>
      </w:r>
      <w:r>
        <w:rPr>
          <w:noProof/>
        </w:rPr>
        <w:fldChar w:fldCharType="end"/>
      </w:r>
    </w:p>
    <w:p w:rsidR="005A7EA7" w:rsidRDefault="000F41FC" w:rsidP="000F41FC">
      <w:pPr>
        <w:sectPr w:rsidR="005A7EA7" w:rsidSect="00392CAB">
          <w:pgSz w:w="11906" w:h="16838" w:code="9"/>
          <w:pgMar w:top="1440" w:right="1440" w:bottom="1440" w:left="1440" w:header="720" w:footer="720" w:gutter="0"/>
          <w:cols w:space="720"/>
          <w:titlePg/>
          <w:docGrid w:linePitch="360"/>
        </w:sectPr>
      </w:pPr>
      <w:r>
        <w:fldChar w:fldCharType="end"/>
      </w:r>
    </w:p>
    <w:p w:rsidR="002606D7" w:rsidRPr="007057BF" w:rsidRDefault="00D30277"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t</w:t>
      </w:r>
      <w:r w:rsidRPr="007057BF">
        <w:rPr>
          <w:rFonts w:asciiTheme="majorHAnsi" w:hAnsiTheme="majorHAnsi"/>
          <w:b/>
          <w:bCs/>
          <w:sz w:val="32"/>
          <w:szCs w:val="32"/>
        </w:rPr>
        <w:t>abl</w:t>
      </w:r>
      <w:r w:rsidR="00A30468" w:rsidRPr="007057BF">
        <w:rPr>
          <w:rFonts w:asciiTheme="majorHAnsi" w:hAnsiTheme="majorHAnsi"/>
          <w:b/>
          <w:bCs/>
          <w:sz w:val="32"/>
          <w:szCs w:val="32"/>
        </w:rPr>
        <w:t>e</w:t>
      </w:r>
      <w:r w:rsidR="00263955" w:rsidRPr="007057BF">
        <w:rPr>
          <w:rFonts w:asciiTheme="majorHAnsi" w:hAnsiTheme="majorHAnsi"/>
          <w:b/>
          <w:bCs/>
          <w:sz w:val="32"/>
          <w:szCs w:val="32"/>
        </w:rPr>
        <w:t>s</w:t>
      </w:r>
    </w:p>
    <w:p w:rsidR="00EC1DE8" w:rsidRDefault="00EC1DE8">
      <w:pPr>
        <w:pStyle w:val="TableofFigures"/>
        <w:tabs>
          <w:tab w:val="right" w:leader="dot" w:pos="9016"/>
        </w:tabs>
        <w:rPr>
          <w:rFonts w:eastAsiaTheme="minorEastAsia" w:cstheme="minorBidi"/>
          <w:caps w:val="0"/>
          <w:noProof/>
          <w:sz w:val="22"/>
          <w:szCs w:val="22"/>
        </w:rPr>
      </w:pPr>
      <w:r>
        <w:rPr>
          <w:sz w:val="20"/>
        </w:rPr>
        <w:fldChar w:fldCharType="begin"/>
      </w:r>
      <w:r>
        <w:instrText xml:space="preserve"> TOC \h \z \c "Table" </w:instrText>
      </w:r>
      <w:r>
        <w:rPr>
          <w:sz w:val="20"/>
        </w:rPr>
        <w:fldChar w:fldCharType="separate"/>
      </w:r>
      <w:hyperlink w:anchor="_Toc524625070" w:history="1">
        <w:r w:rsidRPr="00C80821">
          <w:rPr>
            <w:rStyle w:val="Hyperlink"/>
            <w:noProof/>
          </w:rPr>
          <w:t xml:space="preserve">Table </w:t>
        </w:r>
        <w:r w:rsidRPr="00C80821">
          <w:rPr>
            <w:rStyle w:val="Hyperlink"/>
            <w:noProof/>
            <w:cs/>
          </w:rPr>
          <w:t>‎</w:t>
        </w:r>
        <w:r w:rsidRPr="00C80821">
          <w:rPr>
            <w:rStyle w:val="Hyperlink"/>
            <w:noProof/>
          </w:rPr>
          <w:t xml:space="preserve">3.1: : Estimated mean </w:t>
        </w:r>
        <w:r w:rsidRPr="00C80821">
          <w:rPr>
            <w:rStyle w:val="Hyperlink"/>
            <w:rFonts w:cs="Arial"/>
            <w:noProof/>
          </w:rPr>
          <w:t xml:space="preserve">± standard deviation </w:t>
        </w:r>
        <w:r w:rsidRPr="00C80821">
          <w:rPr>
            <w:rStyle w:val="Hyperlink"/>
            <w:noProof/>
          </w:rPr>
          <w:t>T1 and T2 relaxation times for three different resins</w:t>
        </w:r>
        <w:r>
          <w:rPr>
            <w:noProof/>
            <w:webHidden/>
          </w:rPr>
          <w:tab/>
        </w:r>
        <w:r>
          <w:rPr>
            <w:noProof/>
            <w:webHidden/>
          </w:rPr>
          <w:fldChar w:fldCharType="begin"/>
        </w:r>
        <w:r>
          <w:rPr>
            <w:noProof/>
            <w:webHidden/>
          </w:rPr>
          <w:instrText xml:space="preserve"> PAGEREF _Toc524625070 \h </w:instrText>
        </w:r>
        <w:r>
          <w:rPr>
            <w:noProof/>
            <w:webHidden/>
          </w:rPr>
        </w:r>
        <w:r>
          <w:rPr>
            <w:noProof/>
            <w:webHidden/>
          </w:rPr>
          <w:fldChar w:fldCharType="separate"/>
        </w:r>
        <w:r w:rsidR="00514A12">
          <w:rPr>
            <w:noProof/>
            <w:webHidden/>
          </w:rPr>
          <w:t>23</w:t>
        </w:r>
        <w:r>
          <w:rPr>
            <w:noProof/>
            <w:webHidden/>
          </w:rPr>
          <w:fldChar w:fldCharType="end"/>
        </w:r>
      </w:hyperlink>
    </w:p>
    <w:p w:rsidR="002606D7" w:rsidRPr="002606D7" w:rsidRDefault="00EC1DE8" w:rsidP="00D31B09">
      <w:r>
        <w:fldChar w:fldCharType="end"/>
      </w:r>
    </w:p>
    <w:p w:rsidR="002606D7" w:rsidRDefault="002606D7" w:rsidP="00D31B09"/>
    <w:p w:rsidR="002606D7" w:rsidRDefault="002606D7" w:rsidP="00D31B09">
      <w:r>
        <w:tab/>
      </w:r>
    </w:p>
    <w:p w:rsidR="00416850" w:rsidRPr="002606D7" w:rsidRDefault="002606D7" w:rsidP="00D31B09">
      <w:pPr>
        <w:sectPr w:rsidR="00416850" w:rsidRPr="002606D7" w:rsidSect="00091433">
          <w:headerReference w:type="default" r:id="rId15"/>
          <w:pgSz w:w="11906" w:h="16838" w:code="9"/>
          <w:pgMar w:top="2016" w:right="1440" w:bottom="1440" w:left="1440" w:header="720" w:footer="720" w:gutter="0"/>
          <w:pgNumType w:start="0"/>
          <w:cols w:space="720"/>
          <w:titlePg/>
          <w:docGrid w:linePitch="360"/>
        </w:sectPr>
      </w:pPr>
      <w:r>
        <w:tab/>
      </w:r>
    </w:p>
    <w:p w:rsidR="00D2653A" w:rsidRDefault="009E1264" w:rsidP="00F3014A">
      <w:pPr>
        <w:pStyle w:val="Heading1"/>
      </w:pPr>
      <w:bookmarkStart w:id="0" w:name="_Toc525387356"/>
      <w:r w:rsidRPr="0058451B">
        <w:lastRenderedPageBreak/>
        <w:t>Introduction</w:t>
      </w:r>
      <w:bookmarkEnd w:id="0"/>
    </w:p>
    <w:p w:rsidR="00CE1B3E" w:rsidRDefault="00B4647F" w:rsidP="00DE6F7C">
      <w:r>
        <w:t xml:space="preserve">In the </w:t>
      </w:r>
      <w:r w:rsidR="00F64F8F">
        <w:t>p</w:t>
      </w:r>
      <w:r>
        <w:t>ast few years,</w:t>
      </w:r>
      <w:r w:rsidR="00F14388">
        <w:t xml:space="preserve"> the use of</w:t>
      </w:r>
      <w:r>
        <w:t xml:space="preserve"> </w:t>
      </w:r>
      <w:r w:rsidR="0058451B">
        <w:t>Magnetic Resonance Imaging (MRI)</w:t>
      </w:r>
      <w:r w:rsidR="00D02F17">
        <w:t xml:space="preserve"> for guiding interventional or diagnostic procedures</w:t>
      </w:r>
      <w:r w:rsidR="006A1B42">
        <w:t xml:space="preserve"> </w:t>
      </w:r>
      <w:r w:rsidR="007F533A">
        <w:t>has evolved a growing interest</w:t>
      </w:r>
      <w:r w:rsidR="006A1B42">
        <w:t>, especially for</w:t>
      </w:r>
      <w:r w:rsidR="00CC3F4A">
        <w:t xml:space="preserve"> </w:t>
      </w:r>
      <w:r w:rsidR="00473F1A">
        <w:t>percutaneous</w:t>
      </w:r>
      <w:r w:rsidR="006A1B42">
        <w:t xml:space="preserve"> </w:t>
      </w:r>
      <w:r w:rsidR="00F64F8F">
        <w:t>procedures</w:t>
      </w:r>
      <w:r w:rsidR="006A1B42">
        <w:t xml:space="preserve"> </w:t>
      </w:r>
      <w:r w:rsidR="00F7596A">
        <w:t>(e.g.</w:t>
      </w:r>
      <w:r w:rsidR="00F7596A" w:rsidRPr="00F7596A">
        <w:rPr>
          <w:rFonts w:cs="LMRoman12-Regular"/>
        </w:rPr>
        <w:t xml:space="preserve"> </w:t>
      </w:r>
      <w:r w:rsidR="00F7596A" w:rsidRPr="000F47DF">
        <w:rPr>
          <w:rFonts w:cs="LMRoman12-Regular"/>
        </w:rPr>
        <w:t>targeting biopsy, tumor ablation,</w:t>
      </w:r>
      <w:r w:rsidR="001B1EAF">
        <w:rPr>
          <w:rFonts w:cs="LMRoman12-Regular"/>
        </w:rPr>
        <w:t xml:space="preserve"> and</w:t>
      </w:r>
      <w:r w:rsidR="00F7596A" w:rsidRPr="000F47DF">
        <w:t xml:space="preserve"> </w:t>
      </w:r>
      <w:r w:rsidR="00F7596A" w:rsidRPr="000F47DF">
        <w:rPr>
          <w:rFonts w:cs="LMRoman12-Regular"/>
        </w:rPr>
        <w:t>neurological interventions</w:t>
      </w:r>
      <w:r w:rsidR="00F7596A">
        <w:rPr>
          <w:rFonts w:cs="LMRoman12-Regular"/>
        </w:rPr>
        <w:t>)</w:t>
      </w:r>
      <w:r w:rsidR="00F51B76">
        <w:t xml:space="preserve"> as it </w:t>
      </w:r>
      <w:r w:rsidR="0058451B">
        <w:t>offer</w:t>
      </w:r>
      <w:r w:rsidR="00F51B76">
        <w:t>s</w:t>
      </w:r>
      <w:r w:rsidR="00B03219">
        <w:t xml:space="preserve"> the</w:t>
      </w:r>
      <w:r w:rsidR="0058451B">
        <w:t xml:space="preserve"> high soft tissue contrast, intrinsic 3D acquisition capability, and </w:t>
      </w:r>
      <w:r w:rsidR="00A20328">
        <w:t>the</w:t>
      </w:r>
      <w:r w:rsidR="00B71A8F">
        <w:t xml:space="preserve"> absence</w:t>
      </w:r>
      <w:r w:rsidR="0058451B">
        <w:t xml:space="preserve"> of ionizing radiation.</w:t>
      </w:r>
      <w:r w:rsidR="00F60DCB">
        <w:t xml:space="preserve"> Recently, a variety of stereotactic frames and mechanical or robotic positioning devices</w:t>
      </w:r>
      <w:r w:rsidR="00BD64CB">
        <w:t xml:space="preserve"> </w:t>
      </w:r>
      <w:r w:rsidR="003B7562">
        <w:t xml:space="preserve">for MRI-guided </w:t>
      </w:r>
      <w:r w:rsidR="00C87713">
        <w:t>instrument</w:t>
      </w:r>
      <w:r w:rsidR="003B7562">
        <w:t xml:space="preserve"> placement are </w:t>
      </w:r>
      <w:r w:rsidR="001F5804">
        <w:t>introduced []</w:t>
      </w:r>
      <w:r w:rsidR="00C87713">
        <w:t xml:space="preserve">, in order to improve the accuracy and reduce the time of the procedures. </w:t>
      </w:r>
      <w:r w:rsidR="00F60DCB">
        <w:t xml:space="preserve"> </w:t>
      </w:r>
      <w:r w:rsidR="00CE1B3E">
        <w:t>T</w:t>
      </w:r>
      <w:r w:rsidR="00242EF4">
        <w:t>he</w:t>
      </w:r>
      <w:r w:rsidR="00CE014E">
        <w:t xml:space="preserve"> </w:t>
      </w:r>
      <w:r w:rsidR="00A91C1C">
        <w:t>successful implementation of such devices</w:t>
      </w:r>
      <w:r w:rsidR="009819A2">
        <w:t xml:space="preserve"> in MRI-guided procedures</w:t>
      </w:r>
      <w:r w:rsidR="00CE014E">
        <w:t xml:space="preserve"> </w:t>
      </w:r>
      <w:r w:rsidR="00CE1B3E">
        <w:t>requires</w:t>
      </w:r>
      <w:r w:rsidR="00CE014E">
        <w:t xml:space="preserve"> the</w:t>
      </w:r>
      <w:r w:rsidR="00A91C1C">
        <w:t xml:space="preserve"> </w:t>
      </w:r>
      <w:r w:rsidR="00F31C26">
        <w:t xml:space="preserve">precise </w:t>
      </w:r>
      <w:r w:rsidR="00A91C1C">
        <w:t>calibration and</w:t>
      </w:r>
      <w:r w:rsidR="00CE014E">
        <w:t xml:space="preserve"> </w:t>
      </w:r>
      <w:r w:rsidR="000229D7">
        <w:t>tracking</w:t>
      </w:r>
      <w:r w:rsidR="00CE014E">
        <w:t xml:space="preserve"> </w:t>
      </w:r>
      <w:r w:rsidR="00CE014E" w:rsidRPr="00DE6F7C">
        <w:rPr>
          <w:color w:val="000000" w:themeColor="text1"/>
        </w:rPr>
        <w:t xml:space="preserve">of </w:t>
      </w:r>
      <w:r w:rsidR="009819A2" w:rsidRPr="00DE6F7C">
        <w:rPr>
          <w:color w:val="000000" w:themeColor="text1"/>
        </w:rPr>
        <w:t>the</w:t>
      </w:r>
      <w:r w:rsidR="00DE6F7C" w:rsidRPr="00DE6F7C">
        <w:rPr>
          <w:color w:val="000000" w:themeColor="text1"/>
        </w:rPr>
        <w:t xml:space="preserve">m </w:t>
      </w:r>
      <w:r w:rsidR="00F31C26">
        <w:t>in</w:t>
      </w:r>
      <w:r w:rsidR="009819A2">
        <w:t>side the</w:t>
      </w:r>
      <w:r w:rsidR="00CE014E">
        <w:t xml:space="preserve"> </w:t>
      </w:r>
      <w:r w:rsidR="00F31C26">
        <w:t xml:space="preserve">MRI </w:t>
      </w:r>
      <w:r w:rsidR="00265001">
        <w:t>space</w:t>
      </w:r>
      <w:r w:rsidR="00CE1B3E">
        <w:t xml:space="preserve"> which</w:t>
      </w:r>
      <w:r w:rsidR="00AD4EC5">
        <w:t xml:space="preserve"> </w:t>
      </w:r>
      <w:r w:rsidR="009819A2">
        <w:t>is</w:t>
      </w:r>
      <w:r w:rsidR="00AD4EC5">
        <w:t xml:space="preserve"> generally</w:t>
      </w:r>
      <w:r w:rsidR="00CE1B3E">
        <w:t xml:space="preserve"> performed</w:t>
      </w:r>
      <w:r w:rsidR="009819A2">
        <w:t xml:space="preserve"> </w:t>
      </w:r>
      <w:r w:rsidR="00CE1B3E">
        <w:t>by</w:t>
      </w:r>
      <w:r w:rsidR="009819A2">
        <w:t xml:space="preserve"> establish</w:t>
      </w:r>
      <w:r w:rsidR="00CE1B3E">
        <w:t>ing</w:t>
      </w:r>
      <w:r w:rsidR="009819A2">
        <w:t xml:space="preserve"> a transformation between the MRI and the </w:t>
      </w:r>
      <w:r w:rsidR="00CE1B3E">
        <w:t>device coordinate systems.</w:t>
      </w:r>
      <w:r w:rsidR="0050124A">
        <w:t xml:space="preserve"> This process enables</w:t>
      </w:r>
      <w:r w:rsidR="00831146">
        <w:t xml:space="preserve"> </w:t>
      </w:r>
      <w:r w:rsidR="0056727E">
        <w:t>mapping</w:t>
      </w:r>
      <w:r w:rsidR="00831146">
        <w:t xml:space="preserve"> of the position and orientation of the identified target to the surgical instruments’ coordinate systems for the </w:t>
      </w:r>
      <w:r w:rsidR="00422484">
        <w:t>device</w:t>
      </w:r>
      <w:r w:rsidR="00831146">
        <w:t xml:space="preserve"> alignment.</w:t>
      </w:r>
    </w:p>
    <w:p w:rsidR="006C4A7B" w:rsidRDefault="00B622D7" w:rsidP="00EF42A3">
      <w:r>
        <w:t>The most</w:t>
      </w:r>
      <w:r w:rsidR="00A3307C">
        <w:t xml:space="preserve"> common</w:t>
      </w:r>
      <w:r w:rsidR="00FD728B">
        <w:t xml:space="preserve"> approaches </w:t>
      </w:r>
      <w:r w:rsidR="00A3307C">
        <w:t>for</w:t>
      </w:r>
      <w:r w:rsidR="00153451">
        <w:t xml:space="preserve"> estimating</w:t>
      </w:r>
      <w:r w:rsidR="004064B9">
        <w:t xml:space="preserve"> th</w:t>
      </w:r>
      <w:r w:rsidR="005A6862">
        <w:t>e</w:t>
      </w:r>
      <w:r w:rsidR="004064B9">
        <w:t xml:space="preserve"> transformation</w:t>
      </w:r>
      <w:r w:rsidR="005A6862">
        <w:t xml:space="preserve"> between MR</w:t>
      </w:r>
      <w:r>
        <w:t>I and device coordinate systems are</w:t>
      </w:r>
      <w:r w:rsidR="00B75B6F">
        <w:t xml:space="preserve"> </w:t>
      </w:r>
      <w:r>
        <w:t>j</w:t>
      </w:r>
      <w:r w:rsidR="005A6862">
        <w:t>oint encoders tracking,</w:t>
      </w:r>
      <w:r>
        <w:t xml:space="preserve"> optical tracking,</w:t>
      </w:r>
      <w:r w:rsidR="005A6862">
        <w:t xml:space="preserve"> active coil tracking and passive</w:t>
      </w:r>
      <w:r w:rsidR="00D9054F">
        <w:t xml:space="preserve"> marker</w:t>
      </w:r>
      <w:r w:rsidR="005A6862">
        <w:t xml:space="preserve"> tracking.</w:t>
      </w:r>
      <w:r w:rsidR="000B312C">
        <w:t xml:space="preserve"> In the joint encoding tracking method, the device should be</w:t>
      </w:r>
      <w:r w:rsidR="006942FD">
        <w:t xml:space="preserve"> fixed to the MRI scanner and</w:t>
      </w:r>
      <w:r w:rsidR="000B312C">
        <w:t xml:space="preserve"> </w:t>
      </w:r>
      <w:r w:rsidR="008062E2">
        <w:t xml:space="preserve">be </w:t>
      </w:r>
      <w:r w:rsidR="000B312C">
        <w:t xml:space="preserve">calibrated prior to each surgical procedure. This </w:t>
      </w:r>
      <w:r w:rsidR="002C10CF">
        <w:t>process is complex and time-consuming which make this method</w:t>
      </w:r>
      <w:r w:rsidR="00C878F4">
        <w:t xml:space="preserve"> clinically</w:t>
      </w:r>
      <w:r w:rsidR="002C10CF">
        <w:t xml:space="preserve"> impractical.</w:t>
      </w:r>
      <w:r w:rsidR="00A1237B">
        <w:t xml:space="preserve"> Moreover, optical tracking which </w:t>
      </w:r>
      <w:r w:rsidR="0022634F">
        <w:t>applies</w:t>
      </w:r>
      <w:r w:rsidR="000B312C">
        <w:t xml:space="preserve"> </w:t>
      </w:r>
      <w:r w:rsidR="004216F4" w:rsidRPr="00AB4070">
        <w:t xml:space="preserve">an optical tracking system </w:t>
      </w:r>
      <w:r w:rsidR="004216F4">
        <w:t>for the localization of</w:t>
      </w:r>
      <w:r w:rsidR="004216F4" w:rsidRPr="00AB4070">
        <w:t xml:space="preserve"> the interventional device </w:t>
      </w:r>
      <w:r w:rsidR="004216F4">
        <w:t>requires a free line-of-</w:t>
      </w:r>
      <w:r w:rsidR="004216F4" w:rsidRPr="00AB4070">
        <w:t>sight be</w:t>
      </w:r>
      <w:r w:rsidR="004216F4">
        <w:t>tween the device and the optical</w:t>
      </w:r>
      <w:r w:rsidR="004216F4" w:rsidRPr="00AB4070">
        <w:t xml:space="preserve"> camera.</w:t>
      </w:r>
      <w:r w:rsidR="00C73918">
        <w:t xml:space="preserve"> </w:t>
      </w:r>
      <w:r w:rsidR="00B7588F">
        <w:t xml:space="preserve">This technique </w:t>
      </w:r>
      <w:r w:rsidR="00EB0882">
        <w:t>also requires the attachment of the</w:t>
      </w:r>
      <w:r w:rsidR="00EB0882" w:rsidRPr="00AB4070">
        <w:t xml:space="preserve"> retroreflective spheres </w:t>
      </w:r>
      <w:r w:rsidR="00137F90">
        <w:t>(</w:t>
      </w:r>
      <w:r w:rsidR="00EB0882" w:rsidRPr="00AB4070">
        <w:t>or sterilizable LEDs</w:t>
      </w:r>
      <w:r w:rsidR="00137F90">
        <w:t>)</w:t>
      </w:r>
      <w:r w:rsidR="00EB0882" w:rsidRPr="00AB4070">
        <w:t xml:space="preserve"> to the </w:t>
      </w:r>
      <w:r w:rsidR="00EF42A3">
        <w:t xml:space="preserve">interventional </w:t>
      </w:r>
      <w:r w:rsidR="00A20842">
        <w:t>d</w:t>
      </w:r>
      <w:r w:rsidR="00EF42A3">
        <w:t>evice which</w:t>
      </w:r>
      <w:r w:rsidR="00EB0882">
        <w:t xml:space="preserve"> is</w:t>
      </w:r>
      <w:r w:rsidR="00EF42A3">
        <w:t xml:space="preserve"> an expensive</w:t>
      </w:r>
      <w:r w:rsidR="0050520F">
        <w:t xml:space="preserve"> and time-</w:t>
      </w:r>
      <w:r w:rsidR="00EB0882">
        <w:t>consuming</w:t>
      </w:r>
      <w:r w:rsidR="006F2762">
        <w:t xml:space="preserve"> pr</w:t>
      </w:r>
      <w:r w:rsidR="00EF42A3">
        <w:t>ocess</w:t>
      </w:r>
      <w:r w:rsidR="00A20842">
        <w:t>.</w:t>
      </w:r>
      <w:r w:rsidR="006C1289">
        <w:t xml:space="preserve"> These are the reasons for which active and </w:t>
      </w:r>
      <w:r w:rsidR="005651DD">
        <w:t>passive</w:t>
      </w:r>
      <w:r w:rsidR="006C1289">
        <w:t xml:space="preserve"> tracking markers </w:t>
      </w:r>
      <w:r w:rsidR="005651DD">
        <w:t>are advantageous techniques for localization and tracking of the</w:t>
      </w:r>
      <w:r w:rsidR="00DA7DA2">
        <w:t xml:space="preserve"> interventional</w:t>
      </w:r>
      <w:r w:rsidR="005651DD">
        <w:t xml:space="preserve"> device in the MRI environment</w:t>
      </w:r>
      <w:r w:rsidR="002C6957">
        <w:t xml:space="preserve"> for </w:t>
      </w:r>
      <w:r w:rsidR="003810A8">
        <w:t xml:space="preserve">the </w:t>
      </w:r>
      <w:r w:rsidR="002C6957">
        <w:t xml:space="preserve">most </w:t>
      </w:r>
      <w:r w:rsidR="00DA7DA2">
        <w:t xml:space="preserve">clinical </w:t>
      </w:r>
      <w:r w:rsidR="002C6957">
        <w:t>procedures.</w:t>
      </w:r>
      <w:r w:rsidR="004876BC">
        <w:t xml:space="preserve"> </w:t>
      </w:r>
    </w:p>
    <w:p w:rsidR="00B13267" w:rsidRDefault="00A84DFD" w:rsidP="00F4433E">
      <w:r>
        <w:lastRenderedPageBreak/>
        <w:t>Even though</w:t>
      </w:r>
      <w:r w:rsidR="007F4E4F">
        <w:t xml:space="preserve"> the</w:t>
      </w:r>
      <w:r>
        <w:t xml:space="preserve"> active tracking provides an accurate real-time localization of the</w:t>
      </w:r>
      <w:r w:rsidR="0046273F">
        <w:t xml:space="preserve"> devices</w:t>
      </w:r>
      <w:r w:rsidR="00BA3024">
        <w:t xml:space="preserve">, it requires additional RF coil channels for </w:t>
      </w:r>
      <w:r w:rsidR="00F4433E">
        <w:t>tracking</w:t>
      </w:r>
      <w:r w:rsidR="00BA3024">
        <w:t xml:space="preserve"> </w:t>
      </w:r>
      <w:r w:rsidR="00F4433E">
        <w:t>the</w:t>
      </w:r>
      <w:r w:rsidR="00BA3024">
        <w:t xml:space="preserve"> embedded radiofrequency receive coils in the device</w:t>
      </w:r>
      <w:r w:rsidR="00B13267">
        <w:t>.</w:t>
      </w:r>
    </w:p>
    <w:p w:rsidR="00EF6554" w:rsidRPr="00A855D3" w:rsidRDefault="00976079" w:rsidP="003C0DDD">
      <w:pPr>
        <w:rPr>
          <w:rFonts w:cstheme="minorHAnsi"/>
        </w:rPr>
      </w:pPr>
      <w:r>
        <w:t xml:space="preserve">Passive </w:t>
      </w:r>
      <w:r w:rsidR="004E08EB">
        <w:t xml:space="preserve">marker </w:t>
      </w:r>
      <w:r>
        <w:t xml:space="preserve">tracking </w:t>
      </w:r>
      <w:r w:rsidR="004E08EB">
        <w:t>involves the localization of the MR-visible markers in a known configuration arrangement</w:t>
      </w:r>
      <w:r w:rsidR="00844484">
        <w:t>.</w:t>
      </w:r>
      <w:r w:rsidR="00916CB1">
        <w:t xml:space="preserve"> Therefore, a transformation between</w:t>
      </w:r>
      <w:r w:rsidR="006D63AD">
        <w:t xml:space="preserve"> the</w:t>
      </w:r>
      <w:r w:rsidR="00916CB1">
        <w:t xml:space="preserve"> MRI and device coordinate systems can be estimated </w:t>
      </w:r>
      <w:r w:rsidR="00F02B92">
        <w:t>using the relation between</w:t>
      </w:r>
      <w:r w:rsidR="005E73A6">
        <w:t xml:space="preserve"> the fiducials</w:t>
      </w:r>
      <w:r w:rsidR="00F02B92">
        <w:t xml:space="preserve"> markers</w:t>
      </w:r>
      <w:r w:rsidR="005E73A6">
        <w:t>.</w:t>
      </w:r>
      <w:r w:rsidR="00F02B92">
        <w:t xml:space="preserve"> </w:t>
      </w:r>
      <w:r w:rsidR="00566093" w:rsidRPr="00AB4070">
        <w:rPr>
          <w:rFonts w:cstheme="minorHAnsi"/>
        </w:rPr>
        <w:t>The</w:t>
      </w:r>
      <w:r w:rsidR="00566093">
        <w:rPr>
          <w:rFonts w:cstheme="minorHAnsi"/>
        </w:rPr>
        <w:t xml:space="preserve"> main</w:t>
      </w:r>
      <w:r w:rsidR="00566093" w:rsidRPr="00AB4070">
        <w:rPr>
          <w:rFonts w:cstheme="minorHAnsi"/>
        </w:rPr>
        <w:t xml:space="preserve"> </w:t>
      </w:r>
      <w:r w:rsidR="003C0DDD">
        <w:rPr>
          <w:rFonts w:cstheme="minorHAnsi"/>
        </w:rPr>
        <w:t>advantageous</w:t>
      </w:r>
      <w:r w:rsidR="00566093" w:rsidRPr="00AB4070">
        <w:rPr>
          <w:rFonts w:cstheme="minorHAnsi"/>
        </w:rPr>
        <w:t xml:space="preserve"> </w:t>
      </w:r>
      <w:r w:rsidR="00566093">
        <w:rPr>
          <w:rFonts w:cstheme="minorHAnsi"/>
        </w:rPr>
        <w:t>in this approach</w:t>
      </w:r>
      <w:r w:rsidR="00521A76">
        <w:rPr>
          <w:rFonts w:cstheme="minorHAnsi"/>
        </w:rPr>
        <w:t xml:space="preserve"> </w:t>
      </w:r>
      <w:r w:rsidR="003C0DDD">
        <w:rPr>
          <w:rFonts w:cstheme="minorHAnsi"/>
        </w:rPr>
        <w:t>are</w:t>
      </w:r>
      <w:r w:rsidR="00566093">
        <w:rPr>
          <w:rFonts w:cstheme="minorHAnsi"/>
        </w:rPr>
        <w:t xml:space="preserve"> </w:t>
      </w:r>
      <w:r w:rsidR="008B711A">
        <w:rPr>
          <w:rFonts w:cstheme="minorHAnsi"/>
        </w:rPr>
        <w:t>an</w:t>
      </w:r>
      <w:r w:rsidR="00566093">
        <w:rPr>
          <w:rFonts w:cstheme="minorHAnsi"/>
        </w:rPr>
        <w:t xml:space="preserve"> </w:t>
      </w:r>
      <w:r w:rsidR="00521A76">
        <w:rPr>
          <w:rFonts w:cstheme="minorHAnsi"/>
        </w:rPr>
        <w:t xml:space="preserve">uncomplicated </w:t>
      </w:r>
      <w:r w:rsidR="00566093">
        <w:rPr>
          <w:rFonts w:cstheme="minorHAnsi"/>
        </w:rPr>
        <w:t xml:space="preserve">calibration </w:t>
      </w:r>
      <w:r w:rsidR="008B711A">
        <w:rPr>
          <w:rFonts w:cstheme="minorHAnsi"/>
        </w:rPr>
        <w:t>process</w:t>
      </w:r>
      <w:r w:rsidR="00566093">
        <w:rPr>
          <w:rFonts w:cstheme="minorHAnsi"/>
        </w:rPr>
        <w:t xml:space="preserve"> of the markers </w:t>
      </w:r>
      <w:r w:rsidR="001E0D79">
        <w:rPr>
          <w:rFonts w:cstheme="minorHAnsi"/>
        </w:rPr>
        <w:t>within</w:t>
      </w:r>
      <w:r w:rsidR="00566093">
        <w:rPr>
          <w:rFonts w:cstheme="minorHAnsi"/>
        </w:rPr>
        <w:t xml:space="preserve"> the MRI coordinate system</w:t>
      </w:r>
      <w:r w:rsidR="00AA3B43">
        <w:rPr>
          <w:rFonts w:cstheme="minorHAnsi"/>
        </w:rPr>
        <w:t>, as well as the marker</w:t>
      </w:r>
      <w:r w:rsidR="00302269">
        <w:rPr>
          <w:rFonts w:cstheme="minorHAnsi"/>
        </w:rPr>
        <w:t xml:space="preserve"> compatibility with</w:t>
      </w:r>
      <w:r w:rsidR="008B711A">
        <w:rPr>
          <w:rFonts w:cstheme="minorHAnsi"/>
        </w:rPr>
        <w:t xml:space="preserve"> the</w:t>
      </w:r>
      <w:r w:rsidR="00302269">
        <w:rPr>
          <w:rFonts w:cstheme="minorHAnsi"/>
        </w:rPr>
        <w:t xml:space="preserve"> most MRI systems</w:t>
      </w:r>
      <w:r w:rsidR="00EE0BE3">
        <w:rPr>
          <w:rFonts w:cstheme="minorHAnsi"/>
        </w:rPr>
        <w:t xml:space="preserve"> without additional instrumentations</w:t>
      </w:r>
      <w:r w:rsidR="00DC473C">
        <w:rPr>
          <w:rFonts w:cstheme="minorHAnsi"/>
        </w:rPr>
        <w:t xml:space="preserve"> (e.g. RF coils or receiver spheres)</w:t>
      </w:r>
      <w:r w:rsidR="001E0D79">
        <w:rPr>
          <w:rFonts w:cstheme="minorHAnsi"/>
        </w:rPr>
        <w:t>.</w:t>
      </w:r>
      <w:r w:rsidR="00A855D3">
        <w:rPr>
          <w:rFonts w:cstheme="minorHAnsi"/>
        </w:rPr>
        <w:t xml:space="preserve"> </w:t>
      </w:r>
      <w:r w:rsidR="00CF06F4">
        <w:t>A</w:t>
      </w:r>
      <w:r w:rsidR="000F6D3F">
        <w:t xml:space="preserve"> general introduction </w:t>
      </w:r>
      <w:r w:rsidR="00C27147">
        <w:t>to the</w:t>
      </w:r>
      <w:r w:rsidR="00E9722D">
        <w:t xml:space="preserve"> calibration </w:t>
      </w:r>
      <w:r w:rsidR="00C27147">
        <w:t xml:space="preserve">and tracking techniques </w:t>
      </w:r>
      <w:r w:rsidR="004469C2">
        <w:t>applied in</w:t>
      </w:r>
      <w:r w:rsidR="007F4E4F">
        <w:t xml:space="preserve"> the</w:t>
      </w:r>
      <w:r w:rsidR="004469C2">
        <w:t xml:space="preserve"> MRI-guided procedures is presented in Section</w:t>
      </w:r>
      <w:r w:rsidR="00E9722D">
        <w:t xml:space="preserve"> </w:t>
      </w:r>
      <w:r w:rsidR="00E9722D">
        <w:fldChar w:fldCharType="begin"/>
      </w:r>
      <w:r w:rsidR="00E9722D">
        <w:instrText xml:space="preserve"> REF _Ref523906202 \r \h </w:instrText>
      </w:r>
      <w:r w:rsidR="00E9722D">
        <w:fldChar w:fldCharType="separate"/>
      </w:r>
      <w:r w:rsidR="00514A12">
        <w:rPr>
          <w:cs/>
        </w:rPr>
        <w:t>‎</w:t>
      </w:r>
      <w:r w:rsidR="00514A12">
        <w:t>2.2</w:t>
      </w:r>
      <w:r w:rsidR="00E9722D">
        <w:fldChar w:fldCharType="end"/>
      </w:r>
      <w:r w:rsidR="00CF06F4">
        <w:t>.</w:t>
      </w:r>
    </w:p>
    <w:p w:rsidR="00B12A47" w:rsidRDefault="009F172E" w:rsidP="006F4586">
      <w:r>
        <w:t>A common</w:t>
      </w:r>
      <w:r w:rsidR="00357DE8">
        <w:t xml:space="preserve"> passive localization frame</w:t>
      </w:r>
      <w:r w:rsidR="007D50FC">
        <w:t xml:space="preserve"> for</w:t>
      </w:r>
      <w:r w:rsidR="00042429">
        <w:t xml:space="preserve"> the</w:t>
      </w:r>
      <w:r w:rsidR="007D50FC">
        <w:t xml:space="preserve"> instrument guidance </w:t>
      </w:r>
      <w:r w:rsidR="00042429">
        <w:t>in the</w:t>
      </w:r>
      <w:r w:rsidR="007D50FC">
        <w:t xml:space="preserve"> MRI procedures</w:t>
      </w:r>
      <w:r w:rsidR="00357DE8">
        <w:t xml:space="preserve"> is known as Brown-Roberts-Wells frame</w:t>
      </w:r>
      <w:r w:rsidR="002E778E" w:rsidRPr="002E778E">
        <w:t xml:space="preserve"> </w:t>
      </w:r>
      <w:r w:rsidR="002E778E">
        <w:t xml:space="preserve">also called Z-frame </w:t>
      </w:r>
      <w:r w:rsidR="00D23195">
        <w:t xml:space="preserve">because of its </w:t>
      </w:r>
      <w:r w:rsidR="00201F48">
        <w:t>d</w:t>
      </w:r>
      <w:r w:rsidR="00DA5222">
        <w:t>esign structures</w:t>
      </w:r>
      <w:r w:rsidR="00201F48">
        <w:t xml:space="preserve">. </w:t>
      </w:r>
      <w:r w:rsidR="00D23195">
        <w:t xml:space="preserve"> </w:t>
      </w:r>
      <w:r w:rsidR="00F939DD">
        <w:t>The Z-frame marker has ability to provide a six degree-of-freedom</w:t>
      </w:r>
      <w:r w:rsidR="0043104D">
        <w:t xml:space="preserve"> </w:t>
      </w:r>
      <w:r w:rsidR="0002171A">
        <w:t>tracking</w:t>
      </w:r>
      <w:r w:rsidR="00F939DD">
        <w:t xml:space="preserve"> </w:t>
      </w:r>
      <w:r w:rsidR="00310554">
        <w:t>of</w:t>
      </w:r>
      <w:r w:rsidR="00054872">
        <w:t xml:space="preserve"> the interventional</w:t>
      </w:r>
      <w:r w:rsidR="00F939DD">
        <w:t xml:space="preserve"> device pose using only a single 2D-image of the marker structures.</w:t>
      </w:r>
      <w:r w:rsidR="003120EB">
        <w:t xml:space="preserve"> H</w:t>
      </w:r>
      <w:r w:rsidR="00706B4C">
        <w:t xml:space="preserve">owever, any error in localization </w:t>
      </w:r>
      <w:r w:rsidR="003120EB">
        <w:t>of the fiducial markers in</w:t>
      </w:r>
      <w:r w:rsidR="003A37AE">
        <w:t xml:space="preserve"> the</w:t>
      </w:r>
      <w:r w:rsidR="003120EB">
        <w:t xml:space="preserve"> MR</w:t>
      </w:r>
      <w:r w:rsidR="003A37AE">
        <w:t>-image</w:t>
      </w:r>
      <w:r w:rsidR="0027690C">
        <w:t>s</w:t>
      </w:r>
      <w:r w:rsidR="003120EB">
        <w:t xml:space="preserve"> leads to an </w:t>
      </w:r>
      <w:r w:rsidR="0027690C">
        <w:t>unacceptable error in the targeting procedure</w:t>
      </w:r>
      <w:r w:rsidR="00C73A48">
        <w:t>.</w:t>
      </w:r>
      <w:r w:rsidR="00907A0D">
        <w:t xml:space="preserve"> </w:t>
      </w:r>
      <w:r w:rsidR="003A37AE">
        <w:t xml:space="preserve">Therefore, </w:t>
      </w:r>
      <w:r w:rsidR="006C2ABE">
        <w:t>the</w:t>
      </w:r>
      <w:r w:rsidR="003A37AE">
        <w:t xml:space="preserve"> algorithm for</w:t>
      </w:r>
      <w:r w:rsidR="00907A0D">
        <w:t xml:space="preserve"> an accurate identification of the</w:t>
      </w:r>
      <w:r w:rsidR="003A37AE">
        <w:t xml:space="preserve"> fiducial markers </w:t>
      </w:r>
      <w:r w:rsidR="002A5F9F">
        <w:t xml:space="preserve">should deal with the </w:t>
      </w:r>
      <w:r w:rsidR="00DA4072">
        <w:t>image distortion problems which are detailed in Section</w:t>
      </w:r>
      <w:r w:rsidR="00161EB5">
        <w:t xml:space="preserve"> </w:t>
      </w:r>
      <w:r w:rsidR="00161EB5">
        <w:fldChar w:fldCharType="begin"/>
      </w:r>
      <w:r w:rsidR="00161EB5">
        <w:instrText xml:space="preserve"> REF _Ref525138354 \r \h </w:instrText>
      </w:r>
      <w:r w:rsidR="00161EB5">
        <w:fldChar w:fldCharType="separate"/>
      </w:r>
      <w:r w:rsidR="00514A12">
        <w:rPr>
          <w:cs/>
        </w:rPr>
        <w:t>‎</w:t>
      </w:r>
      <w:r w:rsidR="00514A12">
        <w:t>2.1</w:t>
      </w:r>
      <w:r w:rsidR="00161EB5">
        <w:fldChar w:fldCharType="end"/>
      </w:r>
      <w:r w:rsidR="002A5F9F">
        <w:t xml:space="preserve">. </w:t>
      </w:r>
    </w:p>
    <w:p w:rsidR="00CB40E4" w:rsidRDefault="00CB40E4" w:rsidP="006F4586"/>
    <w:p w:rsidR="006E3A1C" w:rsidRDefault="00954F2A" w:rsidP="0022634F">
      <w:pPr>
        <w:pStyle w:val="Heading2"/>
      </w:pPr>
      <w:bookmarkStart w:id="1" w:name="_Toc525387357"/>
      <w:r>
        <w:t>Motivation</w:t>
      </w:r>
      <w:bookmarkEnd w:id="1"/>
      <w:r>
        <w:t xml:space="preserve"> </w:t>
      </w:r>
    </w:p>
    <w:p w:rsidR="00234DB4" w:rsidRDefault="006C2ABE" w:rsidP="00B82ED9">
      <w:r>
        <w:t xml:space="preserve">Currently, </w:t>
      </w:r>
      <w:r w:rsidR="00766D63">
        <w:t xml:space="preserve">the </w:t>
      </w:r>
      <w:r w:rsidR="006F28D8">
        <w:t>Z-frame marker</w:t>
      </w:r>
      <w:r w:rsidR="00504B62">
        <w:t xml:space="preserve"> </w:t>
      </w:r>
      <w:r w:rsidR="000A391B">
        <w:t xml:space="preserve">have been applied in </w:t>
      </w:r>
      <w:r w:rsidR="00CC3B65">
        <w:t xml:space="preserve">the </w:t>
      </w:r>
      <w:r w:rsidR="000A391B">
        <w:t>several</w:t>
      </w:r>
      <w:r w:rsidR="006F28D8">
        <w:t xml:space="preserve"> different MRI-guided </w:t>
      </w:r>
      <w:r w:rsidR="00FE3DDF">
        <w:t>procedures</w:t>
      </w:r>
      <w:r w:rsidR="006F28D8">
        <w:t xml:space="preserve"> </w:t>
      </w:r>
      <w:r w:rsidR="00762F4B">
        <w:t xml:space="preserve">for the </w:t>
      </w:r>
      <w:r w:rsidR="00484AF4">
        <w:t>registration and</w:t>
      </w:r>
      <w:r w:rsidR="00112B28">
        <w:t xml:space="preserve"> the</w:t>
      </w:r>
      <w:r w:rsidR="00484AF4">
        <w:t xml:space="preserve"> alignment of the </w:t>
      </w:r>
      <w:r w:rsidR="00D65E94">
        <w:t>interventional devices</w:t>
      </w:r>
      <w:r w:rsidR="00AE1A12">
        <w:t xml:space="preserve"> in</w:t>
      </w:r>
      <w:r w:rsidR="00E31035">
        <w:t xml:space="preserve"> the</w:t>
      </w:r>
      <w:r w:rsidR="00AE1A12">
        <w:t xml:space="preserve"> MRI space</w:t>
      </w:r>
      <w:r w:rsidR="006F28D8">
        <w:t xml:space="preserve"> </w:t>
      </w:r>
      <w:sdt>
        <w:sdtPr>
          <w:alias w:val="Don't edit this field"/>
          <w:tag w:val="CitaviPlaceholder#d6463d0b-0949-47f2-bc4c-b5920ec20634"/>
          <w:id w:val="-1097709679"/>
          <w:placeholder>
            <w:docPart w:val="DefaultPlaceholder_-1854013440"/>
          </w:placeholder>
        </w:sdtPr>
        <w:sdtEndPr/>
        <w:sdtContent>
          <w:r w:rsidR="00112B28">
            <w:fldChar w:fldCharType="begin"/>
          </w:r>
          <w:r w:rsidR="00B8294D">
            <w:instrText>ADDIN CitaviPlaceholder{eyIkaWQiOiIxIiwiRW50cmllcyI6W3siJGlkIjoiMiIsIklkIjoiZjUxN2I4NWQtYjA4OS00NDRjLTlmZWMtNTc5MWVmMThmYWRhIiwiUmFuZ2VMZW5ndGgiOjM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IxVDE4OjA2OjMzIiwiUHJvamVjdCI6eyIkcmVmIjoiNSJ9fSwiVXNlTnVtYmVyaW5nVHlwZU9mUGFyZW50RG9jdW1lbnQiOmZhbHNlfV0sIkZvcm1hdHRlZFRleHQiOnsiJGlkIjoiMTgiLCJDb3VudCI6MSwiVGV4dFVuaXRzIjpbeyIkaWQiOiIxOSIsIkZvbnRTdHlsZSI6eyIkaWQiOiIyMCIsIk5ldXRyYWwiOnRydWV9LCJSZWFkaW5nT3JkZXIiOjEsIlRleHQiOiJbMV0ifV19LCJUYWciOiJDaXRhdmlQbGFjZWhvbGRlciNkNjQ2M2QwYi0wOTQ5LTQ3ZjItYmM0Yy1iNTkyMGVjMjA2MzQiLCJUZXh0IjoiWzFdIiwiV0FJVmVyc2lvbiI6IjYuMS4wLjAifQ==}</w:instrText>
          </w:r>
          <w:r w:rsidR="00112B28">
            <w:fldChar w:fldCharType="separate"/>
          </w:r>
          <w:r w:rsidR="000E712B">
            <w:t>[1]</w:t>
          </w:r>
          <w:r w:rsidR="00112B28">
            <w:fldChar w:fldCharType="end"/>
          </w:r>
        </w:sdtContent>
      </w:sdt>
      <w:r w:rsidR="00723ACA">
        <w:t>.</w:t>
      </w:r>
      <w:r w:rsidR="00112B28">
        <w:t xml:space="preserve"> </w:t>
      </w:r>
      <w:r w:rsidR="00357395">
        <w:t xml:space="preserve">However, </w:t>
      </w:r>
      <w:r w:rsidR="00423B25">
        <w:t>the workflow</w:t>
      </w:r>
      <w:r w:rsidR="00A112AD">
        <w:t xml:space="preserve"> of these approaches has</w:t>
      </w:r>
      <w:r w:rsidR="00423B25">
        <w:t xml:space="preserve"> several drawbacks.</w:t>
      </w:r>
      <w:r w:rsidR="00BF08EA">
        <w:t xml:space="preserve"> The most important one is the </w:t>
      </w:r>
      <w:r w:rsidR="00AC02A3">
        <w:t xml:space="preserve">need for </w:t>
      </w:r>
      <w:r w:rsidR="00D14335">
        <w:t>a MRI</w:t>
      </w:r>
      <w:r w:rsidR="009B66CD">
        <w:t xml:space="preserve"> interface</w:t>
      </w:r>
      <w:r w:rsidR="00C76AA7">
        <w:t xml:space="preserve"> </w:t>
      </w:r>
      <w:r w:rsidR="009B66CD">
        <w:t>to connect</w:t>
      </w:r>
      <w:r w:rsidR="00C76AA7">
        <w:t xml:space="preserve"> </w:t>
      </w:r>
      <w:r w:rsidR="009B66CD">
        <w:t>the robotic control, the navigation workstation and the MRI scanner.</w:t>
      </w:r>
      <w:r w:rsidR="00D14335">
        <w:t xml:space="preserve"> But each MRI </w:t>
      </w:r>
      <w:r w:rsidR="002A7615">
        <w:t>system</w:t>
      </w:r>
      <w:r w:rsidR="00D14335">
        <w:t xml:space="preserve"> has a different interface, hence the defined workflow of the procedure has to be optimized</w:t>
      </w:r>
      <w:r w:rsidR="002A7615">
        <w:t xml:space="preserve"> separately</w:t>
      </w:r>
      <w:r w:rsidR="00D14335">
        <w:t xml:space="preserve"> for</w:t>
      </w:r>
      <w:r w:rsidR="002A7615">
        <w:t xml:space="preserve"> each</w:t>
      </w:r>
      <w:r w:rsidR="00D14335">
        <w:t xml:space="preserve"> different MRI systems</w:t>
      </w:r>
      <w:r w:rsidR="00BE07F8">
        <w:t xml:space="preserve"> []</w:t>
      </w:r>
      <w:r w:rsidR="009B66CD">
        <w:t xml:space="preserve">. </w:t>
      </w:r>
      <w:r w:rsidR="00C37656">
        <w:t xml:space="preserve"> </w:t>
      </w:r>
      <w:r w:rsidR="00197188">
        <w:t>Moreover, the</w:t>
      </w:r>
      <w:r w:rsidR="00E31035">
        <w:t>ir proposed</w:t>
      </w:r>
      <w:r w:rsidR="00197188">
        <w:t xml:space="preserve"> </w:t>
      </w:r>
      <w:r w:rsidR="00D2484A">
        <w:t xml:space="preserve">procedures in </w:t>
      </w:r>
      <w:r w:rsidR="00873B5E">
        <w:t>the navigation workstation</w:t>
      </w:r>
      <w:r w:rsidR="008D2BCA">
        <w:t xml:space="preserve"> for the image </w:t>
      </w:r>
      <w:r w:rsidR="008D2BCA">
        <w:lastRenderedPageBreak/>
        <w:t>processing</w:t>
      </w:r>
      <w:r w:rsidR="004A4C58">
        <w:t xml:space="preserve"> and registration</w:t>
      </w:r>
      <w:r w:rsidR="00873B5E">
        <w:t xml:space="preserve"> are not a straightforward task which requires a specialist</w:t>
      </w:r>
      <w:r w:rsidR="00DC0A56">
        <w:t xml:space="preserve"> to overcome</w:t>
      </w:r>
      <w:r w:rsidR="008D2BCA">
        <w:t xml:space="preserve"> with</w:t>
      </w:r>
      <w:r w:rsidR="00DC0A56">
        <w:t xml:space="preserve"> the challenges during</w:t>
      </w:r>
      <w:r w:rsidR="008D2BCA">
        <w:t xml:space="preserve"> the</w:t>
      </w:r>
      <w:r w:rsidR="00E80A24">
        <w:t xml:space="preserve"> image</w:t>
      </w:r>
      <w:r w:rsidR="00DC0A56">
        <w:t xml:space="preserve"> </w:t>
      </w:r>
      <w:r w:rsidR="008D2BCA">
        <w:t>process</w:t>
      </w:r>
      <w:r w:rsidR="00B82ED9">
        <w:t>ing</w:t>
      </w:r>
      <w:r w:rsidR="00E80A24">
        <w:t xml:space="preserve"> and </w:t>
      </w:r>
      <w:r w:rsidR="00624BF3">
        <w:t>n</w:t>
      </w:r>
      <w:r w:rsidR="00E80A24">
        <w:t>avigation</w:t>
      </w:r>
      <w:r w:rsidR="00DC0A56">
        <w:t>.</w:t>
      </w:r>
      <w:r w:rsidR="00952339">
        <w:t xml:space="preserve"> </w:t>
      </w:r>
    </w:p>
    <w:p w:rsidR="00455181" w:rsidRDefault="005B3F7E" w:rsidP="00D1095D">
      <w:r>
        <w:t>It has to be mentioned that t</w:t>
      </w:r>
      <w:r w:rsidR="00504B62">
        <w:t>he Z-frame marker</w:t>
      </w:r>
      <w:r w:rsidR="0043554C">
        <w:t>s</w:t>
      </w:r>
      <w:r w:rsidR="00504B62">
        <w:t xml:space="preserve"> </w:t>
      </w:r>
      <w:r w:rsidR="00F625D6">
        <w:t>employed in the literature</w:t>
      </w:r>
      <w:r w:rsidR="0043554C">
        <w:t xml:space="preserve">s have </w:t>
      </w:r>
      <w:r w:rsidR="00D1095D">
        <w:t>a</w:t>
      </w:r>
      <w:r w:rsidR="00F610A9">
        <w:t>n imperfect</w:t>
      </w:r>
      <w:r w:rsidR="00D1095D">
        <w:t xml:space="preserve"> </w:t>
      </w:r>
      <w:r w:rsidR="00E45D07">
        <w:t>design</w:t>
      </w:r>
      <w:r w:rsidR="0043554C">
        <w:t xml:space="preserve"> concept </w:t>
      </w:r>
      <w:r w:rsidR="00BB0578">
        <w:t>which is based</w:t>
      </w:r>
      <w:r w:rsidR="00624BF3">
        <w:t xml:space="preserve"> on</w:t>
      </w:r>
      <w:r w:rsidR="00BB0578">
        <w:t xml:space="preserve"> using at least two materials</w:t>
      </w:r>
      <w:r w:rsidR="00DA2730">
        <w:t xml:space="preserve"> (one for the solid body and another for the MR-visible fiducial liquid)</w:t>
      </w:r>
      <w:r w:rsidR="00BB0578">
        <w:t>.</w:t>
      </w:r>
      <w:r w:rsidR="00C54AB9">
        <w:t xml:space="preserve"> This can affect the </w:t>
      </w:r>
      <w:r w:rsidR="00DA2730">
        <w:t>potential artifact (e.g. chemical shift artifact)</w:t>
      </w:r>
      <w:r w:rsidR="00A56158">
        <w:t xml:space="preserve"> in the MR-image</w:t>
      </w:r>
      <w:r w:rsidR="00F610A9">
        <w:t>s</w:t>
      </w:r>
      <w:r w:rsidR="00DA2730">
        <w:t xml:space="preserve"> which leads to </w:t>
      </w:r>
      <w:r w:rsidR="002D6A38">
        <w:t>an erroneous shift</w:t>
      </w:r>
      <w:r w:rsidR="00717EE1">
        <w:t xml:space="preserve"> of the real center point of the fiducials.</w:t>
      </w:r>
      <w:r w:rsidR="002D6A38">
        <w:t xml:space="preserve"> </w:t>
      </w:r>
    </w:p>
    <w:p w:rsidR="0062188F" w:rsidRDefault="003C522D" w:rsidP="006F4586">
      <w:pPr>
        <w:rPr>
          <w:rFonts w:cs="LMRoman12-Regular"/>
        </w:rPr>
      </w:pPr>
      <w:r>
        <w:t>As a result,</w:t>
      </w:r>
      <w:r w:rsidR="00683DFB">
        <w:t xml:space="preserve"> in this thesis</w:t>
      </w:r>
      <w:r>
        <w:t xml:space="preserve"> </w:t>
      </w:r>
      <w:r>
        <w:rPr>
          <w:rFonts w:cs="LMRoman12-Regular"/>
        </w:rPr>
        <w:t>a comparison study and evaluation of the different possible materials for manufacturing of the Z-frame marker is conducted, and the several novel physical feature structures of the marker are introduced</w:t>
      </w:r>
      <w:r w:rsidR="00A15AA2">
        <w:rPr>
          <w:rFonts w:cs="LMRoman12-Regular"/>
        </w:rPr>
        <w:t xml:space="preserve"> (Section </w:t>
      </w:r>
      <w:r w:rsidR="00711957">
        <w:rPr>
          <w:rFonts w:cs="LMRoman12-Regular"/>
        </w:rPr>
        <w:fldChar w:fldCharType="begin"/>
      </w:r>
      <w:r w:rsidR="00711957">
        <w:rPr>
          <w:rFonts w:cs="LMRoman12-Regular"/>
        </w:rPr>
        <w:instrText xml:space="preserve"> REF _Ref525216109 \r \h </w:instrText>
      </w:r>
      <w:r w:rsidR="00711957">
        <w:rPr>
          <w:rFonts w:cs="LMRoman12-Regular"/>
        </w:rPr>
      </w:r>
      <w:r w:rsidR="00711957">
        <w:rPr>
          <w:rFonts w:cs="LMRoman12-Regular"/>
        </w:rPr>
        <w:fldChar w:fldCharType="separate"/>
      </w:r>
      <w:r w:rsidR="00514A12">
        <w:rPr>
          <w:rFonts w:cs="LMRoman12-Regular"/>
          <w:cs/>
        </w:rPr>
        <w:t>‎</w:t>
      </w:r>
      <w:r w:rsidR="00514A12">
        <w:rPr>
          <w:rFonts w:cs="LMRoman12-Regular"/>
        </w:rPr>
        <w:t>3.1</w:t>
      </w:r>
      <w:r w:rsidR="00711957">
        <w:rPr>
          <w:rFonts w:cs="LMRoman12-Regular"/>
        </w:rPr>
        <w:fldChar w:fldCharType="end"/>
      </w:r>
      <w:r w:rsidR="00711957">
        <w:rPr>
          <w:rFonts w:cs="LMRoman12-Regular"/>
        </w:rPr>
        <w:t>)</w:t>
      </w:r>
      <w:r>
        <w:rPr>
          <w:rFonts w:cs="LMRoman12-Regular"/>
        </w:rPr>
        <w:t>.</w:t>
      </w:r>
    </w:p>
    <w:p w:rsidR="00CB40E4" w:rsidRPr="006F4586" w:rsidRDefault="00CB40E4" w:rsidP="006F4586">
      <w:pPr>
        <w:rPr>
          <w:rFonts w:cs="LMRoman12-Regular"/>
        </w:rPr>
      </w:pPr>
    </w:p>
    <w:p w:rsidR="009767E5" w:rsidRDefault="006E3A1C" w:rsidP="00110CD9">
      <w:pPr>
        <w:pStyle w:val="Heading2"/>
      </w:pPr>
      <w:bookmarkStart w:id="2" w:name="_Toc525387358"/>
      <w:r>
        <w:t>Objectives</w:t>
      </w:r>
      <w:bookmarkEnd w:id="2"/>
    </w:p>
    <w:p w:rsidR="00643EF2" w:rsidRDefault="00F670B0" w:rsidP="00A50E89">
      <w:r>
        <w:t>This</w:t>
      </w:r>
      <w:r w:rsidR="00110CD9">
        <w:t xml:space="preserve"> thesis presents a novel marker</w:t>
      </w:r>
      <w:r>
        <w:t xml:space="preserve"> tracking </w:t>
      </w:r>
      <w:r w:rsidR="00822C86">
        <w:t>approach</w:t>
      </w:r>
      <w:r>
        <w:t xml:space="preserve"> to </w:t>
      </w:r>
      <w:r w:rsidR="0078123E">
        <w:t>automatically</w:t>
      </w:r>
      <w:r>
        <w:t xml:space="preserve"> visualize and track the interventional tools in</w:t>
      </w:r>
      <w:r w:rsidR="00110CD9">
        <w:t xml:space="preserve"> the</w:t>
      </w:r>
      <w:r>
        <w:t xml:space="preserve"> MRI coordinate system </w:t>
      </w:r>
      <w:r w:rsidR="004C1987">
        <w:t xml:space="preserve">by </w:t>
      </w:r>
      <w:r w:rsidR="00A50E89">
        <w:t>employing</w:t>
      </w:r>
      <w:r>
        <w:t xml:space="preserve"> an additively manufactured Z-frame marker</w:t>
      </w:r>
      <w:r w:rsidR="00581814">
        <w:t xml:space="preserve"> as well as</w:t>
      </w:r>
      <w:r w:rsidR="007406D0">
        <w:t xml:space="preserve"> a</w:t>
      </w:r>
      <w:r w:rsidR="009D4FD4">
        <w:t xml:space="preserve"> </w:t>
      </w:r>
      <w:r w:rsidR="004C1987">
        <w:t>standalone and</w:t>
      </w:r>
      <w:r w:rsidR="008A52FE">
        <w:t xml:space="preserve"> </w:t>
      </w:r>
      <w:r w:rsidR="0078123E">
        <w:t>accurate algorithm</w:t>
      </w:r>
      <w:r w:rsidR="00643EF2">
        <w:t xml:space="preserve"> for</w:t>
      </w:r>
      <w:r w:rsidR="00110CD9">
        <w:t xml:space="preserve"> the detection of the</w:t>
      </w:r>
      <w:r w:rsidR="00643EF2">
        <w:t xml:space="preserve"> alignment </w:t>
      </w:r>
      <w:r w:rsidR="001E4DF6">
        <w:t xml:space="preserve">of the </w:t>
      </w:r>
      <w:r w:rsidR="00643EF2">
        <w:t xml:space="preserve">marker </w:t>
      </w:r>
      <w:r w:rsidR="00110CD9">
        <w:t xml:space="preserve">in </w:t>
      </w:r>
      <w:r w:rsidR="00D10D45">
        <w:t xml:space="preserve">the </w:t>
      </w:r>
      <w:r w:rsidR="00110CD9">
        <w:t>MR-</w:t>
      </w:r>
      <w:r w:rsidR="007406D0">
        <w:t>images</w:t>
      </w:r>
      <w:r w:rsidR="00643EF2">
        <w:t>.</w:t>
      </w:r>
    </w:p>
    <w:p w:rsidR="004F7FA6" w:rsidRDefault="00BF6968" w:rsidP="00DF40A4">
      <w:r>
        <w:t xml:space="preserve">The automated algorithm </w:t>
      </w:r>
      <w:r w:rsidR="006C3250">
        <w:t>should</w:t>
      </w:r>
      <w:r>
        <w:t xml:space="preserve"> be as independent as possible,</w:t>
      </w:r>
      <w:r w:rsidR="003C2218">
        <w:t xml:space="preserve"> to </w:t>
      </w:r>
      <w:r w:rsidR="006C3250">
        <w:t>facilitate</w:t>
      </w:r>
      <w:r w:rsidR="003C2218">
        <w:t xml:space="preserve"> </w:t>
      </w:r>
      <w:r w:rsidR="004B1F4F">
        <w:t xml:space="preserve">the </w:t>
      </w:r>
      <w:r w:rsidR="00DF40A4">
        <w:t>segmen</w:t>
      </w:r>
      <w:r w:rsidR="00C82B4E">
        <w:t>tation and processing task for the</w:t>
      </w:r>
      <w:r w:rsidR="00DF40A4">
        <w:t xml:space="preserve"> user. For this reason </w:t>
      </w:r>
      <w:r w:rsidR="004F7FA6">
        <w:rPr>
          <w:rFonts w:cs="LMRoman12-Regular"/>
        </w:rPr>
        <w:t xml:space="preserve">a user-friendly graphical interface is designed </w:t>
      </w:r>
      <w:r w:rsidR="00DF40A4">
        <w:rPr>
          <w:rFonts w:cs="LMRoman12-Regular"/>
        </w:rPr>
        <w:t>which is</w:t>
      </w:r>
      <w:r w:rsidR="004F7FA6">
        <w:rPr>
          <w:rFonts w:cs="LMRoman12-Regular"/>
        </w:rPr>
        <w:t xml:space="preserve"> presented in</w:t>
      </w:r>
      <w:r w:rsidR="00DF40A4">
        <w:rPr>
          <w:rFonts w:cs="LMRoman12-Regular"/>
        </w:rPr>
        <w:t xml:space="preserve"> Section </w:t>
      </w:r>
      <w:r w:rsidR="00DF40A4">
        <w:rPr>
          <w:rFonts w:cs="LMRoman12-Regular"/>
        </w:rPr>
        <w:fldChar w:fldCharType="begin"/>
      </w:r>
      <w:r w:rsidR="00DF40A4">
        <w:rPr>
          <w:rFonts w:cs="LMRoman12-Regular"/>
        </w:rPr>
        <w:instrText xml:space="preserve"> REF _Ref523925375 \r \h </w:instrText>
      </w:r>
      <w:r w:rsidR="00DF40A4">
        <w:rPr>
          <w:rFonts w:cs="LMRoman12-Regular"/>
        </w:rPr>
      </w:r>
      <w:r w:rsidR="00DF40A4">
        <w:rPr>
          <w:rFonts w:cs="LMRoman12-Regular"/>
        </w:rPr>
        <w:fldChar w:fldCharType="separate"/>
      </w:r>
      <w:r w:rsidR="00514A12">
        <w:rPr>
          <w:rFonts w:cs="LMRoman12-Regular"/>
          <w:cs/>
        </w:rPr>
        <w:t>‎</w:t>
      </w:r>
      <w:r w:rsidR="00514A12">
        <w:rPr>
          <w:rFonts w:cs="LMRoman12-Regular"/>
        </w:rPr>
        <w:t>3.3</w:t>
      </w:r>
      <w:r w:rsidR="00DF40A4">
        <w:rPr>
          <w:rFonts w:cs="LMRoman12-Regular"/>
        </w:rPr>
        <w:fldChar w:fldCharType="end"/>
      </w:r>
      <w:r w:rsidR="004F7FA6">
        <w:rPr>
          <w:rFonts w:cs="LMRoman12-Regular"/>
        </w:rPr>
        <w:t>.</w:t>
      </w:r>
    </w:p>
    <w:p w:rsidR="00F3014A" w:rsidRDefault="001A525B" w:rsidP="001F51E3">
      <w:r>
        <w:t>T</w:t>
      </w:r>
      <w:r w:rsidR="003A43E2">
        <w:t>he development of an automated approach for instrument alignment along the interventional trajectory</w:t>
      </w:r>
      <w:r w:rsidR="00E75541">
        <w:t xml:space="preserve"> can contribute to </w:t>
      </w:r>
      <w:r w:rsidR="002877E5">
        <w:t xml:space="preserve">a </w:t>
      </w:r>
      <w:r w:rsidR="003A43E2">
        <w:t>faster</w:t>
      </w:r>
      <w:r w:rsidR="00B154B0">
        <w:t xml:space="preserve"> and</w:t>
      </w:r>
      <w:r w:rsidR="002877E5">
        <w:t xml:space="preserve"> </w:t>
      </w:r>
      <w:r w:rsidR="00B154B0">
        <w:t>precise</w:t>
      </w:r>
      <w:r w:rsidR="003A43E2">
        <w:t xml:space="preserve"> </w:t>
      </w:r>
      <w:r w:rsidR="00B154B0">
        <w:t>handling</w:t>
      </w:r>
      <w:r w:rsidR="003A43E2">
        <w:t xml:space="preserve"> of </w:t>
      </w:r>
      <w:r w:rsidR="00BB4163">
        <w:t xml:space="preserve">the </w:t>
      </w:r>
      <w:r w:rsidR="003A43E2">
        <w:t xml:space="preserve">MRI-guided interventional process. </w:t>
      </w:r>
      <w:r w:rsidR="003C4B65">
        <w:t xml:space="preserve">Therefore, </w:t>
      </w:r>
      <w:r w:rsidR="00BB4163">
        <w:t>MRI</w:t>
      </w:r>
      <w:r w:rsidR="003C4B65">
        <w:t xml:space="preserve"> can be the best</w:t>
      </w:r>
      <w:r w:rsidR="007E7682">
        <w:t xml:space="preserve"> alternative</w:t>
      </w:r>
      <w:r w:rsidR="00DB308C">
        <w:t xml:space="preserve"> imaging method</w:t>
      </w:r>
      <w:r w:rsidR="007E7682">
        <w:t xml:space="preserve"> for the most image-guide</w:t>
      </w:r>
      <w:r w:rsidR="008211F2">
        <w:t>d</w:t>
      </w:r>
      <w:r w:rsidR="007E7682">
        <w:t xml:space="preserve"> interventions (e.g. ultrasound- and CT-based imaging</w:t>
      </w:r>
      <w:r w:rsidR="008211F2">
        <w:t xml:space="preserve"> surgeries</w:t>
      </w:r>
      <w:r w:rsidR="007E7682">
        <w:t>)</w:t>
      </w:r>
      <w:r w:rsidR="008211F2">
        <w:t xml:space="preserve"> leading to the </w:t>
      </w:r>
      <w:r w:rsidR="00425464">
        <w:t>reduced interventional time and</w:t>
      </w:r>
      <w:r w:rsidR="00D15B41">
        <w:t xml:space="preserve"> </w:t>
      </w:r>
      <w:r w:rsidR="008211F2">
        <w:t xml:space="preserve">radiation exposure </w:t>
      </w:r>
      <w:r w:rsidR="003F0ADE">
        <w:t>to the both</w:t>
      </w:r>
      <w:r w:rsidR="008211F2">
        <w:t xml:space="preserve"> </w:t>
      </w:r>
      <w:r w:rsidR="00DE0774">
        <w:t>patient and</w:t>
      </w:r>
      <w:r w:rsidR="0027359E">
        <w:t xml:space="preserve"> clinician</w:t>
      </w:r>
      <w:r w:rsidR="00425464">
        <w:t>.</w:t>
      </w:r>
      <w:r w:rsidR="00F3014A">
        <w:t xml:space="preserve"> </w:t>
      </w:r>
    </w:p>
    <w:p w:rsidR="00DC7399" w:rsidRPr="00DC7399" w:rsidRDefault="00DC7399" w:rsidP="00DC7399"/>
    <w:p w:rsidR="00BA6036" w:rsidRPr="00EC6C8A" w:rsidRDefault="004E540F" w:rsidP="0058451B">
      <w:pPr>
        <w:pStyle w:val="Heading1"/>
      </w:pPr>
      <w:bookmarkStart w:id="3" w:name="_Toc525387359"/>
      <w:r w:rsidRPr="00BA7B75">
        <w:lastRenderedPageBreak/>
        <w:t>Literature</w:t>
      </w:r>
      <w:r w:rsidRPr="00EC6C8A">
        <w:t xml:space="preserve"> </w:t>
      </w:r>
      <w:r w:rsidRPr="00490D5A">
        <w:t>Survey</w:t>
      </w:r>
      <w:bookmarkEnd w:id="3"/>
    </w:p>
    <w:p w:rsidR="000F4C1B" w:rsidRPr="001914C5" w:rsidRDefault="003D3A89" w:rsidP="00886643">
      <w:pPr>
        <w:pStyle w:val="Heading2"/>
      </w:pPr>
      <w:bookmarkStart w:id="4" w:name="_Ref525138354"/>
      <w:bookmarkStart w:id="5" w:name="_Toc525387360"/>
      <w:r>
        <w:t xml:space="preserve">Magnetic </w:t>
      </w:r>
      <w:r w:rsidRPr="00886643">
        <w:t>resonance</w:t>
      </w:r>
      <w:r>
        <w:t xml:space="preserve"> i</w:t>
      </w:r>
      <w:r w:rsidR="004E540F" w:rsidRPr="001914C5">
        <w:t>maging (MRI)</w:t>
      </w:r>
      <w:bookmarkEnd w:id="4"/>
      <w:bookmarkEnd w:id="5"/>
    </w:p>
    <w:p w:rsidR="004E540F" w:rsidRPr="000F4C1B" w:rsidRDefault="004E540F" w:rsidP="004F40A5">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w:t>
      </w:r>
      <w:r w:rsidR="004F40A5">
        <w:t>that generates</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A226FE">
        <w:t xml:space="preserve"> </w:t>
      </w:r>
      <w:sdt>
        <w:sdtPr>
          <w:alias w:val="Don’t edit this field."/>
          <w:tag w:val="CitaviPlaceholder#35c21836-4337-4298-9d77-a9bf6dc65868"/>
          <w:id w:val="-1045838779"/>
          <w:placeholder>
            <w:docPart w:val="DefaultPlaceholder_-1854013440"/>
          </w:placeholder>
        </w:sdtPr>
        <w:sdtEndPr/>
        <w:sdtContent>
          <w:r w:rsidR="00A226FE">
            <w:fldChar w:fldCharType="begin"/>
          </w:r>
          <w:r w:rsidR="00B8294D">
            <w:instrText>ADDIN CitaviPlaceholder{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2NodWx6LCBQdWNjaW5pIGV0IGFsIDIwMDQgLSBJbnRlcnZlbnRpb25hbCBhbmQgaW50cmFvcGVyYXRpdmUgTVIuanBnIiwiTGlua2VkUmVzb3VyY2VUeXBlIjoxLCJVcmlTdHJpbmciOiJTY2h1bHosIFB1Y2NpbmkgZXQgYWwgMjAwNCAtIEludGVydmVudGlvbmFsIGFuZCBpbnRyYW9wZXJhdGl2ZSBNUi5qcGciLCJQcm9wZXJ0aWVzIjp7fX0sIkRvaSI6IjEwLjEwMDcvczAwMzMwLTAwNC0yNDk2LT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yZWYiOiI1In19XSwiQ2l0YXRpb25LZXlVcGRhdGVUeXBlIjowLCJDb2xsYWJvcmF0b3JzIjpbXSwiQ292ZXJQYXRoIjp7IiRpZCI6IjE4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}</w:instrText>
          </w:r>
          <w:r w:rsidR="00A226FE">
            <w:fldChar w:fldCharType="separate"/>
          </w:r>
          <w:r w:rsidR="000E712B">
            <w:t>[2, 3, 3]</w:t>
          </w:r>
          <w:r w:rsidR="00A226FE">
            <w:fldChar w:fldCharType="end"/>
          </w:r>
        </w:sdtContent>
      </w:sdt>
      <w:r w:rsidR="006569E3" w:rsidRPr="000F4C1B">
        <w:t>.</w:t>
      </w:r>
      <w:r w:rsidR="00F60FBB" w:rsidRPr="000F4C1B">
        <w:t xml:space="preserve"> </w:t>
      </w:r>
    </w:p>
    <w:p w:rsidR="00BA6036" w:rsidRDefault="00F156AA" w:rsidP="005F035F">
      <w:r>
        <w:t>I</w:t>
      </w:r>
      <w:r w:rsidR="00DB2787" w:rsidRPr="00FC795E">
        <w:t xml:space="preserve">n order </w:t>
      </w:r>
      <w:r w:rsidR="00DB2787" w:rsidRPr="00EB526E">
        <w:t>to acquire the</w:t>
      </w:r>
      <w:r w:rsidR="006F165E">
        <w:t xml:space="preserve"> MR-</w:t>
      </w:r>
      <w:r w:rsidR="00DB2787" w:rsidRPr="00EB526E">
        <w:t>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 xml:space="preserve">in </w:t>
      </w:r>
      <w:r w:rsidR="008D752A">
        <w:t xml:space="preserve">the </w:t>
      </w:r>
      <w:r w:rsidR="00DE4C34">
        <w:t>MR</w:t>
      </w:r>
      <w:r w:rsidR="004D3FC4">
        <w:t>I</w:t>
      </w:r>
      <w:r w:rsidR="00DE4C34">
        <w:t xml:space="preserve">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w:t>
      </w:r>
      <w:r w:rsidR="004D3FC4">
        <w:t xml:space="preserve"> scanning of the</w:t>
      </w:r>
      <w:r w:rsidR="000F1ADB">
        <w:t xml:space="preserve">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w:t>
      </w:r>
      <w:r w:rsidR="00CE7BFC">
        <w:t xml:space="preserve"> of</w:t>
      </w:r>
      <w:r w:rsidR="008D752A">
        <w:t xml:space="preserve"> the</w:t>
      </w:r>
      <w:r w:rsidR="004D3FC4">
        <w:t xml:space="preserve"> MR </w:t>
      </w:r>
      <w:r w:rsidR="002927B8" w:rsidRPr="00FC795E">
        <w:t>imaging</w:t>
      </w:r>
      <w:r w:rsidR="00E20483">
        <w:t xml:space="preserve">, </w:t>
      </w:r>
      <w:r w:rsidR="00F33948">
        <w:t>it generates several type</w:t>
      </w:r>
      <w:r w:rsidR="00572716">
        <w:t>s</w:t>
      </w:r>
      <w:r w:rsidR="00F33948">
        <w:t xml:space="preserve"> of</w:t>
      </w:r>
      <w:r w:rsidR="00421A03">
        <w:t xml:space="preserve"> </w:t>
      </w:r>
      <w:r w:rsidR="00A70476">
        <w:t>imaging artifacts</w:t>
      </w:r>
      <w:r w:rsidR="00F33948">
        <w:t xml:space="preserve"> which</w:t>
      </w:r>
      <w:r w:rsidR="00CE7BFC">
        <w:t xml:space="preserve"> </w:t>
      </w:r>
      <w:r w:rsidR="00F33948">
        <w:t xml:space="preserve">negatively </w:t>
      </w:r>
      <w:r w:rsidR="00E17C5C">
        <w:t>a</w:t>
      </w:r>
      <w:r w:rsidR="00B4277D">
        <w:t>ffect</w:t>
      </w:r>
      <w:r w:rsidR="008D752A">
        <w:t xml:space="preserve"> </w:t>
      </w:r>
      <w:r w:rsidR="002F3EA5" w:rsidRPr="00FC795E">
        <w:t>the</w:t>
      </w:r>
      <w:r w:rsidR="00B4277D">
        <w:t xml:space="preserve"> accuracy of the</w:t>
      </w:r>
      <w:r w:rsidR="00E17C5C">
        <w:t xml:space="preserve"> MRI-based tracking </w:t>
      </w:r>
      <w:r w:rsidR="00944086">
        <w:t>and</w:t>
      </w:r>
      <w:r w:rsidR="00CE7BFC">
        <w:t xml:space="preserve"> </w:t>
      </w:r>
      <w:r w:rsidR="0083521A" w:rsidRPr="00FC795E">
        <w:t xml:space="preserve">registration </w:t>
      </w:r>
      <w:sdt>
        <w:sdtPr>
          <w:alias w:val="Don’t edit this field."/>
          <w:tag w:val="CitaviPlaceholder#a2831b17-7e03-49ef-897c-8eca8a3a3de7"/>
          <w:id w:val="-451863428"/>
          <w:placeholder>
            <w:docPart w:val="DefaultPlaceholder_-1854013440"/>
          </w:placeholder>
        </w:sdtPr>
        <w:sdtEndPr/>
        <w:sdtContent>
          <w:r w:rsidR="0000521C">
            <w:fldChar w:fldCharType="begin"/>
          </w:r>
          <w:r w:rsidR="00B8294D">
            <w:instrText>ADDIN CitaviPlaceholder{eyIkaWQiOiIxIiwiRW50cmllcyI6W3siJGlkIjoiMiIsIklkIjoiNDhmMDczNWQtNWQ1My00YWFiLTkyYjUtZjNhZDlkNjFhOWIyIiwiUmFuZ2VMZW5ndGgiOjM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S0yMVQxODowNjozMyIsIlByb2plY3QiOnsiJHJlZiI6IjUifX0sIlVzZU51bWJlcmluZ1R5cGVPZlBhcmVudERvY3VtZW50IjpmYWxzZX1dLCJGb3JtYXR0ZWRUZXh0Ijp7IiRpZCI6IjE0IiwiQ291bnQiOjEsIlRleHRVbml0cyI6W3siJGlkIjoiMTUiLCJGb250U3R5bGUiOnsiJGlkIjoiMTYiLCJOZXV0cmFsIjp0cnVlfSwiUmVhZGluZ09yZGVyIjoxLCJUZXh0IjoiWzRdIn1dfSwiVGFnIjoiQ2l0YXZpUGxhY2Vob2xkZXIjYTI4MzFiMTctN2UwMy00OWVmLTg5N2MtOGVjYThhM2EzZGU3IiwiVGV4dCI6Ils0XSIsIldBSVZlcnNpb24iOiI2LjEuMC4wIn0=}</w:instrText>
          </w:r>
          <w:r w:rsidR="0000521C">
            <w:fldChar w:fldCharType="separate"/>
          </w:r>
          <w:r w:rsidR="000E712B">
            <w:t>[4]</w:t>
          </w:r>
          <w:r w:rsidR="0000521C">
            <w:fldChar w:fldCharType="end"/>
          </w:r>
        </w:sdtContent>
      </w:sdt>
      <w:r w:rsidR="005447C5" w:rsidRPr="00FC795E">
        <w:t>.</w:t>
      </w:r>
      <w:r w:rsidR="00DF0AEB">
        <w:t xml:space="preserve"> </w:t>
      </w:r>
      <w:r w:rsidR="000A12BF">
        <w:t xml:space="preserve"> </w:t>
      </w:r>
      <w:r w:rsidR="00EA66D7">
        <w:t>The</w:t>
      </w:r>
      <w:r w:rsidR="005F035F">
        <w:t xml:space="preserve"> most common</w:t>
      </w:r>
      <w:r w:rsidR="004D3FC4">
        <w:t xml:space="preserve"> </w:t>
      </w:r>
      <w:r w:rsidR="00EA66D7">
        <w:t xml:space="preserve">artifacts in MRI are </w:t>
      </w:r>
      <w:r w:rsidR="008F24B6">
        <w:t>investigated</w:t>
      </w:r>
      <w:r w:rsidR="00944086">
        <w:t xml:space="preserve"> in the</w:t>
      </w:r>
      <w:r w:rsidR="00EA66D7">
        <w:t xml:space="preserve"> section</w:t>
      </w:r>
      <w:r w:rsidR="00944086">
        <w:t xml:space="preserve"> 2.1.1</w:t>
      </w:r>
      <w:r w:rsidR="005F035F">
        <w:t>.</w:t>
      </w:r>
    </w:p>
    <w:p w:rsidR="00AD56F0" w:rsidRDefault="00AD56F0" w:rsidP="006C3FA9"/>
    <w:p w:rsidR="00AD56F0" w:rsidRDefault="00AD56F0" w:rsidP="006C3FA9"/>
    <w:p w:rsidR="00AE0CAB" w:rsidRDefault="00AE0CAB" w:rsidP="006C3FA9"/>
    <w:p w:rsidR="00AD56F0" w:rsidRPr="00FC795E" w:rsidRDefault="00AD56F0" w:rsidP="006C3FA9"/>
    <w:p w:rsidR="00F147C3" w:rsidRPr="00414A03" w:rsidRDefault="00BB7D77" w:rsidP="001B10BC">
      <w:pPr>
        <w:pStyle w:val="Heading3"/>
      </w:pPr>
      <w:bookmarkStart w:id="6" w:name="_Toc525387361"/>
      <w:r w:rsidRPr="00414A03">
        <w:lastRenderedPageBreak/>
        <w:t>Arti</w:t>
      </w:r>
      <w:r w:rsidR="002165BF" w:rsidRPr="00414A03">
        <w:t>facts in MR</w:t>
      </w:r>
      <w:r w:rsidR="0008018E">
        <w:t>I</w:t>
      </w:r>
      <w:bookmarkEnd w:id="6"/>
      <w:r w:rsidR="002165BF" w:rsidRPr="00414A03">
        <w:t xml:space="preserve"> </w:t>
      </w:r>
    </w:p>
    <w:p w:rsidR="00CE5DA6" w:rsidRDefault="00D77864" w:rsidP="008A49E4">
      <w:r w:rsidRPr="00FC795E">
        <w:t>In</w:t>
      </w:r>
      <w:r w:rsidR="00724595">
        <w:t xml:space="preserve"> the</w:t>
      </w:r>
      <w:r w:rsidRPr="00FC795E">
        <w:t xml:space="preserve"> </w:t>
      </w:r>
      <w:r w:rsidR="009F239F">
        <w:t>magnetic resonance imaging</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w:t>
      </w:r>
      <w:r w:rsidR="00724595">
        <w:t xml:space="preserve"> the</w:t>
      </w:r>
      <w:r w:rsidR="00B744D1" w:rsidRPr="00B744D1">
        <w:t xml:space="preserve"> a</w:t>
      </w:r>
      <w:r w:rsidR="00724595">
        <w:t>rti</w:t>
      </w:r>
      <w:r w:rsidR="00765693" w:rsidRPr="00B744D1">
        <w:t xml:space="preserv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724595">
        <w:t xml:space="preserve"> arti</w:t>
      </w:r>
      <w:r w:rsidR="0047290C" w:rsidRPr="00FC795E">
        <w:t>facts that</w:t>
      </w:r>
      <w:r w:rsidR="00CF0F32">
        <w:t xml:space="preserve"> are produced by the patient</w:t>
      </w:r>
      <w:r w:rsidR="00AD56F0">
        <w:t xml:space="preserve"> anatomy </w:t>
      </w:r>
      <w:r w:rsidR="00AD56F0" w:rsidRPr="00FC795E">
        <w:t>movemen</w:t>
      </w:r>
      <w:r w:rsidR="00AD56F0">
        <w:t>t</w:t>
      </w:r>
      <w:r w:rsidR="00AD56F0" w:rsidRPr="00FC795E">
        <w:t>s</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AD56F0">
        <w:t xml:space="preserve"> The b</w:t>
      </w:r>
      <w:r w:rsidR="00B9732B" w:rsidRPr="00C257F2">
        <w:t>lood flow and</w:t>
      </w:r>
      <w:r w:rsidR="005B1CA7">
        <w:t xml:space="preserve"> the</w:t>
      </w:r>
      <w:r w:rsidR="00B9732B" w:rsidRPr="00C257F2">
        <w:t xml:space="preserve"> </w:t>
      </w:r>
      <w:r w:rsidR="00B9732B" w:rsidRPr="00D31B09">
        <w:t xml:space="preserve">respiratory motion are the most </w:t>
      </w:r>
      <w:r w:rsidR="007563A2">
        <w:t>common causes of the motion arti</w:t>
      </w:r>
      <w:r w:rsidR="00B9732B" w:rsidRPr="00D31B09">
        <w:t>facts in MRI.</w:t>
      </w:r>
      <w:r w:rsidR="00A42E36" w:rsidRPr="00D31B09">
        <w:t xml:space="preserve"> </w:t>
      </w:r>
      <w:r w:rsidR="00B32FCF" w:rsidRPr="00D31B09">
        <w:t xml:space="preserve">The second </w:t>
      </w:r>
      <w:r w:rsidR="00E3115A" w:rsidRPr="00D31B09">
        <w:t xml:space="preserve">group of </w:t>
      </w:r>
      <w:r w:rsidR="00724595">
        <w:t>the arti</w:t>
      </w:r>
      <w:r w:rsidR="00E3115A" w:rsidRPr="00D31B09">
        <w:t>facts</w:t>
      </w:r>
      <w:r w:rsidR="005B1CA7">
        <w:t xml:space="preserve"> are the</w:t>
      </w:r>
      <w:r w:rsidR="00A42E36" w:rsidRPr="00D31B09">
        <w:t xml:space="preserve"> consequence of </w:t>
      </w:r>
      <w:r w:rsidR="001063FC" w:rsidRPr="00D31B09">
        <w:t>the</w:t>
      </w:r>
      <w:r w:rsidR="00CA123E" w:rsidRPr="00D31B09">
        <w:t xml:space="preserve"> suboptimal</w:t>
      </w:r>
      <w:r w:rsidR="001063FC" w:rsidRPr="00D31B09">
        <w:t xml:space="preserve"> </w:t>
      </w:r>
      <w:r w:rsidR="00CF0F32" w:rsidRPr="00D31B09">
        <w:t>imaging</w:t>
      </w:r>
      <w:r w:rsidR="00724595">
        <w:t xml:space="preserve"> parameters</w:t>
      </w:r>
      <w:r w:rsidR="00001C48">
        <w:t>;</w:t>
      </w:r>
      <w:r w:rsidR="005B1CA7">
        <w:t xml:space="preserve"> hence, </w:t>
      </w:r>
      <w:r w:rsidR="00DF2795">
        <w:t>the source of the</w:t>
      </w:r>
      <w:r w:rsidR="005C6817">
        <w:t xml:space="preserve"> imaging</w:t>
      </w:r>
      <w:r w:rsidR="00DF2795">
        <w:t xml:space="preserve"> </w:t>
      </w:r>
      <w:r w:rsidR="004E2B3A" w:rsidRPr="00D31B09">
        <w:t>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F948E9">
        <w:t>can be</w:t>
      </w:r>
      <w:r w:rsidR="001063FC" w:rsidRPr="00D31B09">
        <w:t xml:space="preserve"> ge</w:t>
      </w:r>
      <w:r w:rsidR="008D11F8" w:rsidRPr="00D31B09">
        <w:t xml:space="preserve">nerated </w:t>
      </w:r>
      <w:r w:rsidR="00353052">
        <w:t xml:space="preserve">either </w:t>
      </w:r>
      <w:r w:rsidR="008D11F8" w:rsidRPr="00D31B09">
        <w:t>from an external source</w:t>
      </w:r>
      <w:r w:rsidR="00874974">
        <w:t xml:space="preserve"> </w:t>
      </w:r>
      <w:r w:rsidR="00353052">
        <w:t xml:space="preserve">(e.g. </w:t>
      </w:r>
      <w:r w:rsidR="00952574">
        <w:t xml:space="preserve">electrical noise from </w:t>
      </w:r>
      <w:r w:rsidR="001F04B9">
        <w:t>patient monitoring system</w:t>
      </w:r>
      <w:r w:rsidR="00353052">
        <w:t>)</w:t>
      </w:r>
      <w:r w:rsidR="00874974">
        <w:t xml:space="preserve"> or the</w:t>
      </w:r>
      <w:r w:rsidR="001F04B9">
        <w:t xml:space="preserve"> MRI</w:t>
      </w:r>
      <w:r w:rsidR="00874974">
        <w:t xml:space="preserve"> hardware system</w:t>
      </w:r>
      <w:r w:rsidR="008D11F8" w:rsidRPr="00D31B09">
        <w:t>.</w:t>
      </w:r>
      <w:r w:rsidR="004738D5" w:rsidRPr="00D31B09">
        <w:t xml:space="preserve"> </w:t>
      </w:r>
      <w:r w:rsidR="00952574">
        <w:t>A</w:t>
      </w:r>
      <w:r w:rsidR="00AC64D7">
        <w:t xml:space="preserve"> survey about the MRI</w:t>
      </w:r>
      <w:r w:rsidR="007E77DF">
        <w:t xml:space="preserve"> artifacts are given in </w:t>
      </w:r>
      <w:sdt>
        <w:sdtPr>
          <w:alias w:val="Don’t edit this field."/>
          <w:tag w:val="CitaviPlaceholder#f13b96d2-e52a-477c-989d-610a93069e86"/>
          <w:id w:val="317935322"/>
          <w:placeholder>
            <w:docPart w:val="DefaultPlaceholder_-1854013440"/>
          </w:placeholder>
        </w:sdtPr>
        <w:sdtEndPr/>
        <w:sdtContent>
          <w:r w:rsidR="007E77DF">
            <w:fldChar w:fldCharType="begin"/>
          </w:r>
          <w:r w:rsidR="00B8294D">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jEzYjk2ZDItZTUyYS00NzdjLTk4OWQtNjEwYTkzMDY5ZTg2IiwiVGV4dCI6IlszXSIsIldBSVZlcnNpb24iOiI2LjEuMC4wIn0=}</w:instrText>
          </w:r>
          <w:r w:rsidR="007E77DF">
            <w:fldChar w:fldCharType="separate"/>
          </w:r>
          <w:r w:rsidR="000E712B">
            <w:t>[3]</w:t>
          </w:r>
          <w:r w:rsidR="007E77DF">
            <w:fldChar w:fldCharType="end"/>
          </w:r>
        </w:sdtContent>
      </w:sdt>
      <w:r w:rsidR="008A49E4">
        <w:t>.</w:t>
      </w:r>
      <w:r w:rsidR="004738D5" w:rsidRPr="00D31B09">
        <w:t xml:space="preserve"> </w:t>
      </w:r>
      <w:r w:rsidR="008A49E4">
        <w:t>I</w:t>
      </w:r>
      <w:r w:rsidR="004738D5" w:rsidRPr="009C50CC">
        <w:t>n this project</w:t>
      </w:r>
      <w:r w:rsidR="009C50CC" w:rsidRPr="009C50CC">
        <w:t xml:space="preserve"> only</w:t>
      </w:r>
      <w:r w:rsidR="00353052">
        <w:t xml:space="preserve"> the</w:t>
      </w:r>
      <w:r w:rsidR="00A37CFF">
        <w:t xml:space="preserve"> relative</w:t>
      </w:r>
      <w:r w:rsidR="004738D5" w:rsidRPr="009C50CC">
        <w:t xml:space="preserve"> </w:t>
      </w:r>
      <w:r w:rsidR="00BA070A">
        <w:t xml:space="preserve">artifacts </w:t>
      </w:r>
      <w:r w:rsidR="00A37CFF">
        <w:t>to the</w:t>
      </w:r>
      <w:r w:rsidR="00BA070A">
        <w:t xml:space="preserve"> </w:t>
      </w:r>
      <w:r w:rsidR="00A37CFF">
        <w:t xml:space="preserve">image segmentation </w:t>
      </w:r>
      <w:r w:rsidR="00BA070A">
        <w:t xml:space="preserve">processing </w:t>
      </w:r>
      <w:r w:rsidR="004738D5" w:rsidRPr="009C50CC">
        <w:t xml:space="preserve">are </w:t>
      </w:r>
      <w:r w:rsidR="00A12F1D" w:rsidRPr="009C50CC">
        <w:t>discussed</w:t>
      </w:r>
      <w:r w:rsidR="005F18FD" w:rsidRPr="009C50CC">
        <w:t>.</w:t>
      </w:r>
    </w:p>
    <w:p w:rsidR="00144538" w:rsidRPr="000E1B87" w:rsidRDefault="00144538" w:rsidP="00A37CFF"/>
    <w:p w:rsidR="00855594" w:rsidRPr="002F51E4" w:rsidRDefault="00855594" w:rsidP="0004664F">
      <w:pPr>
        <w:pStyle w:val="Heading4"/>
      </w:pPr>
      <w:bookmarkStart w:id="7" w:name="_Toc525387362"/>
      <w:r w:rsidRPr="00886643">
        <w:t>Chemical</w:t>
      </w:r>
      <w:r w:rsidRPr="002F51E4">
        <w:t xml:space="preserve"> shift artifacts</w:t>
      </w:r>
      <w:bookmarkEnd w:id="7"/>
    </w:p>
    <w:p w:rsidR="00003C55" w:rsidRDefault="0029007E" w:rsidP="00003C55">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w:t>
      </w:r>
      <w:r w:rsidR="00CE280D">
        <w:fldChar w:fldCharType="begin"/>
      </w:r>
      <w:r w:rsidR="00CE280D">
        <w:instrText xml:space="preserve"> REF _Ref523905599 \h </w:instrText>
      </w:r>
      <w:r w:rsidR="00CE280D">
        <w:fldChar w:fldCharType="separate"/>
      </w:r>
      <w:r w:rsidR="00514A12">
        <w:t xml:space="preserve">Figure </w:t>
      </w:r>
      <w:r w:rsidR="00514A12">
        <w:rPr>
          <w:noProof/>
          <w:cs/>
        </w:rPr>
        <w:t>‎</w:t>
      </w:r>
      <w:r w:rsidR="00514A12">
        <w:rPr>
          <w:noProof/>
        </w:rPr>
        <w:t>2</w:t>
      </w:r>
      <w:r w:rsidR="00514A12">
        <w:t>.</w:t>
      </w:r>
      <w:r w:rsidR="00514A12">
        <w:rPr>
          <w:noProof/>
        </w:rPr>
        <w:t>1</w:t>
      </w:r>
      <w:r w:rsidR="00CE280D">
        <w:fldChar w:fldCharType="end"/>
      </w:r>
      <w:r w:rsidR="00CE280D">
        <w:t xml:space="preserve"> and </w:t>
      </w:r>
      <w:r w:rsidR="00CE280D">
        <w:fldChar w:fldCharType="begin"/>
      </w:r>
      <w:r w:rsidR="00CE280D">
        <w:instrText xml:space="preserve"> REF _Ref525059426 \h </w:instrText>
      </w:r>
      <w:r w:rsidR="00CE280D">
        <w:fldChar w:fldCharType="separate"/>
      </w:r>
      <w:r w:rsidR="00514A12">
        <w:t xml:space="preserve">Figure </w:t>
      </w:r>
      <w:r w:rsidR="00514A12">
        <w:rPr>
          <w:noProof/>
          <w:cs/>
        </w:rPr>
        <w:t>‎</w:t>
      </w:r>
      <w:r w:rsidR="00514A12">
        <w:rPr>
          <w:noProof/>
        </w:rPr>
        <w:t>2</w:t>
      </w:r>
      <w:r w:rsidR="00514A12">
        <w:t>.</w:t>
      </w:r>
      <w:r w:rsidR="00514A12">
        <w:rPr>
          <w:noProof/>
        </w:rPr>
        <w:t>2</w:t>
      </w:r>
      <w:r w:rsidR="00CE280D">
        <w:fldChar w:fldCharType="end"/>
      </w:r>
      <w:r w:rsidR="00CE280D">
        <w:t>.</w:t>
      </w:r>
      <w:r w:rsidR="00003C55">
        <w:t xml:space="preserve"> </w:t>
      </w:r>
      <w:r w:rsidR="00003C55" w:rsidRPr="00D31B09">
        <w:t xml:space="preserve">One consequence of this frequency difference is the misregistration of the fat and water protons which are mapped </w:t>
      </w:r>
      <w:r w:rsidR="00003C55">
        <w:t>in</w:t>
      </w:r>
      <w:r w:rsidR="00003C55" w:rsidRPr="00D31B09">
        <w:t>to incorrect pixels</w:t>
      </w:r>
      <w:r w:rsidR="00003C55">
        <w:t xml:space="preserve">. According to the Equation 2.1, the detected </w:t>
      </w:r>
      <w:r w:rsidR="00003C55" w:rsidRPr="00452161">
        <w:t>signal from a voxel is</w:t>
      </w:r>
      <w:r w:rsidR="00003C55">
        <w:t xml:space="preserve"> positioned in a specific location based on its frequency if all protons inside a voxel have the same resonate frequency: </w:t>
      </w:r>
    </w:p>
    <w:p w:rsidR="00003C55" w:rsidRDefault="00003C55" w:rsidP="00003C55">
      <w:r>
        <w:tab/>
      </w:r>
    </w:p>
    <w:p w:rsidR="00003C55" w:rsidRDefault="008A2771" w:rsidP="008638B3">
      <w:pPr>
        <w:ind w:left="2880" w:firstLine="720"/>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8638B3">
        <w:rPr>
          <w:rFonts w:eastAsiaTheme="minorEastAsia"/>
        </w:rPr>
        <w:tab/>
      </w:r>
      <w:r w:rsidR="008638B3">
        <w:rPr>
          <w:rFonts w:eastAsiaTheme="minorEastAsia"/>
        </w:rPr>
        <w:tab/>
      </w:r>
      <w:r w:rsidR="008638B3">
        <w:rPr>
          <w:rFonts w:eastAsiaTheme="minorEastAsia"/>
        </w:rPr>
        <w:tab/>
      </w:r>
      <w:r w:rsidR="008638B3">
        <w:rPr>
          <w:rFonts w:eastAsiaTheme="minorEastAsia"/>
        </w:rPr>
        <w:tab/>
      </w:r>
      <w:r w:rsidR="00003C55">
        <w:rPr>
          <w:rFonts w:eastAsiaTheme="minorEastAsia"/>
        </w:rPr>
        <w:t>(2.1)</w:t>
      </w:r>
    </w:p>
    <w:p w:rsidR="00003C55" w:rsidRPr="00AC5A2F" w:rsidRDefault="00003C55" w:rsidP="00003C55"/>
    <w:p w:rsidR="0003360D" w:rsidRDefault="00003C55" w:rsidP="0003360D">
      <w:r w:rsidRPr="005462D9">
        <w:t>In the Equation</w:t>
      </w:r>
      <w:r>
        <w:t xml:space="preserve"> 2.1</w:t>
      </w:r>
      <w:r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5462D9">
        <w:t>is the main magnetic field,</w:t>
      </w:r>
      <w: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5462D9">
        <w:t xml:space="preserve"> is the magnetic field at </w:t>
      </w:r>
      <w:r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t>
      </w:r>
      <w:r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Pr="005462D9">
        <w:t xml:space="preserve"> is the total gradient amplitude</w:t>
      </w:r>
      <w:r>
        <w:t xml:space="preserve"> </w:t>
      </w:r>
      <w:sdt>
        <w:sdtPr>
          <w:alias w:val="Don't edit this field"/>
          <w:tag w:val="CitaviPlaceholder#2642fee1-efa3-4862-a5b5-bcebd5ed1515"/>
          <w:id w:val="1880201534"/>
          <w:placeholder>
            <w:docPart w:val="4A32F4EE89F24C548DB0F792C6E37EB5"/>
          </w:placeholder>
        </w:sdtPr>
        <w:sdtEndPr/>
        <w:sdtContent>
          <w:r>
            <w:fldChar w:fldCharType="begin"/>
          </w:r>
          <w:r w:rsidR="00B8294D">
            <w:instrText>ADDIN CitaviPlaceholder{eyIkaWQiOiIxIiwiRW50cmllcyI6W3siJGlkIjoiMiIsIklkIjoiYjkxOWU4YWQtYzBmNS00YTQ5LWI3YWEtMzk2MmU5NDY4NjI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jY0MmZlZTEtZWZhMy00ODYyLWE1YjUtYmNlYmQ1ZWQxNTE1IiwiVGV4dCI6IlszXSIsIldBSVZlcnNpb24iOiI2LjEuMC4wIn0=}</w:instrText>
          </w:r>
          <w:r>
            <w:fldChar w:fldCharType="separate"/>
          </w:r>
          <w:r w:rsidR="000E712B">
            <w:t>[3]</w:t>
          </w:r>
          <w:r>
            <w:fldChar w:fldCharType="end"/>
          </w:r>
        </w:sdtContent>
      </w:sdt>
      <w:r w:rsidRPr="005462D9">
        <w:t>.</w:t>
      </w:r>
    </w:p>
    <w:p w:rsidR="00F76F3D" w:rsidRDefault="00917B29" w:rsidP="001177E5">
      <w:pPr>
        <w:jc w:val="center"/>
      </w:pPr>
      <w:r>
        <w:rPr>
          <w:noProof/>
        </w:rPr>
        <w:lastRenderedPageBreak/>
        <mc:AlternateContent>
          <mc:Choice Requires="wpg">
            <w:drawing>
              <wp:anchor distT="0" distB="0" distL="114300" distR="114300" simplePos="0" relativeHeight="251832832" behindDoc="0" locked="0" layoutInCell="1" allowOverlap="1" wp14:anchorId="1543E290" wp14:editId="685766A8">
                <wp:simplePos x="0" y="0"/>
                <wp:positionH relativeFrom="column">
                  <wp:posOffset>1301262</wp:posOffset>
                </wp:positionH>
                <wp:positionV relativeFrom="paragraph">
                  <wp:posOffset>-35171</wp:posOffset>
                </wp:positionV>
                <wp:extent cx="3280692" cy="2481483"/>
                <wp:effectExtent l="0" t="0" r="0" b="0"/>
                <wp:wrapNone/>
                <wp:docPr id="1073741972" name="Group 1073741972"/>
                <wp:cNvGraphicFramePr/>
                <a:graphic xmlns:a="http://schemas.openxmlformats.org/drawingml/2006/main">
                  <a:graphicData uri="http://schemas.microsoft.com/office/word/2010/wordprocessingGroup">
                    <wpg:wgp>
                      <wpg:cNvGrpSpPr/>
                      <wpg:grpSpPr>
                        <a:xfrm>
                          <a:off x="0" y="0"/>
                          <a:ext cx="3280692" cy="2481483"/>
                          <a:chOff x="-170822" y="-10049"/>
                          <a:chExt cx="3280692" cy="2481483"/>
                        </a:xfrm>
                      </wpg:grpSpPr>
                      <wps:wsp>
                        <wps:cNvPr id="29" name="Text Box 29"/>
                        <wps:cNvSpPr txBox="1"/>
                        <wps:spPr>
                          <a:xfrm>
                            <a:off x="-90436" y="-10049"/>
                            <a:ext cx="532563" cy="300990"/>
                          </a:xfrm>
                          <a:prstGeom prst="rect">
                            <a:avLst/>
                          </a:prstGeom>
                          <a:solidFill>
                            <a:schemeClr val="lt1"/>
                          </a:solidFill>
                          <a:ln w="6350">
                            <a:noFill/>
                          </a:ln>
                        </wps:spPr>
                        <wps:txbx>
                          <w:txbxContent>
                            <w:p w:rsidR="00C22965" w:rsidRPr="00130FAF" w:rsidRDefault="00C22965"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2406580" y="5025"/>
                            <a:ext cx="655955" cy="300990"/>
                          </a:xfrm>
                          <a:prstGeom prst="rect">
                            <a:avLst/>
                          </a:prstGeom>
                          <a:solidFill>
                            <a:schemeClr val="lt1"/>
                          </a:solidFill>
                          <a:ln w="6350">
                            <a:noFill/>
                          </a:ln>
                        </wps:spPr>
                        <wps:txbx>
                          <w:txbxContent>
                            <w:p w:rsidR="00C22965" w:rsidRPr="00130FAF" w:rsidRDefault="00C22965"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170822" y="2100106"/>
                            <a:ext cx="808892" cy="310551"/>
                          </a:xfrm>
                          <a:prstGeom prst="rect">
                            <a:avLst/>
                          </a:prstGeom>
                          <a:solidFill>
                            <a:schemeClr val="lt1"/>
                          </a:solidFill>
                          <a:ln w="6350">
                            <a:noFill/>
                          </a:ln>
                        </wps:spPr>
                        <wps:txbx>
                          <w:txbxContent>
                            <w:p w:rsidR="00C22965" w:rsidRPr="00130FAF" w:rsidRDefault="00C22965"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255855" y="2170444"/>
                            <a:ext cx="854015" cy="300990"/>
                          </a:xfrm>
                          <a:prstGeom prst="rect">
                            <a:avLst/>
                          </a:prstGeom>
                          <a:solidFill>
                            <a:schemeClr val="lt1"/>
                          </a:solidFill>
                          <a:ln w="6350">
                            <a:noFill/>
                          </a:ln>
                        </wps:spPr>
                        <wps:txbx>
                          <w:txbxContent>
                            <w:p w:rsidR="00C22965" w:rsidRPr="00130FAF" w:rsidRDefault="00C22965"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543E290" id="Group 1073741972" o:spid="_x0000_s1026" style="position:absolute;left:0;text-align:left;margin-left:102.45pt;margin-top:-2.75pt;width:258.3pt;height:195.4pt;z-index:251832832;mso-width-relative:margin;mso-height-relative:margin" coordorigin="-1708,-100" coordsize="32806,24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">
                <v:shapetype id="_x0000_t202" coordsize="21600,21600" o:spt="202" path="m,l,21600r21600,l21600,xe">
                  <v:stroke joinstyle="miter"/>
                  <v:path gradientshapeok="t" o:connecttype="rect"/>
                </v:shapetype>
                <v:shape id="Text Box 29" o:spid="_x0000_s1027" type="#_x0000_t202" style="position:absolute;left:-904;top:-100;width:5325;height:3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rsidR="00C22965" w:rsidRPr="00130FAF" w:rsidRDefault="00C22965" w:rsidP="00D31B09">
                        <w:r>
                          <w:t>1.5 T</w:t>
                        </w:r>
                      </w:p>
                    </w:txbxContent>
                  </v:textbox>
                </v:shape>
                <v:shape id="Text Box 31" o:spid="_x0000_s1028" type="#_x0000_t202" style="position:absolute;left:24065;top:50;width:656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" fillcolor="white [3201]" stroked="f" strokeweight=".5pt">
                  <v:textbox>
                    <w:txbxContent>
                      <w:p w:rsidR="00C22965" w:rsidRPr="00130FAF" w:rsidRDefault="00C22965" w:rsidP="00D31B09">
                        <w:r>
                          <w:t>3.0 T</w:t>
                        </w:r>
                      </w:p>
                    </w:txbxContent>
                  </v:textbox>
                </v:shape>
                <v:shape id="Text Box 54" o:spid="_x0000_s1029" type="#_x0000_t202" style="position:absolute;left:-1708;top:21001;width:8088;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rsidR="00C22965" w:rsidRPr="00130FAF" w:rsidRDefault="00C22965" w:rsidP="002B741D">
                        <w:r>
                          <w:t>3.5 ppm</w:t>
                        </w:r>
                      </w:p>
                    </w:txbxContent>
                  </v:textbox>
                </v:shape>
                <v:shape id="Text Box 56" o:spid="_x0000_s1030" type="#_x0000_t202" style="position:absolute;left:22558;top:21704;width:854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" fillcolor="white [3201]" stroked="f" strokeweight=".5pt">
                  <v:textbox>
                    <w:txbxContent>
                      <w:p w:rsidR="00C22965" w:rsidRPr="00130FAF" w:rsidRDefault="00C22965" w:rsidP="002B741D">
                        <w:r>
                          <w:t>3.5 ppm</w:t>
                        </w:r>
                      </w:p>
                    </w:txbxContent>
                  </v:textbox>
                </v:shape>
              </v:group>
            </w:pict>
          </mc:Fallback>
        </mc:AlternateContent>
      </w:r>
      <w:r w:rsidR="00EB5F23">
        <w:rPr>
          <w:noProof/>
        </w:rPr>
        <w:drawing>
          <wp:inline distT="0" distB="0" distL="0" distR="0" wp14:anchorId="7C0A2BA5" wp14:editId="2D39595F">
            <wp:extent cx="4725462" cy="2341266"/>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6">
                      <a:extLst>
                        <a:ext uri="{28A0092B-C50C-407E-A947-70E740481C1C}">
                          <a14:useLocalDpi xmlns:a14="http://schemas.microsoft.com/office/drawing/2010/main" val="0"/>
                        </a:ext>
                      </a:extLst>
                    </a:blip>
                    <a:srcRect b="11785"/>
                    <a:stretch/>
                  </pic:blipFill>
                  <pic:spPr bwMode="auto">
                    <a:xfrm>
                      <a:off x="0" y="0"/>
                      <a:ext cx="4762998" cy="2359864"/>
                    </a:xfrm>
                    <a:prstGeom prst="rect">
                      <a:avLst/>
                    </a:prstGeom>
                    <a:ln>
                      <a:noFill/>
                    </a:ln>
                    <a:extLst>
                      <a:ext uri="{53640926-AAD7-44D8-BBD7-CCE9431645EC}">
                        <a14:shadowObscured xmlns:a14="http://schemas.microsoft.com/office/drawing/2010/main"/>
                      </a:ext>
                    </a:extLst>
                  </pic:spPr>
                </pic:pic>
              </a:graphicData>
            </a:graphic>
          </wp:inline>
        </w:drawing>
      </w:r>
    </w:p>
    <w:p w:rsidR="00DF0685" w:rsidRDefault="00DF0685" w:rsidP="00251888">
      <w:pPr>
        <w:pStyle w:val="Caption"/>
      </w:pPr>
      <w:bookmarkStart w:id="8" w:name="_Toc523735282"/>
      <w:bookmarkStart w:id="9" w:name="_Toc525405073"/>
      <w:bookmarkStart w:id="10" w:name="_Ref523905599"/>
      <w:r>
        <w:t xml:space="preserve">Figure </w:t>
      </w:r>
      <w:r>
        <w:fldChar w:fldCharType="begin"/>
      </w:r>
      <w:r>
        <w:instrText xml:space="preserve"> STYLEREF 1 \s </w:instrText>
      </w:r>
      <w:r>
        <w:fldChar w:fldCharType="separate"/>
      </w:r>
      <w:r w:rsidR="00514A12">
        <w:rPr>
          <w:cs/>
        </w:rPr>
        <w:t>‎</w:t>
      </w:r>
      <w:r w:rsidR="00514A12">
        <w:t>2</w:t>
      </w:r>
      <w:r>
        <w:fldChar w:fldCharType="end"/>
      </w:r>
      <w:r>
        <w:t>.</w:t>
      </w:r>
      <w:r>
        <w:fldChar w:fldCharType="begin"/>
      </w:r>
      <w:r>
        <w:instrText xml:space="preserve"> SEQ Figure \* ARABIC \s 1 </w:instrText>
      </w:r>
      <w:r>
        <w:fldChar w:fldCharType="separate"/>
      </w:r>
      <w:r w:rsidR="00514A12">
        <w:t>1</w:t>
      </w:r>
      <w:r>
        <w:fldChar w:fldCharType="end"/>
      </w:r>
      <w:bookmarkEnd w:id="10"/>
      <w:r>
        <w:t xml:space="preserve">: Spectrum of the water and fat protons. The frequency difference between water and fat is 3.5 ppm which is equal to 220 Hz and 450 Hz absolute frequency difference in the presence of 1.5T and 3,0T magnetic field. (a) 1.5T magnetic field. (b) 3.0T magnetic field </w:t>
      </w:r>
      <w:sdt>
        <w:sdtPr>
          <w:alias w:val="Don’t edit this field."/>
          <w:tag w:val="CitaviPlaceholder#ebc1f8ed-0178-4c0b-84f3-e7ff20e0a57b"/>
          <w:id w:val="1684558545"/>
          <w:placeholder>
            <w:docPart w:val="94BC817CE7D0451DBF764984CE81EE25"/>
          </w:placeholder>
        </w:sdtPr>
        <w:sdtEndPr/>
        <w:sdtContent>
          <w:r>
            <w:fldChar w:fldCharType="begin"/>
          </w:r>
          <w:r w:rsidR="00B8294D">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WJjMWY4ZWQtMDE3OC00YzBiLTg0ZjMtZTdmZjIwZTBhNTdiIiwiVGV4dCI6IlszXSIsIldBSVZlcnNpb24iOiI2LjEuMC4wIn0=}</w:instrText>
          </w:r>
          <w:r>
            <w:fldChar w:fldCharType="separate"/>
          </w:r>
          <w:r w:rsidR="000E712B">
            <w:t>[3]</w:t>
          </w:r>
          <w:r>
            <w:fldChar w:fldCharType="end"/>
          </w:r>
        </w:sdtContent>
      </w:sdt>
      <w:r>
        <w:t>.</w:t>
      </w:r>
      <w:bookmarkEnd w:id="8"/>
      <w:bookmarkEnd w:id="9"/>
    </w:p>
    <w:p w:rsidR="00710908" w:rsidRDefault="00710908" w:rsidP="00CE280D"/>
    <w:p w:rsidR="009D2FDA" w:rsidRDefault="009D2FDA" w:rsidP="00CE280D"/>
    <w:p w:rsidR="00F76F3D" w:rsidRPr="00582FC4" w:rsidRDefault="00F96F72" w:rsidP="001177E5">
      <w:pPr>
        <w:jc w:val="center"/>
      </w:pPr>
      <w:r>
        <w:rPr>
          <w:noProof/>
        </w:rPr>
        <mc:AlternateContent>
          <mc:Choice Requires="wps">
            <w:drawing>
              <wp:anchor distT="0" distB="0" distL="114300" distR="114300" simplePos="0" relativeHeight="251836928" behindDoc="0" locked="0" layoutInCell="1" allowOverlap="1" wp14:anchorId="4357FBA2" wp14:editId="215D47C0">
                <wp:simplePos x="0" y="0"/>
                <wp:positionH relativeFrom="column">
                  <wp:posOffset>1348796</wp:posOffset>
                </wp:positionH>
                <wp:positionV relativeFrom="paragraph">
                  <wp:posOffset>2606675</wp:posOffset>
                </wp:positionV>
                <wp:extent cx="473075" cy="300990"/>
                <wp:effectExtent l="0" t="0" r="3175" b="3810"/>
                <wp:wrapNone/>
                <wp:docPr id="78" name="Text Box 7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45175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57FBA2" id="Text Box 78" o:spid="_x0000_s1031" type="#_x0000_t202" style="position:absolute;left:0;text-align:left;margin-left:106.2pt;margin-top:205.25pt;width:37.25pt;height:23.7pt;z-index:251836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" fillcolor="white [3201]" stroked="f" strokeweight=".5pt">
                <v:textbox>
                  <w:txbxContent>
                    <w:p w:rsidR="00C22965" w:rsidRPr="00130FAF" w:rsidRDefault="00C22965" w:rsidP="00451759">
                      <w:r>
                        <w:t>(d)</w:t>
                      </w:r>
                    </w:p>
                  </w:txbxContent>
                </v:textbox>
              </v:shape>
            </w:pict>
          </mc:Fallback>
        </mc:AlternateContent>
      </w:r>
      <w:r>
        <w:rPr>
          <w:noProof/>
        </w:rPr>
        <mc:AlternateContent>
          <mc:Choice Requires="wps">
            <w:drawing>
              <wp:anchor distT="0" distB="0" distL="114300" distR="114300" simplePos="0" relativeHeight="251834880" behindDoc="0" locked="0" layoutInCell="1" allowOverlap="1" wp14:anchorId="129658AF" wp14:editId="2CD4F370">
                <wp:simplePos x="0" y="0"/>
                <wp:positionH relativeFrom="column">
                  <wp:posOffset>2740890</wp:posOffset>
                </wp:positionH>
                <wp:positionV relativeFrom="paragraph">
                  <wp:posOffset>2608929</wp:posOffset>
                </wp:positionV>
                <wp:extent cx="473075" cy="300990"/>
                <wp:effectExtent l="0" t="0" r="3175" b="3810"/>
                <wp:wrapNone/>
                <wp:docPr id="1073741829" name="Text Box 10737418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451759">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9658AF" id="Text Box 1073741829" o:spid="_x0000_s1032" type="#_x0000_t202" style="position:absolute;left:0;text-align:left;margin-left:215.8pt;margin-top:205.45pt;width:37.25pt;height:23.7pt;z-index:25183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" fillcolor="white [3201]" stroked="f" strokeweight=".5pt">
                <v:textbox>
                  <w:txbxContent>
                    <w:p w:rsidR="00C22965" w:rsidRPr="00130FAF" w:rsidRDefault="00C22965" w:rsidP="00451759">
                      <w:r>
                        <w:t>(e)</w:t>
                      </w:r>
                    </w:p>
                  </w:txbxContent>
                </v:textbox>
              </v:shape>
            </w:pict>
          </mc:Fallback>
        </mc:AlternateContent>
      </w:r>
      <w:r>
        <w:rPr>
          <w:noProof/>
        </w:rPr>
        <mc:AlternateContent>
          <mc:Choice Requires="wps">
            <w:drawing>
              <wp:anchor distT="0" distB="0" distL="114300" distR="114300" simplePos="0" relativeHeight="251838976" behindDoc="0" locked="0" layoutInCell="1" allowOverlap="1" wp14:anchorId="008BDC91" wp14:editId="10996817">
                <wp:simplePos x="0" y="0"/>
                <wp:positionH relativeFrom="column">
                  <wp:posOffset>4008336</wp:posOffset>
                </wp:positionH>
                <wp:positionV relativeFrom="paragraph">
                  <wp:posOffset>1186243</wp:posOffset>
                </wp:positionV>
                <wp:extent cx="473075" cy="300990"/>
                <wp:effectExtent l="0" t="0" r="3175" b="3810"/>
                <wp:wrapNone/>
                <wp:docPr id="103" name="Text Box 10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451759">
                            <w:pPr>
                              <w:jc w:val="center"/>
                            </w:pPr>
                            <w:r>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8BDC91" id="Text Box 103" o:spid="_x0000_s1033" type="#_x0000_t202" style="position:absolute;left:0;text-align:left;margin-left:315.6pt;margin-top:93.4pt;width:37.25pt;height:23.7pt;z-index:251838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" fillcolor="white [3201]" stroked="f" strokeweight=".5pt">
                <v:textbox>
                  <w:txbxContent>
                    <w:p w:rsidR="00C22965" w:rsidRPr="00130FAF" w:rsidRDefault="00C22965" w:rsidP="00451759">
                      <w:pPr>
                        <w:jc w:val="center"/>
                      </w:pPr>
                      <w:r>
                        <w:t xml:space="preserve"> (c)</w:t>
                      </w:r>
                    </w:p>
                  </w:txbxContent>
                </v:textbox>
              </v:shape>
            </w:pict>
          </mc:Fallback>
        </mc:AlternateContent>
      </w:r>
      <w:r>
        <w:rPr>
          <w:noProof/>
        </w:rPr>
        <mc:AlternateContent>
          <mc:Choice Requires="wps">
            <w:drawing>
              <wp:anchor distT="0" distB="0" distL="114300" distR="114300" simplePos="0" relativeHeight="251719168" behindDoc="0" locked="0" layoutInCell="1" allowOverlap="1" wp14:anchorId="683B03C9" wp14:editId="3B0D1BA9">
                <wp:simplePos x="0" y="0"/>
                <wp:positionH relativeFrom="column">
                  <wp:posOffset>1364615</wp:posOffset>
                </wp:positionH>
                <wp:positionV relativeFrom="paragraph">
                  <wp:posOffset>1164011</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3B03C9" id="Text Box 27" o:spid="_x0000_s1034" type="#_x0000_t202" style="position:absolute;left:0;text-align:left;margin-left:107.45pt;margin-top:91.65pt;width:37.25pt;height:23.7pt;z-index:25171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" fillcolor="white [3201]" stroked="f" strokeweight=".5pt">
                <v:textbox>
                  <w:txbxContent>
                    <w:p w:rsidR="00C22965" w:rsidRPr="00130FAF" w:rsidRDefault="00C22965" w:rsidP="00D31B09">
                      <w:r>
                        <w:t>(</w:t>
                      </w:r>
                      <w:r w:rsidRPr="00130FAF">
                        <w:t>a</w:t>
                      </w:r>
                      <w:r>
                        <w:t>)</w:t>
                      </w:r>
                    </w:p>
                  </w:txbxContent>
                </v:textbox>
              </v:shape>
            </w:pict>
          </mc:Fallback>
        </mc:AlternateContent>
      </w:r>
      <w:r w:rsidR="00AF3595">
        <w:rPr>
          <w:noProof/>
        </w:rPr>
        <mc:AlternateContent>
          <mc:Choice Requires="wps">
            <w:drawing>
              <wp:anchor distT="0" distB="0" distL="114300" distR="114300" simplePos="0" relativeHeight="251720192" behindDoc="0" locked="0" layoutInCell="1" allowOverlap="1" wp14:anchorId="00EAF844" wp14:editId="51430252">
                <wp:simplePos x="0" y="0"/>
                <wp:positionH relativeFrom="margin">
                  <wp:align>center</wp:align>
                </wp:positionH>
                <wp:positionV relativeFrom="paragraph">
                  <wp:posOffset>1193675</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D31B09">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EAF844" id="Text Box 28" o:spid="_x0000_s1035" type="#_x0000_t202" style="position:absolute;left:0;text-align:left;margin-left:0;margin-top:94pt;width:37.25pt;height:23.7pt;z-index:2517201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" fillcolor="white [3201]" stroked="f" strokeweight=".5pt">
                <v:textbox>
                  <w:txbxContent>
                    <w:p w:rsidR="00C22965" w:rsidRPr="00130FAF" w:rsidRDefault="00C22965" w:rsidP="00D31B09">
                      <w:r>
                        <w:t xml:space="preserve">   (b)</w:t>
                      </w:r>
                    </w:p>
                  </w:txbxContent>
                </v:textbox>
                <w10:wrap anchorx="margin"/>
              </v:shape>
            </w:pict>
          </mc:Fallback>
        </mc:AlternateContent>
      </w:r>
      <w:r w:rsidR="00917B29">
        <w:rPr>
          <w:noProof/>
        </w:rPr>
        <w:drawing>
          <wp:inline distT="0" distB="0" distL="0" distR="0" wp14:anchorId="12BCF7C8" wp14:editId="767A797D">
            <wp:extent cx="4380951" cy="285875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88089" cy="2863414"/>
                    </a:xfrm>
                    <a:prstGeom prst="rect">
                      <a:avLst/>
                    </a:prstGeom>
                  </pic:spPr>
                </pic:pic>
              </a:graphicData>
            </a:graphic>
          </wp:inline>
        </w:drawing>
      </w:r>
    </w:p>
    <w:bookmarkStart w:id="11" w:name="_Toc525405074"/>
    <w:p w:rsidR="000340E7" w:rsidRDefault="00451759" w:rsidP="00251888">
      <w:pPr>
        <w:pStyle w:val="Caption"/>
      </w:pPr>
      <w:r>
        <mc:AlternateContent>
          <mc:Choice Requires="wps">
            <w:drawing>
              <wp:anchor distT="0" distB="0" distL="114300" distR="114300" simplePos="0" relativeHeight="251843072" behindDoc="0" locked="0" layoutInCell="1" allowOverlap="1" wp14:anchorId="53939556" wp14:editId="5FD4F7DB">
                <wp:simplePos x="0" y="0"/>
                <wp:positionH relativeFrom="column">
                  <wp:posOffset>2656936</wp:posOffset>
                </wp:positionH>
                <wp:positionV relativeFrom="paragraph">
                  <wp:posOffset>3422147</wp:posOffset>
                </wp:positionV>
                <wp:extent cx="473075" cy="300990"/>
                <wp:effectExtent l="0" t="0" r="3175" b="3810"/>
                <wp:wrapNone/>
                <wp:docPr id="1073741893" name="Text Box 107374189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451759">
                            <w:pPr>
                              <w:jc w:val="center"/>
                            </w:pPr>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939556" id="Text Box 1073741893" o:spid="_x0000_s1036" type="#_x0000_t202" style="position:absolute;left:0;text-align:left;margin-left:209.2pt;margin-top:269.45pt;width:37.25pt;height:23.7pt;z-index:251843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" fillcolor="white [3201]" stroked="f" strokeweight=".5pt">
                <v:textbox>
                  <w:txbxContent>
                    <w:p w:rsidR="00C22965" w:rsidRPr="00130FAF" w:rsidRDefault="00C22965" w:rsidP="00451759">
                      <w:pPr>
                        <w:jc w:val="center"/>
                      </w:pPr>
                      <w:r>
                        <w:t>(e)</w:t>
                      </w:r>
                    </w:p>
                  </w:txbxContent>
                </v:textbox>
              </v:shape>
            </w:pict>
          </mc:Fallback>
        </mc:AlternateContent>
      </w:r>
      <w:r>
        <mc:AlternateContent>
          <mc:Choice Requires="wps">
            <w:drawing>
              <wp:anchor distT="0" distB="0" distL="114300" distR="114300" simplePos="0" relativeHeight="251841024" behindDoc="0" locked="0" layoutInCell="1" allowOverlap="1" wp14:anchorId="083570D1" wp14:editId="0535B6C1">
                <wp:simplePos x="0" y="0"/>
                <wp:positionH relativeFrom="column">
                  <wp:posOffset>868141</wp:posOffset>
                </wp:positionH>
                <wp:positionV relativeFrom="paragraph">
                  <wp:posOffset>3418349</wp:posOffset>
                </wp:positionV>
                <wp:extent cx="473075" cy="300990"/>
                <wp:effectExtent l="0" t="0" r="3175" b="3810"/>
                <wp:wrapNone/>
                <wp:docPr id="122" name="Text Box 1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451759">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3570D1" id="Text Box 122" o:spid="_x0000_s1037" type="#_x0000_t202" style="position:absolute;left:0;text-align:left;margin-left:68.35pt;margin-top:269.15pt;width:37.25pt;height:23.7pt;z-index:251841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" fillcolor="white [3201]" stroked="f" strokeweight=".5pt">
                <v:textbox>
                  <w:txbxContent>
                    <w:p w:rsidR="00C22965" w:rsidRPr="00130FAF" w:rsidRDefault="00C22965" w:rsidP="00451759">
                      <w:pPr>
                        <w:jc w:val="center"/>
                      </w:pPr>
                      <w:r>
                        <w:t>(d)</w:t>
                      </w:r>
                    </w:p>
                  </w:txbxContent>
                </v:textbox>
              </v:shape>
            </w:pict>
          </mc:Fallback>
        </mc:AlternateContent>
      </w:r>
      <w:bookmarkStart w:id="12" w:name="_Toc523735283"/>
      <w:bookmarkStart w:id="13" w:name="_Ref525059426"/>
      <w:r w:rsidR="0062615D">
        <w:t xml:space="preserve">Figure </w:t>
      </w:r>
      <w:r w:rsidR="00494A48">
        <w:fldChar w:fldCharType="begin"/>
      </w:r>
      <w:r w:rsidR="00494A48">
        <w:instrText xml:space="preserve"> STYLEREF 1 \s </w:instrText>
      </w:r>
      <w:r w:rsidR="00494A48">
        <w:fldChar w:fldCharType="separate"/>
      </w:r>
      <w:r w:rsidR="00514A12">
        <w:rPr>
          <w:cs/>
        </w:rPr>
        <w:t>‎</w:t>
      </w:r>
      <w:r w:rsidR="00514A12">
        <w:t>2</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2</w:t>
      </w:r>
      <w:r w:rsidR="00494A48">
        <w:fldChar w:fldCharType="end"/>
      </w:r>
      <w:bookmarkEnd w:id="13"/>
      <w:r w:rsidR="0062615D">
        <w:t xml:space="preserve">: </w:t>
      </w:r>
      <w:r w:rsidR="0062615D" w:rsidRPr="007C42AB">
        <w:t>Precession of</w:t>
      </w:r>
      <w:r w:rsidR="007A531B">
        <w:t xml:space="preserve"> the</w:t>
      </w:r>
      <w:r w:rsidR="0062615D" w:rsidRPr="007C42AB">
        <w:t xml:space="preserve"> fat and </w:t>
      </w:r>
      <w:r w:rsidR="0062615D" w:rsidRPr="00582FC4">
        <w:t>water</w:t>
      </w:r>
      <w:r w:rsidR="0062615D" w:rsidRPr="007C42AB">
        <w:t xml:space="preserve"> protons</w:t>
      </w:r>
      <w:r w:rsidR="00046725">
        <w:t xml:space="preserve"> in different positions</w:t>
      </w:r>
      <w:r w:rsidR="0062615D" w:rsidRPr="007C42AB">
        <w:t>.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EndPr/>
        <w:sdtContent>
          <w:r w:rsidR="00CD2946">
            <w:fldChar w:fldCharType="begin"/>
          </w:r>
          <w:r w:rsidR="00B8294D">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OGIyMGJiYjktZTYxOS00ZGJjLThmNmQtZWE4MDVlNDlhOWVjIiwiVGV4dCI6IlszXSIsIldBSVZlcnNpb24iOiI2LjEuMC4wIn0=}</w:instrText>
          </w:r>
          <w:r w:rsidR="00CD2946">
            <w:fldChar w:fldCharType="separate"/>
          </w:r>
          <w:r w:rsidR="000E712B">
            <w:t>[3]</w:t>
          </w:r>
          <w:r w:rsidR="00CD2946">
            <w:fldChar w:fldCharType="end"/>
          </w:r>
        </w:sdtContent>
      </w:sdt>
      <w:r w:rsidR="0062615D" w:rsidRPr="007C42AB">
        <w:t>.</w:t>
      </w:r>
      <w:bookmarkEnd w:id="11"/>
      <w:bookmarkEnd w:id="12"/>
    </w:p>
    <w:p w:rsidR="00582FC4" w:rsidRPr="00582FC4" w:rsidRDefault="00582FC4" w:rsidP="00582FC4"/>
    <w:p w:rsidR="009331E8" w:rsidRDefault="001A6FEA" w:rsidP="001A6203">
      <w:r>
        <w:lastRenderedPageBreak/>
        <w:t>Although</w:t>
      </w:r>
      <w:r w:rsidR="000351EC">
        <w:t>, d</w:t>
      </w:r>
      <w:r w:rsidR="00E4345C">
        <w:t>ue to the fact that</w:t>
      </w:r>
      <w:r w:rsidR="00AB1C3C">
        <w:t xml:space="preserve"> the</w:t>
      </w:r>
      <w:r w:rsidR="00E4345C">
        <w:t xml:space="preserve"> fat</w:t>
      </w:r>
      <w:r w:rsidR="005759B4">
        <w:t xml:space="preserve"> </w:t>
      </w:r>
      <w:r w:rsidR="00E4345C">
        <w:t xml:space="preserve">protons </w:t>
      </w:r>
      <w:r w:rsidR="00744E0F">
        <w:t xml:space="preserve">have a </w:t>
      </w:r>
      <w:r w:rsidR="00744E0F" w:rsidRPr="00744E0F">
        <w:t>lower resonate frequency than</w:t>
      </w:r>
      <w:r w:rsidR="00ED5266">
        <w:t xml:space="preserve"> the</w:t>
      </w:r>
      <w:r w:rsidR="00E4345C" w:rsidRPr="00744E0F">
        <w:t xml:space="preserve"> water protons</w:t>
      </w:r>
      <w:r>
        <w:t xml:space="preserve">, </w:t>
      </w:r>
      <w:r w:rsidR="00E4345C" w:rsidRPr="009B1A43">
        <w:t xml:space="preserve">they </w:t>
      </w:r>
      <w:r w:rsidR="009B1A43" w:rsidRPr="009B1A43">
        <w:t>will be transferred</w:t>
      </w:r>
      <w:r w:rsidR="00E4345C" w:rsidRPr="009B1A43">
        <w:t xml:space="preserve"> to</w:t>
      </w:r>
      <w:r w:rsidR="006756AC">
        <w:t xml:space="preserve"> the pixels with</w:t>
      </w:r>
      <w:r w:rsidR="00E4345C" w:rsidRPr="009B1A43">
        <w:t xml:space="preserve"> a lower frequency </w:t>
      </w:r>
      <w:r w:rsidR="006756AC">
        <w:t>level</w:t>
      </w:r>
      <w:r w:rsidR="00E4345C" w:rsidRPr="009B1A43">
        <w:t xml:space="preserve"> in the readout direction</w:t>
      </w:r>
      <w:r w:rsidR="00515E19">
        <w:t>.</w:t>
      </w:r>
      <w:r w:rsidR="00E6678A">
        <w:t xml:space="preserve"> </w:t>
      </w:r>
      <w:r w:rsidR="00DF5498">
        <w:t xml:space="preserve">This </w:t>
      </w:r>
      <w:r w:rsidR="00A638FA" w:rsidRPr="00616070">
        <w:t>misregistration</w:t>
      </w:r>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w:t>
      </w:r>
      <w:r w:rsidR="00AF5BE7">
        <w:t>as</w:t>
      </w:r>
      <w:r w:rsidR="005C6C0F">
        <w:t xml:space="preserve"> it</w:t>
      </w:r>
      <w:r w:rsidR="00AF5BE7">
        <w:t xml:space="preserve"> is shown in Figure 2.3</w:t>
      </w:r>
      <w:r w:rsidR="00F56FD6" w:rsidRPr="0092231B">
        <w:t>.</w:t>
      </w:r>
      <w:r w:rsidR="00F6152D" w:rsidRPr="0092231B">
        <w:t xml:space="preserve"> </w:t>
      </w:r>
    </w:p>
    <w:p w:rsidR="00E111EC" w:rsidRDefault="00E111EC" w:rsidP="00D31B09"/>
    <w:p w:rsidR="00605F7A" w:rsidRDefault="00974768" w:rsidP="00974768">
      <w:pPr>
        <w:jc w:val="center"/>
      </w:pPr>
      <w:r>
        <w:rPr>
          <w:noProof/>
        </w:rPr>
        <mc:AlternateContent>
          <mc:Choice Requires="wps">
            <w:drawing>
              <wp:anchor distT="0" distB="0" distL="114300" distR="114300" simplePos="0" relativeHeight="251723264" behindDoc="0" locked="0" layoutInCell="1" allowOverlap="1" wp14:anchorId="78B0BFC2" wp14:editId="2FB977C7">
                <wp:simplePos x="0" y="0"/>
                <wp:positionH relativeFrom="column">
                  <wp:posOffset>1173878</wp:posOffset>
                </wp:positionH>
                <wp:positionV relativeFrom="paragraph">
                  <wp:posOffset>2755732</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D31B09">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B0BFC2" id="Text Box 30" o:spid="_x0000_s1038" type="#_x0000_t202" style="position:absolute;left:0;text-align:left;margin-left:92.45pt;margin-top:217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" fillcolor="white [3201]" stroked="f" strokeweight=".5pt">
                <v:textbox>
                  <w:txbxContent>
                    <w:p w:rsidR="00C22965" w:rsidRPr="00130FAF" w:rsidRDefault="00C22965" w:rsidP="00D31B09">
                      <w:r>
                        <w:t xml:space="preserve"> (</w:t>
                      </w:r>
                      <w:r w:rsidRPr="00130FAF">
                        <w:t>a</w:t>
                      </w:r>
                      <w:r>
                        <w:t>)</w:t>
                      </w:r>
                    </w:p>
                  </w:txbxContent>
                </v:textbox>
              </v:shape>
            </w:pict>
          </mc:Fallback>
        </mc:AlternateContent>
      </w:r>
      <w:r w:rsidR="00EB5F64">
        <w:rPr>
          <w:noProof/>
        </w:rPr>
        <mc:AlternateContent>
          <mc:Choice Requires="wps">
            <w:drawing>
              <wp:anchor distT="0" distB="0" distL="114300" distR="114300" simplePos="0" relativeHeight="251724288" behindDoc="0" locked="0" layoutInCell="1" allowOverlap="1" wp14:anchorId="7934E255" wp14:editId="7CDBDD4C">
                <wp:simplePos x="0" y="0"/>
                <wp:positionH relativeFrom="column">
                  <wp:posOffset>4248325</wp:posOffset>
                </wp:positionH>
                <wp:positionV relativeFrom="paragraph">
                  <wp:posOffset>2748169</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34E255" id="Text Box 32" o:spid="_x0000_s1039" type="#_x0000_t202" style="position:absolute;left:0;text-align:left;margin-left:334.5pt;margin-top:216.4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" fillcolor="white [3201]" stroked="f" strokeweight=".5pt">
                <v:textbox>
                  <w:txbxContent>
                    <w:p w:rsidR="00C22965" w:rsidRPr="00130FAF" w:rsidRDefault="00C22965" w:rsidP="00D31B09">
                      <w:r>
                        <w:t>(b)</w:t>
                      </w:r>
                    </w:p>
                  </w:txbxContent>
                </v:textbox>
              </v:shape>
            </w:pict>
          </mc:Fallback>
        </mc:AlternateContent>
      </w:r>
      <w:r w:rsidR="008951CB">
        <w:rPr>
          <w:noProof/>
        </w:rPr>
        <w:drawing>
          <wp:inline distT="0" distB="0" distL="0" distR="0" wp14:anchorId="19C5A7B8" wp14:editId="4EC0021A">
            <wp:extent cx="5707464" cy="2733376"/>
            <wp:effectExtent l="0" t="0" r="762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18">
                      <a:extLst>
                        <a:ext uri="{28A0092B-C50C-407E-A947-70E740481C1C}">
                          <a14:useLocalDpi xmlns:a14="http://schemas.microsoft.com/office/drawing/2010/main" val="0"/>
                        </a:ext>
                      </a:extLst>
                    </a:blip>
                    <a:srcRect l="750" t="1161" r="1271" b="2099"/>
                    <a:stretch/>
                  </pic:blipFill>
                  <pic:spPr bwMode="auto">
                    <a:xfrm>
                      <a:off x="0" y="0"/>
                      <a:ext cx="5907018" cy="2828945"/>
                    </a:xfrm>
                    <a:prstGeom prst="rect">
                      <a:avLst/>
                    </a:prstGeom>
                    <a:ln>
                      <a:noFill/>
                    </a:ln>
                    <a:extLst>
                      <a:ext uri="{53640926-AAD7-44D8-BBD7-CCE9431645EC}">
                        <a14:shadowObscured xmlns:a14="http://schemas.microsoft.com/office/drawing/2010/main"/>
                      </a:ext>
                    </a:extLst>
                  </pic:spPr>
                </pic:pic>
              </a:graphicData>
            </a:graphic>
          </wp:inline>
        </w:drawing>
      </w:r>
      <w:bookmarkStart w:id="14" w:name="_Toc523735284"/>
    </w:p>
    <w:p w:rsidR="00AC64CA" w:rsidRDefault="00AC64CA" w:rsidP="00AC64CA">
      <w:pPr>
        <w:jc w:val="center"/>
      </w:pPr>
    </w:p>
    <w:p w:rsidR="00CC5EF8" w:rsidRDefault="00C96550" w:rsidP="00251888">
      <w:pPr>
        <w:pStyle w:val="Caption"/>
      </w:pPr>
      <w:bookmarkStart w:id="15" w:name="_Toc525405075"/>
      <w:r>
        <w:t xml:space="preserve">Figure </w:t>
      </w:r>
      <w:r w:rsidR="00494A48">
        <w:fldChar w:fldCharType="begin"/>
      </w:r>
      <w:r w:rsidR="00494A48">
        <w:instrText xml:space="preserve"> STYLEREF 1 \s </w:instrText>
      </w:r>
      <w:r w:rsidR="00494A48">
        <w:fldChar w:fldCharType="separate"/>
      </w:r>
      <w:r w:rsidR="00514A12">
        <w:rPr>
          <w:cs/>
        </w:rPr>
        <w:t>‎</w:t>
      </w:r>
      <w:r w:rsidR="00514A12">
        <w:t>2</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3</w:t>
      </w:r>
      <w:r w:rsidR="00494A48">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w:t>
      </w:r>
      <w:r w:rsidR="00EB5F64">
        <w:t>s</w:t>
      </w:r>
      <w:r w:rsidRPr="007C42AB">
        <w:t>).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EndPr/>
        <w:sdtContent>
          <w:r w:rsidR="00CD2946">
            <w:fldChar w:fldCharType="begin"/>
          </w:r>
          <w:r w:rsidR="00B8294D">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DBiODczYTAtNWFjNi00ZjFlLWI1MGUtNzlhMTI5NjhlMjU1IiwiVGV4dCI6IlszXSIsIldBSVZlcnNpb24iOiI2LjEuMC4wIn0=}</w:instrText>
          </w:r>
          <w:r w:rsidR="00CD2946">
            <w:fldChar w:fldCharType="separate"/>
          </w:r>
          <w:r w:rsidR="000E712B">
            <w:t>[3]</w:t>
          </w:r>
          <w:r w:rsidR="00CD2946">
            <w:fldChar w:fldCharType="end"/>
          </w:r>
        </w:sdtContent>
      </w:sdt>
      <w:r w:rsidRPr="007C42AB">
        <w:t>.</w:t>
      </w:r>
      <w:bookmarkEnd w:id="14"/>
      <w:bookmarkEnd w:id="15"/>
    </w:p>
    <w:p w:rsidR="00556D08" w:rsidRPr="00556D08" w:rsidRDefault="00556D08" w:rsidP="00556D08"/>
    <w:p w:rsidR="00C5623A" w:rsidRPr="00381E02" w:rsidRDefault="00C5623A" w:rsidP="0007793C">
      <w:pPr>
        <w:pStyle w:val="Heading4"/>
      </w:pPr>
      <w:bookmarkStart w:id="16" w:name="_Toc525387363"/>
      <w:r w:rsidRPr="00381E02">
        <w:t xml:space="preserve">Phase </w:t>
      </w:r>
      <w:r w:rsidRPr="0007793C">
        <w:t>cancel</w:t>
      </w:r>
      <w:r w:rsidR="00007A57" w:rsidRPr="0007793C">
        <w:t>lation</w:t>
      </w:r>
      <w:r w:rsidR="00007A57" w:rsidRPr="00381E02">
        <w:t xml:space="preserve"> artifact</w:t>
      </w:r>
      <w:bookmarkEnd w:id="16"/>
    </w:p>
    <w:p w:rsidR="0028015F" w:rsidRPr="0028015F" w:rsidRDefault="00007A57" w:rsidP="005D08D5">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precessional</w:t>
      </w:r>
      <w:r w:rsidRPr="00F25659">
        <w:t xml:space="preserve"> frequency difference </w:t>
      </w:r>
      <w:r w:rsidR="004A3AF0">
        <w:t>of</w:t>
      </w:r>
      <w:r w:rsidRPr="00F25659">
        <w:t xml:space="preserve"> </w:t>
      </w:r>
      <w:r w:rsidR="004E1AC4">
        <w:t xml:space="preserve">the </w:t>
      </w:r>
      <w:r w:rsidRPr="00F25659">
        <w:t>fat and water protons</w:t>
      </w:r>
      <w:r w:rsidR="009F1641" w:rsidRPr="00DB20A5">
        <w:t>.</w:t>
      </w:r>
      <w:r w:rsidR="0053708C">
        <w:t xml:space="preserve"> </w:t>
      </w:r>
      <w:r w:rsidR="001D3DA9">
        <w:t>Exclusively, this kind of</w:t>
      </w:r>
      <w:r w:rsidR="00F203CA">
        <w:t xml:space="preserve"> the</w:t>
      </w:r>
      <w:r w:rsidR="001D3DA9">
        <w:t xml:space="preserve"> chemical shift-based artifact </w:t>
      </w:r>
      <w:r w:rsidR="00E73F82" w:rsidRPr="00E73F82">
        <w:t>occurs</w:t>
      </w:r>
      <w:r w:rsidR="001D3DA9" w:rsidRPr="00E73F82">
        <w:t xml:space="preserve"> in</w:t>
      </w:r>
      <w:r w:rsidR="00320B2E">
        <w:t xml:space="preserve"> the</w:t>
      </w:r>
      <w:r w:rsidR="001D3DA9" w:rsidRPr="00E73F82">
        <w:t xml:space="preserve"> gradient echo images.</w:t>
      </w:r>
      <w:r w:rsidR="00B12AC7">
        <w:t xml:space="preserve"> As it </w:t>
      </w:r>
      <w:r w:rsidR="00B12AC7" w:rsidRPr="00E73F82">
        <w:t xml:space="preserve">is </w:t>
      </w:r>
      <w:r w:rsidR="00E73F82" w:rsidRPr="00E73F82">
        <w:t xml:space="preserve">illustrated </w:t>
      </w:r>
      <w:r w:rsidR="00B12AC7" w:rsidRPr="00E73F82">
        <w:t>in</w:t>
      </w:r>
      <w:r w:rsidR="00E60209">
        <w:t xml:space="preserve"> the</w:t>
      </w:r>
      <w:r w:rsidR="00B12AC7" w:rsidRPr="00E73F82">
        <w:t xml:space="preserve"> Figure</w:t>
      </w:r>
      <w:r w:rsidR="004F2C1D">
        <w:t xml:space="preserve"> 2.4</w:t>
      </w:r>
      <w:r w:rsidR="00B12AC7">
        <w:t>, the artifact leads to a black line around the boundary of the tissue because of the destructive interference of</w:t>
      </w:r>
      <w:r w:rsidR="004E1AC4">
        <w:t xml:space="preserve"> the</w:t>
      </w:r>
      <w:r w:rsidR="00B12AC7">
        <w:t xml:space="preserve">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EndPr/>
        <w:sdtContent>
          <w:r w:rsidR="002B6300">
            <w:fldChar w:fldCharType="begin"/>
          </w:r>
          <w:r w:rsidR="00B8294D">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TI3ZDdmYzYtMTgzNi00ZDdiLTgxNzEtOTI3NzNiYTY3YzcwIiwiVGV4dCI6IlszXSIsIldBSVZlcnNpb24iOiI2LjEuMC4wIn0=}</w:instrText>
          </w:r>
          <w:r w:rsidR="002B6300">
            <w:fldChar w:fldCharType="separate"/>
          </w:r>
          <w:r w:rsidR="000E712B">
            <w:t>[3]</w:t>
          </w:r>
          <w:r w:rsidR="002B6300">
            <w:fldChar w:fldCharType="end"/>
          </w:r>
        </w:sdtContent>
      </w:sdt>
      <w:r w:rsidR="00B12AC7">
        <w:t xml:space="preserve">. </w:t>
      </w:r>
    </w:p>
    <w:p w:rsidR="00FA484B" w:rsidRDefault="00367CB2" w:rsidP="004A299E">
      <w:pPr>
        <w:jc w:val="center"/>
      </w:pPr>
      <w:r>
        <w:rPr>
          <w:noProof/>
        </w:rPr>
        <w:lastRenderedPageBreak/>
        <mc:AlternateContent>
          <mc:Choice Requires="wps">
            <w:drawing>
              <wp:anchor distT="0" distB="0" distL="114300" distR="114300" simplePos="0" relativeHeight="251726336" behindDoc="0" locked="0" layoutInCell="1" allowOverlap="1" wp14:anchorId="371D8B7E" wp14:editId="037D37C5">
                <wp:simplePos x="0" y="0"/>
                <wp:positionH relativeFrom="column">
                  <wp:posOffset>4332794</wp:posOffset>
                </wp:positionH>
                <wp:positionV relativeFrom="paragraph">
                  <wp:posOffset>2072500</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1D8B7E" id="Text Box 34" o:spid="_x0000_s1040" type="#_x0000_t202" style="position:absolute;left:0;text-align:left;margin-left:341.15pt;margin-top:163.2pt;width:37.25pt;height:23.7pt;z-index:25172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DU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" fillcolor="white [3201]" stroked="f" strokeweight=".5pt">
                <v:textbox>
                  <w:txbxContent>
                    <w:p w:rsidR="00C22965" w:rsidRPr="00130FAF" w:rsidRDefault="00C22965" w:rsidP="00D31B09">
                      <w:r>
                        <w:t>(b)</w:t>
                      </w:r>
                    </w:p>
                  </w:txbxContent>
                </v:textbox>
              </v:shape>
            </w:pict>
          </mc:Fallback>
        </mc:AlternateContent>
      </w:r>
      <w:r w:rsidR="00E97695">
        <w:rPr>
          <w:noProof/>
        </w:rPr>
        <mc:AlternateContent>
          <mc:Choice Requires="wps">
            <w:drawing>
              <wp:anchor distT="0" distB="0" distL="114300" distR="114300" simplePos="0" relativeHeight="251725312" behindDoc="0" locked="0" layoutInCell="1" allowOverlap="1" wp14:anchorId="75D12F9E" wp14:editId="751CC34C">
                <wp:simplePos x="0" y="0"/>
                <wp:positionH relativeFrom="column">
                  <wp:posOffset>1296803</wp:posOffset>
                </wp:positionH>
                <wp:positionV relativeFrom="paragraph">
                  <wp:posOffset>2061977</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D12F9E" id="Text Box 33" o:spid="_x0000_s1041" type="#_x0000_t202" style="position:absolute;left:0;text-align:left;margin-left:102.1pt;margin-top:162.35pt;width:37.25pt;height:23.7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Er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" fillcolor="white [3201]" stroked="f" strokeweight=".5pt">
                <v:textbox>
                  <w:txbxContent>
                    <w:p w:rsidR="00C22965" w:rsidRPr="00130FAF" w:rsidRDefault="00C22965" w:rsidP="00D31B09">
                      <w:r>
                        <w:t>(</w:t>
                      </w:r>
                      <w:r w:rsidRPr="00130FAF">
                        <w:t>a</w:t>
                      </w:r>
                      <w:r>
                        <w:t>)</w:t>
                      </w:r>
                    </w:p>
                  </w:txbxContent>
                </v:textbox>
              </v:shape>
            </w:pict>
          </mc:Fallback>
        </mc:AlternateContent>
      </w:r>
      <w:r w:rsidR="004947DC">
        <w:rPr>
          <w:noProof/>
        </w:rPr>
        <w:drawing>
          <wp:inline distT="0" distB="0" distL="0" distR="0" wp14:anchorId="6B7D2109" wp14:editId="3A693BCC">
            <wp:extent cx="5764489" cy="2074985"/>
            <wp:effectExtent l="0" t="0" r="825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19">
                      <a:extLst>
                        <a:ext uri="{28A0092B-C50C-407E-A947-70E740481C1C}">
                          <a14:useLocalDpi xmlns:a14="http://schemas.microsoft.com/office/drawing/2010/main" val="0"/>
                        </a:ext>
                      </a:extLst>
                    </a:blip>
                    <a:stretch>
                      <a:fillRect/>
                    </a:stretch>
                  </pic:blipFill>
                  <pic:spPr>
                    <a:xfrm>
                      <a:off x="0" y="0"/>
                      <a:ext cx="5888332" cy="2119563"/>
                    </a:xfrm>
                    <a:prstGeom prst="rect">
                      <a:avLst/>
                    </a:prstGeom>
                  </pic:spPr>
                </pic:pic>
              </a:graphicData>
            </a:graphic>
          </wp:inline>
        </w:drawing>
      </w:r>
    </w:p>
    <w:p w:rsidR="00AB1C3C" w:rsidRPr="00AB1C3C" w:rsidRDefault="00AB1C3C" w:rsidP="00251888">
      <w:pPr>
        <w:pStyle w:val="Caption"/>
      </w:pPr>
    </w:p>
    <w:p w:rsidR="00556D08" w:rsidRDefault="00FA484B" w:rsidP="00251888">
      <w:pPr>
        <w:pStyle w:val="Caption"/>
      </w:pPr>
      <w:bookmarkStart w:id="17" w:name="_Toc523735285"/>
      <w:bookmarkStart w:id="18" w:name="_Toc525405076"/>
      <w:r>
        <w:t xml:space="preserve">Figure </w:t>
      </w:r>
      <w:r w:rsidR="00494A48">
        <w:fldChar w:fldCharType="begin"/>
      </w:r>
      <w:r w:rsidR="00494A48">
        <w:instrText xml:space="preserve"> STYLEREF 1 \s </w:instrText>
      </w:r>
      <w:r w:rsidR="00494A48">
        <w:fldChar w:fldCharType="separate"/>
      </w:r>
      <w:r w:rsidR="00514A12">
        <w:rPr>
          <w:cs/>
        </w:rPr>
        <w:t>‎</w:t>
      </w:r>
      <w:r w:rsidR="00514A12">
        <w:t>2</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4</w:t>
      </w:r>
      <w:r w:rsidR="00494A48">
        <w:fldChar w:fldCharType="end"/>
      </w:r>
      <w:r w:rsidRPr="007C42AB">
        <w:t xml:space="preserve">: Phase cancellation artifact. (a) In this image (TE,4.5 ms) fat and water protons have the same phase; therefore, no </w:t>
      </w:r>
      <w:r w:rsidR="004F2C1D">
        <w:t xml:space="preserve">significant </w:t>
      </w:r>
      <w:r w:rsidRPr="007C42AB">
        <w:t>phase cancellation artifact is visible. (b) In this image (TE, 2.2 ms)</w:t>
      </w:r>
      <w:r w:rsidR="00F203CA">
        <w:t>,</w:t>
      </w:r>
      <w:r w:rsidRPr="007C42AB">
        <w:t xml:space="preserve">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EndPr/>
        <w:sdtContent>
          <w:r w:rsidR="002B6300">
            <w:fldChar w:fldCharType="begin"/>
          </w:r>
          <w:r w:rsidR="00B8294D">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Tg2ZTI2ZmYtNjBiMi00MWYyLWIxNWUtODhlNzA1ZjMwNzRjIiwiVGV4dCI6IlszXSIsIldBSVZlcnNpb24iOiI2LjEuMC4wIn0=}</w:instrText>
          </w:r>
          <w:r w:rsidR="002B6300">
            <w:fldChar w:fldCharType="separate"/>
          </w:r>
          <w:r w:rsidR="000E712B">
            <w:t>[3]</w:t>
          </w:r>
          <w:r w:rsidR="002B6300">
            <w:fldChar w:fldCharType="end"/>
          </w:r>
        </w:sdtContent>
      </w:sdt>
      <w:bookmarkEnd w:id="17"/>
      <w:r w:rsidR="00556D08">
        <w:t>.</w:t>
      </w:r>
      <w:bookmarkEnd w:id="18"/>
    </w:p>
    <w:p w:rsidR="002B7D01" w:rsidRPr="002B7D01" w:rsidRDefault="002B7D01" w:rsidP="002B7D01"/>
    <w:p w:rsidR="005526FA" w:rsidRPr="004E712E" w:rsidRDefault="005D2153" w:rsidP="00556D08">
      <w:pPr>
        <w:pStyle w:val="Heading4"/>
        <w:spacing w:before="100" w:beforeAutospacing="1"/>
      </w:pPr>
      <w:bookmarkStart w:id="19" w:name="_Toc525387364"/>
      <w:r>
        <w:t>Noise</w:t>
      </w:r>
      <w:bookmarkEnd w:id="19"/>
      <w:r w:rsidR="005F34FC">
        <w:t xml:space="preserve"> </w:t>
      </w:r>
    </w:p>
    <w:p w:rsidR="00F203CA" w:rsidRDefault="00503780" w:rsidP="008148A5">
      <w:pPr>
        <w:rPr>
          <w:noProof/>
        </w:rPr>
      </w:pPr>
      <w:r>
        <w:t>This type of</w:t>
      </w:r>
      <w:r w:rsidR="00F65B0A">
        <w:t xml:space="preserve"> the</w:t>
      </w:r>
      <w:r>
        <w:t xml:space="preserve"> artifacts </w:t>
      </w:r>
      <w:r w:rsidR="00BD2E61">
        <w:t>results</w:t>
      </w:r>
      <w:r w:rsidR="00735C3E" w:rsidRPr="00797243">
        <w:t xml:space="preserve"> from the MRI </w:t>
      </w:r>
      <w:r w:rsidR="00284086" w:rsidRPr="00797243">
        <w:t>hardware</w:t>
      </w:r>
      <w:r w:rsidR="00B5334A" w:rsidRPr="00797243">
        <w:t xml:space="preserve"> miscalibration</w:t>
      </w:r>
      <w:r w:rsidR="00951120">
        <w:t xml:space="preserve"> </w:t>
      </w:r>
      <w:r w:rsidR="005F34FC">
        <w:t xml:space="preserve">or the electrical connections </w:t>
      </w:r>
      <w:r w:rsidR="00A16018">
        <w:t>around</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EndPr/>
        <w:sdtContent>
          <w:r w:rsidR="002B6300">
            <w:fldChar w:fldCharType="begin"/>
          </w:r>
          <w:r w:rsidR="00B8294D">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OTQ0NGE3NGUtY2ZlMS00YzFmLWFjY2MtNjViZTYzZDExNjZlIiwiVGV4dCI6IlszXSIsIldBSVZlcnNpb24iOiI2LjEuMC4wIn0=}</w:instrText>
          </w:r>
          <w:r w:rsidR="002B6300">
            <w:fldChar w:fldCharType="separate"/>
          </w:r>
          <w:r w:rsidR="000E712B">
            <w:t>[3]</w:t>
          </w:r>
          <w:r w:rsidR="002B6300">
            <w:fldChar w:fldCharType="end"/>
          </w:r>
        </w:sdtContent>
      </w:sdt>
      <w:r w:rsidR="008D1C08" w:rsidRPr="00797243">
        <w:t>.</w:t>
      </w:r>
      <w:r w:rsidR="002B1238">
        <w:t xml:space="preserve"> </w:t>
      </w:r>
      <w:r w:rsidR="003F164A">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5F34FC">
        <w:t xml:space="preserve"> 2.5</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EndPr/>
        <w:sdtContent>
          <w:r w:rsidR="002B6300">
            <w:fldChar w:fldCharType="begin"/>
          </w:r>
          <w:r w:rsidR="00B8294D">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DA3MGNhZmEtN2Y3Yy00MTFkLThlODAtYTNkMmUwYTBmNWMxIiwiVGV4dCI6IlszXSIsIldBSVZlcnNpb24iOiI2LjEuMC4wIn0=}</w:instrText>
          </w:r>
          <w:r w:rsidR="002B6300">
            <w:fldChar w:fldCharType="separate"/>
          </w:r>
          <w:r w:rsidR="000E712B">
            <w:t>[3]</w:t>
          </w:r>
          <w:r w:rsidR="002B6300">
            <w:fldChar w:fldCharType="end"/>
          </w:r>
        </w:sdtContent>
      </w:sdt>
      <w:r w:rsidR="00B361E7">
        <w:t>.</w:t>
      </w:r>
      <w:r w:rsidR="00B63E6E" w:rsidRPr="00B63E6E">
        <w:rPr>
          <w:noProof/>
        </w:rPr>
        <w:t xml:space="preserve"> </w:t>
      </w:r>
    </w:p>
    <w:p w:rsidR="00957EE1" w:rsidRDefault="00206122" w:rsidP="004A2CDA">
      <w:r>
        <w:t>Another common noise in MR-</w:t>
      </w:r>
      <w:r w:rsidR="00991A57">
        <w:t>images sources from the hu</w:t>
      </w:r>
      <w:r w:rsidR="00587FCD">
        <w:t xml:space="preserve">man body and called </w:t>
      </w:r>
      <w:r w:rsidR="00991A57">
        <w:t>thermal noise. Th</w:t>
      </w:r>
      <w:r w:rsidR="007E25D7">
        <w:t>is</w:t>
      </w:r>
      <w:r w:rsidR="00991A57">
        <w:t xml:space="preserve"> noise causes Gaussian noise and Rician-distributed noise in</w:t>
      </w:r>
      <w:r w:rsidR="007E25D7">
        <w:t xml:space="preserve"> the</w:t>
      </w:r>
      <w:r w:rsidR="00991A57">
        <w:t xml:space="preserve"> both real and imaginary parts of the MRI signals. The noise is very signal-dependent </w:t>
      </w:r>
      <w:r w:rsidR="007C1D8A">
        <w:t>which</w:t>
      </w:r>
      <w:r>
        <w:t xml:space="preserve"> make</w:t>
      </w:r>
      <w:r w:rsidR="00991A57">
        <w:t xml:space="preserve"> </w:t>
      </w:r>
      <w:r>
        <w:t>extracting signals from noise</w:t>
      </w:r>
      <w:r w:rsidR="00991A57">
        <w:t xml:space="preserve"> a very difficult task. Depending on the </w:t>
      </w:r>
      <w:r>
        <w:t>pixels intensity in</w:t>
      </w:r>
      <w:r w:rsidR="00991A57">
        <w:t xml:space="preserve"> the image, Rician-distributed noise can be estimated as Gaussian-distributed noise </w:t>
      </w:r>
      <w:sdt>
        <w:sdtPr>
          <w:alias w:val="Don't edit this field"/>
          <w:tag w:val="CitaviPlaceholder#0000c4bd-f994-4163-a5a0-db955872db11"/>
          <w:id w:val="941342349"/>
          <w:placeholder>
            <w:docPart w:val="A2E97F7419A54353BE6545A6C6B4E865"/>
          </w:placeholder>
        </w:sdtPr>
        <w:sdtEndPr/>
        <w:sdtContent>
          <w:r w:rsidR="00991A57">
            <w:fldChar w:fldCharType="begin"/>
          </w:r>
          <w:r w:rsidR="00B8294D">
            <w:instrText>ADDIN CitaviPlaceholder{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RCwgRCAyMDExIC0gV2F2ZWxldCBCYXNlZCBJbWFnZSBEZW5vaXNpbmcgVGVjaG5pcXVlLmpwZyIsIkxpbmtlZFJlc291cmNlVHlwZSI6MSwiVXJpU3RyaW5nIjoiRCwgRCAyMDExIC0gV2F2ZWxldCBCYXNlZCBJbWFnZSBEZW5vaXNpbmcgVGVjaG5pcXVlLmpwZyIsIlByb3BlcnRpZXMiOnt9fSwiRG9pIjoiMTAuMTQ1NjkvSUpBQ1NBLjIwMTEuMDIwMzA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V0ifV19LCJUYWciOiJDaXRhdmlQbGFjZWhvbGRlciMwMDAwYzRiZC1mOTk0LTQxNjMtYTVhMC1kYjk1NTg3MmRiMTEiLCJUZXh0IjoiWzVdIiwiV0FJVmVyc2lvbiI6IjYuMS4wLjAifQ==}</w:instrText>
          </w:r>
          <w:r w:rsidR="00991A57">
            <w:fldChar w:fldCharType="separate"/>
          </w:r>
          <w:r w:rsidR="000E712B">
            <w:t>[5]</w:t>
          </w:r>
          <w:r w:rsidR="00991A57">
            <w:fldChar w:fldCharType="end"/>
          </w:r>
        </w:sdtContent>
      </w:sdt>
      <w:r w:rsidR="00991A57">
        <w:t xml:space="preserve">. A destructive </w:t>
      </w:r>
      <w:r w:rsidR="003A6EAE">
        <w:t>effect of this noise on the MR-</w:t>
      </w:r>
      <w:r w:rsidR="00991A57">
        <w:t>image</w:t>
      </w:r>
      <w:r w:rsidR="003A6EAE">
        <w:t>s</w:t>
      </w:r>
      <w:r w:rsidR="00991A57">
        <w:t xml:space="preserve"> is </w:t>
      </w:r>
      <w:r w:rsidR="003F3CBF">
        <w:t>the enhancement</w:t>
      </w:r>
      <w:r w:rsidR="00991A57">
        <w:t xml:space="preserve"> of the intensity value </w:t>
      </w:r>
      <w:r w:rsidR="00A91C8F">
        <w:t>in</w:t>
      </w:r>
      <w:r w:rsidR="00991A57">
        <w:t xml:space="preserve"> the low intensity regions which </w:t>
      </w:r>
      <w:r w:rsidR="004A2CDA">
        <w:t>decrease</w:t>
      </w:r>
      <w:r w:rsidR="00A91C8F">
        <w:t xml:space="preserve"> the  </w:t>
      </w:r>
      <w:r w:rsidR="004A2CDA">
        <w:t xml:space="preserve">total contrast </w:t>
      </w:r>
      <w:r w:rsidR="00542374">
        <w:t>in the</w:t>
      </w:r>
      <w:r w:rsidR="00991A57">
        <w:t xml:space="preserve"> image </w:t>
      </w:r>
      <w:sdt>
        <w:sdtPr>
          <w:alias w:val="Don't edit this field"/>
          <w:tag w:val="CitaviPlaceholder#4ed2c769-e4b6-4841-adb4-71b3d109a76e"/>
          <w:id w:val="1620176329"/>
          <w:placeholder>
            <w:docPart w:val="A2E97F7419A54353BE6545A6C6B4E865"/>
          </w:placeholder>
        </w:sdtPr>
        <w:sdtEndPr/>
        <w:sdtContent>
          <w:r w:rsidR="00991A57">
            <w:fldChar w:fldCharType="begin"/>
          </w:r>
          <w:r w:rsidR="00B8294D">
            <w:instrText>ADDIN CitaviPlaceholder{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MTc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}</w:instrText>
          </w:r>
          <w:r w:rsidR="00991A57">
            <w:fldChar w:fldCharType="separate"/>
          </w:r>
          <w:r w:rsidR="000E712B">
            <w:t>[6, 7]</w:t>
          </w:r>
          <w:r w:rsidR="00991A57">
            <w:fldChar w:fldCharType="end"/>
          </w:r>
        </w:sdtContent>
      </w:sdt>
      <w:r w:rsidR="00991A57">
        <w:t>.</w:t>
      </w:r>
    </w:p>
    <w:p w:rsidR="005D08D5" w:rsidRDefault="003D5F43" w:rsidP="00957EE1">
      <w:r>
        <w:rPr>
          <w:noProof/>
        </w:rPr>
        <w:lastRenderedPageBreak/>
        <w:drawing>
          <wp:anchor distT="0" distB="0" distL="114300" distR="114300" simplePos="0" relativeHeight="251715072" behindDoc="0" locked="0" layoutInCell="1" allowOverlap="1" wp14:anchorId="7227DFBE" wp14:editId="7EBF65AB">
            <wp:simplePos x="0" y="0"/>
            <wp:positionH relativeFrom="margin">
              <wp:posOffset>2903855</wp:posOffset>
            </wp:positionH>
            <wp:positionV relativeFrom="paragraph">
              <wp:posOffset>0</wp:posOffset>
            </wp:positionV>
            <wp:extent cx="2774315" cy="2039620"/>
            <wp:effectExtent l="0" t="0" r="698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0">
                      <a:extLst>
                        <a:ext uri="{28A0092B-C50C-407E-A947-70E740481C1C}">
                          <a14:useLocalDpi xmlns:a14="http://schemas.microsoft.com/office/drawing/2010/main" val="0"/>
                        </a:ext>
                      </a:extLst>
                    </a:blip>
                    <a:srcRect l="13802" r="5640" b="10078"/>
                    <a:stretch/>
                  </pic:blipFill>
                  <pic:spPr bwMode="auto">
                    <a:xfrm>
                      <a:off x="0" y="0"/>
                      <a:ext cx="277431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6096" behindDoc="0" locked="0" layoutInCell="1" allowOverlap="1" wp14:anchorId="0FAC55D3" wp14:editId="61652723">
            <wp:simplePos x="0" y="0"/>
            <wp:positionH relativeFrom="margin">
              <wp:posOffset>74295</wp:posOffset>
            </wp:positionH>
            <wp:positionV relativeFrom="paragraph">
              <wp:posOffset>0</wp:posOffset>
            </wp:positionV>
            <wp:extent cx="2648585" cy="203962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1">
                      <a:extLst>
                        <a:ext uri="{28A0092B-C50C-407E-A947-70E740481C1C}">
                          <a14:useLocalDpi xmlns:a14="http://schemas.microsoft.com/office/drawing/2010/main" val="0"/>
                        </a:ext>
                      </a:extLst>
                    </a:blip>
                    <a:srcRect l="331" t="302" r="32095" b="4589"/>
                    <a:stretch/>
                  </pic:blipFill>
                  <pic:spPr bwMode="auto">
                    <a:xfrm>
                      <a:off x="0" y="0"/>
                      <a:ext cx="264858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2B00">
        <w:rPr>
          <w:noProof/>
        </w:rPr>
        <mc:AlternateContent>
          <mc:Choice Requires="wps">
            <w:drawing>
              <wp:anchor distT="0" distB="0" distL="114300" distR="114300" simplePos="0" relativeHeight="251732480" behindDoc="0" locked="0" layoutInCell="1" allowOverlap="1" wp14:anchorId="009B5F5B" wp14:editId="63A5E047">
                <wp:simplePos x="0" y="0"/>
                <wp:positionH relativeFrom="margin">
                  <wp:posOffset>88265</wp:posOffset>
                </wp:positionH>
                <wp:positionV relativeFrom="paragraph">
                  <wp:posOffset>2243455</wp:posOffset>
                </wp:positionV>
                <wp:extent cx="5732145" cy="723265"/>
                <wp:effectExtent l="0" t="0" r="1905" b="635"/>
                <wp:wrapTopAndBottom/>
                <wp:docPr id="43" name="Text Box 43"/>
                <wp:cNvGraphicFramePr/>
                <a:graphic xmlns:a="http://schemas.openxmlformats.org/drawingml/2006/main">
                  <a:graphicData uri="http://schemas.microsoft.com/office/word/2010/wordprocessingShape">
                    <wps:wsp>
                      <wps:cNvSpPr txBox="1"/>
                      <wps:spPr>
                        <a:xfrm>
                          <a:off x="0" y="0"/>
                          <a:ext cx="5732145" cy="723265"/>
                        </a:xfrm>
                        <a:prstGeom prst="rect">
                          <a:avLst/>
                        </a:prstGeom>
                        <a:solidFill>
                          <a:prstClr val="white"/>
                        </a:solidFill>
                        <a:ln>
                          <a:noFill/>
                        </a:ln>
                      </wps:spPr>
                      <wps:txbx>
                        <w:txbxContent>
                          <w:p w:rsidR="00C22965" w:rsidRPr="00563DE9" w:rsidRDefault="00C22965" w:rsidP="00251888">
                            <w:pPr>
                              <w:pStyle w:val="Caption"/>
                            </w:pPr>
                            <w:bookmarkStart w:id="20" w:name="_Toc523735286"/>
                            <w:bookmarkStart w:id="21" w:name="_Toc524625263"/>
                            <w:bookmarkStart w:id="22" w:name="_Toc525405077"/>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518762594"/>
                              </w:sdtPr>
                              <w:sdtEnd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0"/>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9B5F5B" id="_x0000_t202" coordsize="21600,21600" o:spt="202" path="m,l,21600r21600,l21600,xe">
                <v:stroke joinstyle="miter"/>
                <v:path gradientshapeok="t" o:connecttype="rect"/>
              </v:shapetype>
              <v:shape id="Text Box 43" o:spid="_x0000_s1042" type="#_x0000_t202" style="position:absolute;left:0;text-align:left;margin-left:6.95pt;margin-top:176.65pt;width:451.35pt;height:56.95pt;z-index:25173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" stroked="f">
                <v:textbox inset="0,0,0,0">
                  <w:txbxContent>
                    <w:p w:rsidR="00C22965" w:rsidRPr="00563DE9" w:rsidRDefault="00C22965" w:rsidP="00251888">
                      <w:pPr>
                        <w:pStyle w:val="Caption"/>
                      </w:pPr>
                      <w:bookmarkStart w:id="23" w:name="_Toc523735286"/>
                      <w:bookmarkStart w:id="24" w:name="_Toc524625263"/>
                      <w:bookmarkStart w:id="25" w:name="_Toc525405077"/>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518762594"/>
                        </w:sdtPr>
                        <w:sdtEnd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3"/>
                      <w:bookmarkEnd w:id="24"/>
                      <w:bookmarkEnd w:id="25"/>
                    </w:p>
                  </w:txbxContent>
                </v:textbox>
                <w10:wrap type="topAndBottom" anchorx="margin"/>
              </v:shape>
            </w:pict>
          </mc:Fallback>
        </mc:AlternateContent>
      </w:r>
    </w:p>
    <w:p w:rsidR="00957EE1" w:rsidRDefault="00957EE1" w:rsidP="00957EE1"/>
    <w:p w:rsidR="00ED5266" w:rsidRDefault="00ED5266" w:rsidP="00044252"/>
    <w:p w:rsidR="00F44A0F" w:rsidRDefault="00F44A0F" w:rsidP="00044252"/>
    <w:p w:rsidR="00F44A0F" w:rsidRDefault="00F44A0F" w:rsidP="00044252"/>
    <w:p w:rsidR="00F44A0F" w:rsidRDefault="00F44A0F" w:rsidP="00044252"/>
    <w:p w:rsidR="00F44A0F" w:rsidRDefault="00F44A0F" w:rsidP="00044252"/>
    <w:p w:rsidR="00F44A0F" w:rsidRDefault="00F44A0F" w:rsidP="00044252"/>
    <w:p w:rsidR="00D611D3" w:rsidRDefault="00D611D3" w:rsidP="00044252"/>
    <w:p w:rsidR="00D611D3" w:rsidRDefault="00D611D3" w:rsidP="00044252"/>
    <w:p w:rsidR="00991A57" w:rsidRDefault="00991A57" w:rsidP="00044252"/>
    <w:p w:rsidR="00991A57" w:rsidRDefault="00991A57" w:rsidP="00044252"/>
    <w:p w:rsidR="00991A57" w:rsidRDefault="00991A57" w:rsidP="00044252"/>
    <w:p w:rsidR="00991A57" w:rsidRDefault="00991A57" w:rsidP="00044252"/>
    <w:p w:rsidR="00ED5266" w:rsidRPr="00E65B83" w:rsidRDefault="00ED5266" w:rsidP="00044252"/>
    <w:p w:rsidR="00FD4FC1" w:rsidRPr="008F78B7" w:rsidRDefault="009C5777" w:rsidP="00886BE1">
      <w:pPr>
        <w:pStyle w:val="Heading2"/>
      </w:pPr>
      <w:bookmarkStart w:id="26" w:name="_Ref523906202"/>
      <w:bookmarkStart w:id="27" w:name="_Ref524343556"/>
      <w:bookmarkStart w:id="28" w:name="_Toc525387365"/>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26"/>
      <w:bookmarkEnd w:id="27"/>
      <w:bookmarkEnd w:id="28"/>
    </w:p>
    <w:p w:rsidR="00914A0A" w:rsidRDefault="00AF0C56" w:rsidP="00251888">
      <w:pPr>
        <w:spacing w:after="240"/>
      </w:pPr>
      <w:r w:rsidRPr="002534AA">
        <w:t>iMRI</w:t>
      </w:r>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EndPr/>
        <w:sdtContent>
          <w:r w:rsidR="00D93414">
            <w:fldChar w:fldCharType="begin"/>
          </w:r>
          <w:r w:rsidR="00B8294D">
            <w:instrText>ADDIN CitaviPlaceholder{eyIkaWQiOiIxIiwiRW50cmllcyI6W3siJGlkIjoiMiIsIklkIjoiNjlkODEwZTMtMzM4Ni00NjI5LTlhNzgtYmY1ZTM1MTQ0NDg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MVQxODowNjozMyIsIlByb2plY3QiOnsiJHJlZiI6IjUifX0sIlVzZU51bWJlcmluZ1R5cGVPZlBhcmVudERvY3VtZW50IjpmYWxzZX0seyIkaWQiOiIyMSIsIklkIjoiNDJiNjNjY2MtYjg1NC00ZTA5LTllMWEtZmM3YWRhY2FlNDVkIiwiUmFuZ2VTdGFydCI6MiwiUmFuZ2VMZW5ndGgiOjQ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xVDE4OjA2OjMzIiwiUHJvamVjdCI6eyIkcmVmIjoiNSJ9fSwiVXNlTnVtYmVyaW5nVHlwZU9mUGFyZW50RG9jdW1lbnQiOmZhbHNlfV0sIkZvcm1hdHRlZFRleHQiOnsiJGlkIjoiMjUiLCJDb3VudCI6MSwiVGV4dFVuaXRzIjpbeyIkaWQiOiIyNiIsIkZvbnRTdHlsZSI6eyIkaWQiOiIyNyIsIk5ldXRyYWwiOnRydWV9LCJSZWFkaW5nT3JkZXIiOjEsIlRleHQiOiJbOCwgOV0ifV19LCJUYWciOiJDaXRhdmlQbGFjZWhvbGRlciNhOTdlZDE2Ni0wYzYyLTRkY2ItYmU1ZS00MjI3MjRhMzA1Y2IiLCJUZXh0IjoiWzgsIDldIiwiV0FJVmVyc2lvbiI6IjYuMS4wLjAifQ==}</w:instrText>
          </w:r>
          <w:r w:rsidR="00D93414">
            <w:fldChar w:fldCharType="separate"/>
          </w:r>
          <w:r w:rsidR="000E712B">
            <w:t>[8, 9]</w:t>
          </w:r>
          <w:r w:rsidR="00D93414">
            <w:fldChar w:fldCharType="end"/>
          </w:r>
        </w:sdtContent>
      </w:sdt>
      <w:r w:rsidRPr="002534AA">
        <w:t xml:space="preserve">. </w:t>
      </w:r>
      <w:r w:rsidR="00FF3382">
        <w:t>For the visualization of the instrument (e.g. biopsy needle or radio frequency ablation needle) during its progressive penetration to the target structure</w:t>
      </w:r>
      <w:r w:rsidR="00914A0A">
        <w:t>,</w:t>
      </w:r>
      <w:r w:rsidR="00FF3382">
        <w:t xml:space="preserv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EndPr/>
        <w:sdtContent>
          <w:r w:rsidR="00246FAA">
            <w:fldChar w:fldCharType="begin"/>
          </w:r>
          <w:r w:rsidR="00B8294D">
            <w:instrText>ADDIN CitaviPlaceholder{eyIkaWQiOiIxIiwiRW50cmllcyI6W3siJGlkIjoiMiIsIklkIjoiOWM0N2VkYzEtNDVkZi00NTQ3LTlmOTQtMzFmMmZjNzZmZTg3IiwiUmFuZ2VMZW5ndGgiOjM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S0yMVQxODowNjozMyIsIlByb2plY3QiOnsiJHJlZiI6IjUifX0sIlVzZU51bWJlcmluZ1R5cGVPZlBhcmVudERvY3VtZW50IjpmYWxzZX0seyIkaWQiOiI4IiwiSWQiOiJkYzFmNjBmNy1hM2JlLTRkNDYtYjdkNi1iNjRlYWVmNmE2YzQiLCJSYW5nZVN0YXJ0IjozLCJSYW5nZUxlbmd0aCI6NS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ktMjFUMTg6MDY6MzMiLCJQcm9qZWN0Ijp7IiRyZWYiOiI1In19LCJVc2VOdW1iZXJpbmdUeXBlT2ZQYXJlbnREb2N1bWVudCI6ZmFsc2V9XSwiRm9ybWF0dGVkVGV4dCI6eyIkaWQiOiIyMiIsIkNvdW50IjoxLCJUZXh0VW5pdHMiOlt7IiRpZCI6IjIzIiwiRm9udFN0eWxlIjp7IiRpZCI6IjI0IiwiTmV1dHJhbCI6dHJ1ZX0sIlJlYWRpbmdPcmRlciI6MSwiVGV4dCI6IlsxMCwgMTFdIn1dfSwiVGFnIjoiQ2l0YXZpUGxhY2Vob2xkZXIjNzcyMDNjOWYtYjYyZS00N2NmLWIzNTUtYjVkN2UxZTAxNTYwIiwiVGV4dCI6IlsxMCwgMTFdIiwiV0FJVmVyc2lvbiI6IjYuMS4wLjAifQ==}</w:instrText>
          </w:r>
          <w:r w:rsidR="00246FAA">
            <w:fldChar w:fldCharType="separate"/>
          </w:r>
          <w:r w:rsidR="000E712B">
            <w:t>[10, 11]</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EndPr/>
        <w:sdtContent>
          <w:r w:rsidR="00183A14">
            <w:fldChar w:fldCharType="begin"/>
          </w:r>
          <w:r w:rsidR="00B8294D">
            <w:instrText>ADDIN CitaviPlaceholder{eyIkaWQiOiIxIiwiRW50cmllcyI6W3siJGlkIjoiMiIsIklkIjoiOTI2Mjc3MTUtNGU1NC00M2FkLWExNmUtZTBiNzY3MWY0MzdjIiwiUmFuZ2VMZW5ndGgiOjQ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xMl0ifV19LCJUYWciOiJDaXRhdmlQbGFjZWhvbGRlciM0MjZjNzFlNi1hYzEwLTQ4NjQtYWFkZi1kOWFiMmM0ZTQ5YzAiLCJUZXh0IjoiWzEyXSIsIldBSVZlcnNpb24iOiI2LjEuMC4wIn0=}</w:instrText>
          </w:r>
          <w:r w:rsidR="00183A14">
            <w:fldChar w:fldCharType="separate"/>
          </w:r>
          <w:r w:rsidR="000E712B">
            <w:t>[12]</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EndPr/>
        <w:sdtContent>
          <w:r w:rsidR="00A34658">
            <w:fldChar w:fldCharType="begin"/>
          </w:r>
          <w:r w:rsidR="00B8294D">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S0yMVQxODowNjozMyIsIlByb2plY3QiOnsiJHJlZiI6IjUifX0sIlVzZU51bWJlcmluZ1R5cGVPZlBhcmVudERvY3VtZW50IjpmYWxzZX1dLCJGb3JtYXR0ZWRUZXh0Ijp7IiRpZCI6IjE4IiwiQ291bnQiOjEsIlRleHRVbml0cyI6W3siJGlkIjoiMTkiLCJGb250U3R5bGUiOnsiJGlkIjoiMjAiLCJOZXV0cmFsIjp0cnVlfSwiUmVhZGluZ09yZGVyIjoxLCJUZXh0IjoiWzEzXSJ9XX0sIlRhZyI6IkNpdGF2aVBsYWNlaG9sZGVyIzc0NWE5MmMxLWI5MjMtNGUyMi04ZjAwLTljMDI0MmM1M2ZmNiIsIlRleHQiOiJbMTNdIiwiV0FJVmVyc2lvbiI6IjYuMS4wLjAifQ==}</w:instrText>
          </w:r>
          <w:r w:rsidR="00A34658">
            <w:fldChar w:fldCharType="separate"/>
          </w:r>
          <w:r w:rsidR="000E712B">
            <w:t>[13]</w:t>
          </w:r>
          <w:r w:rsidR="00A34658">
            <w:fldChar w:fldCharType="end"/>
          </w:r>
        </w:sdtContent>
      </w:sdt>
      <w:r w:rsidR="002F2A66">
        <w:t xml:space="preserve"> (Figure</w:t>
      </w:r>
      <w:r w:rsidR="00AE6CC4">
        <w:t xml:space="preserve"> 2.6</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E3049B" w:rsidRDefault="00F55377" w:rsidP="00914A0A">
      <w:r>
        <w:rPr>
          <w:noProof/>
        </w:rPr>
        <mc:AlternateContent>
          <mc:Choice Requires="wps">
            <w:drawing>
              <wp:anchor distT="0" distB="0" distL="114300" distR="114300" simplePos="0" relativeHeight="251849216" behindDoc="0" locked="0" layoutInCell="1" allowOverlap="1" wp14:anchorId="6D99E2CD" wp14:editId="439EC410">
                <wp:simplePos x="0" y="0"/>
                <wp:positionH relativeFrom="column">
                  <wp:posOffset>4667306</wp:posOffset>
                </wp:positionH>
                <wp:positionV relativeFrom="paragraph">
                  <wp:posOffset>1510665</wp:posOffset>
                </wp:positionV>
                <wp:extent cx="473075" cy="300990"/>
                <wp:effectExtent l="0" t="0" r="3175" b="3810"/>
                <wp:wrapNone/>
                <wp:docPr id="1073741899" name="Text Box 10737418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E3049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99E2CD" id="Text Box 1073741899" o:spid="_x0000_s1043" type="#_x0000_t202" style="position:absolute;left:0;text-align:left;margin-left:367.5pt;margin-top:118.95pt;width:37.25pt;height:23.7pt;z-index:251849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" fillcolor="white [3201]" stroked="f" strokeweight=".5pt">
                <v:textbox>
                  <w:txbxContent>
                    <w:p w:rsidR="00C22965" w:rsidRPr="00130FAF" w:rsidRDefault="00C22965" w:rsidP="00E3049B">
                      <w:pPr>
                        <w:jc w:val="center"/>
                      </w:pPr>
                      <w:r>
                        <w:t>(c)</w:t>
                      </w:r>
                    </w:p>
                  </w:txbxContent>
                </v:textbox>
              </v:shape>
            </w:pict>
          </mc:Fallback>
        </mc:AlternateContent>
      </w:r>
      <w:r w:rsidR="00914A0A">
        <w:rPr>
          <w:rStyle w:val="PlaceholderText"/>
          <w:rFonts w:ascii="Calibri" w:eastAsia="Calibri" w:hAnsi="Calibri" w:cs="Calibri"/>
          <w:noProof/>
        </w:rPr>
        <mc:AlternateContent>
          <mc:Choice Requires="wpg">
            <w:drawing>
              <wp:inline distT="0" distB="0" distL="0" distR="0" wp14:anchorId="3CD481BD" wp14:editId="3F820707">
                <wp:extent cx="5731510" cy="1462405"/>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405"/>
                          <a:chOff x="-1" y="0"/>
                          <a:chExt cx="5756911" cy="1469390"/>
                        </a:xfrm>
                      </wpg:grpSpPr>
                      <pic:pic xmlns:pic="http://schemas.openxmlformats.org/drawingml/2006/picture">
                        <pic:nvPicPr>
                          <pic:cNvPr id="37" name="image1.png"/>
                          <pic:cNvPicPr>
                            <a:picLocks noChangeAspect="1"/>
                          </pic:cNvPicPr>
                        </pic:nvPicPr>
                        <pic:blipFill>
                          <a:blip r:embed="rId22">
                            <a:extLst/>
                          </a:blip>
                          <a:srcRect l="4170" r="59761"/>
                          <a:stretch>
                            <a:fillRect/>
                          </a:stretch>
                        </pic:blipFill>
                        <pic:spPr>
                          <a:xfrm>
                            <a:off x="1936469"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2">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3">
                            <a:extLst/>
                          </a:blip>
                          <a:stretch>
                            <a:fillRect/>
                          </a:stretch>
                        </pic:blipFill>
                        <pic:spPr>
                          <a:xfrm>
                            <a:off x="-1" y="4155"/>
                            <a:ext cx="1877935" cy="1464668"/>
                          </a:xfrm>
                          <a:prstGeom prst="rect">
                            <a:avLst/>
                          </a:prstGeom>
                          <a:ln w="12700" cap="flat">
                            <a:noFill/>
                            <a:miter lim="400000"/>
                          </a:ln>
                          <a:effectLst/>
                        </pic:spPr>
                      </pic:pic>
                    </wpg:wgp>
                  </a:graphicData>
                </a:graphic>
              </wp:inline>
            </w:drawing>
          </mc:Choice>
          <mc:Fallback>
            <w:pict>
              <v:group w14:anchorId="370AF083" id="officeArt object" o:spid="_x0000_s1026" style="width:451.3pt;height:115.15pt;mso-position-horizontal-relative:char;mso-position-vertical-relative:line" coordorigin=""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4"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4"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5" o:title=""/>
                  <v:path arrowok="t"/>
                </v:shape>
                <w10:anchorlock/>
              </v:group>
            </w:pict>
          </mc:Fallback>
        </mc:AlternateContent>
      </w:r>
      <w:r w:rsidR="00E3049B">
        <w:rPr>
          <w:noProof/>
        </w:rPr>
        <mc:AlternateContent>
          <mc:Choice Requires="wps">
            <w:drawing>
              <wp:anchor distT="0" distB="0" distL="114300" distR="114300" simplePos="0" relativeHeight="251847168" behindDoc="0" locked="0" layoutInCell="1" allowOverlap="1" wp14:anchorId="7A546970" wp14:editId="135DDBFC">
                <wp:simplePos x="0" y="0"/>
                <wp:positionH relativeFrom="column">
                  <wp:posOffset>2643021</wp:posOffset>
                </wp:positionH>
                <wp:positionV relativeFrom="paragraph">
                  <wp:posOffset>1512939</wp:posOffset>
                </wp:positionV>
                <wp:extent cx="473075" cy="300990"/>
                <wp:effectExtent l="0" t="0" r="3175" b="3810"/>
                <wp:wrapNone/>
                <wp:docPr id="1073741892" name="Text Box 107374189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E3049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546970" id="Text Box 1073741892" o:spid="_x0000_s1044" type="#_x0000_t202" style="position:absolute;left:0;text-align:left;margin-left:208.1pt;margin-top:119.15pt;width:37.25pt;height:23.7pt;z-index:251847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" fillcolor="white [3201]" stroked="f" strokeweight=".5pt">
                <v:textbox>
                  <w:txbxContent>
                    <w:p w:rsidR="00C22965" w:rsidRPr="00130FAF" w:rsidRDefault="00C22965" w:rsidP="00E3049B">
                      <w:pPr>
                        <w:jc w:val="center"/>
                      </w:pPr>
                      <w:r>
                        <w:t>(b)</w:t>
                      </w:r>
                    </w:p>
                  </w:txbxContent>
                </v:textbox>
              </v:shape>
            </w:pict>
          </mc:Fallback>
        </mc:AlternateContent>
      </w:r>
      <w:r w:rsidR="00E3049B">
        <w:rPr>
          <w:noProof/>
        </w:rPr>
        <mc:AlternateContent>
          <mc:Choice Requires="wps">
            <w:drawing>
              <wp:anchor distT="0" distB="0" distL="114300" distR="114300" simplePos="0" relativeHeight="251845120" behindDoc="0" locked="0" layoutInCell="1" allowOverlap="1" wp14:anchorId="12CD1469" wp14:editId="6094CD05">
                <wp:simplePos x="0" y="0"/>
                <wp:positionH relativeFrom="column">
                  <wp:posOffset>641445</wp:posOffset>
                </wp:positionH>
                <wp:positionV relativeFrom="paragraph">
                  <wp:posOffset>1511035</wp:posOffset>
                </wp:positionV>
                <wp:extent cx="473075" cy="300990"/>
                <wp:effectExtent l="0" t="0" r="3175" b="3810"/>
                <wp:wrapNone/>
                <wp:docPr id="99" name="Text Box 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E3049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CD1469" id="Text Box 99" o:spid="_x0000_s1045" type="#_x0000_t202" style="position:absolute;left:0;text-align:left;margin-left:50.5pt;margin-top:119pt;width:37.25pt;height:23.7pt;z-index:251845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" fillcolor="white [3201]" stroked="f" strokeweight=".5pt">
                <v:textbox>
                  <w:txbxContent>
                    <w:p w:rsidR="00C22965" w:rsidRPr="00130FAF" w:rsidRDefault="00C22965" w:rsidP="00E3049B">
                      <w:pPr>
                        <w:jc w:val="center"/>
                      </w:pPr>
                      <w:r>
                        <w:t>(</w:t>
                      </w:r>
                      <w:r w:rsidRPr="00130FAF">
                        <w:t>a</w:t>
                      </w:r>
                      <w:r>
                        <w:t>)</w:t>
                      </w:r>
                    </w:p>
                  </w:txbxContent>
                </v:textbox>
              </v:shape>
            </w:pict>
          </mc:Fallback>
        </mc:AlternateContent>
      </w:r>
      <w:bookmarkStart w:id="29" w:name="_Toc523735287"/>
    </w:p>
    <w:p w:rsidR="00914A0A" w:rsidRDefault="00914A0A" w:rsidP="00251888">
      <w:pPr>
        <w:pStyle w:val="Caption"/>
      </w:pPr>
    </w:p>
    <w:p w:rsidR="0054440F" w:rsidRPr="0054440F" w:rsidRDefault="00621BF7" w:rsidP="00251888">
      <w:pPr>
        <w:pStyle w:val="Caption"/>
      </w:pPr>
      <w:bookmarkStart w:id="30" w:name="_Toc525405078"/>
      <w:r>
        <w:t xml:space="preserve">Figure </w:t>
      </w:r>
      <w:r w:rsidR="00494A48">
        <w:fldChar w:fldCharType="begin"/>
      </w:r>
      <w:r w:rsidR="00494A48">
        <w:instrText xml:space="preserve"> STYLEREF 1 \s </w:instrText>
      </w:r>
      <w:r w:rsidR="00494A48">
        <w:fldChar w:fldCharType="separate"/>
      </w:r>
      <w:r w:rsidR="00514A12">
        <w:rPr>
          <w:cs/>
        </w:rPr>
        <w:t>‎</w:t>
      </w:r>
      <w:r w:rsidR="00514A12">
        <w:t>2</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6</w:t>
      </w:r>
      <w:r w:rsidR="00494A48">
        <w:fldChar w:fldCharType="end"/>
      </w:r>
      <w:r>
        <w:t>: MR-images of a liver biopsy procedure with the clinician’s hand indicating the desired puncture point and needle alignment, which is demonstrated by pressing the finger-tip and the finger axis (</w:t>
      </w:r>
      <w:r w:rsidR="008B58FE">
        <w:t>(a)</w:t>
      </w:r>
      <w:r>
        <w:t xml:space="preserve"> dent in the skin and green line placed above the finger axis), and guiding the needle during its penetration through the fat-layer (</w:t>
      </w:r>
      <w:r w:rsidR="008B58FE">
        <w:t>b</w:t>
      </w:r>
      <w:r>
        <w:t>) until the target area is reached (</w:t>
      </w:r>
      <w:r w:rsidR="008B58FE">
        <w:t>c</w:t>
      </w:r>
      <w:r>
        <w:t>).</w:t>
      </w:r>
      <w:bookmarkEnd w:id="29"/>
      <w:bookmarkEnd w:id="30"/>
    </w:p>
    <w:p w:rsidR="008B58FE" w:rsidRPr="00D65E4C" w:rsidRDefault="00DA7219" w:rsidP="002D0447">
      <w:pPr>
        <w:pStyle w:val="Heading3"/>
      </w:pPr>
      <w:bookmarkStart w:id="31" w:name="_Toc525387366"/>
      <w:r>
        <w:lastRenderedPageBreak/>
        <w:t xml:space="preserve">General tracking </w:t>
      </w:r>
      <w:r w:rsidR="00674E46">
        <w:t>approaches</w:t>
      </w:r>
      <w:bookmarkEnd w:id="31"/>
    </w:p>
    <w:p w:rsidR="0003360D" w:rsidRDefault="00FD4FC1" w:rsidP="0003360D">
      <w:r w:rsidRPr="005E4BA0">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121D49">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EndPr/>
        <w:sdtContent>
          <w:r w:rsidR="006C25FF" w:rsidRPr="00AB4070">
            <w:fldChar w:fldCharType="begin"/>
          </w:r>
          <w:r w:rsidR="00B8294D">
            <w:instrText>ADDIN CitaviPlaceholder{eyIkaWQiOiIxIiwiRW50cmllcyI6W3siJGlkIjoiMiIsIklkIjoiODJhNDViOTMtZWRlNy00NjcxLWIwZjQtZWViZTMxOWE2NjU5IiwiUmFuZ2VMZW5ndGgiOjM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cmVmIjoiNSJ9fSx7IiRpZCI6IjI5IiwiRmlyc3ROYW1lIjoiQmxhaW5lIiwiTGFzdE5hbWUiOiJDaHJvbmlrIiwiTWlkZGxlTmFtZSI6IkEuIiwiUHJvdGVjdGVkIjpmYWxzZSwiU2V4IjoyLCJDcmVhdGVkQnkiOiJfUGFyaXNhIiwiQ3JlYXRlZE9uIjoiMjAxOC0wOC0yOFQxNjozNDo1OSIsIk1vZGlmaWVkQnkiOiJfUGFyaXNhIiwiSWQiOiI0MjAwNGI4Ny1lYjU3LTQxMjQtYWIyYS02OTg2NTY4YTM2MjgiLCJNb2RpZmllZE9uIjoiMjAxOC0wOC0yOFQxNjozNDo1OSIsIlByb2plY3QiOnsiJHJlZiI6IjUifX0seyIkaWQiOiIzMC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MzEiLCJBdHRhY2htZW50Rm9sZGVyV2FzSW5GYWxsYmFja01vZGUiOmZhbHNlLCJMaW5rZWRSZXNvdXJjZVN0YXR1cyI6OCwiT3JpZ2luYWxTdHJpbmciOiJDZXBlaywgQ2hyb25payBldCBhbCAyMDE0IC0gVGhlIGVmZmVjdHMgb2YgbWFnbmV0aWMgZmllbGQuanBnIiwiTGlua2VkUmVzb3VyY2VUeXBlIjoxLCJVcmlTdHJpbmciOiJDZXBlaywgQ2hyb25payBldCBhbCAyMDE0IC0gVGhlIGVmZmVjdHMgb2YgbWFnbmV0aWMgZmllbGQuanBnIiwiUHJvcGVydGllcyI6e319LCJEb2kiOiIxMC4xMTE4LzEuNDg3MDk2MS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}</w:instrText>
          </w:r>
          <w:r w:rsidR="006C25FF" w:rsidRPr="00AB4070">
            <w:fldChar w:fldCharType="separate"/>
          </w:r>
          <w:r w:rsidR="000E712B">
            <w:t>[14–16]</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sterilizabl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EndPr/>
        <w:sdtContent>
          <w:r w:rsidR="00486832">
            <w:fldChar w:fldCharType="begin"/>
          </w:r>
          <w:r w:rsidR="00B8294D">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ktMjFUMTg6MDY6MzMiLCJQcm9qZWN0Ijp7IiRyZWYiOiI1In19LCJVc2VOdW1iZXJpbmdUeXBlT2ZQYXJlbnREb2N1bWVudCI6ZmFsc2V9XSwiRm9ybWF0dGVkVGV4dCI6eyIkaWQiOiIyMCIsIkNvdW50IjoxLCJUZXh0VW5pdHMiOlt7IiRpZCI6IjIxIiwiRm9udFN0eWxlIjp7IiRpZCI6IjIyIiwiTmV1dHJhbCI6dHJ1ZX0sIlJlYWRpbmdPcmRlciI6MSwiVGV4dCI6IlsxN10ifV19LCJUYWciOiJDaXRhdmlQbGFjZWhvbGRlciNkM2M0NDdmMi1kNmEwLTQyMTEtYWQ0NS02MTMxMDZlNzExZWMiLCJUZXh0IjoiWzE3XSIsIldBSVZlcnNpb24iOiI2LjEuMC4wIn0=}</w:instrText>
          </w:r>
          <w:r w:rsidR="00486832">
            <w:fldChar w:fldCharType="separate"/>
          </w:r>
          <w:r w:rsidR="000E712B">
            <w:t>[17]</w:t>
          </w:r>
          <w:r w:rsidR="00486832">
            <w:fldChar w:fldCharType="end"/>
          </w:r>
        </w:sdtContent>
      </w:sdt>
      <w:r w:rsidR="00486832">
        <w:t>.</w:t>
      </w:r>
    </w:p>
    <w:p w:rsidR="00144538" w:rsidRDefault="003930B9" w:rsidP="00144538">
      <w:r>
        <w:t xml:space="preserve">In contrast, the fixation </w:t>
      </w:r>
      <w:r w:rsidR="00BD59EC">
        <w:t xml:space="preserve">of a marker on the </w:t>
      </w:r>
      <w:r w:rsidR="004C0875">
        <w:t>interventional device provides the possibility for measuring alignment directly in the MR-signal</w:t>
      </w:r>
      <w:r w:rsidR="00A72EA2">
        <w:t>. There are multiple types of markers which can be categorized into active or passive markers.</w:t>
      </w:r>
      <w:r w:rsidR="00726797">
        <w:t xml:space="preserve"> Since the active markers </w:t>
      </w:r>
      <w:r w:rsidR="002C2844">
        <w:t>(e.g.</w:t>
      </w:r>
      <w:r w:rsidR="00B062D2">
        <w:t xml:space="preserve"> direct current coils, resonant rf-coils, gradient field measurement coils) provide signals by influencing or detecting the magnetic field of the MRI</w:t>
      </w:r>
      <w:r w:rsidR="00EE2611">
        <w:t>,</w:t>
      </w:r>
      <w:r w:rsidR="00B062D2">
        <w:t xml:space="preserve">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EndPr/>
        <w:sdtContent>
          <w:r w:rsidR="00486832">
            <w:fldChar w:fldCharType="begin"/>
          </w:r>
          <w:r w:rsidR="00B8294D">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}</w:instrText>
          </w:r>
          <w:r w:rsidR="00486832">
            <w:fldChar w:fldCharType="separate"/>
          </w:r>
          <w:r w:rsidR="000E712B">
            <w:t>[18–20]</w:t>
          </w:r>
          <w:r w:rsidR="00486832">
            <w:fldChar w:fldCharType="end"/>
          </w:r>
        </w:sdtContent>
      </w:sdt>
      <w:r w:rsidR="00B062D2">
        <w:t>. In contrast, passive fiducial MRI markers do not contain any metallic subs</w:t>
      </w:r>
      <w:r w:rsidR="002A2214">
        <w:t>tances and can be seen directly</w:t>
      </w:r>
      <w:r w:rsidR="00BF5496">
        <w:t xml:space="preserve"> in the MRI image</w:t>
      </w:r>
      <w:r w:rsidR="00F028A1">
        <w:t xml:space="preserve"> </w:t>
      </w:r>
      <w:sdt>
        <w:sdtPr>
          <w:alias w:val="Don't edit this field"/>
          <w:tag w:val="CitaviPlaceholder#fd221d77-e256-49be-98a0-73f8a20d25b4"/>
          <w:id w:val="-154610605"/>
          <w:placeholder>
            <w:docPart w:val="DefaultPlaceholder_-1854013440"/>
          </w:placeholder>
        </w:sdtPr>
        <w:sdtEndPr/>
        <w:sdtContent>
          <w:r w:rsidR="00F028A1">
            <w:fldChar w:fldCharType="begin"/>
          </w:r>
          <w:r w:rsidR="00B8294D">
            <w:instrText>ADDIN CitaviPlaceholder{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}</w:instrText>
          </w:r>
          <w:r w:rsidR="00F028A1">
            <w:fldChar w:fldCharType="separate"/>
          </w:r>
          <w:r w:rsidR="000E712B">
            <w:t>[21]</w:t>
          </w:r>
          <w:r w:rsidR="00F028A1">
            <w:fldChar w:fldCharType="end"/>
          </w:r>
        </w:sdtContent>
      </w:sdt>
      <w:r w:rsidR="00144538">
        <w:t>.</w:t>
      </w:r>
    </w:p>
    <w:p w:rsidR="00144538" w:rsidRPr="00587DB5" w:rsidRDefault="00144538" w:rsidP="00144538"/>
    <w:p w:rsidR="007663AD" w:rsidRPr="005926BC" w:rsidRDefault="005A0A81" w:rsidP="002D0447">
      <w:pPr>
        <w:pStyle w:val="Heading3"/>
      </w:pPr>
      <w:bookmarkStart w:id="32" w:name="_Toc525387367"/>
      <w:r>
        <w:t>Passive MRI marker t</w:t>
      </w:r>
      <w:r w:rsidR="007663AD" w:rsidRPr="005926BC">
        <w:t>racking</w:t>
      </w:r>
      <w:bookmarkEnd w:id="32"/>
    </w:p>
    <w:p w:rsidR="005C290D" w:rsidRDefault="007663AD" w:rsidP="007D4193">
      <w:pPr>
        <w:rPr>
          <w:rFonts w:cstheme="minorHAnsi"/>
        </w:rPr>
      </w:pPr>
      <w:r w:rsidRPr="00AB4070">
        <w:t>Passive</w:t>
      </w:r>
      <w:r w:rsidR="00753E60">
        <w:t xml:space="preserve"> marker</w:t>
      </w:r>
      <w:r w:rsidRPr="00AB4070">
        <w:t xml:space="preserve"> tracking in MRI </w:t>
      </w:r>
      <w:r w:rsidR="002146C3">
        <w:t>is defined as</w:t>
      </w:r>
      <w:r w:rsidR="00031DB7">
        <w:t xml:space="preserve"> </w:t>
      </w:r>
      <w:r w:rsidRPr="00AB4070">
        <w:t>embedding fiducial markers within the device</w:t>
      </w:r>
      <w:r w:rsidR="002146C3">
        <w:t xml:space="preserve"> for tracking of</w:t>
      </w:r>
      <w:r w:rsidRPr="00AB4070">
        <w:t xml:space="preserve"> the</w:t>
      </w:r>
      <w:r w:rsidR="002146C3">
        <w:t xml:space="preserve"> device</w:t>
      </w:r>
      <w:r w:rsidRPr="00AB4070">
        <w:t xml:space="preserve"> pose by localizing the fiducial marker</w:t>
      </w:r>
      <w:r w:rsidR="002A7917">
        <w:t>s</w:t>
      </w:r>
      <w:r w:rsidR="00CF407D">
        <w:t xml:space="preserve"> </w:t>
      </w:r>
      <w:sdt>
        <w:sdtPr>
          <w:alias w:val="Don't edit this field"/>
          <w:tag w:val="CitaviPlaceholder#162d8269-9beb-48bd-bdc2-1d320fa910a6"/>
          <w:id w:val="1297410118"/>
          <w:placeholder>
            <w:docPart w:val="DefaultPlaceholder_-1854013440"/>
          </w:placeholder>
        </w:sdtPr>
        <w:sdtEndPr/>
        <w:sdtContent>
          <w:r w:rsidR="00CF407D">
            <w:fldChar w:fldCharType="begin"/>
          </w:r>
          <w:r w:rsidR="00B8294D">
            <w:instrText>ADDIN CitaviPlaceholder{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}</w:instrText>
          </w:r>
          <w:r w:rsidR="00CF407D">
            <w:fldChar w:fldCharType="separate"/>
          </w:r>
          <w:r w:rsidR="000E712B">
            <w:t>[22]</w:t>
          </w:r>
          <w:r w:rsidR="00CF407D">
            <w:fldChar w:fldCharType="end"/>
          </w:r>
        </w:sdtContent>
      </w:sdt>
      <w:r w:rsidRPr="00AB4070">
        <w:t xml:space="preserve">. The known geometric configuration of the fiducial markers assists to relate the device’s and MR’s coordinate </w:t>
      </w:r>
      <w:r w:rsidRPr="00AB4070">
        <w:lastRenderedPageBreak/>
        <w:t>systems</w:t>
      </w:r>
      <w:r w:rsidR="001A15F8">
        <w:t xml:space="preserve"> </w:t>
      </w:r>
      <w:sdt>
        <w:sdtPr>
          <w:alias w:val="Don't edit this field"/>
          <w:tag w:val="CitaviPlaceholder#c234cb19-13d1-415f-b4e5-f92a800af8b9"/>
          <w:id w:val="566306280"/>
          <w:placeholder>
            <w:docPart w:val="DefaultPlaceholder_-1854013440"/>
          </w:placeholder>
        </w:sdtPr>
        <w:sdtEndPr/>
        <w:sdtContent>
          <w:r w:rsidR="001A15F8">
            <w:fldChar w:fldCharType="begin"/>
          </w:r>
          <w:r w:rsidR="00B8294D">
            <w:instrText>ADDIN CitaviPlaceholder{eyIkaWQiOiIxIiwiRW50cmllcyI6W3siJGlkIjoiMiIsIklkIjoiODlmZmFjNTktNzg4Mi00NDM1LWI1ZGQtZDVjZmJiNjM2OWI5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NjMjM0Y2IxOS0xM2QxLTQxNWYtYjRlNS1mOTJhODAwYWY4YjkiLCJUZXh0IjoiWzE2XSIsIldBSVZlcnNpb24iOiI2LjEuMC4wIn0=}</w:instrText>
          </w:r>
          <w:r w:rsidR="001A15F8">
            <w:fldChar w:fldCharType="separate"/>
          </w:r>
          <w:r w:rsidR="000E712B">
            <w:t>[16]</w:t>
          </w:r>
          <w:r w:rsidR="001A15F8">
            <w:fldChar w:fldCharType="end"/>
          </w:r>
        </w:sdtContent>
      </w:sdt>
      <w:r w:rsidRPr="00AB4070">
        <w:t xml:space="preserve">. </w:t>
      </w:r>
      <w:r w:rsidRPr="00AB4070">
        <w:rPr>
          <w:rFonts w:cstheme="minorHAnsi"/>
        </w:rPr>
        <w:t>The</w:t>
      </w:r>
      <w:r w:rsidR="00424BAA">
        <w:rPr>
          <w:rFonts w:cstheme="minorHAnsi"/>
        </w:rPr>
        <w:t xml:space="preserve"> main</w:t>
      </w:r>
      <w:r w:rsidRPr="00AB4070">
        <w:rPr>
          <w:rFonts w:cstheme="minorHAnsi"/>
        </w:rPr>
        <w:t xml:space="preserve"> </w:t>
      </w:r>
      <w:r w:rsidR="008D2B6A">
        <w:rPr>
          <w:rFonts w:cstheme="minorHAnsi"/>
        </w:rPr>
        <w:t>advantage</w:t>
      </w:r>
      <w:r w:rsidRPr="00AB4070">
        <w:rPr>
          <w:rFonts w:cstheme="minorHAnsi"/>
        </w:rPr>
        <w:t xml:space="preserve"> </w:t>
      </w:r>
      <w:r w:rsidR="00424BAA">
        <w:rPr>
          <w:rFonts w:cstheme="minorHAnsi"/>
        </w:rPr>
        <w:t>in this</w:t>
      </w:r>
      <w:r w:rsidR="008D2B6A">
        <w:rPr>
          <w:rFonts w:cstheme="minorHAnsi"/>
        </w:rPr>
        <w:t xml:space="preserve"> approach is </w:t>
      </w:r>
      <w:r w:rsidR="002A7917">
        <w:rPr>
          <w:rFonts w:cstheme="minorHAnsi"/>
        </w:rPr>
        <w:t xml:space="preserve">the </w:t>
      </w:r>
      <w:r w:rsidR="00211D78">
        <w:rPr>
          <w:rFonts w:cstheme="minorHAnsi"/>
        </w:rPr>
        <w:t>simple</w:t>
      </w:r>
      <w:r w:rsidR="00CF1A63">
        <w:rPr>
          <w:rFonts w:cstheme="minorHAnsi"/>
        </w:rPr>
        <w:t>r</w:t>
      </w:r>
      <w:r w:rsidR="008D2B6A">
        <w:rPr>
          <w:rFonts w:cstheme="minorHAnsi"/>
        </w:rPr>
        <w:t xml:space="preserve"> calibration method</w:t>
      </w:r>
      <w:r w:rsidR="002A7917">
        <w:rPr>
          <w:rFonts w:cstheme="minorHAnsi"/>
        </w:rPr>
        <w:t xml:space="preserve"> of the markers inside the MRI </w:t>
      </w:r>
      <w:r w:rsidR="00EB4D19">
        <w:rPr>
          <w:rFonts w:cstheme="minorHAnsi"/>
        </w:rPr>
        <w:t xml:space="preserve">coordinate system, </w:t>
      </w:r>
      <w:r w:rsidR="002A7917">
        <w:rPr>
          <w:rFonts w:cstheme="minorHAnsi"/>
        </w:rPr>
        <w:t>because</w:t>
      </w:r>
      <w:r w:rsidRPr="00AB4070">
        <w:rPr>
          <w:rFonts w:cstheme="minorHAnsi"/>
        </w:rPr>
        <w:t xml:space="preserve"> both the interventional device and the patient’s anatomy </w:t>
      </w:r>
      <w:r w:rsidR="00211D78">
        <w:rPr>
          <w:rFonts w:cstheme="minorHAnsi"/>
        </w:rPr>
        <w:t>can be</w:t>
      </w:r>
      <w:r w:rsidRPr="00AB4070">
        <w:rPr>
          <w:rFonts w:cstheme="minorHAnsi"/>
        </w:rPr>
        <w:t xml:space="preserve"> observed in the same image space</w:t>
      </w:r>
      <w:r w:rsidR="002A7917">
        <w:rPr>
          <w:rFonts w:cstheme="minorHAnsi"/>
        </w:rPr>
        <w:t>.</w:t>
      </w:r>
      <w:r w:rsidR="003A4C01">
        <w:rPr>
          <w:rFonts w:cstheme="minorHAnsi"/>
        </w:rPr>
        <w:t xml:space="preserve"> H</w:t>
      </w:r>
      <w:r w:rsidR="003A4C01" w:rsidRPr="00AB4070">
        <w:rPr>
          <w:rFonts w:cstheme="minorHAnsi"/>
        </w:rPr>
        <w:t xml:space="preserve">owever, a compromise between </w:t>
      </w:r>
      <w:r w:rsidR="003A4C01">
        <w:rPr>
          <w:rFonts w:cstheme="minorHAnsi"/>
        </w:rPr>
        <w:t>the acquisition time</w:t>
      </w:r>
      <w:r w:rsidR="003A4C01" w:rsidRPr="00AB4070">
        <w:rPr>
          <w:rFonts w:cstheme="minorHAnsi"/>
        </w:rPr>
        <w:t xml:space="preserve"> and</w:t>
      </w:r>
      <w:r w:rsidR="00976852">
        <w:rPr>
          <w:rFonts w:cstheme="minorHAnsi"/>
        </w:rPr>
        <w:t xml:space="preserve"> the</w:t>
      </w:r>
      <w:r w:rsidR="003A4C01" w:rsidRPr="00AB4070">
        <w:rPr>
          <w:rFonts w:cstheme="minorHAnsi"/>
        </w:rPr>
        <w:t xml:space="preserve"> </w:t>
      </w:r>
      <w:r w:rsidR="003A4C01">
        <w:rPr>
          <w:rFonts w:cstheme="minorHAnsi"/>
        </w:rPr>
        <w:t xml:space="preserve">image resolution </w:t>
      </w:r>
      <w:r w:rsidR="00791492">
        <w:rPr>
          <w:rFonts w:cstheme="minorHAnsi"/>
        </w:rPr>
        <w:t>has to be considered</w:t>
      </w:r>
      <w:r w:rsidR="003A4C01">
        <w:rPr>
          <w:rFonts w:cstheme="minorHAnsi"/>
        </w:rPr>
        <w:t xml:space="preserve"> for an accurate and reliable</w:t>
      </w:r>
      <w:r w:rsidR="00E90EB8">
        <w:rPr>
          <w:rFonts w:cstheme="minorHAnsi"/>
        </w:rPr>
        <w:t xml:space="preserve"> marker</w:t>
      </w:r>
      <w:r w:rsidR="003A4C01" w:rsidRPr="00AB4070">
        <w:rPr>
          <w:rFonts w:cstheme="minorHAnsi"/>
        </w:rPr>
        <w:t xml:space="preserve"> localization</w:t>
      </w:r>
      <w:sdt>
        <w:sdtPr>
          <w:rPr>
            <w:rFonts w:cstheme="minorHAnsi"/>
          </w:rPr>
          <w:alias w:val="Don't edit this field"/>
          <w:tag w:val="CitaviPlaceholder#94d496ed-37b5-405d-8a2a-8e59a3d4c006"/>
          <w:id w:val="-1889566585"/>
          <w:placeholder>
            <w:docPart w:val="DefaultPlaceholder_-1854013440"/>
          </w:placeholder>
        </w:sdtPr>
        <w:sdtEndPr/>
        <w:sdtContent>
          <w:r w:rsidR="001A15F8">
            <w:rPr>
              <w:rFonts w:cstheme="minorHAnsi"/>
            </w:rPr>
            <w:fldChar w:fldCharType="begin"/>
          </w:r>
          <w:r w:rsidR="00991A57">
            <w:rPr>
              <w:rFonts w:cstheme="minorHAnsi"/>
            </w:rPr>
            <w:instrText>ADDIN CitaviPlaceholder{eyIkaWQiOiIxIiwiRW50cmllcyI6W3siJGlkIjoiMiIsIklkIjoiOWFlYzhhYTYtYjRjMy00OTA1LWE1YzMtNjM3MTkwZGY1M2Ji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OTRkNDk2ZWQtMzdiNS00MDVkLThhMmEtOGU1OWEzZDRjMDA2IiwiVGV4dCI6IlsyM10iLCJXQUlWZXJzaW9uIjoiNi4xLjAuMCJ9}</w:instrText>
          </w:r>
          <w:r w:rsidR="001A15F8">
            <w:rPr>
              <w:rFonts w:cstheme="minorHAnsi"/>
            </w:rPr>
            <w:fldChar w:fldCharType="separate"/>
          </w:r>
          <w:r w:rsidR="000E712B">
            <w:rPr>
              <w:rFonts w:cstheme="minorHAnsi"/>
            </w:rPr>
            <w:t>[23]</w:t>
          </w:r>
          <w:r w:rsidR="001A15F8">
            <w:rPr>
              <w:rFonts w:cstheme="minorHAnsi"/>
            </w:rPr>
            <w:fldChar w:fldCharType="end"/>
          </w:r>
        </w:sdtContent>
      </w:sdt>
      <w:r w:rsidR="005C290D">
        <w:rPr>
          <w:rFonts w:cstheme="minorHAnsi"/>
        </w:rPr>
        <w:t>.</w:t>
      </w:r>
      <w:r w:rsidR="00052F6B">
        <w:rPr>
          <w:rFonts w:cstheme="minorHAnsi"/>
        </w:rPr>
        <w:t xml:space="preserve"> </w:t>
      </w:r>
    </w:p>
    <w:p w:rsidR="00587DB5" w:rsidRDefault="00052F6B" w:rsidP="002D0447">
      <w:r>
        <w:rPr>
          <w:rFonts w:cstheme="minorHAnsi"/>
        </w:rPr>
        <w:t xml:space="preserve">Z-frame marker is </w:t>
      </w:r>
      <w:r>
        <w:t>o</w:t>
      </w:r>
      <w:r w:rsidR="00EF1901">
        <w:t>ne of the well-known</w:t>
      </w:r>
      <w:r w:rsidR="00294E31">
        <w:t xml:space="preserve"> </w:t>
      </w:r>
      <w:r>
        <w:t>passive</w:t>
      </w:r>
      <w:r w:rsidR="00EF1901">
        <w:t xml:space="preserve"> </w:t>
      </w:r>
      <w:r>
        <w:t>marker</w:t>
      </w:r>
      <w:r w:rsidR="00F635AD">
        <w:t xml:space="preserve"> for</w:t>
      </w:r>
      <w:r w:rsidR="00BB3A91">
        <w:t xml:space="preserve"> device and instrument</w:t>
      </w:r>
      <w:r w:rsidR="00F635AD">
        <w:t xml:space="preserve"> tracking and registration in interventional MRI</w:t>
      </w:r>
      <w:r w:rsidR="00815400">
        <w:t>.</w:t>
      </w:r>
      <w:r w:rsidR="00F06FC9">
        <w:t xml:space="preserve"> </w:t>
      </w:r>
      <w:r w:rsidR="00815400">
        <w:t>T</w:t>
      </w:r>
      <w:r w:rsidR="00F635AD">
        <w:t>he main principals of this marker will be</w:t>
      </w:r>
      <w:r>
        <w:t xml:space="preserve"> </w:t>
      </w:r>
      <w:r w:rsidR="009B7938">
        <w:t>discussed</w:t>
      </w:r>
      <w:r w:rsidR="00F06FC9">
        <w:t xml:space="preserve"> in section 2.3. </w:t>
      </w:r>
    </w:p>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2D0447" w:rsidRPr="00587DB5" w:rsidRDefault="002D0447" w:rsidP="002D0447"/>
    <w:p w:rsidR="00014CA9" w:rsidRPr="006E1272" w:rsidRDefault="00014CA9" w:rsidP="00886BE1">
      <w:pPr>
        <w:pStyle w:val="Heading2"/>
      </w:pPr>
      <w:bookmarkStart w:id="33" w:name="_Toc525387368"/>
      <w:r w:rsidRPr="006E1272">
        <w:lastRenderedPageBreak/>
        <w:t>Principal of</w:t>
      </w:r>
      <w:r w:rsidR="00C056E6">
        <w:t xml:space="preserve"> the</w:t>
      </w:r>
      <w:r w:rsidRPr="006E1272">
        <w:t xml:space="preserve"> Z-frame marker</w:t>
      </w:r>
      <w:bookmarkEnd w:id="33"/>
    </w:p>
    <w:p w:rsidR="004E103D" w:rsidRDefault="00384C18" w:rsidP="00C056E6">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w:t>
      </w:r>
      <w:r w:rsidR="00C056E6">
        <w:t>,</w:t>
      </w:r>
      <w:r w:rsidRPr="002A5F20">
        <w:t xml:space="preserve"> the tunnel structures are visible in a 2D-image plane as a very distinct pattern of se</w:t>
      </w:r>
      <w:r w:rsidR="00B86F77">
        <w:t xml:space="preserve">ven circular areas, </w:t>
      </w:r>
      <w:r w:rsidR="004F1C97">
        <w:t>as it is illustrated in Figure 2.7</w:t>
      </w:r>
      <w:r w:rsidRPr="002A5F20">
        <w:t xml:space="preserve">. </w:t>
      </w:r>
    </w:p>
    <w:p w:rsidR="00384C18" w:rsidRDefault="00384C18" w:rsidP="00D31B09"/>
    <w:p w:rsidR="004965FA" w:rsidRDefault="00626170" w:rsidP="00D31B09">
      <w:r>
        <w:rPr>
          <w:noProof/>
        </w:rPr>
        <mc:AlternateContent>
          <mc:Choice Requires="wps">
            <w:drawing>
              <wp:anchor distT="0" distB="0" distL="114300" distR="114300" simplePos="0" relativeHeight="251853312" behindDoc="0" locked="0" layoutInCell="1" allowOverlap="1" wp14:anchorId="478A2098" wp14:editId="191130A7">
                <wp:simplePos x="0" y="0"/>
                <wp:positionH relativeFrom="column">
                  <wp:posOffset>4060658</wp:posOffset>
                </wp:positionH>
                <wp:positionV relativeFrom="paragraph">
                  <wp:posOffset>2596815</wp:posOffset>
                </wp:positionV>
                <wp:extent cx="473075" cy="300990"/>
                <wp:effectExtent l="0" t="0" r="3175" b="3810"/>
                <wp:wrapNone/>
                <wp:docPr id="1073741906" name="Text Box 107374190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626170">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8A2098" id="Text Box 1073741906" o:spid="_x0000_s1046" type="#_x0000_t202" style="position:absolute;left:0;text-align:left;margin-left:319.75pt;margin-top:204.45pt;width:37.25pt;height:23.7pt;z-index:251853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" fillcolor="white [3201]" stroked="f" strokeweight=".5pt">
                <v:textbox>
                  <w:txbxContent>
                    <w:p w:rsidR="00C22965" w:rsidRPr="00130FAF" w:rsidRDefault="00C22965" w:rsidP="00626170">
                      <w:pPr>
                        <w:jc w:val="center"/>
                      </w:pPr>
                      <w:r>
                        <w:t>(b)</w:t>
                      </w:r>
                    </w:p>
                  </w:txbxContent>
                </v:textbox>
              </v:shape>
            </w:pict>
          </mc:Fallback>
        </mc:AlternateContent>
      </w:r>
      <w:r>
        <w:rPr>
          <w:noProof/>
        </w:rPr>
        <mc:AlternateContent>
          <mc:Choice Requires="wps">
            <w:drawing>
              <wp:anchor distT="0" distB="0" distL="114300" distR="114300" simplePos="0" relativeHeight="251851264" behindDoc="0" locked="0" layoutInCell="1" allowOverlap="1" wp14:anchorId="43842A72" wp14:editId="405D1E99">
                <wp:simplePos x="0" y="0"/>
                <wp:positionH relativeFrom="column">
                  <wp:posOffset>1132205</wp:posOffset>
                </wp:positionH>
                <wp:positionV relativeFrom="paragraph">
                  <wp:posOffset>2602391</wp:posOffset>
                </wp:positionV>
                <wp:extent cx="473075" cy="300990"/>
                <wp:effectExtent l="0" t="0" r="3175" b="3810"/>
                <wp:wrapNone/>
                <wp:docPr id="1073741900" name="Text Box 107374190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626170">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842A72" id="Text Box 1073741900" o:spid="_x0000_s1047" type="#_x0000_t202" style="position:absolute;left:0;text-align:left;margin-left:89.15pt;margin-top:204.9pt;width:37.25pt;height:23.7pt;z-index:251851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S3L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" fillcolor="white [3201]" stroked="f" strokeweight=".5pt">
                <v:textbox>
                  <w:txbxContent>
                    <w:p w:rsidR="00C22965" w:rsidRPr="00130FAF" w:rsidRDefault="00C22965" w:rsidP="00626170">
                      <w:pPr>
                        <w:jc w:val="center"/>
                      </w:pPr>
                      <w:r>
                        <w:t>(</w:t>
                      </w:r>
                      <w:r w:rsidRPr="00130FAF">
                        <w:t>a</w:t>
                      </w:r>
                      <w:r>
                        <w:t>)</w:t>
                      </w:r>
                    </w:p>
                  </w:txbxContent>
                </v:textbox>
              </v:shape>
            </w:pict>
          </mc:Fallback>
        </mc:AlternateContent>
      </w:r>
      <w:r w:rsidR="00384C18" w:rsidRPr="007D2803">
        <w:rPr>
          <w:noProof/>
        </w:rPr>
        <w:drawing>
          <wp:inline distT="0" distB="0" distL="0" distR="0" wp14:anchorId="4F6B9C7D" wp14:editId="6E5F3722">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626170" w:rsidRDefault="00626170" w:rsidP="00251888">
      <w:pPr>
        <w:pStyle w:val="Caption"/>
      </w:pPr>
      <w:bookmarkStart w:id="34" w:name="_Toc523735288"/>
    </w:p>
    <w:p w:rsidR="00384C18" w:rsidRPr="004965FA" w:rsidRDefault="004965FA" w:rsidP="009D2FDA">
      <w:pPr>
        <w:pStyle w:val="Caption"/>
        <w:spacing w:after="120"/>
      </w:pPr>
      <w:bookmarkStart w:id="35" w:name="_Toc525405079"/>
      <w:r w:rsidRPr="004965FA">
        <w:t xml:space="preserve">Figure </w:t>
      </w:r>
      <w:r w:rsidR="00494A48">
        <w:fldChar w:fldCharType="begin"/>
      </w:r>
      <w:r w:rsidR="00494A48">
        <w:instrText xml:space="preserve"> STYLEREF 1 \s </w:instrText>
      </w:r>
      <w:r w:rsidR="00494A48">
        <w:fldChar w:fldCharType="separate"/>
      </w:r>
      <w:r w:rsidR="00514A12">
        <w:rPr>
          <w:cs/>
        </w:rPr>
        <w:t>‎</w:t>
      </w:r>
      <w:r w:rsidR="00514A12">
        <w:t>2</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7</w:t>
      </w:r>
      <w:r w:rsidR="00494A48">
        <w:fldChar w:fldCharType="end"/>
      </w:r>
      <w:r w:rsidRPr="004965FA">
        <w:t>:</w:t>
      </w:r>
      <w:r w:rsidR="00EF2992">
        <w:t xml:space="preserve"> (a)</w:t>
      </w:r>
      <w:r w:rsidRPr="004965FA">
        <w:t xml:space="preserve"> Design principle of the Z-</w:t>
      </w:r>
      <w:r w:rsidR="00105B04">
        <w:t>frame m</w:t>
      </w:r>
      <w:r w:rsidRPr="004965FA">
        <w:t>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w:t>
      </w:r>
      <w:r w:rsidR="00EF2992">
        <w:t>(b)</w:t>
      </w:r>
      <w:r w:rsidRPr="004965FA">
        <w:t xml:space="preserve"> The Z-</w:t>
      </w:r>
      <w:r w:rsidR="00105B04">
        <w:t xml:space="preserve">frame </w:t>
      </w:r>
      <w:r w:rsidRPr="004965FA">
        <w:t xml:space="preserve">in a 2D-MR-image with view in +Z-direction and with all calculated center points of the circular areas </w:t>
      </w:r>
      <w:sdt>
        <w:sdtPr>
          <w:alias w:val="Don't edit this field"/>
          <w:tag w:val="CitaviPlaceholder#05999d24-27c2-4bb9-8320-1ac9b9ee7b28"/>
          <w:id w:val="1547183917"/>
          <w:placeholder>
            <w:docPart w:val="DefaultPlaceholder_-1854013440"/>
          </w:placeholder>
        </w:sdtPr>
        <w:sdtEndPr/>
        <w:sdtContent>
          <w:r w:rsidR="003518DB">
            <w:fldChar w:fldCharType="begin"/>
          </w:r>
          <w:r w:rsidR="00B8294D">
            <w:instrText>ADDIN CitaviPlaceholder{eyIkaWQiOiIxIiwiRW50cmllcyI6W3siJGlkIjoiMiIsIklkIjoiYzMzNDQ4NGQtMmM0NS00M2RmLTk0N2EtM2RhZTIxN2YxZTgx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MwNTk5OWQyNC0yN2MyLTRiYjktODMyMC0xYWM5YjllZTdiMjgiLCJUZXh0IjoiWzE2XSIsIldBSVZlcnNpb24iOiI2LjEuMC4wIn0=}</w:instrText>
          </w:r>
          <w:r w:rsidR="003518DB">
            <w:fldChar w:fldCharType="separate"/>
          </w:r>
          <w:r w:rsidR="000E712B">
            <w:t>[16]</w:t>
          </w:r>
          <w:r w:rsidR="003518DB">
            <w:fldChar w:fldCharType="end"/>
          </w:r>
        </w:sdtContent>
      </w:sdt>
      <w:r w:rsidRPr="004965FA">
        <w:t>.</w:t>
      </w:r>
      <w:bookmarkEnd w:id="34"/>
      <w:bookmarkEnd w:id="35"/>
    </w:p>
    <w:p w:rsidR="004E103D" w:rsidRDefault="004965FA" w:rsidP="00ED2081">
      <w:r w:rsidRPr="00C40C69">
        <w:t xml:space="preserve"> </w:t>
      </w:r>
    </w:p>
    <w:p w:rsidR="00384C18" w:rsidRDefault="00384C18" w:rsidP="00CC5DF5">
      <w:r w:rsidRPr="002A5F20">
        <w:lastRenderedPageBreak/>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EndPr/>
        <w:sdtContent>
          <w:r w:rsidR="00C20B94">
            <w:fldChar w:fldCharType="begin"/>
          </w:r>
          <w:r w:rsidR="00B8294D">
            <w:instrText>ADDIN CitaviPlaceholder{eyIkaWQiOiIxIiwiRW50cmllcyI6W3siJGlkIjoiMiIsIklkIjoiYzg5OTRmYjktYmZhOC00YzI4LWFjZWQtM2FhZGQ2ZjBhYjc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MVQxODowNjozMyIsIlByb2plY3QiOnsiJHJlZiI6IjUifX0sIlVzZU51bWJlcmluZ1R5cGVPZlBhcmVudERvY3VtZW50IjpmYWxzZX0seyIkaWQiOiIyMSIsIklkIjoiNWVjYmYyZDctZWEwYS00YzNmLTkxNDgtY2M2OTc4OTFjN2ZhIiwiUmFuZ2VTdGFydCI6MiwiUmFuZ2VMZW5ndGgiOjM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xVDE4OjA2OjMzIiwiUHJvamVjdCI6eyIkcmVmIjoiNSJ9fSwiVXNlTnVtYmVyaW5nVHlwZU9mUGFyZW50RG9jdW1lbnQiOmZhbHNlfSx7IiRpZCI6IjI1IiwiSWQiOiJjMDljNWEyNy04MTBhLTRkYTAtYWI4Zi00NzViOTRmMzBhOTUiLCJSYW5nZVN0YXJ0Ijo1LCJSYW5nZUxlbmd0aCI6NC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jFUMTg6MDY6MzM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jFUMTg6MDY6MzMiLCJQcm9qZWN0Ijp7IiRyZWYiOiI1In19LCJVc2VOdW1iZXJpbmdUeXBlT2ZQYXJlbnREb2N1bWVudCI6ZmFsc2V9LHsiJGlkIjoiNTgiLCJJZCI6IjE2YjBjZDdjLTcxNTYtNDc0Yi05OGMxLTEyMDE3OWJhMjRmYyIsIlJhbmdlU3RhcnQiOjksIlJhbmdlTGVuZ3RoIjo1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S0yMVQxODowNjozMyIsIlByb2plY3QiOnsiJHJlZiI6IjUifX0sIlVzZU51bWJlcmluZ1R5cGVPZlBhcmVudERvY3VtZW50IjpmYWxzZX1dLCJGb3JtYXR0ZWRUZXh0Ijp7IiRpZCI6IjcxIiwiQ291bnQiOjEsIlRleHRVbml0cyI6W3siJGlkIjoiNzIiLCJGb250U3R5bGUiOnsiJGlkIjoiNzMiLCJOZXV0cmFsIjp0cnVlfSwiUmVhZGluZ09yZGVyIjoxLCJUZXh0IjoiWzgsIDksIDI0LCAyNV0ifV19LCJUYWciOiJDaXRhdmlQbGFjZWhvbGRlciMwNzFkM2MxZC1jMGEzLTQ2Y2UtYjNjNy04N2FmZTJjMGY0NzMiLCJUZXh0IjoiWzgsIDksIDI0LCAyNV0iLCJXQUlWZXJzaW9uIjoiNi4xLjAuMCJ9}</w:instrText>
          </w:r>
          <w:r w:rsidR="00C20B94">
            <w:fldChar w:fldCharType="separate"/>
          </w:r>
          <w:r w:rsidR="000E712B">
            <w:t>[8, 9, 24, 25]</w:t>
          </w:r>
          <w:r w:rsidR="00C20B94">
            <w:fldChar w:fldCharType="end"/>
          </w:r>
        </w:sdtContent>
      </w:sdt>
      <w:r>
        <w:t xml:space="preserve">. </w:t>
      </w:r>
      <w:r w:rsidRPr="002A5F20">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005C0CF4">
        <w:t xml:space="preserve"> the Z-frame </w:t>
      </w:r>
      <w:r w:rsidRPr="002A5F20">
        <w:t>marker can be fabricated out of seven plastic capsules, which are filled with MRI-visible liquid (e.g. gadolinium: Gd, MR-SPOT® 121, Beekley Corp., Gd-capsule length: 32.0 mm, inner diameter: 6.2 mm) and that are placed inside the internal, z-shaped tunnel</w:t>
      </w:r>
      <w:r w:rsidR="00A87375">
        <w:t xml:space="preserve"> structures of the solid body, which is shown in</w:t>
      </w:r>
      <w:r w:rsidRPr="002A5F20">
        <w:t xml:space="preserve"> Figure </w:t>
      </w:r>
      <w:r w:rsidR="00A87375">
        <w:t>2.8</w:t>
      </w:r>
      <w:r w:rsidRPr="002A5F20">
        <w:t xml:space="preserve"> </w:t>
      </w:r>
      <w:r w:rsidR="00A87375">
        <w:t>(a</w:t>
      </w:r>
      <w:r w:rsidR="00102821">
        <w:t>) and (</w:t>
      </w:r>
      <w:r w:rsidR="00A92B5A">
        <w:t>b</w:t>
      </w:r>
      <w:r w:rsidR="00A87375">
        <w:t>)</w:t>
      </w:r>
      <w:r w:rsidRPr="002A5F20">
        <w:t>. Another method that has been applied for the Z-</w:t>
      </w:r>
      <w:r w:rsidR="00CC5DF5">
        <w:t>frame</w:t>
      </w:r>
      <w:r w:rsidRPr="002A5F20">
        <w:t xml:space="preserve"> fabrication is the direct filling of a solid body with</w:t>
      </w:r>
      <w:r w:rsidR="002D5B36">
        <w:t xml:space="preserve"> the</w:t>
      </w:r>
      <w:r w:rsidRPr="002A5F20">
        <w:t xml:space="preserve"> internal Z-shaped tunnel structures. This is made by one bore-hole which needs to be sealed up after filling, see Figure </w:t>
      </w:r>
      <w:r w:rsidR="00A92B5A">
        <w:t>2.8(c)</w:t>
      </w:r>
      <w:r w:rsidRPr="002A5F20">
        <w:t xml:space="preserve">. That method owns the disadvantages for a complex and expensive fabrication process and a high risk for leakages. </w:t>
      </w:r>
    </w:p>
    <w:p w:rsidR="00384C18" w:rsidRDefault="00887824" w:rsidP="00D31B09">
      <w:r>
        <w:rPr>
          <w:noProof/>
        </w:rPr>
        <w:drawing>
          <wp:anchor distT="0" distB="0" distL="114300" distR="114300" simplePos="0" relativeHeight="251573760" behindDoc="0" locked="0" layoutInCell="1" allowOverlap="1" wp14:anchorId="55D2F761" wp14:editId="196930F6">
            <wp:simplePos x="0" y="0"/>
            <wp:positionH relativeFrom="column">
              <wp:posOffset>1583690</wp:posOffset>
            </wp:positionH>
            <wp:positionV relativeFrom="paragraph">
              <wp:posOffset>495300</wp:posOffset>
            </wp:positionV>
            <wp:extent cx="1780540" cy="1725295"/>
            <wp:effectExtent l="0" t="0" r="0" b="8255"/>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27" cstate="print">
                      <a:extLst/>
                    </a:blip>
                    <a:stretch>
                      <a:fillRect/>
                    </a:stretch>
                  </pic:blipFill>
                  <pic:spPr>
                    <a:xfrm flipH="1">
                      <a:off x="0" y="0"/>
                      <a:ext cx="1780540" cy="172529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6C4117">
        <w:rPr>
          <w:noProof/>
        </w:rPr>
        <w:drawing>
          <wp:anchor distT="0" distB="0" distL="114300" distR="114300" simplePos="0" relativeHeight="251575808" behindDoc="0" locked="0" layoutInCell="1" allowOverlap="1" wp14:anchorId="73881658" wp14:editId="46CE2B06">
            <wp:simplePos x="0" y="0"/>
            <wp:positionH relativeFrom="column">
              <wp:posOffset>3877310</wp:posOffset>
            </wp:positionH>
            <wp:positionV relativeFrom="paragraph">
              <wp:posOffset>512445</wp:posOffset>
            </wp:positionV>
            <wp:extent cx="1807210" cy="1645920"/>
            <wp:effectExtent l="0" t="0" r="254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lum bright="20000"/>
                    </a:blip>
                    <a:srcRect l="2797" t="7623" r="60271" b="3442"/>
                    <a:stretch>
                      <a:fillRect/>
                    </a:stretch>
                  </pic:blipFill>
                  <pic:spPr bwMode="auto">
                    <a:xfrm>
                      <a:off x="0" y="0"/>
                      <a:ext cx="1807210" cy="16459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6C4117">
        <w:rPr>
          <w:noProof/>
        </w:rPr>
        <mc:AlternateContent>
          <mc:Choice Requires="wps">
            <w:drawing>
              <wp:anchor distT="0" distB="0" distL="114300" distR="114300" simplePos="0" relativeHeight="251855360" behindDoc="0" locked="0" layoutInCell="1" allowOverlap="1" wp14:anchorId="6E556529" wp14:editId="5D16C9E2">
                <wp:simplePos x="0" y="0"/>
                <wp:positionH relativeFrom="column">
                  <wp:posOffset>466829</wp:posOffset>
                </wp:positionH>
                <wp:positionV relativeFrom="paragraph">
                  <wp:posOffset>2239101</wp:posOffset>
                </wp:positionV>
                <wp:extent cx="473075" cy="300990"/>
                <wp:effectExtent l="0" t="0" r="3175" b="3810"/>
                <wp:wrapNone/>
                <wp:docPr id="1073741916" name="Text Box 107374191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A92B5A">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556529" id="Text Box 1073741916" o:spid="_x0000_s1048" type="#_x0000_t202" style="position:absolute;left:0;text-align:left;margin-left:36.75pt;margin-top:176.3pt;width:37.25pt;height:23.7pt;z-index:251855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" fillcolor="white [3201]" stroked="f" strokeweight=".5pt">
                <v:textbox>
                  <w:txbxContent>
                    <w:p w:rsidR="00C22965" w:rsidRPr="00130FAF" w:rsidRDefault="00C22965" w:rsidP="00A92B5A">
                      <w:pPr>
                        <w:jc w:val="center"/>
                      </w:pPr>
                      <w:r>
                        <w:t>(</w:t>
                      </w:r>
                      <w:r w:rsidRPr="00130FAF">
                        <w:t>a</w:t>
                      </w:r>
                      <w:r>
                        <w:t>)</w:t>
                      </w:r>
                    </w:p>
                  </w:txbxContent>
                </v:textbox>
              </v:shape>
            </w:pict>
          </mc:Fallback>
        </mc:AlternateContent>
      </w:r>
      <w:r w:rsidR="006C4117">
        <w:rPr>
          <w:noProof/>
        </w:rPr>
        <w:drawing>
          <wp:anchor distT="0" distB="0" distL="114300" distR="114300" simplePos="0" relativeHeight="251574784" behindDoc="0" locked="0" layoutInCell="1" allowOverlap="1" wp14:anchorId="4E4BC3D5" wp14:editId="4BA4AF53">
            <wp:simplePos x="0" y="0"/>
            <wp:positionH relativeFrom="column">
              <wp:posOffset>-116840</wp:posOffset>
            </wp:positionH>
            <wp:positionV relativeFrom="paragraph">
              <wp:posOffset>933450</wp:posOffset>
            </wp:positionV>
            <wp:extent cx="1645920" cy="822960"/>
            <wp:effectExtent l="0" t="7620" r="3810" b="3810"/>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29" cstate="print">
                      <a:extLst/>
                    </a:blip>
                    <a:stretch>
                      <a:fillRect/>
                    </a:stretch>
                  </pic:blipFill>
                  <pic:spPr>
                    <a:xfrm rot="16200000">
                      <a:off x="0" y="0"/>
                      <a:ext cx="1645920" cy="82296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B21100">
        <w:rPr>
          <w:noProof/>
        </w:rPr>
        <mc:AlternateContent>
          <mc:Choice Requires="wps">
            <w:drawing>
              <wp:anchor distT="0" distB="0" distL="114300" distR="114300" simplePos="0" relativeHeight="251735552" behindDoc="0" locked="0" layoutInCell="1" allowOverlap="1" wp14:anchorId="07E6E10B" wp14:editId="3F5406F6">
                <wp:simplePos x="0" y="0"/>
                <wp:positionH relativeFrom="margin">
                  <wp:posOffset>24765</wp:posOffset>
                </wp:positionH>
                <wp:positionV relativeFrom="paragraph">
                  <wp:posOffset>2432685</wp:posOffset>
                </wp:positionV>
                <wp:extent cx="5868035" cy="635"/>
                <wp:effectExtent l="0" t="0" r="0" b="7620"/>
                <wp:wrapTopAndBottom/>
                <wp:docPr id="46" name="Text Box 46"/>
                <wp:cNvGraphicFramePr/>
                <a:graphic xmlns:a="http://schemas.openxmlformats.org/drawingml/2006/main">
                  <a:graphicData uri="http://schemas.microsoft.com/office/word/2010/wordprocessingShape">
                    <wps:wsp>
                      <wps:cNvSpPr txBox="1"/>
                      <wps:spPr>
                        <a:xfrm>
                          <a:off x="0" y="0"/>
                          <a:ext cx="5868035" cy="635"/>
                        </a:xfrm>
                        <a:prstGeom prst="rect">
                          <a:avLst/>
                        </a:prstGeom>
                        <a:solidFill>
                          <a:prstClr val="white"/>
                        </a:solidFill>
                        <a:ln>
                          <a:noFill/>
                        </a:ln>
                      </wps:spPr>
                      <wps:txbx>
                        <w:txbxContent>
                          <w:p w:rsidR="00C22965" w:rsidRDefault="00C22965" w:rsidP="00251888">
                            <w:pPr>
                              <w:pStyle w:val="Caption"/>
                            </w:pPr>
                            <w:bookmarkStart w:id="36" w:name="_Toc523735289"/>
                          </w:p>
                          <w:p w:rsidR="00C22965" w:rsidRPr="00C63DE1" w:rsidRDefault="00C22965" w:rsidP="000E712B">
                            <w:pPr>
                              <w:pStyle w:val="Caption"/>
                            </w:pPr>
                            <w:bookmarkStart w:id="37" w:name="_Toc524625266"/>
                            <w:bookmarkStart w:id="38" w:name="_Toc525405080"/>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36"/>
                            <w:bookmarkEnd w:id="37"/>
                            <w:r>
                              <w:t xml:space="preserve"> </w:t>
                            </w:r>
                            <w:sdt>
                              <w:sdtPr>
                                <w:alias w:val="Don't edit this field"/>
                                <w:tag w:val="CitaviPlaceholder#f4c366cc-454d-4135-ad53-c4021e1b0514"/>
                                <w:id w:val="985515329"/>
                              </w:sdtPr>
                              <w:sdtEnd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3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7E6E10B" id="Text Box 46" o:spid="_x0000_s1049" type="#_x0000_t202" style="position:absolute;left:0;text-align:left;margin-left:1.95pt;margin-top:191.55pt;width:462.05pt;height:.05pt;z-index:25173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" stroked="f">
                <v:textbox style="mso-fit-shape-to-text:t" inset="0,0,0,0">
                  <w:txbxContent>
                    <w:p w:rsidR="00C22965" w:rsidRDefault="00C22965" w:rsidP="00251888">
                      <w:pPr>
                        <w:pStyle w:val="Caption"/>
                      </w:pPr>
                      <w:bookmarkStart w:id="39" w:name="_Toc523735289"/>
                    </w:p>
                    <w:p w:rsidR="00C22965" w:rsidRPr="00C63DE1" w:rsidRDefault="00C22965" w:rsidP="000E712B">
                      <w:pPr>
                        <w:pStyle w:val="Caption"/>
                      </w:pPr>
                      <w:bookmarkStart w:id="40" w:name="_Toc524625266"/>
                      <w:bookmarkStart w:id="41" w:name="_Toc525405080"/>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39"/>
                      <w:bookmarkEnd w:id="40"/>
                      <w:r>
                        <w:t xml:space="preserve"> </w:t>
                      </w:r>
                      <w:sdt>
                        <w:sdtPr>
                          <w:alias w:val="Don't edit this field"/>
                          <w:tag w:val="CitaviPlaceholder#f4c366cc-454d-4135-ad53-c4021e1b0514"/>
                          <w:id w:val="985515329"/>
                        </w:sdtPr>
                        <w:sdtEnd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41"/>
                      <w:r>
                        <w:t xml:space="preserve"> </w:t>
                      </w:r>
                    </w:p>
                  </w:txbxContent>
                </v:textbox>
                <w10:wrap type="topAndBottom" anchorx="margin"/>
              </v:shape>
            </w:pict>
          </mc:Fallback>
        </mc:AlternateContent>
      </w:r>
      <w:r w:rsidR="00384C18">
        <w:tab/>
      </w:r>
    </w:p>
    <w:p w:rsidR="00587DB5" w:rsidRDefault="00952B5F" w:rsidP="00D31B09">
      <w:pPr>
        <w:rPr>
          <w:lang w:eastAsia="de-DE"/>
        </w:rPr>
      </w:pPr>
      <w:r>
        <w:rPr>
          <w:noProof/>
        </w:rPr>
        <mc:AlternateContent>
          <mc:Choice Requires="wps">
            <w:drawing>
              <wp:anchor distT="0" distB="0" distL="114300" distR="114300" simplePos="0" relativeHeight="251857408" behindDoc="0" locked="0" layoutInCell="1" allowOverlap="1" wp14:anchorId="159BEC67" wp14:editId="19C8E783">
                <wp:simplePos x="0" y="0"/>
                <wp:positionH relativeFrom="column">
                  <wp:posOffset>2390664</wp:posOffset>
                </wp:positionH>
                <wp:positionV relativeFrom="paragraph">
                  <wp:posOffset>1884491</wp:posOffset>
                </wp:positionV>
                <wp:extent cx="473075" cy="300990"/>
                <wp:effectExtent l="0" t="0" r="3175" b="3810"/>
                <wp:wrapNone/>
                <wp:docPr id="1073741922" name="Text Box 10737419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C005D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9BEC67" id="Text Box 1073741922" o:spid="_x0000_s1050" type="#_x0000_t202" style="position:absolute;left:0;text-align:left;margin-left:188.25pt;margin-top:148.4pt;width:37.25pt;height:23.7pt;z-index:251857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DqG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" fillcolor="white [3201]" stroked="f" strokeweight=".5pt">
                <v:textbox>
                  <w:txbxContent>
                    <w:p w:rsidR="00C22965" w:rsidRPr="00130FAF" w:rsidRDefault="00C22965" w:rsidP="00C005DD">
                      <w:pPr>
                        <w:jc w:val="center"/>
                      </w:pPr>
                      <w:r>
                        <w:t>(b)</w:t>
                      </w:r>
                    </w:p>
                  </w:txbxContent>
                </v:textbox>
              </v:shape>
            </w:pict>
          </mc:Fallback>
        </mc:AlternateContent>
      </w:r>
      <w:r>
        <w:rPr>
          <w:noProof/>
        </w:rPr>
        <mc:AlternateContent>
          <mc:Choice Requires="wps">
            <w:drawing>
              <wp:anchor distT="0" distB="0" distL="114300" distR="114300" simplePos="0" relativeHeight="251859456" behindDoc="0" locked="0" layoutInCell="1" allowOverlap="1" wp14:anchorId="4B6659FE" wp14:editId="3097311A">
                <wp:simplePos x="0" y="0"/>
                <wp:positionH relativeFrom="column">
                  <wp:posOffset>4613142</wp:posOffset>
                </wp:positionH>
                <wp:positionV relativeFrom="paragraph">
                  <wp:posOffset>1910080</wp:posOffset>
                </wp:positionV>
                <wp:extent cx="473075" cy="300990"/>
                <wp:effectExtent l="0" t="0" r="3175" b="3810"/>
                <wp:wrapNone/>
                <wp:docPr id="1073741924" name="Text Box 107374192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C005D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6659FE" id="Text Box 1073741924" o:spid="_x0000_s1051" type="#_x0000_t202" style="position:absolute;left:0;text-align:left;margin-left:363.25pt;margin-top:150.4pt;width:37.25pt;height:23.7pt;z-index:251859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eiTQ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" fillcolor="white [3201]" stroked="f" strokeweight=".5pt">
                <v:textbox>
                  <w:txbxContent>
                    <w:p w:rsidR="00C22965" w:rsidRPr="00130FAF" w:rsidRDefault="00C22965" w:rsidP="00C005DD">
                      <w:pPr>
                        <w:jc w:val="center"/>
                      </w:pPr>
                      <w:r>
                        <w:t>(c)</w:t>
                      </w:r>
                    </w:p>
                  </w:txbxContent>
                </v:textbox>
              </v:shape>
            </w:pict>
          </mc:Fallback>
        </mc:AlternateContent>
      </w:r>
    </w:p>
    <w:p w:rsidR="00537596" w:rsidRDefault="00537596" w:rsidP="000E712B"/>
    <w:p w:rsidR="00384C18" w:rsidRPr="002A5F20" w:rsidRDefault="00384C18" w:rsidP="000E712B">
      <w:pPr>
        <w:rPr>
          <w:bCs/>
        </w:rPr>
      </w:pPr>
      <w:r>
        <w:t>The mentioned</w:t>
      </w:r>
      <w:r w:rsidRPr="002A5F20">
        <w:t xml:space="preserve"> method has the disadvantage</w:t>
      </w:r>
      <w:r w:rsidR="006B4CF7">
        <w:t xml:space="preserve"> </w:t>
      </w:r>
      <w:r w:rsidRPr="002A5F20">
        <w:t xml:space="preserve">that the plastic wall of the capsule, which is located between the body´s wall and the beginning of the MRI-visible liquid, can affect the </w:t>
      </w:r>
      <w:r w:rsidRPr="002A5F20">
        <w:lastRenderedPageBreak/>
        <w:t>precision of the marker detection negatively by shifting the center points of each tunnel due to geometric irregularities</w:t>
      </w:r>
      <w:r w:rsidR="00283175">
        <w:t xml:space="preserve"> (Figure 2.9(a</w:t>
      </w:r>
      <w:r w:rsidR="002D5B36">
        <w:t>) and (</w:t>
      </w:r>
      <w:r w:rsidR="00283175">
        <w:t>b))</w:t>
      </w:r>
      <w:r w:rsidRPr="002A5F20">
        <w:t>. Another issue that affects the marker precision in this design can be caused by the potential of certain artifacts.</w:t>
      </w:r>
      <w:r w:rsidR="0042792F">
        <w:t xml:space="preserve"> As it is discussed in section </w:t>
      </w:r>
      <w:r w:rsidR="00890090">
        <w:t>2.1, i</w:t>
      </w:r>
      <w:r w:rsidRPr="002A5F20">
        <w:t>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283175">
        <w:t xml:space="preserve"> (Figure 2.9 (b))</w:t>
      </w:r>
      <w:r w:rsidR="00C95580">
        <w:t xml:space="preserve"> </w:t>
      </w:r>
      <w:sdt>
        <w:sdtPr>
          <w:alias w:val="Don’t edit this field."/>
          <w:tag w:val="CitaviPlaceholder#744ea475-a009-4bb0-87a7-cb62c9afdaa6"/>
          <w:id w:val="-1714410784"/>
          <w:placeholder>
            <w:docPart w:val="DefaultPlaceholder_-1854013440"/>
          </w:placeholder>
        </w:sdtPr>
        <w:sdtEndPr/>
        <w:sdtContent>
          <w:r w:rsidR="00C95580">
            <w:fldChar w:fldCharType="begin"/>
          </w:r>
          <w:r w:rsidR="00B8294D">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IxVDE4OjA2OjMzIiwiUHJvamVjdCI6eyIkcmVmIjoiNSJ9fSwiVXNlTnVtYmVyaW5nVHlwZU9mUGFyZW50RG9jdW1lbnQiOmZhbHNlfV0sIkZvcm1hdHRlZFRleHQiOnsiJGlkIjoiNyIsIkNvdW50IjoxLCJUZXh0VW5pdHMiOlt7IiRpZCI6IjgiLCJGb250U3R5bGUiOnsiJGlkIjoiOSIsIk5ldXRyYWwiOnRydWV9LCJSZWFkaW5nT3JkZXIiOjEsIlRleHQiOiJbMjZdIn1dfSwiVGFnIjoiQ2l0YXZpUGxhY2Vob2xkZXIjNzQ0ZWE0NzUtYTAwOS00YmIwLTg3YTctY2I2MmM5YWZkYWE2IiwiVGV4dCI6IlsyNl0iLCJXQUlWZXJzaW9uIjoiNi4xLjAuMCJ9}</w:instrText>
          </w:r>
          <w:r w:rsidR="00C95580">
            <w:fldChar w:fldCharType="separate"/>
          </w:r>
          <w:r w:rsidR="000E712B">
            <w:t>[26]</w:t>
          </w:r>
          <w:r w:rsidR="00C95580">
            <w:fldChar w:fldCharType="end"/>
          </w:r>
        </w:sdtContent>
      </w:sdt>
      <w:r w:rsidRPr="002A5F20">
        <w:t>.</w:t>
      </w:r>
    </w:p>
    <w:p w:rsidR="00384C18" w:rsidRDefault="00384C18" w:rsidP="00D31B09"/>
    <w:p w:rsidR="00F37617" w:rsidRDefault="00C26273" w:rsidP="00D31B09">
      <w:r>
        <w:rPr>
          <w:noProof/>
        </w:rPr>
        <w:drawing>
          <wp:anchor distT="0" distB="0" distL="114300" distR="114300" simplePos="0" relativeHeight="251577856" behindDoc="0" locked="0" layoutInCell="1" allowOverlap="1" wp14:anchorId="33438564" wp14:editId="40612A17">
            <wp:simplePos x="0" y="0"/>
            <wp:positionH relativeFrom="column">
              <wp:posOffset>4237052</wp:posOffset>
            </wp:positionH>
            <wp:positionV relativeFrom="paragraph">
              <wp:posOffset>96359</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76832" behindDoc="0" locked="0" layoutInCell="1" allowOverlap="1" wp14:anchorId="6A98893F" wp14:editId="78D62E5E">
            <wp:simplePos x="0" y="0"/>
            <wp:positionH relativeFrom="column">
              <wp:posOffset>988837</wp:posOffset>
            </wp:positionH>
            <wp:positionV relativeFrom="paragraph">
              <wp:posOffset>10160</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1"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r w:rsidR="008D6F40">
        <w:rPr>
          <w:noProof/>
        </w:rPr>
        <w:drawing>
          <wp:anchor distT="0" distB="0" distL="114300" distR="114300" simplePos="0" relativeHeight="251578880" behindDoc="0" locked="0" layoutInCell="1" allowOverlap="1" wp14:anchorId="4BBDCF59" wp14:editId="4BC86545">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p>
    <w:p w:rsidR="00F37617" w:rsidRDefault="008D6F40" w:rsidP="00D31B09">
      <w:r>
        <w:rPr>
          <w:noProof/>
        </w:rPr>
        <w:drawing>
          <wp:anchor distT="0" distB="0" distL="114300" distR="114300" simplePos="0" relativeHeight="251579904" behindDoc="0" locked="0" layoutInCell="1" allowOverlap="1" wp14:anchorId="61E1DD09" wp14:editId="30E97B5C">
            <wp:simplePos x="0" y="0"/>
            <wp:positionH relativeFrom="column">
              <wp:posOffset>-123159</wp:posOffset>
            </wp:positionH>
            <wp:positionV relativeFrom="paragraph">
              <wp:posOffset>83683</wp:posOffset>
            </wp:positionV>
            <wp:extent cx="1439616" cy="564282"/>
            <wp:effectExtent l="0" t="317" r="7937" b="7938"/>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3" cstate="print">
                      <a:extLst>
                        <a:ext uri="{28A0092B-C50C-407E-A947-70E740481C1C}">
                          <a14:useLocalDpi xmlns:a14="http://schemas.microsoft.com/office/drawing/2010/main" val="0"/>
                        </a:ext>
                      </a:extLst>
                    </a:blip>
                    <a:srcRect l="28406" t="39172" r="31174" b="27360"/>
                    <a:stretch/>
                  </pic:blipFill>
                  <pic:spPr>
                    <a:xfrm rot="16200000">
                      <a:off x="0" y="0"/>
                      <a:ext cx="1441653" cy="565081"/>
                    </a:xfrm>
                    <a:prstGeom prst="rect">
                      <a:avLst/>
                    </a:prstGeom>
                  </pic:spPr>
                </pic:pic>
              </a:graphicData>
            </a:graphic>
            <wp14:sizeRelH relativeFrom="margin">
              <wp14:pctWidth>0</wp14:pctWidth>
            </wp14:sizeRelH>
            <wp14:sizeRelV relativeFrom="margin">
              <wp14:pctHeight>0</wp14:pctHeight>
            </wp14:sizeRelV>
          </wp:anchor>
        </w:drawing>
      </w:r>
    </w:p>
    <w:p w:rsidR="00F37617" w:rsidRDefault="00F37617" w:rsidP="00D31B09"/>
    <w:p w:rsidR="00F37617" w:rsidRDefault="00F37617" w:rsidP="00D31B09"/>
    <w:p w:rsidR="00F37617" w:rsidRDefault="002256F9" w:rsidP="00D31B09">
      <w:r>
        <w:rPr>
          <w:noProof/>
        </w:rPr>
        <mc:AlternateContent>
          <mc:Choice Requires="wps">
            <w:drawing>
              <wp:anchor distT="0" distB="0" distL="114300" distR="114300" simplePos="0" relativeHeight="251865600" behindDoc="0" locked="0" layoutInCell="1" allowOverlap="1" wp14:anchorId="082E5124" wp14:editId="73EB87F3">
                <wp:simplePos x="0" y="0"/>
                <wp:positionH relativeFrom="column">
                  <wp:posOffset>4885899</wp:posOffset>
                </wp:positionH>
                <wp:positionV relativeFrom="paragraph">
                  <wp:posOffset>101724</wp:posOffset>
                </wp:positionV>
                <wp:extent cx="473075" cy="300990"/>
                <wp:effectExtent l="0" t="0" r="3175" b="3810"/>
                <wp:wrapNone/>
                <wp:docPr id="1073741927" name="Text Box 10737419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2256F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2E5124" id="Text Box 1073741927" o:spid="_x0000_s1052" type="#_x0000_t202" style="position:absolute;left:0;text-align:left;margin-left:384.7pt;margin-top:8pt;width:37.25pt;height:23.7pt;z-index:251865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" fillcolor="white [3201]" stroked="f" strokeweight=".5pt">
                <v:textbox>
                  <w:txbxContent>
                    <w:p w:rsidR="00C22965" w:rsidRPr="00130FAF" w:rsidRDefault="00C22965" w:rsidP="002256F9">
                      <w:pPr>
                        <w:jc w:val="center"/>
                      </w:pPr>
                      <w:r>
                        <w:t>(c)</w:t>
                      </w:r>
                    </w:p>
                  </w:txbxContent>
                </v:textbox>
              </v:shape>
            </w:pict>
          </mc:Fallback>
        </mc:AlternateContent>
      </w:r>
      <w:r>
        <w:rPr>
          <w:noProof/>
        </w:rPr>
        <mc:AlternateContent>
          <mc:Choice Requires="wps">
            <w:drawing>
              <wp:anchor distT="0" distB="0" distL="114300" distR="114300" simplePos="0" relativeHeight="251863552" behindDoc="0" locked="0" layoutInCell="1" allowOverlap="1" wp14:anchorId="2DCB661F" wp14:editId="6F197C04">
                <wp:simplePos x="0" y="0"/>
                <wp:positionH relativeFrom="column">
                  <wp:posOffset>3295934</wp:posOffset>
                </wp:positionH>
                <wp:positionV relativeFrom="paragraph">
                  <wp:posOffset>81251</wp:posOffset>
                </wp:positionV>
                <wp:extent cx="473075" cy="300990"/>
                <wp:effectExtent l="0" t="0" r="3175" b="3810"/>
                <wp:wrapNone/>
                <wp:docPr id="1073741926" name="Text Box 10737419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2256F9">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CB661F" id="Text Box 1073741926" o:spid="_x0000_s1053" type="#_x0000_t202" style="position:absolute;left:0;text-align:left;margin-left:259.5pt;margin-top:6.4pt;width:37.25pt;height:23.7pt;z-index:251863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lE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" fillcolor="white [3201]" stroked="f" strokeweight=".5pt">
                <v:textbox>
                  <w:txbxContent>
                    <w:p w:rsidR="00C22965" w:rsidRPr="00130FAF" w:rsidRDefault="00C22965" w:rsidP="002256F9">
                      <w:pPr>
                        <w:jc w:val="center"/>
                      </w:pPr>
                      <w:r>
                        <w:t>(b)</w:t>
                      </w:r>
                    </w:p>
                  </w:txbxContent>
                </v:textbox>
              </v:shape>
            </w:pict>
          </mc:Fallback>
        </mc:AlternateContent>
      </w:r>
      <w:r>
        <w:rPr>
          <w:noProof/>
        </w:rPr>
        <mc:AlternateContent>
          <mc:Choice Requires="wps">
            <w:drawing>
              <wp:anchor distT="0" distB="0" distL="114300" distR="114300" simplePos="0" relativeHeight="251861504" behindDoc="0" locked="0" layoutInCell="1" allowOverlap="1" wp14:anchorId="3FB78D9B" wp14:editId="7FC0395D">
                <wp:simplePos x="0" y="0"/>
                <wp:positionH relativeFrom="column">
                  <wp:posOffset>962167</wp:posOffset>
                </wp:positionH>
                <wp:positionV relativeFrom="paragraph">
                  <wp:posOffset>33485</wp:posOffset>
                </wp:positionV>
                <wp:extent cx="473075" cy="300990"/>
                <wp:effectExtent l="0" t="0" r="3175" b="3810"/>
                <wp:wrapNone/>
                <wp:docPr id="1073741925" name="Text Box 10737419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2256F9">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B78D9B" id="Text Box 1073741925" o:spid="_x0000_s1054" type="#_x0000_t202" style="position:absolute;left:0;text-align:left;margin-left:75.75pt;margin-top:2.65pt;width:37.25pt;height:23.7pt;z-index:251861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agTA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" fillcolor="white [3201]" stroked="f" strokeweight=".5pt">
                <v:textbox>
                  <w:txbxContent>
                    <w:p w:rsidR="00C22965" w:rsidRPr="00130FAF" w:rsidRDefault="00C22965" w:rsidP="002256F9">
                      <w:pPr>
                        <w:jc w:val="center"/>
                      </w:pPr>
                      <w:r>
                        <w:t>(</w:t>
                      </w:r>
                      <w:r w:rsidRPr="00130FAF">
                        <w:t>a</w:t>
                      </w:r>
                      <w:r>
                        <w:t>)</w:t>
                      </w:r>
                    </w:p>
                  </w:txbxContent>
                </v:textbox>
              </v:shape>
            </w:pict>
          </mc:Fallback>
        </mc:AlternateContent>
      </w:r>
    </w:p>
    <w:p w:rsidR="00F37617" w:rsidRDefault="00DD6BB9" w:rsidP="00D31B09">
      <w:r>
        <w:rPr>
          <w:noProof/>
        </w:rPr>
        <mc:AlternateContent>
          <mc:Choice Requires="wps">
            <w:drawing>
              <wp:anchor distT="0" distB="0" distL="114300" distR="114300" simplePos="0" relativeHeight="251736576" behindDoc="0" locked="0" layoutInCell="1" allowOverlap="1" wp14:anchorId="0C659E9F" wp14:editId="3182FABA">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C22965" w:rsidRPr="008404D9" w:rsidRDefault="00C22965" w:rsidP="00251888">
                            <w:pPr>
                              <w:pStyle w:val="Caption"/>
                            </w:pPr>
                            <w:bookmarkStart w:id="42" w:name="_Toc523735290"/>
                            <w:bookmarkStart w:id="43" w:name="_Toc524625267"/>
                            <w:bookmarkStart w:id="44" w:name="_Toc525405081"/>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659E9F" id="Text Box 52" o:spid="_x0000_s1055" type="#_x0000_t202" style="position:absolute;left:0;text-align:left;margin-left:21.5pt;margin-top:8pt;width:439.3pt;height:1in;z-index:251736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" stroked="f">
                <v:textbox inset="0,0,0,0">
                  <w:txbxContent>
                    <w:p w:rsidR="00C22965" w:rsidRPr="008404D9" w:rsidRDefault="00C22965" w:rsidP="00251888">
                      <w:pPr>
                        <w:pStyle w:val="Caption"/>
                      </w:pPr>
                      <w:bookmarkStart w:id="45" w:name="_Toc523735290"/>
                      <w:bookmarkStart w:id="46" w:name="_Toc524625267"/>
                      <w:bookmarkStart w:id="47" w:name="_Toc525405081"/>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5"/>
                      <w:bookmarkEnd w:id="46"/>
                      <w:bookmarkEnd w:id="47"/>
                    </w:p>
                  </w:txbxContent>
                </v:textbox>
              </v:shape>
            </w:pict>
          </mc:Fallback>
        </mc:AlternateContent>
      </w:r>
    </w:p>
    <w:p w:rsidR="00384C18" w:rsidRPr="008D6AB0" w:rsidRDefault="00384C18" w:rsidP="00251888">
      <w:pPr>
        <w:pStyle w:val="Caption"/>
      </w:pPr>
      <w:r w:rsidRPr="00557639">
        <mc:AlternateContent>
          <mc:Choice Requires="wpg">
            <w:drawing>
              <wp:anchor distT="0" distB="0" distL="114300" distR="114300" simplePos="0" relativeHeight="251580928" behindDoc="0" locked="0" layoutInCell="1" allowOverlap="1" wp14:anchorId="08D9778F" wp14:editId="19CC4F17">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3CD81372" id="Group 1073741842" o:spid="_x0000_s1026" style="position:absolute;margin-left:985.45pt;margin-top:25.65pt;width:220.75pt;height:215.45pt;z-index:251580928;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DD6BB9" w:rsidRDefault="00DD6BB9" w:rsidP="00D31B09"/>
    <w:p w:rsidR="002D0447" w:rsidRDefault="002D0447" w:rsidP="00CA6BF5"/>
    <w:p w:rsidR="00192556" w:rsidRDefault="00384C18" w:rsidP="001D14C2">
      <w:r>
        <w:t xml:space="preserve">In this project, a new concept </w:t>
      </w:r>
      <w:r w:rsidRPr="002A5F20">
        <w:t>for a fiducial marker</w:t>
      </w:r>
      <w:r>
        <w:t xml:space="preserve"> is </w:t>
      </w:r>
      <w:r w:rsidR="00D64012">
        <w:t>implemented</w:t>
      </w:r>
      <w:r w:rsidRPr="002A5F20">
        <w:t xml:space="preserve"> that is fully additively manufactured (commonly known as rapid-prototyping = RP</w:t>
      </w:r>
      <w:r>
        <w:t>) with only one polymer material</w:t>
      </w:r>
      <w:r w:rsidRPr="002A5F20">
        <w:t>. This one material is used for the fabrication of the solid Z-</w:t>
      </w:r>
      <w:r w:rsidR="00DD209B">
        <w:t>frame</w:t>
      </w:r>
      <w:r w:rsidRPr="002A5F20">
        <w:t xml:space="preserve"> body and the internal marker liquid by using the method of stere</w:t>
      </w:r>
      <w:r w:rsidR="00CA6BF5">
        <w:t>olithography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 xml:space="preserve">layer with the laser beam hardening the model volume. The principle of the SLA-method allows the enclosure of defined geometrical structures filled with unhardened liquid resin. These structures are created inside the solid model body </w:t>
      </w:r>
      <w:r w:rsidRPr="002A5F20">
        <w:lastRenderedPageBreak/>
        <w:t>without any openings to the outside. For this reason, only the structure surrounding the desired marker-geometry is hardened by the laser. The marker-geometry itself remains a liquid</w:t>
      </w:r>
      <w:r w:rsidR="00CA6BF5">
        <w:t xml:space="preserve"> </w:t>
      </w:r>
      <w:sdt>
        <w:sdtPr>
          <w:alias w:val="Don’t edit this field."/>
          <w:tag w:val="CitaviPlaceholder#6d0da8b8-5f48-463d-97dd-554450bb93b4"/>
          <w:id w:val="341521284"/>
          <w:placeholder>
            <w:docPart w:val="DefaultPlaceholder_-1854013440"/>
          </w:placeholder>
        </w:sdtPr>
        <w:sdtEndPr/>
        <w:sdtContent>
          <w:r w:rsidR="00CA6BF5">
            <w:fldChar w:fldCharType="begin"/>
          </w:r>
          <w:r w:rsidR="00B8294D">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IxVDE4OjA2OjMzIiwiUHJvamVjdCI6eyIkcmVmIjoiNSJ9fSwiVXNlTnVtYmVyaW5nVHlwZU9mUGFyZW50RG9jdW1lbnQiOmZhbHNlfV0sIkZvcm1hdHRlZFRleHQiOnsiJGlkIjoiNyIsIkNvdW50IjoxLCJUZXh0VW5pdHMiOlt7IiRpZCI6IjgiLCJGb250U3R5bGUiOnsiJGlkIjoiOSIsIk5ldXRyYWwiOnRydWV9LCJSZWFkaW5nT3JkZXIiOjEsIlRleHQiOiJbMjZdIn1dfSwiVGFnIjoiQ2l0YXZpUGxhY2Vob2xkZXIjNmQwZGE4YjgtNWY0OC00NjNkLTk3ZGQtNTU0NDUwYmI5M2I0IiwiVGV4dCI6IlsyNl0iLCJXQUlWZXJzaW9uIjoiNi4xLjAuMCJ9}</w:instrText>
          </w:r>
          <w:r w:rsidR="00CA6BF5">
            <w:fldChar w:fldCharType="separate"/>
          </w:r>
          <w:r w:rsidR="000E712B">
            <w:t>[26]</w:t>
          </w:r>
          <w:r w:rsidR="00CA6BF5">
            <w:fldChar w:fldCharType="end"/>
          </w:r>
        </w:sdtContent>
      </w:sdt>
      <w:r w:rsidRPr="002A5F20">
        <w:t>. Since it is made entirely from polymeric material, this marker is passive and totally MRI-safe.</w:t>
      </w:r>
      <w:r w:rsidR="00D64012">
        <w:t xml:space="preserve"> The</w:t>
      </w:r>
      <w:r w:rsidR="00046793">
        <w:t xml:space="preserve"> novel</w:t>
      </w:r>
      <w:r w:rsidR="00D64012">
        <w:t xml:space="preserve"> physical and chemical characteristics of th</w:t>
      </w:r>
      <w:r w:rsidR="001D14C2">
        <w:t>is</w:t>
      </w:r>
      <w:r w:rsidR="00D64012">
        <w:t xml:space="preserve"> additively manufactured marker</w:t>
      </w:r>
      <w:r w:rsidR="001D14C2">
        <w:t xml:space="preserve"> </w:t>
      </w:r>
      <w:r w:rsidR="00D64012">
        <w:t xml:space="preserve">are detailed </w:t>
      </w:r>
      <w:r w:rsidR="008F7F9A">
        <w:t xml:space="preserve">in </w:t>
      </w:r>
      <w:r w:rsidR="00401A74">
        <w:t>Section 3.1 and 3.2</w:t>
      </w:r>
      <w:r w:rsidR="00D64012">
        <w:t>.</w:t>
      </w:r>
    </w:p>
    <w:p w:rsidR="004E5970" w:rsidRPr="00FD101F" w:rsidRDefault="004E5970" w:rsidP="0058451B">
      <w:pPr>
        <w:pStyle w:val="Heading1"/>
        <w:numPr>
          <w:ilvl w:val="0"/>
          <w:numId w:val="0"/>
        </w:numPr>
        <w:rPr>
          <w:lang w:val="en-US"/>
        </w:rPr>
        <w:sectPr w:rsidR="004E5970" w:rsidRPr="00FD101F" w:rsidSect="00914A0A">
          <w:headerReference w:type="default" r:id="rId34"/>
          <w:headerReference w:type="first" r:id="rId35"/>
          <w:footerReference w:type="first" r:id="rId36"/>
          <w:pgSz w:w="11906" w:h="16838" w:code="9"/>
          <w:pgMar w:top="2160" w:right="1440" w:bottom="1440" w:left="1440" w:header="1152" w:footer="720" w:gutter="0"/>
          <w:cols w:space="720"/>
          <w:titlePg/>
          <w:docGrid w:linePitch="360"/>
        </w:sectPr>
      </w:pPr>
      <w:bookmarkStart w:id="48" w:name="_Ref521070685"/>
    </w:p>
    <w:p w:rsidR="00627537" w:rsidRDefault="00347F08" w:rsidP="0058451B">
      <w:pPr>
        <w:pStyle w:val="Heading1"/>
      </w:pPr>
      <w:bookmarkStart w:id="49" w:name="_Ref524601382"/>
      <w:bookmarkStart w:id="50" w:name="_Toc525387369"/>
      <w:r w:rsidRPr="0088075A">
        <w:lastRenderedPageBreak/>
        <w:t>Methodology</w:t>
      </w:r>
      <w:bookmarkEnd w:id="48"/>
      <w:bookmarkEnd w:id="49"/>
      <w:bookmarkEnd w:id="50"/>
    </w:p>
    <w:p w:rsidR="00E47ACB" w:rsidRPr="00754DCA" w:rsidRDefault="00E47ACB" w:rsidP="00886BE1">
      <w:pPr>
        <w:pStyle w:val="Heading2"/>
      </w:pPr>
      <w:bookmarkStart w:id="51" w:name="_Ref525216109"/>
      <w:bookmarkStart w:id="52" w:name="_Toc525387370"/>
      <w:r>
        <w:t>Z-</w:t>
      </w:r>
      <w:r w:rsidRPr="00610B96">
        <w:t>frame</w:t>
      </w:r>
      <w:r w:rsidRPr="004C21C6">
        <w:t xml:space="preserve"> marker characterization</w:t>
      </w:r>
      <w:bookmarkEnd w:id="51"/>
      <w:bookmarkEnd w:id="52"/>
    </w:p>
    <w:p w:rsidR="00E47ACB" w:rsidRPr="00B916FD" w:rsidRDefault="00E47ACB" w:rsidP="002D0447">
      <w:pPr>
        <w:pStyle w:val="Heading3"/>
      </w:pPr>
      <w:bookmarkStart w:id="53" w:name="_Ref523923978"/>
      <w:bookmarkStart w:id="54" w:name="_Toc525387371"/>
      <w:r w:rsidRPr="00B916FD">
        <w:t>Z-frame physical structures</w:t>
      </w:r>
      <w:bookmarkEnd w:id="53"/>
      <w:bookmarkEnd w:id="54"/>
    </w:p>
    <w:p w:rsidR="00E47ACB" w:rsidRPr="001B42C0" w:rsidRDefault="00E47ACB" w:rsidP="00BE528E">
      <w:r>
        <w:t xml:space="preserve">In this project, the new physical feature structures of the Z-frame have been developed which </w:t>
      </w:r>
      <w:r w:rsidR="00FD101F">
        <w:t xml:space="preserve">are intended to </w:t>
      </w:r>
      <w:r>
        <w:t xml:space="preserve">improve the accuracy and speed of the registration procedure in the interventional MRI. </w:t>
      </w:r>
      <w:r w:rsidR="003C5E99">
        <w:fldChar w:fldCharType="begin"/>
      </w:r>
      <w:r w:rsidR="003C5E99">
        <w:instrText xml:space="preserve"> REF _Ref525291238 \h </w:instrText>
      </w:r>
      <w:r w:rsidR="003C5E99">
        <w:fldChar w:fldCharType="separate"/>
      </w:r>
      <w:r w:rsidR="003C5E99">
        <w:t xml:space="preserve">Figure </w:t>
      </w:r>
      <w:r w:rsidR="003C5E99">
        <w:rPr>
          <w:cs/>
        </w:rPr>
        <w:t>‎</w:t>
      </w:r>
      <w:r w:rsidR="003C5E99">
        <w:t>3.1</w:t>
      </w:r>
      <w:r w:rsidR="003C5E99">
        <w:fldChar w:fldCharType="end"/>
      </w:r>
      <w:r w:rsidR="003C5E99">
        <w:t xml:space="preserve"> </w:t>
      </w:r>
      <w:r>
        <w:t>illustrates the two new features: center pointing triangles</w:t>
      </w:r>
      <w:r w:rsidR="0046418F">
        <w:t xml:space="preserve"> </w:t>
      </w:r>
      <w:r>
        <w:t xml:space="preserve">and </w:t>
      </w:r>
      <w:r w:rsidR="0046418F">
        <w:t>the z-axis indication triangle.</w:t>
      </w:r>
      <w:r w:rsidR="003C5E99">
        <w:t xml:space="preserve"> </w:t>
      </w:r>
      <w:r w:rsidR="00332817">
        <w:fldChar w:fldCharType="begin"/>
      </w:r>
      <w:r w:rsidR="00332817">
        <w:instrText xml:space="preserve"> REF _Ref523905599 \h </w:instrText>
      </w:r>
      <w:r w:rsidR="00332817">
        <w:fldChar w:fldCharType="end"/>
      </w:r>
    </w:p>
    <w:p w:rsidR="00E47ACB" w:rsidRPr="00833CF2" w:rsidRDefault="0045009F" w:rsidP="00E47ACB">
      <w:r w:rsidRPr="00DD6BB9">
        <w:rPr>
          <w:noProof/>
        </w:rPr>
        <w:drawing>
          <wp:anchor distT="0" distB="0" distL="114300" distR="114300" simplePos="0" relativeHeight="251871744" behindDoc="0" locked="0" layoutInCell="1" allowOverlap="1" wp14:anchorId="4E02EA4A" wp14:editId="60E2F6EB">
            <wp:simplePos x="0" y="0"/>
            <wp:positionH relativeFrom="margin">
              <wp:posOffset>1366520</wp:posOffset>
            </wp:positionH>
            <wp:positionV relativeFrom="paragraph">
              <wp:posOffset>283210</wp:posOffset>
            </wp:positionV>
            <wp:extent cx="2828290" cy="2296160"/>
            <wp:effectExtent l="0" t="0" r="0" b="0"/>
            <wp:wrapTopAndBottom/>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37" cstate="print">
                      <a:extLst>
                        <a:ext uri="{BEBA8EAE-BF5A-486C-A8C5-ECC9F3942E4B}">
                          <a14:imgProps xmlns:a14="http://schemas.microsoft.com/office/drawing/2010/main">
                            <a14:imgLayer r:embed="rId38">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828290" cy="2296160"/>
                    </a:xfrm>
                    <a:prstGeom prst="rect">
                      <a:avLst/>
                    </a:prstGeom>
                  </pic:spPr>
                </pic:pic>
              </a:graphicData>
            </a:graphic>
            <wp14:sizeRelH relativeFrom="page">
              <wp14:pctWidth>0</wp14:pctWidth>
            </wp14:sizeRelH>
            <wp14:sizeRelV relativeFrom="page">
              <wp14:pctHeight>0</wp14:pctHeight>
            </wp14:sizeRelV>
          </wp:anchor>
        </w:drawing>
      </w:r>
      <w:r w:rsidR="009F5CA0">
        <w:rPr>
          <w:noProof/>
        </w:rPr>
        <mc:AlternateContent>
          <mc:Choice Requires="wps">
            <w:drawing>
              <wp:anchor distT="0" distB="0" distL="114300" distR="114300" simplePos="0" relativeHeight="251872768" behindDoc="0" locked="0" layoutInCell="1" allowOverlap="1" wp14:anchorId="7E276DA2" wp14:editId="49A5DF01">
                <wp:simplePos x="0" y="0"/>
                <wp:positionH relativeFrom="margin">
                  <wp:align>left</wp:align>
                </wp:positionH>
                <wp:positionV relativeFrom="paragraph">
                  <wp:posOffset>2755265</wp:posOffset>
                </wp:positionV>
                <wp:extent cx="5681345" cy="635"/>
                <wp:effectExtent l="0" t="0" r="0" b="3810"/>
                <wp:wrapTopAndBottom/>
                <wp:docPr id="95" name="Text Box 95"/>
                <wp:cNvGraphicFramePr/>
                <a:graphic xmlns:a="http://schemas.openxmlformats.org/drawingml/2006/main">
                  <a:graphicData uri="http://schemas.microsoft.com/office/word/2010/wordprocessingShape">
                    <wps:wsp>
                      <wps:cNvSpPr txBox="1"/>
                      <wps:spPr>
                        <a:xfrm>
                          <a:off x="0" y="0"/>
                          <a:ext cx="5681345" cy="635"/>
                        </a:xfrm>
                        <a:prstGeom prst="rect">
                          <a:avLst/>
                        </a:prstGeom>
                        <a:solidFill>
                          <a:prstClr val="white"/>
                        </a:solidFill>
                        <a:ln>
                          <a:noFill/>
                        </a:ln>
                      </wps:spPr>
                      <wps:txbx>
                        <w:txbxContent>
                          <w:p w:rsidR="00C22965" w:rsidRPr="003D298B" w:rsidRDefault="00C22965" w:rsidP="0045009F">
                            <w:pPr>
                              <w:pStyle w:val="Caption"/>
                            </w:pPr>
                            <w:bookmarkStart w:id="55" w:name="_Toc523735318"/>
                            <w:bookmarkStart w:id="56" w:name="_Toc524625268"/>
                            <w:bookmarkStart w:id="57" w:name="_Toc525405082"/>
                            <w:bookmarkStart w:id="58" w:name="_Ref52529123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bookmarkEnd w:id="58"/>
                            <w:r>
                              <w:t>: A 3D CAD-view of the Z-frame-marker structures.</w:t>
                            </w:r>
                            <w:bookmarkEnd w:id="55"/>
                            <w:r>
                              <w:t xml:space="preserve"> The center pointing triangles (8 small purple triangles) and the z-axis indication triangle (the green triangle).</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276DA2" id="Text Box 95" o:spid="_x0000_s1056" type="#_x0000_t202" style="position:absolute;left:0;text-align:left;margin-left:0;margin-top:216.95pt;width:447.35pt;height:.05pt;z-index:2518727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" stroked="f">
                <v:textbox style="mso-fit-shape-to-text:t" inset="0,0,0,0">
                  <w:txbxContent>
                    <w:p w:rsidR="00C22965" w:rsidRPr="003D298B" w:rsidRDefault="00C22965" w:rsidP="0045009F">
                      <w:pPr>
                        <w:pStyle w:val="Caption"/>
                      </w:pPr>
                      <w:bookmarkStart w:id="59" w:name="_Toc523735318"/>
                      <w:bookmarkStart w:id="60" w:name="_Toc524625268"/>
                      <w:bookmarkStart w:id="61" w:name="_Toc525405082"/>
                      <w:bookmarkStart w:id="62" w:name="_Ref52529123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bookmarkEnd w:id="62"/>
                      <w:r>
                        <w:t>: A 3D CAD-view of the Z-frame-marker structures.</w:t>
                      </w:r>
                      <w:bookmarkEnd w:id="59"/>
                      <w:r>
                        <w:t xml:space="preserve"> The center pointing triangles (8 small purple triangles) and the z-axis indication triangle (the green triangle).</w:t>
                      </w:r>
                      <w:bookmarkEnd w:id="60"/>
                      <w:bookmarkEnd w:id="61"/>
                    </w:p>
                  </w:txbxContent>
                </v:textbox>
                <w10:wrap type="topAndBottom" anchorx="margin"/>
              </v:shape>
            </w:pict>
          </mc:Fallback>
        </mc:AlternateContent>
      </w:r>
    </w:p>
    <w:p w:rsidR="00E47ACB" w:rsidRPr="00DD6BB9" w:rsidRDefault="00E47ACB" w:rsidP="00E47ACB"/>
    <w:p w:rsidR="00E47ACB" w:rsidRPr="006C2F14" w:rsidRDefault="00E47ACB" w:rsidP="00E47ACB">
      <w:pPr>
        <w:pStyle w:val="Heading4"/>
      </w:pPr>
      <w:bookmarkStart w:id="63" w:name="_Toc525387372"/>
      <w:r w:rsidRPr="006C2F14">
        <w:t>Center pointing triangles</w:t>
      </w:r>
      <w:bookmarkEnd w:id="63"/>
    </w:p>
    <w:p w:rsidR="00250670" w:rsidRDefault="00E47ACB" w:rsidP="00954E08">
      <w:r>
        <w:t xml:space="preserve">A successful intervention under MRI depends mostly on an accurate determination of the position of the needle insertion point based on the </w:t>
      </w:r>
      <w:r w:rsidR="008B63DF">
        <w:t xml:space="preserve">desired </w:t>
      </w:r>
      <w:r>
        <w:t xml:space="preserve">target </w:t>
      </w:r>
      <w:r w:rsidR="008B63DF">
        <w:t>area</w:t>
      </w:r>
      <w:r>
        <w:t>. As discussed in the literature survey</w:t>
      </w:r>
      <w:r w:rsidR="001D7584">
        <w:t xml:space="preserve"> (see </w:t>
      </w:r>
      <w:r w:rsidR="00954E08">
        <w:t>S</w:t>
      </w:r>
      <w:r w:rsidR="001D7584">
        <w:t xml:space="preserve">ection </w:t>
      </w:r>
      <w:r w:rsidR="001D7584">
        <w:fldChar w:fldCharType="begin"/>
      </w:r>
      <w:r w:rsidR="001D7584">
        <w:instrText xml:space="preserve"> REF _Ref523906202 \r \h </w:instrText>
      </w:r>
      <w:r w:rsidR="001D7584">
        <w:fldChar w:fldCharType="separate"/>
      </w:r>
      <w:r w:rsidR="00514A12">
        <w:rPr>
          <w:cs/>
        </w:rPr>
        <w:t>‎</w:t>
      </w:r>
      <w:r w:rsidR="00514A12">
        <w:t>2.2</w:t>
      </w:r>
      <w:r w:rsidR="001D7584">
        <w:fldChar w:fldCharType="end"/>
      </w:r>
      <w:r w:rsidR="001D7584">
        <w:t>)</w:t>
      </w:r>
      <w:r>
        <w:t>, generally, the nee</w:t>
      </w:r>
      <w:r w:rsidR="000945CB">
        <w:t xml:space="preserve">dle entry point is indicated </w:t>
      </w:r>
      <w:r>
        <w:t xml:space="preserve">by surgeon </w:t>
      </w:r>
      <w:r>
        <w:lastRenderedPageBreak/>
        <w:t xml:space="preserve">finger in </w:t>
      </w:r>
      <w:r w:rsidR="000E5084">
        <w:t xml:space="preserve">the </w:t>
      </w:r>
      <w:r>
        <w:t>real-time image acquisition. However, the alignment of the image plane based on th</w:t>
      </w:r>
      <w:r w:rsidR="000A314B">
        <w:t xml:space="preserve">is method is time-consuming and cumbersome due to the iterative movements </w:t>
      </w:r>
      <w:r w:rsidR="00250670">
        <w:t>o</w:t>
      </w:r>
      <w:r w:rsidR="000A314B">
        <w:t>f the patient table</w:t>
      </w:r>
      <w:r>
        <w:t xml:space="preserve">. </w:t>
      </w:r>
    </w:p>
    <w:p w:rsidR="00B80661" w:rsidRDefault="00E47ACB" w:rsidP="00B80661">
      <w:r>
        <w:t>In this work, the center pointing triangles allow an accurate alignment of the image planes according to the center of the marker. Figure 3.</w:t>
      </w:r>
      <w:r w:rsidR="00352A5D">
        <w:t>2 (a)</w:t>
      </w:r>
      <w:r>
        <w:t xml:space="preserve"> shows a coronal view of the Z-frame in which the green line is the transversal</w:t>
      </w:r>
      <w:r w:rsidR="00250670">
        <w:t xml:space="preserve"> imaging</w:t>
      </w:r>
      <w:r>
        <w:t xml:space="preserve"> plane and the red line indicates the sagittal</w:t>
      </w:r>
      <w:r w:rsidR="00250670">
        <w:t xml:space="preserve"> imaging</w:t>
      </w:r>
      <w:r>
        <w:t xml:space="preserve"> plane. In order to align the two planes in the center of the Z-</w:t>
      </w:r>
      <w:r w:rsidR="0062026C">
        <w:t>frame</w:t>
      </w:r>
      <w:r>
        <w:t xml:space="preserve"> accurately, the cross-section point of the two planes should be aligned with the four inner triangle shapes.</w:t>
      </w:r>
      <w:r w:rsidR="00D048C9">
        <w:t xml:space="preserve"> </w:t>
      </w:r>
    </w:p>
    <w:p w:rsidR="00E47ACB" w:rsidRDefault="00F27F7D" w:rsidP="00F27F7D">
      <w:r>
        <w:rPr>
          <w:noProof/>
        </w:rPr>
        <w:drawing>
          <wp:anchor distT="0" distB="0" distL="114300" distR="114300" simplePos="0" relativeHeight="251870720" behindDoc="0" locked="0" layoutInCell="1" allowOverlap="1" wp14:anchorId="7B690CA4" wp14:editId="0816E345">
            <wp:simplePos x="0" y="0"/>
            <wp:positionH relativeFrom="margin">
              <wp:posOffset>1496695</wp:posOffset>
            </wp:positionH>
            <wp:positionV relativeFrom="paragraph">
              <wp:posOffset>2799080</wp:posOffset>
            </wp:positionV>
            <wp:extent cx="1979295" cy="1781175"/>
            <wp:effectExtent l="0" t="0" r="1905" b="9525"/>
            <wp:wrapTopAndBottom/>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0" name="Picture 1073741840"/>
                    <pic:cNvPicPr>
                      <a:picLocks noChangeAspect="1"/>
                    </pic:cNvPicPr>
                  </pic:nvPicPr>
                  <pic:blipFill rotWithShape="1">
                    <a:blip r:embed="rId39" cstate="print">
                      <a:extLst>
                        <a:ext uri="{28A0092B-C50C-407E-A947-70E740481C1C}">
                          <a14:useLocalDpi xmlns:a14="http://schemas.microsoft.com/office/drawing/2010/main" val="0"/>
                        </a:ext>
                      </a:extLst>
                    </a:blip>
                    <a:srcRect l="1198" t="53724" r="62803" b="3542"/>
                    <a:stretch/>
                  </pic:blipFill>
                  <pic:spPr bwMode="auto">
                    <a:xfrm>
                      <a:off x="0" y="0"/>
                      <a:ext cx="1979295" cy="1781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69696" behindDoc="0" locked="0" layoutInCell="1" allowOverlap="1" wp14:anchorId="711992EC" wp14:editId="7D266529">
            <wp:simplePos x="0" y="0"/>
            <wp:positionH relativeFrom="column">
              <wp:posOffset>2642235</wp:posOffset>
            </wp:positionH>
            <wp:positionV relativeFrom="paragraph">
              <wp:posOffset>1080770</wp:posOffset>
            </wp:positionV>
            <wp:extent cx="2938780" cy="1665605"/>
            <wp:effectExtent l="0" t="0" r="0" b="0"/>
            <wp:wrapTopAndBottom/>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9" name="Picture 1073741839"/>
                    <pic:cNvPicPr>
                      <a:picLocks noChangeAspect="1"/>
                    </pic:cNvPicPr>
                  </pic:nvPicPr>
                  <pic:blipFill rotWithShape="1">
                    <a:blip r:embed="rId39" cstate="print">
                      <a:extLst>
                        <a:ext uri="{28A0092B-C50C-407E-A947-70E740481C1C}">
                          <a14:useLocalDpi xmlns:a14="http://schemas.microsoft.com/office/drawing/2010/main" val="0"/>
                        </a:ext>
                      </a:extLst>
                    </a:blip>
                    <a:srcRect l="3889" t="9563" r="62937" b="66326"/>
                    <a:stretch/>
                  </pic:blipFill>
                  <pic:spPr bwMode="auto">
                    <a:xfrm>
                      <a:off x="0" y="0"/>
                      <a:ext cx="2938780" cy="16656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68672" behindDoc="0" locked="0" layoutInCell="1" allowOverlap="1" wp14:anchorId="4503D8CB" wp14:editId="3FA0CA2C">
            <wp:simplePos x="0" y="0"/>
            <wp:positionH relativeFrom="column">
              <wp:posOffset>4445</wp:posOffset>
            </wp:positionH>
            <wp:positionV relativeFrom="paragraph">
              <wp:posOffset>1090930</wp:posOffset>
            </wp:positionV>
            <wp:extent cx="2075815" cy="1647825"/>
            <wp:effectExtent l="0" t="0" r="635" b="9525"/>
            <wp:wrapTopAndBottom/>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8" name="Picture 1073741838"/>
                    <pic:cNvPicPr>
                      <a:picLocks noChangeAspect="1"/>
                    </pic:cNvPicPr>
                  </pic:nvPicPr>
                  <pic:blipFill rotWithShape="1">
                    <a:blip r:embed="rId39" cstate="print">
                      <a:extLst>
                        <a:ext uri="{28A0092B-C50C-407E-A947-70E740481C1C}">
                          <a14:useLocalDpi xmlns:a14="http://schemas.microsoft.com/office/drawing/2010/main" val="0"/>
                        </a:ext>
                      </a:extLst>
                    </a:blip>
                    <a:srcRect l="46752" t="15172" r="28693" b="59950"/>
                    <a:stretch/>
                  </pic:blipFill>
                  <pic:spPr bwMode="auto">
                    <a:xfrm>
                      <a:off x="0" y="0"/>
                      <a:ext cx="2075815" cy="1647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0661">
        <w:t>It has to be mentioned that the center pointing triangles not only indicate the desired alignment of the two perpendicular planes but also of the surgical instrument (e.g. Needle) path</w:t>
      </w:r>
      <w:r w:rsidR="00952CAA">
        <w:t xml:space="preserve"> which</w:t>
      </w:r>
      <w:r w:rsidR="00224257">
        <w:t xml:space="preserve"> enables the </w:t>
      </w:r>
      <w:r w:rsidR="000B42E8">
        <w:t xml:space="preserve">tracking of the needle pathway </w:t>
      </w:r>
      <w:r w:rsidR="00952CAA">
        <w:t xml:space="preserve">during </w:t>
      </w:r>
      <w:r w:rsidR="00954E08">
        <w:t xml:space="preserve">the </w:t>
      </w:r>
      <w:r w:rsidR="00952CAA">
        <w:t>insertion.</w:t>
      </w:r>
    </w:p>
    <w:p w:rsidR="00DF0716" w:rsidRPr="009B3358" w:rsidRDefault="00692CB3" w:rsidP="00F27F7D">
      <w:pPr>
        <w:pStyle w:val="Caption"/>
      </w:pPr>
      <w:bookmarkStart w:id="64" w:name="_Toc523735319"/>
      <w:bookmarkStart w:id="65" w:name="_Toc524625269"/>
      <w:bookmarkStart w:id="66" w:name="_Toc525405083"/>
      <w:r>
        <w:t xml:space="preserve">Figure </w:t>
      </w:r>
      <w:r>
        <w:fldChar w:fldCharType="begin"/>
      </w:r>
      <w:r>
        <w:instrText xml:space="preserve"> STYLEREF 1 \s </w:instrText>
      </w:r>
      <w:r>
        <w:fldChar w:fldCharType="separate"/>
      </w:r>
      <w:r w:rsidR="007555DF">
        <w:rPr>
          <w:cs/>
        </w:rPr>
        <w:t>‎</w:t>
      </w:r>
      <w:r w:rsidR="007555DF">
        <w:t>3</w:t>
      </w:r>
      <w:r>
        <w:fldChar w:fldCharType="end"/>
      </w:r>
      <w:r>
        <w:t>.</w:t>
      </w:r>
      <w:r>
        <w:fldChar w:fldCharType="begin"/>
      </w:r>
      <w:r>
        <w:instrText xml:space="preserve"> SEQ Figure \* ARABIC \s 1 </w:instrText>
      </w:r>
      <w:r>
        <w:fldChar w:fldCharType="separate"/>
      </w:r>
      <w:r w:rsidR="007555DF">
        <w:t>2</w:t>
      </w:r>
      <w:r>
        <w:fldChar w:fldCharType="end"/>
      </w:r>
      <w:r>
        <w:t xml:space="preserve">: (a) A coronal view of the Z-frame representing the sagital and axial imaging planes as projections (turquoise and the red line) close to the center of the Z-frame. (b) </w:t>
      </w:r>
      <w:r w:rsidR="009270C3">
        <w:t>S</w:t>
      </w:r>
      <w:r>
        <w:t xml:space="preserve">agittal view of the Z-frame and a liver biopsy phantom (3D abdominal phantom #057A, CIRS Inc.). (c) </w:t>
      </w:r>
      <w:r w:rsidR="009270C3">
        <w:t>T</w:t>
      </w:r>
      <w:r>
        <w:t>ransversal view of the Z-frame and the liver phantom.</w:t>
      </w:r>
      <w:bookmarkEnd w:id="64"/>
      <w:bookmarkEnd w:id="65"/>
      <w:r w:rsidR="00352A5D">
        <mc:AlternateContent>
          <mc:Choice Requires="wps">
            <w:drawing>
              <wp:anchor distT="0" distB="0" distL="114300" distR="114300" simplePos="0" relativeHeight="251879936" behindDoc="0" locked="0" layoutInCell="1" allowOverlap="1" wp14:anchorId="1678DF71" wp14:editId="3620A348">
                <wp:simplePos x="0" y="0"/>
                <wp:positionH relativeFrom="column">
                  <wp:posOffset>2811438</wp:posOffset>
                </wp:positionH>
                <wp:positionV relativeFrom="paragraph">
                  <wp:posOffset>5186348</wp:posOffset>
                </wp:positionV>
                <wp:extent cx="473075" cy="300990"/>
                <wp:effectExtent l="0" t="0" r="3175" b="3810"/>
                <wp:wrapNone/>
                <wp:docPr id="1073741931" name="Text Box 1073741931"/>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352A5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78DF71" id="Text Box 1073741931" o:spid="_x0000_s1057" type="#_x0000_t202" style="position:absolute;left:0;text-align:left;margin-left:221.35pt;margin-top:408.35pt;width:37.25pt;height:23.7pt;z-index:251879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Qfs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" fillcolor="white [3201]" stroked="f" strokeweight=".5pt">
                <v:textbox>
                  <w:txbxContent>
                    <w:p w:rsidR="00C22965" w:rsidRPr="00130FAF" w:rsidRDefault="00C22965" w:rsidP="00352A5D">
                      <w:pPr>
                        <w:jc w:val="center"/>
                      </w:pPr>
                      <w:r>
                        <w:t>(c)</w:t>
                      </w:r>
                    </w:p>
                  </w:txbxContent>
                </v:textbox>
              </v:shape>
            </w:pict>
          </mc:Fallback>
        </mc:AlternateContent>
      </w:r>
      <w:r w:rsidR="00352A5D">
        <mc:AlternateContent>
          <mc:Choice Requires="wps">
            <w:drawing>
              <wp:anchor distT="0" distB="0" distL="114300" distR="114300" simplePos="0" relativeHeight="251877888" behindDoc="0" locked="0" layoutInCell="1" allowOverlap="1" wp14:anchorId="1D24C199" wp14:editId="2623C627">
                <wp:simplePos x="0" y="0"/>
                <wp:positionH relativeFrom="column">
                  <wp:posOffset>4389679</wp:posOffset>
                </wp:positionH>
                <wp:positionV relativeFrom="paragraph">
                  <wp:posOffset>2413682</wp:posOffset>
                </wp:positionV>
                <wp:extent cx="473075" cy="300990"/>
                <wp:effectExtent l="0" t="0" r="3175" b="3810"/>
                <wp:wrapNone/>
                <wp:docPr id="1073741930" name="Text Box 10737419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352A5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24C199" id="Text Box 1073741930" o:spid="_x0000_s1058" type="#_x0000_t202" style="position:absolute;left:0;text-align:left;margin-left:345.65pt;margin-top:190.05pt;width:37.25pt;height:23.7pt;z-index:25187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" fillcolor="white [3201]" stroked="f" strokeweight=".5pt">
                <v:textbox>
                  <w:txbxContent>
                    <w:p w:rsidR="00C22965" w:rsidRPr="00130FAF" w:rsidRDefault="00C22965" w:rsidP="00352A5D">
                      <w:pPr>
                        <w:jc w:val="center"/>
                      </w:pPr>
                      <w:r>
                        <w:t>(b)</w:t>
                      </w:r>
                    </w:p>
                  </w:txbxContent>
                </v:textbox>
              </v:shape>
            </w:pict>
          </mc:Fallback>
        </mc:AlternateContent>
      </w:r>
      <w:r w:rsidR="00352A5D">
        <mc:AlternateContent>
          <mc:Choice Requires="wps">
            <w:drawing>
              <wp:anchor distT="0" distB="0" distL="114300" distR="114300" simplePos="0" relativeHeight="251875840" behindDoc="0" locked="0" layoutInCell="1" allowOverlap="1" wp14:anchorId="45758927" wp14:editId="491B85D8">
                <wp:simplePos x="0" y="0"/>
                <wp:positionH relativeFrom="column">
                  <wp:posOffset>1277745</wp:posOffset>
                </wp:positionH>
                <wp:positionV relativeFrom="paragraph">
                  <wp:posOffset>2395381</wp:posOffset>
                </wp:positionV>
                <wp:extent cx="473075" cy="300990"/>
                <wp:effectExtent l="0" t="0" r="3175" b="3810"/>
                <wp:wrapNone/>
                <wp:docPr id="1073741929" name="Text Box 10737419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352A5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758927" id="Text Box 1073741929" o:spid="_x0000_s1059" type="#_x0000_t202" style="position:absolute;left:0;text-align:left;margin-left:100.6pt;margin-top:188.6pt;width:37.25pt;height:23.7pt;z-index:251875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yuRTQ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" fillcolor="white [3201]" stroked="f" strokeweight=".5pt">
                <v:textbox>
                  <w:txbxContent>
                    <w:p w:rsidR="00C22965" w:rsidRPr="00130FAF" w:rsidRDefault="00C22965" w:rsidP="00352A5D">
                      <w:pPr>
                        <w:jc w:val="center"/>
                      </w:pPr>
                      <w:r>
                        <w:t>(</w:t>
                      </w:r>
                      <w:r w:rsidRPr="00130FAF">
                        <w:t>a</w:t>
                      </w:r>
                      <w:r>
                        <w:t>)</w:t>
                      </w:r>
                    </w:p>
                  </w:txbxContent>
                </v:textbox>
              </v:shape>
            </w:pict>
          </mc:Fallback>
        </mc:AlternateContent>
      </w:r>
      <w:r w:rsidR="00E47ACB">
        <mc:AlternateContent>
          <mc:Choice Requires="wps">
            <w:drawing>
              <wp:anchor distT="0" distB="0" distL="114300" distR="114300" simplePos="0" relativeHeight="251873792" behindDoc="0" locked="0" layoutInCell="1" allowOverlap="1" wp14:anchorId="3FEA7FCB" wp14:editId="22355DCC">
                <wp:simplePos x="0" y="0"/>
                <wp:positionH relativeFrom="column">
                  <wp:posOffset>0</wp:posOffset>
                </wp:positionH>
                <wp:positionV relativeFrom="paragraph">
                  <wp:posOffset>5782945</wp:posOffset>
                </wp:positionV>
                <wp:extent cx="608139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6081395" cy="635"/>
                        </a:xfrm>
                        <a:prstGeom prst="rect">
                          <a:avLst/>
                        </a:prstGeom>
                        <a:solidFill>
                          <a:prstClr val="white"/>
                        </a:solidFill>
                        <a:ln>
                          <a:noFill/>
                        </a:ln>
                      </wps:spPr>
                      <wps:txbx>
                        <w:txbxContent>
                          <w:p w:rsidR="00C22965" w:rsidRPr="007340AF" w:rsidRDefault="00C22965"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EA7FCB" id="Text Box 110" o:spid="_x0000_s1060" type="#_x0000_t202" style="position:absolute;left:0;text-align:left;margin-left:0;margin-top:455.35pt;width:478.85pt;height:.05pt;z-index:25187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" stroked="f">
                <v:textbox style="mso-fit-shape-to-text:t" inset="0,0,0,0">
                  <w:txbxContent>
                    <w:p w:rsidR="00C22965" w:rsidRPr="007340AF" w:rsidRDefault="00C22965" w:rsidP="00251888">
                      <w:pPr>
                        <w:pStyle w:val="Caption"/>
                      </w:pPr>
                    </w:p>
                  </w:txbxContent>
                </v:textbox>
                <w10:wrap type="topAndBottom"/>
              </v:shape>
            </w:pict>
          </mc:Fallback>
        </mc:AlternateContent>
      </w:r>
      <w:bookmarkEnd w:id="66"/>
    </w:p>
    <w:p w:rsidR="00E47ACB" w:rsidRPr="006C2F14" w:rsidRDefault="00E47ACB" w:rsidP="00E47ACB">
      <w:pPr>
        <w:pStyle w:val="Heading4"/>
      </w:pPr>
      <w:bookmarkStart w:id="67" w:name="_Ref523922273"/>
      <w:bookmarkStart w:id="68" w:name="_Toc525387373"/>
      <w:r w:rsidRPr="006C2F14">
        <w:lastRenderedPageBreak/>
        <w:t>Z-axis indication triangle</w:t>
      </w:r>
      <w:bookmarkEnd w:id="67"/>
      <w:bookmarkEnd w:id="68"/>
    </w:p>
    <w:p w:rsidR="00E47ACB" w:rsidRDefault="00E47ACB" w:rsidP="00AF00D8">
      <w:r w:rsidRPr="008B75D6">
        <w:t>After localization and</w:t>
      </w:r>
      <w:r>
        <w:t xml:space="preserve"> registration of the instrument, an accurate guidance of the instruments is required to reach the target. Consequently, the coordinate system of the Z-</w:t>
      </w:r>
      <w:r w:rsidR="000E473B">
        <w:t>frame</w:t>
      </w:r>
      <w:r>
        <w:t xml:space="preserve"> </w:t>
      </w:r>
      <w:r w:rsidR="009B2681">
        <w:t xml:space="preserve">marker </w:t>
      </w:r>
      <w:r>
        <w:t xml:space="preserve">should be determined in the </w:t>
      </w:r>
      <w:r w:rsidR="00C61876">
        <w:t>imaging</w:t>
      </w:r>
      <w:r>
        <w:t xml:space="preserve"> coordinate system. The correct</w:t>
      </w:r>
      <w:r w:rsidR="003F060B">
        <w:t xml:space="preserve"> orientation</w:t>
      </w:r>
      <w:r w:rsidR="008D278B">
        <w:t xml:space="preserve"> of the</w:t>
      </w:r>
      <w:r>
        <w:t xml:space="preserve"> coordinate</w:t>
      </w:r>
      <w:r w:rsidR="008D278B">
        <w:t xml:space="preserve"> system</w:t>
      </w:r>
      <w:r>
        <w:t xml:space="preserve"> can be detected based on the Z-axis indication triangle position (the green square in </w:t>
      </w:r>
      <w:r w:rsidR="003F756B">
        <w:t>Figure 3.3</w:t>
      </w:r>
      <w:r>
        <w:t xml:space="preserve">). The role of this feature is the determination of the correct rotation direction of the Z-frame </w:t>
      </w:r>
      <w:r w:rsidR="009D6291">
        <w:t xml:space="preserve">marker </w:t>
      </w:r>
      <w:r>
        <w:t xml:space="preserve">which will be discussed in the </w:t>
      </w:r>
      <w:r w:rsidR="00690671">
        <w:t>S</w:t>
      </w:r>
      <w:r>
        <w:t>ection</w:t>
      </w:r>
      <w:r w:rsidR="000A0701">
        <w:t xml:space="preserve"> </w:t>
      </w:r>
      <w:r w:rsidR="000A0701">
        <w:fldChar w:fldCharType="begin"/>
      </w:r>
      <w:r w:rsidR="000A0701">
        <w:instrText xml:space="preserve"> REF _Ref523909263 \n \h </w:instrText>
      </w:r>
      <w:r w:rsidR="000A0701">
        <w:fldChar w:fldCharType="separate"/>
      </w:r>
      <w:r w:rsidR="000A0701">
        <w:rPr>
          <w:cs/>
        </w:rPr>
        <w:t>‎</w:t>
      </w:r>
      <w:r w:rsidR="000A0701">
        <w:t>3.2</w:t>
      </w:r>
      <w:r w:rsidR="000A0701">
        <w:fldChar w:fldCharType="end"/>
      </w:r>
      <w:r w:rsidR="000A0701">
        <w:t xml:space="preserve"> </w:t>
      </w:r>
      <w:r w:rsidR="00690671">
        <w:t xml:space="preserve">. </w:t>
      </w:r>
      <w:r>
        <w:t xml:space="preserve"> </w:t>
      </w:r>
    </w:p>
    <w:p w:rsidR="00AF00D8" w:rsidRDefault="00AF00D8" w:rsidP="00AF00D8"/>
    <w:p w:rsidR="00E47ACB" w:rsidRDefault="0076654D" w:rsidP="00E47ACB">
      <w:pPr>
        <w:keepNext/>
        <w:jc w:val="center"/>
      </w:pPr>
      <w:r>
        <w:rPr>
          <w:noProof/>
        </w:rPr>
        <mc:AlternateContent>
          <mc:Choice Requires="wps">
            <w:drawing>
              <wp:anchor distT="0" distB="0" distL="114300" distR="114300" simplePos="0" relativeHeight="251941376" behindDoc="0" locked="0" layoutInCell="1" allowOverlap="1" wp14:anchorId="745C26C9" wp14:editId="0E48D865">
                <wp:simplePos x="0" y="0"/>
                <wp:positionH relativeFrom="column">
                  <wp:posOffset>1160673</wp:posOffset>
                </wp:positionH>
                <wp:positionV relativeFrom="paragraph">
                  <wp:posOffset>2938780</wp:posOffset>
                </wp:positionV>
                <wp:extent cx="473075" cy="300990"/>
                <wp:effectExtent l="0" t="0" r="3175" b="3810"/>
                <wp:wrapNone/>
                <wp:docPr id="1073741945" name="Text Box 107374194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EE4A9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5C26C9" id="Text Box 1073741945" o:spid="_x0000_s1061" type="#_x0000_t202" style="position:absolute;left:0;text-align:left;margin-left:91.4pt;margin-top:231.4pt;width:37.25pt;height:23.7pt;z-index:25194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" fillcolor="white [3201]" stroked="f" strokeweight=".5pt">
                <v:textbox>
                  <w:txbxContent>
                    <w:p w:rsidR="00C22965" w:rsidRPr="00130FAF" w:rsidRDefault="00C22965" w:rsidP="00EE4A9D">
                      <w:pPr>
                        <w:jc w:val="center"/>
                      </w:pPr>
                      <w:r>
                        <w:t>(</w:t>
                      </w:r>
                      <w:r w:rsidRPr="00130FAF">
                        <w:t>a</w:t>
                      </w:r>
                      <w:r>
                        <w:t>)</w:t>
                      </w:r>
                    </w:p>
                  </w:txbxContent>
                </v:textbox>
              </v:shape>
            </w:pict>
          </mc:Fallback>
        </mc:AlternateContent>
      </w:r>
      <w:r w:rsidR="00A75F6F">
        <w:rPr>
          <w:noProof/>
        </w:rPr>
        <mc:AlternateContent>
          <mc:Choice Requires="wps">
            <w:drawing>
              <wp:anchor distT="0" distB="0" distL="114300" distR="114300" simplePos="0" relativeHeight="251943424" behindDoc="0" locked="0" layoutInCell="1" allowOverlap="1" wp14:anchorId="1BA25969" wp14:editId="3E4CC5E5">
                <wp:simplePos x="0" y="0"/>
                <wp:positionH relativeFrom="column">
                  <wp:posOffset>4273550</wp:posOffset>
                </wp:positionH>
                <wp:positionV relativeFrom="paragraph">
                  <wp:posOffset>2961077</wp:posOffset>
                </wp:positionV>
                <wp:extent cx="473075" cy="300990"/>
                <wp:effectExtent l="0" t="0" r="3175" b="3810"/>
                <wp:wrapNone/>
                <wp:docPr id="1073741947" name="Text Box 107374194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EE4A9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A25969" id="Text Box 1073741947" o:spid="_x0000_s1062" type="#_x0000_t202" style="position:absolute;left:0;text-align:left;margin-left:336.5pt;margin-top:233.15pt;width:37.25pt;height:23.7pt;z-index:251943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SwETQ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" fillcolor="white [3201]" stroked="f" strokeweight=".5pt">
                <v:textbox>
                  <w:txbxContent>
                    <w:p w:rsidR="00C22965" w:rsidRPr="00130FAF" w:rsidRDefault="00C22965" w:rsidP="00EE4A9D">
                      <w:pPr>
                        <w:jc w:val="center"/>
                      </w:pPr>
                      <w:r>
                        <w:t>(b)</w:t>
                      </w:r>
                    </w:p>
                  </w:txbxContent>
                </v:textbox>
              </v:shape>
            </w:pict>
          </mc:Fallback>
        </mc:AlternateContent>
      </w:r>
      <w:r w:rsidR="00E47ACB">
        <w:rPr>
          <w:noProof/>
        </w:rPr>
        <w:drawing>
          <wp:inline distT="0" distB="0" distL="0" distR="0" wp14:anchorId="2250B73D" wp14:editId="0D9258DC">
            <wp:extent cx="6126062" cy="2884038"/>
            <wp:effectExtent l="0" t="0" r="8255"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40" cstate="print"/>
                    <a:srcRect l="1085" b="16943"/>
                    <a:stretch>
                      <a:fillRect/>
                    </a:stretch>
                  </pic:blipFill>
                  <pic:spPr>
                    <a:xfrm>
                      <a:off x="0" y="0"/>
                      <a:ext cx="6201919" cy="2919750"/>
                    </a:xfrm>
                    <a:prstGeom prst="rect">
                      <a:avLst/>
                    </a:prstGeom>
                  </pic:spPr>
                </pic:pic>
              </a:graphicData>
            </a:graphic>
          </wp:inline>
        </w:drawing>
      </w:r>
    </w:p>
    <w:p w:rsidR="00EE4A9D" w:rsidRDefault="00EE4A9D" w:rsidP="00251888">
      <w:pPr>
        <w:pStyle w:val="Caption"/>
      </w:pPr>
      <w:bookmarkStart w:id="69" w:name="_Toc523735320"/>
    </w:p>
    <w:p w:rsidR="00E47ACB" w:rsidRDefault="00E47ACB" w:rsidP="00251888">
      <w:pPr>
        <w:pStyle w:val="Caption"/>
      </w:pPr>
      <w:bookmarkStart w:id="70" w:name="_Toc525405084"/>
      <w:r>
        <w:t xml:space="preserve">Figure </w:t>
      </w:r>
      <w:r w:rsidR="00494A48">
        <w:fldChar w:fldCharType="begin"/>
      </w:r>
      <w:r w:rsidR="00494A48">
        <w:instrText xml:space="preserve"> STYLEREF 1 \s </w:instrText>
      </w:r>
      <w:r w:rsidR="00494A48">
        <w:fldChar w:fldCharType="separate"/>
      </w:r>
      <w:r w:rsidR="007555DF">
        <w:rPr>
          <w:cs/>
        </w:rPr>
        <w:t>‎</w:t>
      </w:r>
      <w:r w:rsidR="007555DF">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3</w:t>
      </w:r>
      <w:r w:rsidR="00494A48">
        <w:fldChar w:fldCharType="end"/>
      </w:r>
      <w:r>
        <w:t>: The</w:t>
      </w:r>
      <w:r w:rsidR="0001087A">
        <w:t xml:space="preserve"> CAD view of the</w:t>
      </w:r>
      <w:r>
        <w:t xml:space="preserve"> Z-frame marker with Z-axis indication tiangle (green square in</w:t>
      </w:r>
      <w:r w:rsidR="0072725D">
        <w:t xml:space="preserve"> the</w:t>
      </w:r>
      <w:r>
        <w:t xml:space="preserve"> 2D view).</w:t>
      </w:r>
      <w:bookmarkEnd w:id="69"/>
      <w:r>
        <w:t xml:space="preserve"> </w:t>
      </w:r>
      <w:r w:rsidR="008A28C0">
        <w:t>(a)</w:t>
      </w:r>
      <w:r w:rsidR="0001087A">
        <w:t xml:space="preserve"> Top view of the marker with z=+10 mm (</w:t>
      </w:r>
      <w:r w:rsidR="003C72DA">
        <w:t>the indication triangel (</w:t>
      </w:r>
      <w:r w:rsidR="0001087A">
        <w:t>the green square</w:t>
      </w:r>
      <w:r w:rsidR="003C72DA">
        <w:t>)</w:t>
      </w:r>
      <w:r w:rsidR="0001087A">
        <w:t xml:space="preserve"> is in the right side of the marker). (b) Bottom view of the marker with z=-10 mm</w:t>
      </w:r>
      <w:r w:rsidR="00E0111B">
        <w:t xml:space="preserve"> </w:t>
      </w:r>
      <w:r w:rsidR="003C72DA">
        <w:t xml:space="preserve">(the indication triangel (the green square) </w:t>
      </w:r>
      <w:r w:rsidR="00E0111B">
        <w:t>is in the left side of the marker)</w:t>
      </w:r>
      <w:r w:rsidR="0001087A">
        <w:t>.</w:t>
      </w:r>
      <w:bookmarkEnd w:id="70"/>
    </w:p>
    <w:p w:rsidR="00E47ACB" w:rsidRDefault="00E47ACB" w:rsidP="00E47ACB"/>
    <w:p w:rsidR="00E47ACB" w:rsidRDefault="00E47ACB" w:rsidP="00E47ACB"/>
    <w:p w:rsidR="00DF0716" w:rsidRDefault="00DF0716" w:rsidP="00E47ACB"/>
    <w:p w:rsidR="00E47ACB" w:rsidRDefault="00E47ACB" w:rsidP="007001DE">
      <w:pPr>
        <w:pStyle w:val="Heading4"/>
      </w:pPr>
      <w:bookmarkStart w:id="71" w:name="_Toc525387374"/>
      <w:r>
        <w:lastRenderedPageBreak/>
        <w:t>Square-shaped internal tunnel structure</w:t>
      </w:r>
      <w:bookmarkEnd w:id="71"/>
    </w:p>
    <w:p w:rsidR="00DF0716" w:rsidRDefault="00E47ACB" w:rsidP="00D85369">
      <w:r>
        <w:t>The automated alignment detection algorithm</w:t>
      </w:r>
      <w:r w:rsidR="00BA6E83">
        <w:t xml:space="preserve"> (section</w:t>
      </w:r>
      <w:r w:rsidR="00BA6E83">
        <w:fldChar w:fldCharType="begin"/>
      </w:r>
      <w:r w:rsidR="00BA6E83">
        <w:instrText xml:space="preserve"> REF _Ref523909263 \r \h </w:instrText>
      </w:r>
      <w:r w:rsidR="00BA6E83">
        <w:fldChar w:fldCharType="separate"/>
      </w:r>
      <w:r w:rsidR="00514A12">
        <w:rPr>
          <w:cs/>
        </w:rPr>
        <w:t>‎</w:t>
      </w:r>
      <w:r w:rsidR="00514A12">
        <w:t>3.2</w:t>
      </w:r>
      <w:r w:rsidR="00BA6E83">
        <w:fldChar w:fldCharType="end"/>
      </w:r>
      <w:r w:rsidR="00BA6E83">
        <w:t>)</w:t>
      </w:r>
      <w:r>
        <w:t xml:space="preserve"> depends on the accuracy of the detected centroids of the fiducial markers. However, the coordinates of the fiducial markers may not be accurately estimated due to the suboptimal</w:t>
      </w:r>
      <w:r w:rsidR="00F009C9">
        <w:t xml:space="preserve"> imaging techniques. The square</w:t>
      </w:r>
      <w:r>
        <w:t xml:space="preserve"> shape</w:t>
      </w:r>
      <w:r w:rsidR="00F009C9">
        <w:t>d</w:t>
      </w:r>
      <w:r>
        <w:t xml:space="preserve"> tunnels</w:t>
      </w:r>
      <w:r w:rsidR="003F756B">
        <w:t xml:space="preserve"> (Figure 3.4)</w:t>
      </w:r>
      <w:r>
        <w:t xml:space="preserve"> provide the ability to estimate the pixel distortion at the edges which is easier for the retrieval of the related signals</w:t>
      </w:r>
      <w:r w:rsidR="00DC03F3">
        <w:t>.</w:t>
      </w:r>
      <w:r>
        <w:t xml:space="preserve"> </w:t>
      </w:r>
      <w:r w:rsidR="00DC03F3">
        <w:t>According to the</w:t>
      </w:r>
      <w:r w:rsidR="00863E2C">
        <w:t xml:space="preserve"> proposed</w:t>
      </w:r>
      <w:r w:rsidR="00DC03F3">
        <w:t xml:space="preserve"> method</w:t>
      </w:r>
      <w:r w:rsidR="0024407C">
        <w:t xml:space="preserve"> in</w:t>
      </w:r>
      <w:r w:rsidR="00D85369">
        <w:t xml:space="preserve"> the</w:t>
      </w:r>
      <w:r w:rsidR="0024407C">
        <w:t xml:space="preserve"> </w:t>
      </w:r>
      <w:r w:rsidR="00D85369">
        <w:t>s</w:t>
      </w:r>
      <w:r w:rsidR="0024407C">
        <w:t xml:space="preserve">ection </w:t>
      </w:r>
      <w:r w:rsidR="0024407C">
        <w:fldChar w:fldCharType="begin"/>
      </w:r>
      <w:r w:rsidR="0024407C">
        <w:instrText xml:space="preserve"> REF _Ref523909263 \r \h </w:instrText>
      </w:r>
      <w:r w:rsidR="0024407C">
        <w:fldChar w:fldCharType="separate"/>
      </w:r>
      <w:r w:rsidR="0024407C">
        <w:rPr>
          <w:cs/>
        </w:rPr>
        <w:t>‎</w:t>
      </w:r>
      <w:r w:rsidR="0024407C">
        <w:t>3.2</w:t>
      </w:r>
      <w:r w:rsidR="0024407C">
        <w:fldChar w:fldCharType="end"/>
      </w:r>
      <w:r w:rsidR="00D85369">
        <w:t xml:space="preserve"> which</w:t>
      </w:r>
      <w:r w:rsidR="00336B0C">
        <w:t xml:space="preserve"> </w:t>
      </w:r>
      <w:r w:rsidR="00863E2C">
        <w:t>identification of the cen</w:t>
      </w:r>
      <w:r w:rsidR="00D85369">
        <w:t>ter points in</w:t>
      </w:r>
      <w:r w:rsidR="00863E2C">
        <w:t xml:space="preserve"> </w:t>
      </w:r>
      <w:r w:rsidR="00D85369">
        <w:t>each</w:t>
      </w:r>
      <w:r w:rsidR="00863E2C">
        <w:t xml:space="preserve"> fiducial marker</w:t>
      </w:r>
      <w:r w:rsidR="00D85369">
        <w:t xml:space="preserve"> is</w:t>
      </w:r>
      <w:r w:rsidR="005E38DA">
        <w:t xml:space="preserve"> </w:t>
      </w:r>
      <w:r w:rsidR="00863E2C">
        <w:t xml:space="preserve">based on </w:t>
      </w:r>
      <w:r w:rsidR="00D85369">
        <w:t xml:space="preserve">its </w:t>
      </w:r>
      <w:r w:rsidR="00336B0C">
        <w:t>pixel volume</w:t>
      </w:r>
      <w:r w:rsidR="00863E2C">
        <w:t>s</w:t>
      </w:r>
      <w:r w:rsidR="00C348AD">
        <w:t>,</w:t>
      </w:r>
      <w:r w:rsidR="00717A85">
        <w:t xml:space="preserve"> the signal retrieval </w:t>
      </w:r>
      <w:r w:rsidR="00863E2C">
        <w:t xml:space="preserve">at the edges </w:t>
      </w:r>
      <w:r w:rsidR="005C4D60">
        <w:t>help</w:t>
      </w:r>
      <w:r w:rsidR="005E38DA">
        <w:t>s</w:t>
      </w:r>
      <w:r w:rsidR="005C4D60">
        <w:t xml:space="preserve"> an</w:t>
      </w:r>
      <w:r w:rsidR="00717A85">
        <w:t xml:space="preserve"> </w:t>
      </w:r>
      <w:r>
        <w:t xml:space="preserve">accurate </w:t>
      </w:r>
      <w:r w:rsidR="00863E2C">
        <w:t>calculation</w:t>
      </w:r>
      <w:r>
        <w:t xml:space="preserve"> of the centroids coordinate system</w:t>
      </w:r>
      <w:r w:rsidR="00BD73D8">
        <w:t>s</w:t>
      </w:r>
      <w:r>
        <w:t>.</w:t>
      </w:r>
      <w:r w:rsidR="00BA6E83">
        <w:t xml:space="preserve"> </w:t>
      </w:r>
    </w:p>
    <w:p w:rsidR="00AF00D8" w:rsidRDefault="00AF00D8" w:rsidP="00AF00D8"/>
    <w:p w:rsidR="00DF0716" w:rsidRDefault="00DF0716" w:rsidP="008220F7"/>
    <w:p w:rsidR="00E47ACB" w:rsidRDefault="00AF00D8" w:rsidP="00022BE3">
      <w:pPr>
        <w:keepNext/>
        <w:jc w:val="center"/>
      </w:pPr>
      <w:r>
        <w:rPr>
          <w:noProof/>
        </w:rPr>
        <mc:AlternateContent>
          <mc:Choice Requires="wps">
            <w:drawing>
              <wp:anchor distT="0" distB="0" distL="114300" distR="114300" simplePos="0" relativeHeight="251947520" behindDoc="0" locked="0" layoutInCell="1" allowOverlap="1" wp14:anchorId="42679E27" wp14:editId="1C2B1AC8">
                <wp:simplePos x="0" y="0"/>
                <wp:positionH relativeFrom="column">
                  <wp:posOffset>4125187</wp:posOffset>
                </wp:positionH>
                <wp:positionV relativeFrom="paragraph">
                  <wp:posOffset>2720556</wp:posOffset>
                </wp:positionV>
                <wp:extent cx="473075" cy="300990"/>
                <wp:effectExtent l="0" t="0" r="3175" b="3810"/>
                <wp:wrapNone/>
                <wp:docPr id="1073741959" name="Text Box 107374195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B8306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679E27" id="Text Box 1073741959" o:spid="_x0000_s1063" type="#_x0000_t202" style="position:absolute;left:0;text-align:left;margin-left:324.8pt;margin-top:214.2pt;width:37.25pt;height:23.7pt;z-index:251947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" fillcolor="white [3201]" stroked="f" strokeweight=".5pt">
                <v:textbox>
                  <w:txbxContent>
                    <w:p w:rsidR="00C22965" w:rsidRPr="00130FAF" w:rsidRDefault="00C22965" w:rsidP="00B8306B">
                      <w:pPr>
                        <w:jc w:val="center"/>
                      </w:pPr>
                      <w:r>
                        <w:t>(b)</w:t>
                      </w:r>
                    </w:p>
                  </w:txbxContent>
                </v:textbox>
              </v:shape>
            </w:pict>
          </mc:Fallback>
        </mc:AlternateContent>
      </w:r>
      <w:r>
        <w:rPr>
          <w:noProof/>
        </w:rPr>
        <mc:AlternateContent>
          <mc:Choice Requires="wps">
            <w:drawing>
              <wp:anchor distT="0" distB="0" distL="114300" distR="114300" simplePos="0" relativeHeight="251945472" behindDoc="0" locked="0" layoutInCell="1" allowOverlap="1" wp14:anchorId="3CAF319D" wp14:editId="280F2E67">
                <wp:simplePos x="0" y="0"/>
                <wp:positionH relativeFrom="column">
                  <wp:posOffset>1043041</wp:posOffset>
                </wp:positionH>
                <wp:positionV relativeFrom="paragraph">
                  <wp:posOffset>2747645</wp:posOffset>
                </wp:positionV>
                <wp:extent cx="473075" cy="300990"/>
                <wp:effectExtent l="0" t="0" r="3175" b="3810"/>
                <wp:wrapNone/>
                <wp:docPr id="1073741958" name="Text Box 107374195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22965" w:rsidRPr="00130FAF" w:rsidRDefault="00C22965" w:rsidP="00B8306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AF319D" id="Text Box 1073741958" o:spid="_x0000_s1064" type="#_x0000_t202" style="position:absolute;left:0;text-align:left;margin-left:82.15pt;margin-top:216.35pt;width:37.25pt;height:23.7pt;z-index:25194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7C8TA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" fillcolor="white [3201]" stroked="f" strokeweight=".5pt">
                <v:textbox>
                  <w:txbxContent>
                    <w:p w:rsidR="00C22965" w:rsidRPr="00130FAF" w:rsidRDefault="00C22965" w:rsidP="00B8306B">
                      <w:pPr>
                        <w:jc w:val="center"/>
                      </w:pPr>
                      <w:r>
                        <w:t>(</w:t>
                      </w:r>
                      <w:r w:rsidRPr="00130FAF">
                        <w:t>a</w:t>
                      </w:r>
                      <w:r>
                        <w:t>)</w:t>
                      </w:r>
                    </w:p>
                  </w:txbxContent>
                </v:textbox>
              </v:shape>
            </w:pict>
          </mc:Fallback>
        </mc:AlternateContent>
      </w:r>
      <w:r>
        <w:rPr>
          <w:noProof/>
        </w:rPr>
        <w:drawing>
          <wp:anchor distT="0" distB="0" distL="114300" distR="114300" simplePos="0" relativeHeight="251939328" behindDoc="0" locked="0" layoutInCell="1" allowOverlap="1" wp14:anchorId="6973DB24" wp14:editId="1CAAD6FC">
            <wp:simplePos x="0" y="0"/>
            <wp:positionH relativeFrom="column">
              <wp:posOffset>71072</wp:posOffset>
            </wp:positionH>
            <wp:positionV relativeFrom="paragraph">
              <wp:posOffset>7308</wp:posOffset>
            </wp:positionV>
            <wp:extent cx="2658128" cy="2651760"/>
            <wp:effectExtent l="3175"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41">
                      <a:extLst>
                        <a:ext uri="{28A0092B-C50C-407E-A947-70E740481C1C}">
                          <a14:useLocalDpi xmlns:a14="http://schemas.microsoft.com/office/drawing/2010/main" val="0"/>
                        </a:ext>
                      </a:extLst>
                    </a:blip>
                    <a:srcRect l="39272" t="29449" r="2214"/>
                    <a:stretch/>
                  </pic:blipFill>
                  <pic:spPr bwMode="auto">
                    <a:xfrm rot="5400000">
                      <a:off x="0" y="0"/>
                      <a:ext cx="2658128" cy="2651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BE3">
        <w:rPr>
          <w:noProof/>
        </w:rPr>
        <w:drawing>
          <wp:inline distT="0" distB="0" distL="0" distR="0" wp14:anchorId="61065265" wp14:editId="4A93C628">
            <wp:extent cx="2652037" cy="2560320"/>
            <wp:effectExtent l="7620" t="0" r="3810" b="381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shot_20180807_160125.jpg"/>
                    <pic:cNvPicPr/>
                  </pic:nvPicPr>
                  <pic:blipFill rotWithShape="1">
                    <a:blip r:embed="rId42">
                      <a:extLst>
                        <a:ext uri="{28A0092B-C50C-407E-A947-70E740481C1C}">
                          <a14:useLocalDpi xmlns:a14="http://schemas.microsoft.com/office/drawing/2010/main" val="0"/>
                        </a:ext>
                      </a:extLst>
                    </a:blip>
                    <a:srcRect l="24072" t="28081" r="45495" b="34458"/>
                    <a:stretch/>
                  </pic:blipFill>
                  <pic:spPr bwMode="auto">
                    <a:xfrm rot="5400000">
                      <a:off x="0" y="0"/>
                      <a:ext cx="2652037" cy="2560320"/>
                    </a:xfrm>
                    <a:prstGeom prst="rect">
                      <a:avLst/>
                    </a:prstGeom>
                    <a:ln>
                      <a:noFill/>
                    </a:ln>
                    <a:extLst>
                      <a:ext uri="{53640926-AAD7-44D8-BBD7-CCE9431645EC}">
                        <a14:shadowObscured xmlns:a14="http://schemas.microsoft.com/office/drawing/2010/main"/>
                      </a:ext>
                    </a:extLst>
                  </pic:spPr>
                </pic:pic>
              </a:graphicData>
            </a:graphic>
          </wp:inline>
        </w:drawing>
      </w:r>
      <w:r w:rsidR="00CC018C">
        <w:br w:type="textWrapping" w:clear="all"/>
      </w:r>
    </w:p>
    <w:p w:rsidR="00AF00D8" w:rsidRDefault="00AF00D8" w:rsidP="00022BE3">
      <w:pPr>
        <w:keepNext/>
        <w:jc w:val="center"/>
      </w:pPr>
    </w:p>
    <w:p w:rsidR="00E47ACB" w:rsidRDefault="00E47ACB" w:rsidP="00251888">
      <w:pPr>
        <w:pStyle w:val="Caption"/>
      </w:pPr>
      <w:bookmarkStart w:id="72" w:name="_Toc523735321"/>
      <w:bookmarkStart w:id="73" w:name="_Toc525405085"/>
      <w:r>
        <w:t xml:space="preserve">Figure </w:t>
      </w:r>
      <w:r w:rsidR="00494A48">
        <w:fldChar w:fldCharType="begin"/>
      </w:r>
      <w:r w:rsidR="00494A48">
        <w:instrText xml:space="preserve"> STYLEREF 1 \s </w:instrText>
      </w:r>
      <w:r w:rsidR="00494A48">
        <w:fldChar w:fldCharType="separate"/>
      </w:r>
      <w:r w:rsidR="007555DF">
        <w:rPr>
          <w:cs/>
        </w:rPr>
        <w:t>‎</w:t>
      </w:r>
      <w:r w:rsidR="007555DF">
        <w:t>3</w:t>
      </w:r>
      <w:r w:rsidR="00494A48">
        <w:fldChar w:fldCharType="end"/>
      </w:r>
      <w:r w:rsidR="00494A48">
        <w:t>.</w:t>
      </w:r>
      <w:r w:rsidR="00494A48">
        <w:fldChar w:fldCharType="begin"/>
      </w:r>
      <w:r w:rsidR="00494A48">
        <w:instrText xml:space="preserve"> SEQ Figure \* ARABIC \s 1 </w:instrText>
      </w:r>
      <w:r w:rsidR="00494A48">
        <w:fldChar w:fldCharType="separate"/>
      </w:r>
      <w:r w:rsidR="007555DF">
        <w:t>4</w:t>
      </w:r>
      <w:r w:rsidR="00494A48">
        <w:fldChar w:fldCharType="end"/>
      </w:r>
      <w:r>
        <w:t xml:space="preserve">: </w:t>
      </w:r>
      <w:r w:rsidR="00C97DDD">
        <w:t xml:space="preserve">(a) </w:t>
      </w:r>
      <w:r>
        <w:t>2D-CAD view of the Z-frame marker with square-shaped tunnel.</w:t>
      </w:r>
      <w:bookmarkEnd w:id="72"/>
      <w:r w:rsidR="00C97DDD">
        <w:t xml:space="preserve"> (b) 2D-captured-MRI image </w:t>
      </w:r>
      <w:r w:rsidR="007001DE">
        <w:t>of the Z-frame marker with square-shaped tunnel</w:t>
      </w:r>
      <w:r w:rsidR="00436837">
        <w:t>.</w:t>
      </w:r>
      <w:r w:rsidR="00101C09">
        <w:t xml:space="preserve"> </w:t>
      </w:r>
      <w:r w:rsidR="00131D80">
        <w:t xml:space="preserve">The </w:t>
      </w:r>
      <w:r w:rsidR="001F070D">
        <w:t xml:space="preserve">pixels </w:t>
      </w:r>
      <w:r w:rsidR="00762857">
        <w:t>at</w:t>
      </w:r>
      <w:r w:rsidR="001F070D">
        <w:t xml:space="preserve"> the </w:t>
      </w:r>
      <w:r w:rsidR="00131D80">
        <w:t xml:space="preserve">edges of the fiducials in the left side of the marker </w:t>
      </w:r>
      <w:r w:rsidR="001F070D">
        <w:t>are</w:t>
      </w:r>
      <w:r w:rsidR="00131D80">
        <w:t xml:space="preserve"> distorted by nois; howevere the known size the square</w:t>
      </w:r>
      <w:r w:rsidR="00762857">
        <w:t>s</w:t>
      </w:r>
      <w:r w:rsidR="00131D80">
        <w:t xml:space="preserve"> help retrival of the pixels.</w:t>
      </w:r>
      <w:bookmarkEnd w:id="73"/>
    </w:p>
    <w:p w:rsidR="00E47ACB" w:rsidRDefault="00E47ACB" w:rsidP="00E47ACB"/>
    <w:p w:rsidR="00E47ACB" w:rsidRPr="00014CA9" w:rsidRDefault="00E47ACB" w:rsidP="002D0447">
      <w:pPr>
        <w:pStyle w:val="Heading3"/>
      </w:pPr>
      <w:bookmarkStart w:id="74" w:name="_Ref523923801"/>
      <w:bookmarkStart w:id="75" w:name="_Toc525387375"/>
      <w:r>
        <w:lastRenderedPageBreak/>
        <w:t>Z-frame marker s</w:t>
      </w:r>
      <w:r w:rsidRPr="00014CA9">
        <w:t>pectroscopy</w:t>
      </w:r>
      <w:bookmarkEnd w:id="74"/>
      <w:bookmarkEnd w:id="75"/>
    </w:p>
    <w:p w:rsidR="00E47ACB" w:rsidRPr="004329F7" w:rsidRDefault="005B12CC" w:rsidP="00E47ACB">
      <w:pPr>
        <w:rPr>
          <w:rFonts w:eastAsia="Arial" w:cs="Arial"/>
        </w:rPr>
      </w:pPr>
      <w:r>
        <w:t>For MRI</w:t>
      </w:r>
      <w:r w:rsidR="00E47ACB" w:rsidRPr="004329F7">
        <w:t xml:space="preserve">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E47ACB" w:rsidRPr="004329F7" w:rsidRDefault="00E47ACB" w:rsidP="00E47ACB">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t xml:space="preserve">ven by these relaxation times </w:t>
      </w:r>
      <w:sdt>
        <w:sdtPr>
          <w:alias w:val="Don't edit this field"/>
          <w:tag w:val="CitaviPlaceholder#ab61c9a8-aadd-4729-a1f3-5430d7ab7f3d"/>
          <w:id w:val="-1515147948"/>
          <w:placeholder>
            <w:docPart w:val="FF8A500FE12D4CB896A9622EFE4B6B7B"/>
          </w:placeholder>
        </w:sdtPr>
        <w:sdtEndPr/>
        <w:sdtContent>
          <w:r>
            <w:fldChar w:fldCharType="begin"/>
          </w:r>
          <w:r w:rsidR="00B8294D">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YuIiwiTGFzdE5hbWUiOiJCbG9jaCIsIlByb3RlY3RlZCI6ZmFsc2UsIlNleCI6MCwiQ3JlYXRlZEJ5IjoiX1BhcmlzYSIsIkNyZWF0ZWRPbiI6IjIwMTgtMDgtMzFUMjA6MDM6MTYiLCJNb2RpZmllZEJ5IjoiX1BhcmlzYSIsIklkIjoiNWY5OTgxMDQtMzllZS00YjgyLTkyNjMtODc0YzU4NzgzOTBkIiwiTW9kaWZpZWRPbiI6IjIwMTgtMDgtMzFUMjA6MDM6MjE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1Ymxpc2hlcnMiOltdLCJRdW90YXRpb25zIjpbXSwiUmVmZXJlbmNlVHlwZSI6IkpvdXJuYWxBcnRpY2xlIiwiU2hvcnRUaXRsZSI6IkJsb2No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}</w:instrText>
          </w:r>
          <w:r>
            <w:fldChar w:fldCharType="separate"/>
          </w:r>
          <w:r w:rsidR="000E712B">
            <w:t>[27]</w:t>
          </w:r>
          <w:r>
            <w:fldChar w:fldCharType="end"/>
          </w:r>
        </w:sdtContent>
      </w:sdt>
      <w:r w:rsidRPr="004329F7">
        <w:t xml:space="preserve">. Therefore, the visibility of the liquid resin within the marker depends on the used imaging protocol and relaxation properties of the resin. </w:t>
      </w:r>
    </w:p>
    <w:p w:rsidR="00E47ACB" w:rsidRPr="004329F7" w:rsidRDefault="00E47ACB" w:rsidP="00E47ACB">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stereolithography process.</w:t>
      </w:r>
    </w:p>
    <w:p w:rsidR="00E47ACB" w:rsidRPr="0056081D" w:rsidRDefault="00E47ACB" w:rsidP="00E47ACB">
      <w:pPr>
        <w:pStyle w:val="Heading4"/>
      </w:pPr>
      <w:bookmarkStart w:id="76" w:name="_Toc525387376"/>
      <w:r>
        <w:t>Determination of the resin relaxation times</w:t>
      </w:r>
      <w:bookmarkEnd w:id="76"/>
    </w:p>
    <w:p w:rsidR="00E47ACB" w:rsidRPr="004329F7" w:rsidRDefault="00E47ACB" w:rsidP="00E47ACB">
      <w:pPr>
        <w:rPr>
          <w:rFonts w:eastAsia="Arial" w:cs="Arial"/>
        </w:rPr>
      </w:pPr>
      <w:r w:rsidRPr="004329F7">
        <w:t xml:space="preserve">T1 and T2 relaxation times </w:t>
      </w:r>
      <w:r>
        <w:t>are</w:t>
      </w:r>
      <w:r w:rsidRPr="004329F7">
        <w:t xml:space="preserve"> experimentally determined for the initially selected stereolithography resins: VisiJet SL Tough, VisiJet SL Clear both from 3D Systems, Inc., and Formlabs FLGPWH03 from Formlabs Inc. Each of the three resins </w:t>
      </w:r>
      <w:r>
        <w:t>have been</w:t>
      </w:r>
      <w:r w:rsidRPr="004329F7">
        <w:t xml:space="preserve"> stored in separate containers before placing them inside a transmit–receive birdcage head coil of a 3T Skyra MRI system (Siemens Healthineers, Germany). </w:t>
      </w:r>
    </w:p>
    <w:p w:rsidR="00E47ACB" w:rsidRPr="004329F7" w:rsidRDefault="00E47ACB" w:rsidP="0059509F">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ms and 2,000 ms). For the T2 estimation the echo time (TE) of the SE </w:t>
      </w:r>
      <w:r>
        <w:t>is</w:t>
      </w:r>
      <w:r w:rsidRPr="004329F7">
        <w:t xml:space="preserve"> varied accordingly (five different TEs between 5.5 ms and 200 ms),</w:t>
      </w:r>
      <w:r w:rsidR="003D48A2">
        <w:t xml:space="preserve"> </w:t>
      </w:r>
      <w:r w:rsidR="0059509F">
        <w:fldChar w:fldCharType="begin"/>
      </w:r>
      <w:r w:rsidR="0059509F">
        <w:instrText xml:space="preserve"> REF _Ref523747815 \h </w:instrText>
      </w:r>
      <w:r w:rsidR="0059509F">
        <w:fldChar w:fldCharType="separate"/>
      </w:r>
      <w:r w:rsidR="00514A12">
        <w:t xml:space="preserve">Figure </w:t>
      </w:r>
      <w:r w:rsidR="00514A12">
        <w:rPr>
          <w:noProof/>
          <w:cs/>
        </w:rPr>
        <w:t>‎</w:t>
      </w:r>
      <w:r w:rsidR="00514A12">
        <w:rPr>
          <w:noProof/>
        </w:rPr>
        <w:t>3</w:t>
      </w:r>
      <w:r w:rsidR="00514A12">
        <w:t>.</w:t>
      </w:r>
      <w:r w:rsidR="00514A12">
        <w:rPr>
          <w:noProof/>
        </w:rPr>
        <w:t>5</w:t>
      </w:r>
      <w:r w:rsidR="0059509F">
        <w:fldChar w:fldCharType="end"/>
      </w:r>
      <w:r w:rsidR="0059509F">
        <w:t>.</w:t>
      </w:r>
      <w:r w:rsidRPr="004329F7">
        <w:t xml:space="preserve"> </w:t>
      </w:r>
    </w:p>
    <w:p w:rsidR="00E47ACB" w:rsidRPr="004329F7" w:rsidRDefault="00E47ACB" w:rsidP="00F5237C">
      <w:pPr>
        <w:rPr>
          <w:rFonts w:eastAsia="Arial" w:cs="Arial"/>
        </w:rPr>
      </w:pPr>
      <w:r w:rsidRPr="004329F7">
        <w:lastRenderedPageBreak/>
        <w:t xml:space="preserve">Relaxation times </w:t>
      </w:r>
      <w:r>
        <w:t>are</w:t>
      </w:r>
      <w:r w:rsidRPr="004329F7">
        <w:t xml:space="preserve"> then calculated for each resin within automatically computed region of interests (based on image thresholding).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001A4475">
        <w:t xml:space="preserve"> used</w:t>
      </w:r>
      <w:r w:rsidR="00F5237C">
        <w:t xml:space="preserve"> </w:t>
      </w:r>
      <w:sdt>
        <w:sdtPr>
          <w:alias w:val="Don't edit this field"/>
          <w:tag w:val="CitaviPlaceholder#ae8dea0f-2185-45e3-afa7-07b0c79abfc4"/>
          <w:id w:val="-470447279"/>
          <w:placeholder>
            <w:docPart w:val="DefaultPlaceholder_-1854013440"/>
          </w:placeholder>
        </w:sdtPr>
        <w:sdtEndPr/>
        <w:sdtContent>
          <w:r w:rsidR="00F5237C">
            <w:fldChar w:fldCharType="begin"/>
          </w:r>
          <w:r w:rsidR="00B8294D">
            <w:instrText>ADDIN CitaviPlaceholder{eyIkaWQiOiIxIiwiRW50cmllcyI6W3siJGlkIjoiMiIsIklkIjoiYWVhMjVhZWUtMzhiNS00OTRhLTk3N2UtYWUxOGU3NTJlZjcy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I4XSJ9XX0sIlRhZyI6IkNpdGF2aVBsYWNlaG9sZGVyI2FlOGRlYTBmLTIxODUtNDVlMy1hZmE3LTA3YjBjNzlhYmZjNCIsIlRleHQiOiJbMjhdIiwiV0FJVmVyc2lvbiI6IjYuMS4wLjAifQ==}</w:instrText>
          </w:r>
          <w:r w:rsidR="00F5237C">
            <w:fldChar w:fldCharType="separate"/>
          </w:r>
          <w:r w:rsidR="000E712B">
            <w:t>[28]</w:t>
          </w:r>
          <w:r w:rsidR="00F5237C">
            <w:fldChar w:fldCharType="end"/>
          </w:r>
        </w:sdtContent>
      </w:sdt>
      <w:r w:rsidRPr="004329F7">
        <w:t>:</w:t>
      </w:r>
    </w:p>
    <w:p w:rsidR="00E47ACB" w:rsidRDefault="00E47ACB" w:rsidP="006D2BA1">
      <w:pPr>
        <w:pStyle w:val="Caption"/>
        <w:ind w:left="2880" w:firstLine="720"/>
        <w:rPr>
          <w:rFonts w:eastAsia="Arial" w:cs="Arial"/>
        </w:rPr>
      </w:pPr>
      <m:oMath>
        <m:r>
          <w:rPr>
            <w:rFonts w:ascii="Cambria Math" w:hAnsi="Cambria Math"/>
          </w:rPr>
          <m:t>S</m:t>
        </m:r>
        <m:d>
          <m:dPr>
            <m:ctrlPr>
              <w:rPr>
                <w:rFonts w:ascii="Cambria Math" w:hAnsi="Cambria Math"/>
              </w:rPr>
            </m:ctrlPr>
          </m:dPr>
          <m:e>
            <m:r>
              <w:rPr>
                <w:rFonts w:ascii="Cambria Math" w:hAnsi="Cambria Math"/>
              </w:rPr>
              <m:t>TI</m:t>
            </m:r>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1-2</m:t>
        </m:r>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1</m:t>
                </m:r>
              </m:den>
            </m:f>
          </m:sup>
        </m:sSup>
        <m:r>
          <w:rPr>
            <w:rFonts w:ascii="Cambria Math" w:hAnsi="Cambria Math"/>
          </w:rPr>
          <m:t>)</m:t>
        </m:r>
      </m:oMath>
      <w:r w:rsidR="006D2BA1">
        <w:rPr>
          <w:rFonts w:eastAsia="Arial" w:cs="Arial"/>
        </w:rPr>
        <w:tab/>
      </w:r>
      <w:r w:rsidR="006D2BA1">
        <w:rPr>
          <w:rFonts w:eastAsia="Arial" w:cs="Arial"/>
        </w:rPr>
        <w:tab/>
      </w:r>
      <w:r w:rsidR="006D2BA1">
        <w:rPr>
          <w:rFonts w:eastAsia="Arial" w:cs="Arial"/>
        </w:rPr>
        <w:tab/>
        <w:t>(</w:t>
      </w:r>
      <w:r w:rsidR="00562CE4">
        <w:rPr>
          <w:rFonts w:eastAsia="Arial" w:cs="Arial"/>
        </w:rPr>
        <w:fldChar w:fldCharType="begin"/>
      </w:r>
      <w:r w:rsidR="00562CE4">
        <w:rPr>
          <w:rFonts w:eastAsia="Arial" w:cs="Arial"/>
        </w:rPr>
        <w:instrText xml:space="preserve"> STYLEREF 1 \s </w:instrText>
      </w:r>
      <w:r w:rsidR="00562CE4">
        <w:rPr>
          <w:rFonts w:eastAsia="Arial" w:cs="Arial"/>
        </w:rPr>
        <w:fldChar w:fldCharType="separate"/>
      </w:r>
      <w:r w:rsidR="00562CE4">
        <w:rPr>
          <w:rFonts w:eastAsia="Arial" w:cs="Arial"/>
          <w:cs/>
        </w:rPr>
        <w:t>‎</w:t>
      </w:r>
      <w:r w:rsidR="00562CE4">
        <w:rPr>
          <w:rFonts w:eastAsia="Arial" w:cs="Arial"/>
        </w:rPr>
        <w:t>3</w:t>
      </w:r>
      <w:r w:rsidR="00562CE4">
        <w:rPr>
          <w:rFonts w:eastAsia="Arial" w:cs="Arial"/>
        </w:rPr>
        <w:fldChar w:fldCharType="end"/>
      </w:r>
      <w:r w:rsidR="00562CE4">
        <w:rPr>
          <w:rFonts w:eastAsia="Arial" w:cs="Arial"/>
        </w:rPr>
        <w:t>.</w:t>
      </w:r>
      <w:r w:rsidR="00562CE4">
        <w:rPr>
          <w:rFonts w:eastAsia="Arial" w:cs="Arial"/>
        </w:rPr>
        <w:fldChar w:fldCharType="begin"/>
      </w:r>
      <w:r w:rsidR="00562CE4">
        <w:rPr>
          <w:rFonts w:eastAsia="Arial" w:cs="Arial"/>
        </w:rPr>
        <w:instrText xml:space="preserve"> SEQ Equation \* ARABIC \s 1 </w:instrText>
      </w:r>
      <w:r w:rsidR="00562CE4">
        <w:rPr>
          <w:rFonts w:eastAsia="Arial" w:cs="Arial"/>
        </w:rPr>
        <w:fldChar w:fldCharType="separate"/>
      </w:r>
      <w:r w:rsidR="00562CE4">
        <w:rPr>
          <w:rFonts w:eastAsia="Arial" w:cs="Arial"/>
        </w:rPr>
        <w:t>1</w:t>
      </w:r>
      <w:r w:rsidR="00562CE4">
        <w:rPr>
          <w:rFonts w:eastAsia="Arial" w:cs="Arial"/>
        </w:rPr>
        <w:fldChar w:fldCharType="end"/>
      </w:r>
      <w:r w:rsidR="006D2BA1">
        <w:rPr>
          <w:rFonts w:eastAsia="Arial" w:cs="Arial"/>
        </w:rPr>
        <w:t>)</w:t>
      </w:r>
    </w:p>
    <w:p w:rsidR="006D2BA1" w:rsidRPr="006D2BA1" w:rsidRDefault="006D2BA1" w:rsidP="006D2BA1"/>
    <w:p w:rsidR="00E47ACB" w:rsidRPr="004329F7" w:rsidRDefault="00E47ACB" w:rsidP="00F5237C">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001A4475">
        <w:t xml:space="preserve"> used</w:t>
      </w:r>
      <w:r w:rsidR="00F5237C">
        <w:t xml:space="preserve"> </w:t>
      </w:r>
      <w:sdt>
        <w:sdtPr>
          <w:alias w:val="Don't edit this field"/>
          <w:tag w:val="CitaviPlaceholder#90cf697f-e230-45bc-ac4e-7f0abc9c1cbd"/>
          <w:id w:val="-1422639256"/>
          <w:placeholder>
            <w:docPart w:val="DefaultPlaceholder_-1854013440"/>
          </w:placeholder>
        </w:sdtPr>
        <w:sdtEndPr/>
        <w:sdtContent>
          <w:r w:rsidR="00F5237C">
            <w:fldChar w:fldCharType="begin"/>
          </w:r>
          <w:r w:rsidR="00B8294D">
            <w:instrText>ADDIN CitaviPlaceholder{eyIkaWQiOiIxIiwiRW50cmllcyI6W3siJGlkIjoiMiIsIklkIjoiNDY0ZmY5NzYtMDE2NC00NTU2LThiZjQtMmMwMTQ3M2JkZWQ0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I4XSJ9XX0sIlRhZyI6IkNpdGF2aVBsYWNlaG9sZGVyIzkwY2Y2OTdmLWUyMzAtNDViYy1hYzRlLTdmMGFiYzljMWNiZCIsIlRleHQiOiJbMjhdIiwiV0FJVmVyc2lvbiI6IjYuMS4wLjAifQ==}</w:instrText>
          </w:r>
          <w:r w:rsidR="00F5237C">
            <w:fldChar w:fldCharType="separate"/>
          </w:r>
          <w:r w:rsidR="000E712B">
            <w:t>[28]</w:t>
          </w:r>
          <w:r w:rsidR="00F5237C">
            <w:fldChar w:fldCharType="end"/>
          </w:r>
        </w:sdtContent>
      </w:sdt>
      <w:r w:rsidRPr="004329F7">
        <w:t>:</w:t>
      </w:r>
    </w:p>
    <w:p w:rsidR="00E47ACB" w:rsidRPr="006D2BA1" w:rsidRDefault="00E47ACB" w:rsidP="006D2BA1">
      <w:pPr>
        <w:pStyle w:val="Caption"/>
        <w:ind w:left="3600"/>
        <w:rPr>
          <w:rFonts w:eastAsia="Arial" w:cs="Arial"/>
        </w:rPr>
      </w:pPr>
      <m:oMath>
        <m:r>
          <w:rPr>
            <w:rFonts w:ascii="Cambria Math" w:hAnsi="Cambria Math"/>
          </w:rPr>
          <m:t>S</m:t>
        </m:r>
        <m:d>
          <m:dPr>
            <m:ctrlPr>
              <w:rPr>
                <w:rFonts w:ascii="Cambria Math" w:hAnsi="Cambria Math"/>
              </w:rPr>
            </m:ctrlPr>
          </m:dPr>
          <m:e>
            <m:r>
              <w:rPr>
                <w:rFonts w:ascii="Cambria Math" w:hAnsi="Cambria Math"/>
              </w:rPr>
              <m:t>TE</m:t>
            </m:r>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2</m:t>
                </m:r>
              </m:den>
            </m:f>
          </m:sup>
        </m:sSup>
      </m:oMath>
      <w:r w:rsidR="006D2BA1">
        <w:rPr>
          <w:rFonts w:eastAsia="Arial" w:cs="Arial"/>
        </w:rPr>
        <w:tab/>
      </w:r>
      <w:r w:rsidR="006D2BA1">
        <w:rPr>
          <w:rFonts w:eastAsia="Arial" w:cs="Arial"/>
        </w:rPr>
        <w:tab/>
      </w:r>
      <w:r w:rsidR="006D2BA1">
        <w:rPr>
          <w:rFonts w:eastAsia="Arial" w:cs="Arial"/>
        </w:rPr>
        <w:tab/>
      </w:r>
      <w:r w:rsidR="006D2BA1">
        <w:rPr>
          <w:rFonts w:eastAsia="Arial" w:cs="Arial"/>
        </w:rPr>
        <w:tab/>
        <w:t>(</w:t>
      </w:r>
      <w:r w:rsidR="00562CE4">
        <w:rPr>
          <w:rFonts w:eastAsia="Arial" w:cs="Arial"/>
        </w:rPr>
        <w:fldChar w:fldCharType="begin"/>
      </w:r>
      <w:r w:rsidR="00562CE4">
        <w:rPr>
          <w:rFonts w:eastAsia="Arial" w:cs="Arial"/>
        </w:rPr>
        <w:instrText xml:space="preserve"> STYLEREF 1 \s </w:instrText>
      </w:r>
      <w:r w:rsidR="00562CE4">
        <w:rPr>
          <w:rFonts w:eastAsia="Arial" w:cs="Arial"/>
        </w:rPr>
        <w:fldChar w:fldCharType="separate"/>
      </w:r>
      <w:r w:rsidR="00562CE4">
        <w:rPr>
          <w:rFonts w:eastAsia="Arial" w:cs="Arial"/>
          <w:cs/>
        </w:rPr>
        <w:t>‎</w:t>
      </w:r>
      <w:r w:rsidR="00562CE4">
        <w:rPr>
          <w:rFonts w:eastAsia="Arial" w:cs="Arial"/>
        </w:rPr>
        <w:t>3</w:t>
      </w:r>
      <w:r w:rsidR="00562CE4">
        <w:rPr>
          <w:rFonts w:eastAsia="Arial" w:cs="Arial"/>
        </w:rPr>
        <w:fldChar w:fldCharType="end"/>
      </w:r>
      <w:r w:rsidR="00562CE4">
        <w:rPr>
          <w:rFonts w:eastAsia="Arial" w:cs="Arial"/>
        </w:rPr>
        <w:t>.</w:t>
      </w:r>
      <w:r w:rsidR="00562CE4">
        <w:rPr>
          <w:rFonts w:eastAsia="Arial" w:cs="Arial"/>
        </w:rPr>
        <w:fldChar w:fldCharType="begin"/>
      </w:r>
      <w:r w:rsidR="00562CE4">
        <w:rPr>
          <w:rFonts w:eastAsia="Arial" w:cs="Arial"/>
        </w:rPr>
        <w:instrText xml:space="preserve"> SEQ Equation \* ARABIC \s 1 </w:instrText>
      </w:r>
      <w:r w:rsidR="00562CE4">
        <w:rPr>
          <w:rFonts w:eastAsia="Arial" w:cs="Arial"/>
        </w:rPr>
        <w:fldChar w:fldCharType="separate"/>
      </w:r>
      <w:r w:rsidR="00562CE4">
        <w:rPr>
          <w:rFonts w:eastAsia="Arial" w:cs="Arial"/>
        </w:rPr>
        <w:t>2</w:t>
      </w:r>
      <w:r w:rsidR="00562CE4">
        <w:rPr>
          <w:rFonts w:eastAsia="Arial" w:cs="Arial"/>
        </w:rPr>
        <w:fldChar w:fldCharType="end"/>
      </w:r>
      <w:r w:rsidR="006D2BA1">
        <w:rPr>
          <w:rFonts w:eastAsia="Arial" w:cs="Arial"/>
        </w:rPr>
        <w:t>)</w:t>
      </w:r>
    </w:p>
    <w:p w:rsidR="006D2BA1" w:rsidRPr="004329F7" w:rsidRDefault="006D2BA1" w:rsidP="00E47ACB">
      <w:pPr>
        <w:rPr>
          <w:rFonts w:eastAsia="Arial" w:cs="Arial"/>
        </w:rPr>
      </w:pPr>
    </w:p>
    <w:p w:rsidR="00E47ACB" w:rsidRPr="004329F7" w:rsidRDefault="00E47ACB" w:rsidP="00E47ACB">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E47ACB" w:rsidRPr="004329F7" w:rsidRDefault="00E47ACB" w:rsidP="00E47ACB">
      <w:r>
        <w:t>All processing is</w:t>
      </w:r>
      <w:r w:rsidRPr="004329F7">
        <w:t xml:space="preserve"> done in MATLAB 2015b (MathWorks, USA).</w:t>
      </w:r>
    </w:p>
    <w:p w:rsidR="00E47ACB" w:rsidRPr="004329F7" w:rsidRDefault="00E47ACB" w:rsidP="00E47ACB"/>
    <w:p w:rsidR="00E47ACB" w:rsidRDefault="00E47ACB" w:rsidP="006D4F66">
      <w:pPr>
        <w:jc w:val="center"/>
      </w:pPr>
      <w:r w:rsidRPr="00AA7790">
        <w:rPr>
          <w:noProof/>
        </w:rPr>
        <w:drawing>
          <wp:inline distT="0" distB="0" distL="0" distR="0" wp14:anchorId="2225C1BA" wp14:editId="1D85C434">
            <wp:extent cx="5487035" cy="2378431"/>
            <wp:effectExtent l="0" t="0" r="0" b="317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cstate="print"/>
                    <a:srcRect t="3659"/>
                    <a:stretch/>
                  </pic:blipFill>
                  <pic:spPr bwMode="auto">
                    <a:xfrm>
                      <a:off x="0" y="0"/>
                      <a:ext cx="5487342" cy="2378564"/>
                    </a:xfrm>
                    <a:prstGeom prst="rect">
                      <a:avLst/>
                    </a:prstGeom>
                    <a:ln>
                      <a:noFill/>
                    </a:ln>
                    <a:extLst>
                      <a:ext uri="{53640926-AAD7-44D8-BBD7-CCE9431645EC}">
                        <a14:shadowObscured xmlns:a14="http://schemas.microsoft.com/office/drawing/2010/main"/>
                      </a:ext>
                    </a:extLst>
                  </pic:spPr>
                </pic:pic>
              </a:graphicData>
            </a:graphic>
          </wp:inline>
        </w:drawing>
      </w:r>
    </w:p>
    <w:p w:rsidR="00E47ACB" w:rsidRPr="00D16CD3" w:rsidRDefault="00E47ACB" w:rsidP="000F7DD6">
      <w:pPr>
        <w:pStyle w:val="Caption"/>
      </w:pPr>
      <w:bookmarkStart w:id="77" w:name="_Toc523735322"/>
      <w:bookmarkStart w:id="78" w:name="_Toc525405086"/>
      <w:bookmarkStart w:id="79" w:name="_Ref523747815"/>
      <w:r>
        <w:t xml:space="preserve">Figure </w:t>
      </w:r>
      <w:r w:rsidR="00494A48">
        <w:fldChar w:fldCharType="begin"/>
      </w:r>
      <w:r w:rsidR="00494A48">
        <w:instrText xml:space="preserve"> STYLEREF 1 \s </w:instrText>
      </w:r>
      <w:r w:rsidR="00494A48">
        <w:fldChar w:fldCharType="separate"/>
      </w:r>
      <w:r w:rsidR="007555DF">
        <w:rPr>
          <w:cs/>
        </w:rPr>
        <w:t>‎</w:t>
      </w:r>
      <w:r w:rsidR="007555DF">
        <w:t>3</w:t>
      </w:r>
      <w:r w:rsidR="00494A48">
        <w:fldChar w:fldCharType="end"/>
      </w:r>
      <w:r w:rsidR="00494A48">
        <w:t>.</w:t>
      </w:r>
      <w:r w:rsidR="00494A48">
        <w:fldChar w:fldCharType="begin"/>
      </w:r>
      <w:r w:rsidR="00494A48">
        <w:instrText xml:space="preserve"> SEQ Figure \* ARABIC \s 1 </w:instrText>
      </w:r>
      <w:r w:rsidR="00494A48">
        <w:fldChar w:fldCharType="separate"/>
      </w:r>
      <w:r w:rsidR="007555DF">
        <w:t>5</w:t>
      </w:r>
      <w:r w:rsidR="00494A48">
        <w:fldChar w:fldCharType="end"/>
      </w:r>
      <w:bookmarkEnd w:id="79"/>
      <w:r>
        <w:t xml:space="preserve">: </w:t>
      </w:r>
      <w:r w:rsidRPr="00AA7790">
        <w:t>Measured image slice of the three cylindrical resin containers (left: VisiJet SL Tough, middle: VisiJet SL Clear, right: Formlabs FLGPWH03)</w:t>
      </w:r>
      <w:bookmarkEnd w:id="77"/>
      <w:r w:rsidR="00265544">
        <w:t>.</w:t>
      </w:r>
      <w:bookmarkEnd w:id="78"/>
    </w:p>
    <w:p w:rsidR="00E47ACB" w:rsidRPr="00032B83" w:rsidRDefault="00E47ACB" w:rsidP="00FC2116">
      <w:pPr>
        <w:pStyle w:val="Heading4"/>
      </w:pPr>
      <w:bookmarkStart w:id="80" w:name="_Toc522897940"/>
      <w:bookmarkStart w:id="81" w:name="_Toc525387377"/>
      <w:r>
        <w:lastRenderedPageBreak/>
        <w:t>Experimental r</w:t>
      </w:r>
      <w:r w:rsidRPr="00032B83">
        <w:t>esults</w:t>
      </w:r>
      <w:bookmarkEnd w:id="80"/>
      <w:bookmarkEnd w:id="81"/>
    </w:p>
    <w:p w:rsidR="00E47ACB" w:rsidRPr="004329F7" w:rsidRDefault="00E47ACB" w:rsidP="00EF6EEB">
      <w:pPr>
        <w:rPr>
          <w:rFonts w:eastAsia="Arial" w:cs="Arial"/>
        </w:rPr>
      </w:pPr>
      <w:r w:rsidRPr="004329F7">
        <w:t>The T1 and T2 relaxation times (</w:t>
      </w:r>
      <w:r w:rsidR="00312408">
        <w:fldChar w:fldCharType="begin"/>
      </w:r>
      <w:r w:rsidR="00312408">
        <w:instrText xml:space="preserve"> REF _Ref523748357 \h </w:instrText>
      </w:r>
      <w:r w:rsidR="00312408">
        <w:fldChar w:fldCharType="separate"/>
      </w:r>
      <w:r w:rsidR="00514A12">
        <w:t xml:space="preserve">Table </w:t>
      </w:r>
      <w:r w:rsidR="00514A12">
        <w:rPr>
          <w:noProof/>
          <w:cs/>
        </w:rPr>
        <w:t>‎</w:t>
      </w:r>
      <w:r w:rsidR="00514A12">
        <w:rPr>
          <w:noProof/>
        </w:rPr>
        <w:t>3</w:t>
      </w:r>
      <w:r w:rsidR="00514A12">
        <w:t>.</w:t>
      </w:r>
      <w:r w:rsidR="00514A12">
        <w:rPr>
          <w:noProof/>
        </w:rPr>
        <w:t>1</w:t>
      </w:r>
      <w:r w:rsidR="00312408">
        <w:fldChar w:fldCharType="end"/>
      </w:r>
      <w:r>
        <w:t>) of the tested resins are</w:t>
      </w:r>
      <w:r w:rsidRPr="004329F7">
        <w:t xml:space="preserve"> calculated based on the experimental results. </w:t>
      </w:r>
      <w:r w:rsidR="00EF6EEB">
        <w:fldChar w:fldCharType="begin"/>
      </w:r>
      <w:r w:rsidR="00EF6EEB">
        <w:instrText xml:space="preserve"> REF _Ref523748665 \h </w:instrText>
      </w:r>
      <w:r w:rsidR="00EF6EEB">
        <w:fldChar w:fldCharType="separate"/>
      </w:r>
      <w:r w:rsidR="00514A12">
        <w:t xml:space="preserve">Figure </w:t>
      </w:r>
      <w:r w:rsidR="00514A12">
        <w:rPr>
          <w:noProof/>
          <w:cs/>
        </w:rPr>
        <w:t>‎</w:t>
      </w:r>
      <w:r w:rsidR="00514A12">
        <w:rPr>
          <w:noProof/>
        </w:rPr>
        <w:t>3</w:t>
      </w:r>
      <w:r w:rsidR="00514A12">
        <w:t>.</w:t>
      </w:r>
      <w:r w:rsidR="00514A12">
        <w:rPr>
          <w:noProof/>
        </w:rPr>
        <w:t>6</w:t>
      </w:r>
      <w:r w:rsidR="00EF6EEB">
        <w:fldChar w:fldCharType="end"/>
      </w:r>
      <w:r w:rsidR="00EF6EEB">
        <w:t xml:space="preserve"> </w:t>
      </w:r>
      <w:r w:rsidRPr="004329F7">
        <w:t>shows the mean fitted relaxation time compared to the measured signal. The overall goodn</w:t>
      </w:r>
      <w:r>
        <w:t>ess of fit for all estimates is</w:t>
      </w:r>
      <w:r w:rsidRPr="004329F7">
        <w:t xml:space="preserve"> high (R²&gt;0.99). </w:t>
      </w:r>
    </w:p>
    <w:p w:rsidR="00E47ACB" w:rsidRPr="004329F7" w:rsidRDefault="00E47ACB" w:rsidP="00E47ACB">
      <w:pPr>
        <w:rPr>
          <w:rFonts w:eastAsia="Arial" w:cs="Arial"/>
        </w:rPr>
      </w:pPr>
      <w:r w:rsidRPr="004329F7">
        <w:t>T1 estimates for all resins differed among ea</w:t>
      </w:r>
      <w:r>
        <w:t>ch other by up to 9.97 % and has</w:t>
      </w:r>
      <w:r w:rsidRPr="004329F7">
        <w:t xml:space="preserve"> an average T1 relaxation time of 164.4 ms, which is considerably shorter than human tissue such as subcutaneous fat (382 ms), liver (809 ms), or the med</w:t>
      </w:r>
      <w:r>
        <w:t xml:space="preserve">ulla of the kidney (1,545 ms) </w:t>
      </w:r>
      <w:sdt>
        <w:sdtPr>
          <w:alias w:val="Don't edit this field"/>
          <w:tag w:val="CitaviPlaceholder#f0772993-0329-4fbf-a599-861a9eaa71ee"/>
          <w:id w:val="-314947656"/>
          <w:placeholder>
            <w:docPart w:val="FF8A500FE12D4CB896A9622EFE4B6B7B"/>
          </w:placeholder>
        </w:sdtPr>
        <w:sdtEndPr/>
        <w:sdtContent>
          <w:r>
            <w:fldChar w:fldCharType="begin"/>
          </w:r>
          <w:r w:rsidR="00B8294D">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xVDE4OjA2OjMzIiwiUHJvamVjdCI6eyIkcmVmIjoiNSJ9fSwiVXNlTnVtYmVyaW5nVHlwZU9mUGFyZW50RG9jdW1lbnQiOmZhbHNlfV0sIkZvcm1hdHRlZFRleHQiOnsiJGlkIjoiMTUiLCJDb3VudCI6MSwiVGV4dFVuaXRzIjpbeyIkaWQiOiIxNiIsIkZvbnRTdHlsZSI6eyIkaWQiOiIxNyIsIk5ldXRyYWwiOnRydWV9LCJSZWFkaW5nT3JkZXIiOjEsIlRleHQiOiJbMjldIn1dfSwiVGFnIjoiQ2l0YXZpUGxhY2Vob2xkZXIjZjA3NzI5OTMtMDMyOS00ZmJmLWE1OTktODYxYTllYWE3MWVlIiwiVGV4dCI6IlsyOV0iLCJXQUlWZXJzaW9uIjoiNi4xLjAuMCJ9}</w:instrText>
          </w:r>
          <w:r>
            <w:fldChar w:fldCharType="separate"/>
          </w:r>
          <w:r w:rsidR="000E712B">
            <w:t>[29]</w:t>
          </w:r>
          <w:r>
            <w:fldChar w:fldCharType="end"/>
          </w:r>
        </w:sdtContent>
      </w:sdt>
      <w:r w:rsidRPr="004329F7">
        <w:t xml:space="preserve">. </w:t>
      </w:r>
    </w:p>
    <w:p w:rsidR="00E47ACB" w:rsidRDefault="00E47ACB" w:rsidP="00E47ACB">
      <w:r w:rsidRPr="004329F7">
        <w:t>T2 estimates for all resins differed among each other by up to 10.74 % and had an average T2 relaxation time of 22.3 ms, which is shorter than human tissue such as subcutaneous fat (68 ms), liver (34 ms), or the m</w:t>
      </w:r>
      <w:r>
        <w:t xml:space="preserve">edulla of the kidney (81 ms) </w:t>
      </w:r>
      <w:sdt>
        <w:sdtPr>
          <w:alias w:val="Don't edit this field"/>
          <w:tag w:val="CitaviPlaceholder#ec958c43-490e-474f-9dd8-dad88e5f3ea5"/>
          <w:id w:val="-515383830"/>
          <w:placeholder>
            <w:docPart w:val="FF8A500FE12D4CB896A9622EFE4B6B7B"/>
          </w:placeholder>
        </w:sdtPr>
        <w:sdtEndPr/>
        <w:sdtContent>
          <w:r>
            <w:fldChar w:fldCharType="begin"/>
          </w:r>
          <w:r w:rsidR="00B8294D">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xVDE4OjA2OjMzIiwiUHJvamVjdCI6eyIkcmVmIjoiNSJ9fSwiVXNlTnVtYmVyaW5nVHlwZU9mUGFyZW50RG9jdW1lbnQiOmZhbHNlfV0sIkZvcm1hdHRlZFRleHQiOnsiJGlkIjoiMTUiLCJDb3VudCI6MSwiVGV4dFVuaXRzIjpbeyIkaWQiOiIxNiIsIkZvbnRTdHlsZSI6eyIkaWQiOiIxNyIsIk5ldXRyYWwiOnRydWV9LCJSZWFkaW5nT3JkZXIiOjEsIlRleHQiOiJbMjldIn1dfSwiVGFnIjoiQ2l0YXZpUGxhY2Vob2xkZXIjZWM5NThjNDMtNDkwZS00NzRmLTlkZDgtZGFkODhlNWYzZWE1IiwiVGV4dCI6IlsyOV0iLCJXQUlWZXJzaW9uIjoiNi4xLjAuMCJ9}</w:instrText>
          </w:r>
          <w:r>
            <w:fldChar w:fldCharType="separate"/>
          </w:r>
          <w:r w:rsidR="000E712B">
            <w:t>[29]</w:t>
          </w:r>
          <w:r>
            <w:fldChar w:fldCharType="end"/>
          </w:r>
        </w:sdtContent>
      </w:sdt>
      <w:r w:rsidRPr="004329F7">
        <w:t xml:space="preserve">. </w:t>
      </w:r>
    </w:p>
    <w:p w:rsidR="00840C53" w:rsidRPr="006649DC" w:rsidRDefault="00840C53" w:rsidP="00E47ACB">
      <w:pPr>
        <w:rPr>
          <w:rFonts w:eastAsia="Arial" w:cs="Arial"/>
        </w:rPr>
      </w:pPr>
    </w:p>
    <w:tbl>
      <w:tblPr>
        <w:tblStyle w:val="TableGrid"/>
        <w:tblW w:w="9051" w:type="dxa"/>
        <w:tblLayout w:type="fixed"/>
        <w:tblLook w:val="04A0" w:firstRow="1" w:lastRow="0" w:firstColumn="1" w:lastColumn="0" w:noHBand="0" w:noVBand="1"/>
      </w:tblPr>
      <w:tblGrid>
        <w:gridCol w:w="2925"/>
        <w:gridCol w:w="3063"/>
        <w:gridCol w:w="3063"/>
      </w:tblGrid>
      <w:tr w:rsidR="00E47ACB" w:rsidRPr="00AA7790" w:rsidTr="00D17FF8">
        <w:trPr>
          <w:trHeight w:val="285"/>
        </w:trPr>
        <w:tc>
          <w:tcPr>
            <w:tcW w:w="2925" w:type="dxa"/>
          </w:tcPr>
          <w:p w:rsidR="00E47ACB" w:rsidRPr="00AA7790" w:rsidRDefault="00E47ACB" w:rsidP="00010EE9">
            <w:r w:rsidRPr="00AA7790">
              <w:t>Resin</w:t>
            </w:r>
          </w:p>
        </w:tc>
        <w:tc>
          <w:tcPr>
            <w:tcW w:w="3063" w:type="dxa"/>
          </w:tcPr>
          <w:p w:rsidR="00E47ACB" w:rsidRPr="00AA7790" w:rsidRDefault="00E47ACB" w:rsidP="00010EE9">
            <w:r w:rsidRPr="00AA7790">
              <w:t>T1 Relaxation Time</w:t>
            </w:r>
            <w:r w:rsidR="0062642D">
              <w:t xml:space="preserve"> </w:t>
            </w:r>
            <w:r w:rsidRPr="00AA7790">
              <w:t>[ms]</w:t>
            </w:r>
          </w:p>
        </w:tc>
        <w:tc>
          <w:tcPr>
            <w:tcW w:w="3063" w:type="dxa"/>
          </w:tcPr>
          <w:p w:rsidR="00E47ACB" w:rsidRPr="00AA7790" w:rsidRDefault="00E47ACB" w:rsidP="00010EE9">
            <w:r w:rsidRPr="00AA7790">
              <w:t>T2 Relaxation Time [ms]</w:t>
            </w:r>
          </w:p>
        </w:tc>
      </w:tr>
      <w:tr w:rsidR="00E47ACB" w:rsidRPr="00AA7790" w:rsidTr="00D17FF8">
        <w:trPr>
          <w:trHeight w:val="288"/>
        </w:trPr>
        <w:tc>
          <w:tcPr>
            <w:tcW w:w="2925" w:type="dxa"/>
          </w:tcPr>
          <w:p w:rsidR="00E47ACB" w:rsidRPr="00AA7790" w:rsidRDefault="00E47ACB" w:rsidP="00010EE9">
            <w:r w:rsidRPr="00AA7790">
              <w:t>VisiJet SL Tough</w:t>
            </w:r>
          </w:p>
        </w:tc>
        <w:tc>
          <w:tcPr>
            <w:tcW w:w="3063" w:type="dxa"/>
          </w:tcPr>
          <w:p w:rsidR="00E47ACB" w:rsidRPr="00AA7790" w:rsidRDefault="00E47ACB" w:rsidP="00010EE9">
            <w:r w:rsidRPr="00AA7790">
              <w:t xml:space="preserve">156.7 </w:t>
            </w:r>
            <w:r w:rsidRPr="00AA7790">
              <w:rPr>
                <w:rFonts w:cs="Arial"/>
              </w:rPr>
              <w:t xml:space="preserve">± </w:t>
            </w:r>
            <w:r w:rsidRPr="00AA7790">
              <w:t>2.9</w:t>
            </w:r>
          </w:p>
        </w:tc>
        <w:tc>
          <w:tcPr>
            <w:tcW w:w="3063" w:type="dxa"/>
          </w:tcPr>
          <w:p w:rsidR="00E47ACB" w:rsidRPr="00AA7790" w:rsidRDefault="00E47ACB" w:rsidP="00010EE9">
            <w:r w:rsidRPr="00AA7790">
              <w:t xml:space="preserve">23.2 </w:t>
            </w:r>
            <w:r w:rsidRPr="00AA7790">
              <w:rPr>
                <w:rFonts w:cs="Arial"/>
              </w:rPr>
              <w:t>± 0.8</w:t>
            </w:r>
          </w:p>
        </w:tc>
      </w:tr>
      <w:tr w:rsidR="00E47ACB" w:rsidRPr="00AA7790" w:rsidTr="00D17FF8">
        <w:trPr>
          <w:trHeight w:val="288"/>
        </w:trPr>
        <w:tc>
          <w:tcPr>
            <w:tcW w:w="2925" w:type="dxa"/>
          </w:tcPr>
          <w:p w:rsidR="00E47ACB" w:rsidRPr="00AA7790" w:rsidRDefault="00E47ACB" w:rsidP="00010EE9">
            <w:r w:rsidRPr="00AA7790">
              <w:t>VisiJet SL Clear</w:t>
            </w:r>
          </w:p>
        </w:tc>
        <w:tc>
          <w:tcPr>
            <w:tcW w:w="3063" w:type="dxa"/>
          </w:tcPr>
          <w:p w:rsidR="00E47ACB" w:rsidRPr="00AA7790" w:rsidRDefault="00E47ACB" w:rsidP="00010EE9">
            <w:r w:rsidRPr="00AA7790">
              <w:t xml:space="preserve">174.0 </w:t>
            </w:r>
            <w:r w:rsidRPr="00AA7790">
              <w:rPr>
                <w:rFonts w:cs="Arial"/>
              </w:rPr>
              <w:t>± 16.7</w:t>
            </w:r>
          </w:p>
        </w:tc>
        <w:tc>
          <w:tcPr>
            <w:tcW w:w="3063" w:type="dxa"/>
          </w:tcPr>
          <w:p w:rsidR="00E47ACB" w:rsidRPr="00AA7790" w:rsidRDefault="00E47ACB" w:rsidP="00010EE9">
            <w:r w:rsidRPr="00AA7790">
              <w:t xml:space="preserve">20.7 </w:t>
            </w:r>
            <w:r w:rsidRPr="00AA7790">
              <w:rPr>
                <w:rFonts w:cs="Arial"/>
              </w:rPr>
              <w:t>± 1.0</w:t>
            </w:r>
          </w:p>
        </w:tc>
      </w:tr>
      <w:tr w:rsidR="00E47ACB" w:rsidRPr="00AA7790" w:rsidTr="00D17FF8">
        <w:trPr>
          <w:trHeight w:val="288"/>
        </w:trPr>
        <w:tc>
          <w:tcPr>
            <w:tcW w:w="2925" w:type="dxa"/>
          </w:tcPr>
          <w:p w:rsidR="00E47ACB" w:rsidRPr="00AA7790" w:rsidRDefault="00E47ACB" w:rsidP="00010EE9">
            <w:r w:rsidRPr="00AA7790">
              <w:t>Formlabs FLGPWH03</w:t>
            </w:r>
          </w:p>
        </w:tc>
        <w:tc>
          <w:tcPr>
            <w:tcW w:w="3063" w:type="dxa"/>
          </w:tcPr>
          <w:p w:rsidR="00E47ACB" w:rsidRPr="00AA7790" w:rsidRDefault="00E47ACB" w:rsidP="00010EE9">
            <w:r w:rsidRPr="00AA7790">
              <w:t xml:space="preserve">162.6 </w:t>
            </w:r>
            <w:r w:rsidRPr="00AA7790">
              <w:rPr>
                <w:rFonts w:cs="Arial"/>
              </w:rPr>
              <w:t>± 3.6</w:t>
            </w:r>
          </w:p>
        </w:tc>
        <w:tc>
          <w:tcPr>
            <w:tcW w:w="3063" w:type="dxa"/>
          </w:tcPr>
          <w:p w:rsidR="00E47ACB" w:rsidRPr="00AA7790" w:rsidRDefault="00E47ACB" w:rsidP="00010EE9">
            <w:r w:rsidRPr="00AA7790">
              <w:t xml:space="preserve">22.9 </w:t>
            </w:r>
            <w:r w:rsidRPr="00AA7790">
              <w:rPr>
                <w:rFonts w:cs="Arial"/>
              </w:rPr>
              <w:t>± 1.2</w:t>
            </w:r>
          </w:p>
        </w:tc>
      </w:tr>
    </w:tbl>
    <w:p w:rsidR="008D7440" w:rsidRDefault="008D7440" w:rsidP="00251888">
      <w:pPr>
        <w:pStyle w:val="Caption"/>
      </w:pPr>
      <w:bookmarkStart w:id="82" w:name="_Ref523748357"/>
      <w:bookmarkStart w:id="83" w:name="_Toc524625070"/>
    </w:p>
    <w:p w:rsidR="003B659A" w:rsidRDefault="003B659A" w:rsidP="00251888">
      <w:pPr>
        <w:pStyle w:val="Caption"/>
      </w:pPr>
      <w:r>
        <w:t xml:space="preserve">Table </w:t>
      </w:r>
      <w:r w:rsidR="00BD5F89">
        <w:fldChar w:fldCharType="begin"/>
      </w:r>
      <w:r w:rsidR="00BD5F89">
        <w:instrText xml:space="preserve"> STYLEREF 1 \s </w:instrText>
      </w:r>
      <w:r w:rsidR="00BD5F89">
        <w:fldChar w:fldCharType="separate"/>
      </w:r>
      <w:r w:rsidR="00514A12">
        <w:rPr>
          <w:cs/>
        </w:rPr>
        <w:t>‎</w:t>
      </w:r>
      <w:r w:rsidR="00514A12">
        <w:t>3</w:t>
      </w:r>
      <w:r w:rsidR="00BD5F89">
        <w:fldChar w:fldCharType="end"/>
      </w:r>
      <w:r w:rsidR="00BD5F89">
        <w:t>.</w:t>
      </w:r>
      <w:r w:rsidR="00BD5F89">
        <w:fldChar w:fldCharType="begin"/>
      </w:r>
      <w:r w:rsidR="00BD5F89">
        <w:instrText xml:space="preserve"> SEQ Table \* ARABIC \s 1 </w:instrText>
      </w:r>
      <w:r w:rsidR="00BD5F89">
        <w:fldChar w:fldCharType="separate"/>
      </w:r>
      <w:r w:rsidR="00514A12">
        <w:t>1</w:t>
      </w:r>
      <w:r w:rsidR="00BD5F89">
        <w:fldChar w:fldCharType="end"/>
      </w:r>
      <w:bookmarkEnd w:id="82"/>
      <w:r>
        <w:t xml:space="preserve">: </w:t>
      </w:r>
      <w:r w:rsidRPr="00AA7790">
        <w:t xml:space="preserve">: Estimated mean </w:t>
      </w:r>
      <w:r w:rsidRPr="00AA7790">
        <w:rPr>
          <w:rFonts w:cs="Arial"/>
        </w:rPr>
        <w:t xml:space="preserve">± standard deviation </w:t>
      </w:r>
      <w:r w:rsidRPr="00AA7790">
        <w:t>T1 and T2 relaxation times for three different resins</w:t>
      </w:r>
      <w:bookmarkEnd w:id="83"/>
      <w:r w:rsidR="00203EFE">
        <w:t>.</w:t>
      </w:r>
    </w:p>
    <w:p w:rsidR="0062642D" w:rsidRPr="0062642D" w:rsidRDefault="0062642D" w:rsidP="0062642D"/>
    <w:p w:rsidR="0062642D" w:rsidRPr="0056081D" w:rsidRDefault="0062642D" w:rsidP="0062642D">
      <w:pPr>
        <w:pStyle w:val="Heading4"/>
      </w:pPr>
      <w:bookmarkStart w:id="84" w:name="_Toc525387378"/>
      <w:r>
        <w:t>Future work</w:t>
      </w:r>
      <w:bookmarkEnd w:id="84"/>
    </w:p>
    <w:p w:rsidR="0062642D" w:rsidRPr="004329F7" w:rsidRDefault="0062642D" w:rsidP="0062642D">
      <w:r>
        <w:t>This study determines</w:t>
      </w:r>
      <w:r w:rsidRPr="004329F7">
        <w:t xml:space="preserve"> the MRI T1 and T2 relaxation times for resins used to serve as MRI marker material for the first time. In the future, these results will enable to predict the marker visibility before scanning. Thus, for a given scenario in interventional MRI application (</w:t>
      </w:r>
      <w:r>
        <w:t xml:space="preserve">e.g. liver biopsy) the optimal </w:t>
      </w:r>
      <w:r w:rsidRPr="004329F7">
        <w:t>marker can be fa</w:t>
      </w:r>
      <w:r>
        <w:t>bricated with the optimal resin</w:t>
      </w:r>
      <w:r w:rsidRPr="004329F7">
        <w:t xml:space="preserve">. However, relaxation times for more resins should be estimated in the future as the measured resins do not vary considerably among each other, limiting the potential for personalizing interventional </w:t>
      </w:r>
      <w:r w:rsidRPr="004329F7">
        <w:lastRenderedPageBreak/>
        <w:t>applications through T1 and T2 relaxation time matching. Furthermore, extending the signal equation and MR measurement to account for system imperfections (e.g. imperfect inversion pulses, or transmit and receive inhomogeneities) might improve the estimates.</w:t>
      </w:r>
      <w:r>
        <w:t xml:space="preserve"> </w:t>
      </w:r>
    </w:p>
    <w:p w:rsidR="007D02A4" w:rsidRDefault="007D02A4" w:rsidP="00251888">
      <w:pPr>
        <w:pStyle w:val="Caption"/>
      </w:pPr>
    </w:p>
    <w:p w:rsidR="00E47ACB" w:rsidRPr="00AA7790" w:rsidRDefault="00E47ACB" w:rsidP="00E47ACB"/>
    <w:p w:rsidR="00E47ACB" w:rsidRDefault="00E47ACB" w:rsidP="00E47ACB">
      <w:r w:rsidRPr="00AA7790">
        <w:rPr>
          <w:noProof/>
        </w:rPr>
        <w:drawing>
          <wp:inline distT="0" distB="0" distL="0" distR="0" wp14:anchorId="2FC4CB3E" wp14:editId="2BB5E6E3">
            <wp:extent cx="5818022" cy="5149970"/>
            <wp:effectExtent l="0" t="0" r="0" b="0"/>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5819460" cy="5151243"/>
                    </a:xfrm>
                    <a:prstGeom prst="rect">
                      <a:avLst/>
                    </a:prstGeom>
                  </pic:spPr>
                </pic:pic>
              </a:graphicData>
            </a:graphic>
          </wp:inline>
        </w:drawing>
      </w:r>
    </w:p>
    <w:p w:rsidR="007C725F" w:rsidRDefault="007C725F" w:rsidP="00251888">
      <w:pPr>
        <w:pStyle w:val="Caption"/>
      </w:pPr>
      <w:bookmarkStart w:id="85" w:name="_Toc523735323"/>
    </w:p>
    <w:p w:rsidR="00E47ACB" w:rsidRPr="00AA7790" w:rsidRDefault="00E47ACB" w:rsidP="00914E0B">
      <w:pPr>
        <w:pStyle w:val="Caption"/>
      </w:pPr>
      <w:bookmarkStart w:id="86" w:name="_Toc525405087"/>
      <w:bookmarkStart w:id="87" w:name="_Ref523748665"/>
      <w:r>
        <w:t xml:space="preserve">Figure </w:t>
      </w:r>
      <w:r w:rsidR="00494A48">
        <w:fldChar w:fldCharType="begin"/>
      </w:r>
      <w:r w:rsidR="00494A48">
        <w:instrText xml:space="preserve"> STYLEREF 1 \s </w:instrText>
      </w:r>
      <w:r w:rsidR="00494A48">
        <w:fldChar w:fldCharType="separate"/>
      </w:r>
      <w:r w:rsidR="007555DF">
        <w:rPr>
          <w:cs/>
        </w:rPr>
        <w:t>‎</w:t>
      </w:r>
      <w:r w:rsidR="007555DF">
        <w:t>3</w:t>
      </w:r>
      <w:r w:rsidR="00494A48">
        <w:fldChar w:fldCharType="end"/>
      </w:r>
      <w:r w:rsidR="00494A48">
        <w:t>.</w:t>
      </w:r>
      <w:r w:rsidR="00494A48">
        <w:fldChar w:fldCharType="begin"/>
      </w:r>
      <w:r w:rsidR="00494A48">
        <w:instrText xml:space="preserve"> SEQ Figure \* ARABIC \s 1 </w:instrText>
      </w:r>
      <w:r w:rsidR="00494A48">
        <w:fldChar w:fldCharType="separate"/>
      </w:r>
      <w:r w:rsidR="007555DF">
        <w:t>6</w:t>
      </w:r>
      <w:r w:rsidR="00494A48">
        <w:fldChar w:fldCharType="end"/>
      </w:r>
      <w:bookmarkEnd w:id="87"/>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w:t>
      </w:r>
      <w:r w:rsidR="00D64423">
        <w:t>3.</w:t>
      </w:r>
      <w:r w:rsidRPr="00AA7790">
        <w:t>1) the estimated relaxation curve is overlaid.</w:t>
      </w:r>
      <w:bookmarkEnd w:id="85"/>
      <w:bookmarkEnd w:id="86"/>
    </w:p>
    <w:p w:rsidR="00E47ACB" w:rsidRPr="00E47ACB" w:rsidRDefault="00E47ACB" w:rsidP="00E47ACB"/>
    <w:p w:rsidR="00627537" w:rsidRDefault="00627537" w:rsidP="00886BE1">
      <w:pPr>
        <w:pStyle w:val="Heading2"/>
      </w:pPr>
      <w:bookmarkStart w:id="88" w:name="_Ref523909263"/>
      <w:bookmarkStart w:id="89" w:name="_Ref523925353"/>
      <w:bookmarkStart w:id="90" w:name="_Toc525387379"/>
      <w:r>
        <w:lastRenderedPageBreak/>
        <w:t xml:space="preserve">Alignment </w:t>
      </w:r>
      <w:r w:rsidRPr="004C21C6">
        <w:t>detection</w:t>
      </w:r>
      <w:r>
        <w:t xml:space="preserve"> algorithm</w:t>
      </w:r>
      <w:bookmarkEnd w:id="88"/>
      <w:bookmarkEnd w:id="89"/>
      <w:bookmarkEnd w:id="90"/>
    </w:p>
    <w:p w:rsidR="0028233D" w:rsidRDefault="00F10741" w:rsidP="0028233D">
      <w:r>
        <w:t>The implemented</w:t>
      </w:r>
      <w:r w:rsidR="006F7B5F">
        <w:t xml:space="preserve"> </w:t>
      </w:r>
      <w:r w:rsidR="00EF097B">
        <w:t>algorithm for</w:t>
      </w:r>
      <w:r>
        <w:t xml:space="preserve"> </w:t>
      </w:r>
      <w:r w:rsidR="00CA7F24">
        <w:t xml:space="preserve">the </w:t>
      </w:r>
      <w:r w:rsidR="00B76397">
        <w:t xml:space="preserve">automated </w:t>
      </w:r>
      <w:r w:rsidR="0020248B">
        <w:t>alignment detection</w:t>
      </w:r>
      <w:r>
        <w:t xml:space="preserve"> </w:t>
      </w:r>
      <w:r w:rsidR="00763C66">
        <w:t>of the Z-</w:t>
      </w:r>
      <w:r w:rsidR="001E2168">
        <w:t>frame</w:t>
      </w:r>
      <w:r w:rsidR="00CA7F24">
        <w:t xml:space="preserve"> marker</w:t>
      </w:r>
      <w:r w:rsidR="00EF097B">
        <w:t xml:space="preserve"> </w:t>
      </w:r>
      <w:r w:rsidR="00861186">
        <w:t>consists of two main</w:t>
      </w:r>
      <w:r>
        <w:t xml:space="preserve"> </w:t>
      </w:r>
      <w:r w:rsidR="0062253B">
        <w:t>steps</w:t>
      </w:r>
      <w:r w:rsidR="00EE339D">
        <w:t xml:space="preserve">. </w:t>
      </w:r>
      <w:r w:rsidR="004A3E84">
        <w:t>At first</w:t>
      </w:r>
      <w:r w:rsidR="00FA0FE9">
        <w:t>,</w:t>
      </w:r>
      <w:r w:rsidR="00EE339D">
        <w:t xml:space="preserve"> </w:t>
      </w:r>
      <w:r w:rsidR="000B7EB2">
        <w:t>the Z-</w:t>
      </w:r>
      <w:r w:rsidR="00085651">
        <w:t xml:space="preserve"> frame</w:t>
      </w:r>
      <w:r w:rsidR="00197F42">
        <w:t xml:space="preserve"> structures</w:t>
      </w:r>
      <w:r w:rsidR="00F31873">
        <w:t xml:space="preserve"> are extracted from the </w:t>
      </w:r>
      <w:r w:rsidR="00085651">
        <w:t>captured-MR-</w:t>
      </w:r>
      <w:r w:rsidR="00F31873">
        <w:t>images</w:t>
      </w:r>
      <w:r w:rsidR="00085651">
        <w:t xml:space="preserve">, then </w:t>
      </w:r>
      <w:r w:rsidR="00197F42">
        <w:t>the cent</w:t>
      </w:r>
      <w:r w:rsidR="00085651">
        <w:t>er point</w:t>
      </w:r>
      <w:r w:rsidR="00197F42">
        <w:t xml:space="preserve"> of </w:t>
      </w:r>
      <w:r w:rsidR="00861186">
        <w:t>each</w:t>
      </w:r>
      <w:r w:rsidR="004A3E84">
        <w:t xml:space="preserve"> </w:t>
      </w:r>
      <w:r w:rsidR="00861186">
        <w:t>fiducial is</w:t>
      </w:r>
      <w:r w:rsidR="00F31873">
        <w:t xml:space="preserve"> </w:t>
      </w:r>
      <w:r w:rsidR="00085651">
        <w:t>computed</w:t>
      </w:r>
      <w:r w:rsidR="00197F42">
        <w:t xml:space="preserve">. </w:t>
      </w:r>
      <w:r w:rsidR="00EE339D">
        <w:t xml:space="preserve"> </w:t>
      </w:r>
      <w:r w:rsidR="00B76397">
        <w:t xml:space="preserve">This stage is </w:t>
      </w:r>
      <w:r w:rsidR="00F84A5F">
        <w:t>presented</w:t>
      </w:r>
      <w:r w:rsidR="008C188B">
        <w:t xml:space="preserve"> in section</w:t>
      </w:r>
      <w:r w:rsidR="00DE4676">
        <w:t xml:space="preserve"> </w:t>
      </w:r>
      <w:r w:rsidR="00DE4676">
        <w:fldChar w:fldCharType="begin"/>
      </w:r>
      <w:r w:rsidR="00DE4676">
        <w:instrText xml:space="preserve"> REF _Ref525318992 \n \h </w:instrText>
      </w:r>
      <w:r w:rsidR="00DE4676">
        <w:fldChar w:fldCharType="separate"/>
      </w:r>
      <w:r w:rsidR="00DE4676">
        <w:rPr>
          <w:cs/>
        </w:rPr>
        <w:t>‎</w:t>
      </w:r>
      <w:r w:rsidR="00DE4676">
        <w:t>3.2.2</w:t>
      </w:r>
      <w:r w:rsidR="00DE4676">
        <w:fldChar w:fldCharType="end"/>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315D53">
        <w:t xml:space="preserve"> the</w:t>
      </w:r>
      <w:r w:rsidR="0020248B">
        <w:t xml:space="preserve"> localization and registration </w:t>
      </w:r>
      <w:r w:rsidR="00763C66">
        <w:t>of the Z-</w:t>
      </w:r>
      <w:r w:rsidR="00C62583">
        <w:t xml:space="preserve">frame </w:t>
      </w:r>
      <w:r w:rsidR="00763C66">
        <w:t>marker in</w:t>
      </w:r>
      <w:r w:rsidR="009A10DD">
        <w:t xml:space="preserve"> the</w:t>
      </w:r>
      <w:r w:rsidR="00763C66">
        <w:t xml:space="preserve"> </w:t>
      </w:r>
      <w:r w:rsidR="00D8069B">
        <w:t>MRI coordinate syst</w:t>
      </w:r>
      <w:r w:rsidR="00763C66">
        <w:t>em</w:t>
      </w:r>
      <w:r w:rsidR="00C86630">
        <w:t xml:space="preserve"> that is discussed in section</w:t>
      </w:r>
      <w:r w:rsidR="009A10DD">
        <w:t xml:space="preserve"> </w:t>
      </w:r>
      <w:r w:rsidR="009A10DD">
        <w:fldChar w:fldCharType="begin"/>
      </w:r>
      <w:r w:rsidR="009A10DD">
        <w:instrText xml:space="preserve"> REF _Ref525319058 \n \h </w:instrText>
      </w:r>
      <w:r w:rsidR="009A10DD">
        <w:fldChar w:fldCharType="separate"/>
      </w:r>
      <w:r w:rsidR="009A10DD">
        <w:rPr>
          <w:cs/>
        </w:rPr>
        <w:t>‎</w:t>
      </w:r>
      <w:r w:rsidR="009A10DD">
        <w:t>3.2.3</w:t>
      </w:r>
      <w:r w:rsidR="009A10DD">
        <w:fldChar w:fldCharType="end"/>
      </w:r>
      <w:r w:rsidR="00C6226F">
        <w:t>.</w:t>
      </w:r>
      <w:r w:rsidR="007E6686">
        <w:t xml:space="preserve"> </w:t>
      </w:r>
      <w:r w:rsidR="009A10DD">
        <w:t>A</w:t>
      </w:r>
      <w:r w:rsidR="0065705D">
        <w:t xml:space="preserve">ll the processing </w:t>
      </w:r>
      <w:r w:rsidR="003662BD">
        <w:t>methods</w:t>
      </w:r>
      <w:r w:rsidR="0065705D">
        <w:t xml:space="preserve"> </w:t>
      </w:r>
      <w:r w:rsidR="00E55961">
        <w:t xml:space="preserve">in this chapter </w:t>
      </w:r>
      <w:r w:rsidR="00A53CD5">
        <w:t>are implemented</w:t>
      </w:r>
      <w:r w:rsidR="0025760E">
        <w:t xml:space="preserve"> in Matlab R2017a</w:t>
      </w:r>
      <w:r w:rsidR="002C6955">
        <w:t xml:space="preserve"> and R2018a</w:t>
      </w:r>
      <w:r w:rsidR="00E8358E">
        <w:t>.</w:t>
      </w:r>
      <w:r w:rsidR="00A52A4F">
        <w:t xml:space="preserve"> </w:t>
      </w:r>
      <w:r w:rsidR="00E9418C">
        <w:t>Figures 3.7 and 3.8 show t</w:t>
      </w:r>
      <w:r w:rsidR="00182B41">
        <w:t>he</w:t>
      </w:r>
      <w:r w:rsidR="00B418F0">
        <w:t xml:space="preserve"> general</w:t>
      </w:r>
      <w:r w:rsidR="00182B41">
        <w:t xml:space="preserve"> system configuratio</w:t>
      </w:r>
      <w:r w:rsidR="00E9418C">
        <w:t>n and</w:t>
      </w:r>
      <w:r w:rsidR="009A10DD">
        <w:t xml:space="preserve"> flowchart of the </w:t>
      </w:r>
      <w:r w:rsidR="00E9418C">
        <w:t>procedures</w:t>
      </w:r>
      <w:r w:rsidR="00182B41">
        <w:t>.</w:t>
      </w:r>
    </w:p>
    <w:p w:rsidR="005A3FBE" w:rsidRDefault="0028233D" w:rsidP="0099528B">
      <w:r w:rsidRPr="004F7E7B">
        <w:rPr>
          <w:noProof/>
        </w:rPr>
        <mc:AlternateContent>
          <mc:Choice Requires="wps">
            <w:drawing>
              <wp:anchor distT="0" distB="0" distL="114300" distR="114300" simplePos="0" relativeHeight="251581952" behindDoc="0" locked="0" layoutInCell="1" allowOverlap="1" wp14:anchorId="7C675260" wp14:editId="22D02AC2">
                <wp:simplePos x="0" y="0"/>
                <wp:positionH relativeFrom="margin">
                  <wp:posOffset>-2540</wp:posOffset>
                </wp:positionH>
                <wp:positionV relativeFrom="paragraph">
                  <wp:posOffset>272556</wp:posOffset>
                </wp:positionV>
                <wp:extent cx="5717349" cy="903111"/>
                <wp:effectExtent l="0" t="0" r="17145" b="11430"/>
                <wp:wrapNone/>
                <wp:docPr id="115" name="Rectangle 44"/>
                <wp:cNvGraphicFramePr/>
                <a:graphic xmlns:a="http://schemas.openxmlformats.org/drawingml/2006/main">
                  <a:graphicData uri="http://schemas.microsoft.com/office/word/2010/wordprocessingShape">
                    <wps:wsp>
                      <wps:cNvSpPr/>
                      <wps:spPr>
                        <a:xfrm>
                          <a:off x="0" y="0"/>
                          <a:ext cx="5717349" cy="903111"/>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17158309" id="Rectangle 44" o:spid="_x0000_s1026" style="position:absolute;margin-left:-.2pt;margin-top:21.45pt;width:450.2pt;height:71.1pt;z-index:251581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CE33DB" w:rsidP="00D31B09">
      <w:r>
        <w:rPr>
          <w:noProof/>
        </w:rPr>
        <mc:AlternateContent>
          <mc:Choice Requires="wps">
            <w:drawing>
              <wp:anchor distT="0" distB="0" distL="114300" distR="114300" simplePos="0" relativeHeight="251590144" behindDoc="0" locked="0" layoutInCell="1" allowOverlap="1" wp14:anchorId="27050DF3" wp14:editId="07F4E2F8">
                <wp:simplePos x="0" y="0"/>
                <wp:positionH relativeFrom="column">
                  <wp:posOffset>711341</wp:posOffset>
                </wp:positionH>
                <wp:positionV relativeFrom="paragraph">
                  <wp:posOffset>2667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AA6563" w:rsidRDefault="00C22965"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050DF3" id="Rectangle 133" o:spid="_x0000_s1065" style="position:absolute;left:0;text-align:left;margin-left:56pt;margin-top:2.1pt;width:148.2pt;height:50.8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" fillcolor="#c9c9c9 [1942]" strokecolor="#1f4d78 [1604]" strokeweight="1pt">
                <v:textbox>
                  <w:txbxContent>
                    <w:p w:rsidR="00C22965" w:rsidRPr="00AA6563" w:rsidRDefault="00C22965"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v:textbox>
              </v:rect>
            </w:pict>
          </mc:Fallback>
        </mc:AlternateContent>
      </w:r>
      <w:r w:rsidR="004254A7">
        <w:rPr>
          <w:noProof/>
        </w:rPr>
        <mc:AlternateContent>
          <mc:Choice Requires="wps">
            <w:drawing>
              <wp:anchor distT="0" distB="0" distL="114300" distR="114300" simplePos="0" relativeHeight="251584000" behindDoc="0" locked="0" layoutInCell="1" allowOverlap="1" wp14:anchorId="58B406B4" wp14:editId="0D721397">
                <wp:simplePos x="0" y="0"/>
                <wp:positionH relativeFrom="column">
                  <wp:posOffset>3502025</wp:posOffset>
                </wp:positionH>
                <wp:positionV relativeFrom="paragraph">
                  <wp:posOffset>26176</wp:posOffset>
                </wp:positionV>
                <wp:extent cx="1883410" cy="645160"/>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410" cy="645160"/>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AA6563" w:rsidRDefault="00C22965" w:rsidP="00F6238C">
                            <w:pPr>
                              <w:spacing w:after="0"/>
                              <w:jc w:val="center"/>
                              <w:rPr>
                                <w:b/>
                                <w:bCs/>
                                <w:color w:val="000000" w:themeColor="text1"/>
                                <w:sz w:val="28"/>
                                <w:szCs w:val="28"/>
                              </w:rPr>
                            </w:pPr>
                            <w:r w:rsidRPr="00AA6563">
                              <w:rPr>
                                <w:b/>
                                <w:bCs/>
                                <w:color w:val="000000" w:themeColor="text1"/>
                                <w:sz w:val="28"/>
                                <w:szCs w:val="28"/>
                              </w:rPr>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B406B4" id="Rectangle 127" o:spid="_x0000_s1066" style="position:absolute;left:0;text-align:left;margin-left:275.75pt;margin-top:2.05pt;width:148.3pt;height:50.8pt;z-index:2515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" fillcolor="#c5e0b3 [1305]" strokecolor="#1f4d78 [1604]" strokeweight="1pt">
                <v:textbox>
                  <w:txbxContent>
                    <w:p w:rsidR="00C22965" w:rsidRPr="00AA6563" w:rsidRDefault="00C22965" w:rsidP="00F6238C">
                      <w:pPr>
                        <w:spacing w:after="0"/>
                        <w:jc w:val="center"/>
                        <w:rPr>
                          <w:b/>
                          <w:bCs/>
                          <w:color w:val="000000" w:themeColor="text1"/>
                          <w:sz w:val="28"/>
                          <w:szCs w:val="28"/>
                        </w:rPr>
                      </w:pPr>
                      <w:r w:rsidRPr="00AA6563">
                        <w:rPr>
                          <w:b/>
                          <w:bCs/>
                          <w:color w:val="000000" w:themeColor="text1"/>
                          <w:sz w:val="28"/>
                          <w:szCs w:val="28"/>
                        </w:rPr>
                        <w:t>MRI Scanner</w:t>
                      </w:r>
                    </w:p>
                  </w:txbxContent>
                </v:textbox>
              </v:rect>
            </w:pict>
          </mc:Fallback>
        </mc:AlternateContent>
      </w:r>
      <w:r w:rsidR="000C6AEB">
        <w:rPr>
          <w:noProof/>
        </w:rPr>
        <mc:AlternateContent>
          <mc:Choice Requires="wps">
            <w:drawing>
              <wp:anchor distT="0" distB="0" distL="114300" distR="114300" simplePos="0" relativeHeight="251591168" behindDoc="0" locked="0" layoutInCell="1" allowOverlap="1" wp14:anchorId="6C66466B" wp14:editId="2AA86A6A">
                <wp:simplePos x="0" y="0"/>
                <wp:positionH relativeFrom="margin">
                  <wp:posOffset>-36122</wp:posOffset>
                </wp:positionH>
                <wp:positionV relativeFrom="paragraph">
                  <wp:posOffset>87700</wp:posOffset>
                </wp:positionV>
                <wp:extent cx="725732" cy="564764"/>
                <wp:effectExtent l="4127" t="0" r="2858" b="2857"/>
                <wp:wrapNone/>
                <wp:docPr id="135" name="Text Box 135"/>
                <wp:cNvGraphicFramePr/>
                <a:graphic xmlns:a="http://schemas.openxmlformats.org/drawingml/2006/main">
                  <a:graphicData uri="http://schemas.microsoft.com/office/word/2010/wordprocessingShape">
                    <wps:wsp>
                      <wps:cNvSpPr txBox="1"/>
                      <wps:spPr>
                        <a:xfrm rot="16200000">
                          <a:off x="0" y="0"/>
                          <a:ext cx="725732" cy="564764"/>
                        </a:xfrm>
                        <a:prstGeom prst="rect">
                          <a:avLst/>
                        </a:prstGeom>
                        <a:solidFill>
                          <a:schemeClr val="bg1">
                            <a:lumMod val="95000"/>
                          </a:schemeClr>
                        </a:solidFill>
                        <a:ln w="6350">
                          <a:noFill/>
                        </a:ln>
                      </wps:spPr>
                      <wps:txbx>
                        <w:txbxContent>
                          <w:p w:rsidR="00C22965" w:rsidRPr="000C6AEB" w:rsidRDefault="00C22965" w:rsidP="00542E12">
                            <w:pPr>
                              <w:spacing w:line="240" w:lineRule="auto"/>
                              <w:jc w:val="center"/>
                              <w:rPr>
                                <w:b/>
                                <w:bCs/>
                              </w:rPr>
                            </w:pPr>
                            <w:r w:rsidRPr="000C6AEB">
                              <w:rPr>
                                <w:b/>
                                <w:bCs/>
                              </w:rPr>
                              <w:t>Scanner</w:t>
                            </w:r>
                          </w:p>
                          <w:p w:rsidR="00C22965" w:rsidRPr="000C6AEB" w:rsidRDefault="00C22965" w:rsidP="00542E12">
                            <w:pPr>
                              <w:spacing w:line="240" w:lineRule="auto"/>
                              <w:jc w:val="center"/>
                              <w:rPr>
                                <w:b/>
                                <w:bCs/>
                              </w:rPr>
                            </w:pPr>
                            <w:r w:rsidRPr="000C6AEB">
                              <w:rPr>
                                <w:b/>
                                <w:bCs/>
                              </w:rPr>
                              <w:t xml:space="preserve">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66466B" id="Text Box 135" o:spid="_x0000_s1067" type="#_x0000_t202" style="position:absolute;left:0;text-align:left;margin-left:-2.85pt;margin-top:6.9pt;width:57.15pt;height:44.45pt;rotation:-90;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" fillcolor="#f2f2f2 [3052]" stroked="f" strokeweight=".5pt">
                <v:textbox>
                  <w:txbxContent>
                    <w:p w:rsidR="00C22965" w:rsidRPr="000C6AEB" w:rsidRDefault="00C22965" w:rsidP="00542E12">
                      <w:pPr>
                        <w:spacing w:line="240" w:lineRule="auto"/>
                        <w:jc w:val="center"/>
                        <w:rPr>
                          <w:b/>
                          <w:bCs/>
                        </w:rPr>
                      </w:pPr>
                      <w:r w:rsidRPr="000C6AEB">
                        <w:rPr>
                          <w:b/>
                          <w:bCs/>
                        </w:rPr>
                        <w:t>Scanner</w:t>
                      </w:r>
                    </w:p>
                    <w:p w:rsidR="00C22965" w:rsidRPr="000C6AEB" w:rsidRDefault="00C22965" w:rsidP="00542E12">
                      <w:pPr>
                        <w:spacing w:line="240" w:lineRule="auto"/>
                        <w:jc w:val="center"/>
                        <w:rPr>
                          <w:b/>
                          <w:bCs/>
                        </w:rPr>
                      </w:pPr>
                      <w:r w:rsidRPr="000C6AEB">
                        <w:rPr>
                          <w:b/>
                          <w:bCs/>
                        </w:rPr>
                        <w:t xml:space="preserve"> Room</w:t>
                      </w:r>
                    </w:p>
                  </w:txbxContent>
                </v:textbox>
                <w10:wrap anchorx="margin"/>
              </v:shape>
            </w:pict>
          </mc:Fallback>
        </mc:AlternateContent>
      </w:r>
    </w:p>
    <w:p w:rsidR="005A3FBE" w:rsidRDefault="00CE33DB" w:rsidP="00D31B09">
      <w:r>
        <w:rPr>
          <w:noProof/>
        </w:rPr>
        <mc:AlternateContent>
          <mc:Choice Requires="wps">
            <w:drawing>
              <wp:anchor distT="0" distB="0" distL="114300" distR="114300" simplePos="0" relativeHeight="251599360" behindDoc="0" locked="0" layoutInCell="1" allowOverlap="1" wp14:anchorId="1A071B95" wp14:editId="1DB9EA03">
                <wp:simplePos x="0" y="0"/>
                <wp:positionH relativeFrom="column">
                  <wp:posOffset>1898791</wp:posOffset>
                </wp:positionH>
                <wp:positionV relativeFrom="paragraph">
                  <wp:posOffset>385445</wp:posOffset>
                </wp:positionV>
                <wp:extent cx="274320" cy="182880"/>
                <wp:effectExtent l="26670" t="11430" r="38100" b="19050"/>
                <wp:wrapNone/>
                <wp:docPr id="146" name="Left Arrow 146"/>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41413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46" o:spid="_x0000_s1026" type="#_x0000_t66" style="position:absolute;margin-left:149.5pt;margin-top:30.35pt;width:21.6pt;height:14.4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" adj="7200" fillcolor="#5b9bd5 [3204]" strokecolor="#1f4d78 [1604]" strokeweight="1pt"/>
            </w:pict>
          </mc:Fallback>
        </mc:AlternateContent>
      </w:r>
      <w:r>
        <w:rPr>
          <w:noProof/>
        </w:rPr>
        <mc:AlternateContent>
          <mc:Choice Requires="wps">
            <w:drawing>
              <wp:anchor distT="0" distB="0" distL="114300" distR="114300" simplePos="0" relativeHeight="251600384" behindDoc="0" locked="0" layoutInCell="1" allowOverlap="1" wp14:anchorId="0053487D" wp14:editId="16109D42">
                <wp:simplePos x="0" y="0"/>
                <wp:positionH relativeFrom="column">
                  <wp:posOffset>1139331</wp:posOffset>
                </wp:positionH>
                <wp:positionV relativeFrom="paragraph">
                  <wp:posOffset>381635</wp:posOffset>
                </wp:positionV>
                <wp:extent cx="274320" cy="182880"/>
                <wp:effectExtent l="26670" t="0" r="38100" b="38100"/>
                <wp:wrapNone/>
                <wp:docPr id="148" name="Left Arrow 148"/>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1F691" id="Left Arrow 148" o:spid="_x0000_s1026" type="#_x0000_t66" style="position:absolute;margin-left:89.7pt;margin-top:30.05pt;width:21.6pt;height:14.4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" adj="7200" fillcolor="#5b9bd5 [3204]" strokecolor="#1f4d78 [1604]" strokeweight="1pt"/>
            </w:pict>
          </mc:Fallback>
        </mc:AlternateContent>
      </w:r>
      <w:r w:rsidR="004254A7">
        <w:rPr>
          <w:noProof/>
        </w:rPr>
        <mc:AlternateContent>
          <mc:Choice Requires="wps">
            <w:drawing>
              <wp:anchor distT="0" distB="0" distL="114300" distR="114300" simplePos="0" relativeHeight="251968000" behindDoc="0" locked="0" layoutInCell="1" allowOverlap="1" wp14:anchorId="166DA926" wp14:editId="07FED32F">
                <wp:simplePos x="0" y="0"/>
                <wp:positionH relativeFrom="column">
                  <wp:posOffset>4647424</wp:posOffset>
                </wp:positionH>
                <wp:positionV relativeFrom="paragraph">
                  <wp:posOffset>371475</wp:posOffset>
                </wp:positionV>
                <wp:extent cx="274320" cy="182880"/>
                <wp:effectExtent l="26670" t="11430" r="38100" b="19050"/>
                <wp:wrapNone/>
                <wp:docPr id="1073741974" name="Left Arrow 1073741974"/>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ED250" id="Left Arrow 1073741974" o:spid="_x0000_s1026" type="#_x0000_t66" style="position:absolute;margin-left:365.95pt;margin-top:29.25pt;width:21.6pt;height:14.4pt;rotation:90;z-index:25196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" adj="7200" fillcolor="#5b9bd5 [3204]" strokecolor="#1f4d78 [1604]" strokeweight="1pt"/>
            </w:pict>
          </mc:Fallback>
        </mc:AlternateContent>
      </w:r>
      <w:r w:rsidR="004254A7">
        <w:rPr>
          <w:noProof/>
        </w:rPr>
        <mc:AlternateContent>
          <mc:Choice Requires="wps">
            <w:drawing>
              <wp:anchor distT="0" distB="0" distL="114300" distR="114300" simplePos="0" relativeHeight="251965952" behindDoc="0" locked="0" layoutInCell="1" allowOverlap="1" wp14:anchorId="55F85678" wp14:editId="331A25EC">
                <wp:simplePos x="0" y="0"/>
                <wp:positionH relativeFrom="column">
                  <wp:posOffset>3944620</wp:posOffset>
                </wp:positionH>
                <wp:positionV relativeFrom="paragraph">
                  <wp:posOffset>381000</wp:posOffset>
                </wp:positionV>
                <wp:extent cx="274320" cy="182880"/>
                <wp:effectExtent l="26670" t="0" r="38100" b="38100"/>
                <wp:wrapNone/>
                <wp:docPr id="53" name="Left Arrow 53"/>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E7509" id="Left Arrow 53" o:spid="_x0000_s1026" type="#_x0000_t66" style="position:absolute;margin-left:310.6pt;margin-top:30pt;width:21.6pt;height:14.4pt;rotation:-90;z-index:25196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" adj="7200" fillcolor="#5b9bd5 [3204]" strokecolor="#1f4d78 [1604]" strokeweight="1pt"/>
            </w:pict>
          </mc:Fallback>
        </mc:AlternateContent>
      </w:r>
    </w:p>
    <w:p w:rsidR="00D17CF0" w:rsidRDefault="00CE33DB" w:rsidP="00D31B09">
      <w:r>
        <w:rPr>
          <w:noProof/>
        </w:rPr>
        <mc:AlternateContent>
          <mc:Choice Requires="wps">
            <w:drawing>
              <wp:anchor distT="0" distB="0" distL="114300" distR="114300" simplePos="0" relativeHeight="251589120" behindDoc="0" locked="0" layoutInCell="1" allowOverlap="1" wp14:anchorId="0D2DA31B" wp14:editId="2AD70A84">
                <wp:simplePos x="0" y="0"/>
                <wp:positionH relativeFrom="margin">
                  <wp:posOffset>696101</wp:posOffset>
                </wp:positionH>
                <wp:positionV relativeFrom="paragraph">
                  <wp:posOffset>288925</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AA6563" w:rsidRDefault="00C22965" w:rsidP="00983E2E">
                            <w:pPr>
                              <w:spacing w:before="240"/>
                              <w:jc w:val="center"/>
                              <w:rPr>
                                <w:b/>
                                <w:bCs/>
                                <w:color w:val="000000" w:themeColor="text1"/>
                                <w:sz w:val="28"/>
                                <w:szCs w:val="28"/>
                              </w:rPr>
                            </w:pPr>
                            <w:r w:rsidRPr="00AA6563">
                              <w:rPr>
                                <w:b/>
                                <w:bCs/>
                                <w:color w:val="000000" w:themeColor="text1"/>
                                <w:sz w:val="28"/>
                                <w:szCs w:val="28"/>
                              </w:rP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2DA31B" id="Rectangle 132" o:spid="_x0000_s1068" style="position:absolute;left:0;text-align:left;margin-left:54.8pt;margin-top:22.75pt;width:148.3pt;height:51.1pt;z-index:25158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" fillcolor="#f7caac [1301]" strokecolor="#1f4d78 [1604]" strokeweight="1pt">
                <v:textbox>
                  <w:txbxContent>
                    <w:p w:rsidR="00C22965" w:rsidRPr="00AA6563" w:rsidRDefault="00C22965" w:rsidP="00983E2E">
                      <w:pPr>
                        <w:spacing w:before="240"/>
                        <w:jc w:val="center"/>
                        <w:rPr>
                          <w:b/>
                          <w:bCs/>
                          <w:color w:val="000000" w:themeColor="text1"/>
                          <w:sz w:val="28"/>
                          <w:szCs w:val="28"/>
                        </w:rPr>
                      </w:pPr>
                      <w:r w:rsidRPr="00AA6563">
                        <w:rPr>
                          <w:b/>
                          <w:bCs/>
                          <w:color w:val="000000" w:themeColor="text1"/>
                          <w:sz w:val="28"/>
                          <w:szCs w:val="28"/>
                        </w:rPr>
                        <w:t>Robot Controller</w:t>
                      </w:r>
                    </w:p>
                  </w:txbxContent>
                </v:textbox>
                <w10:wrap anchorx="margin"/>
              </v:rect>
            </w:pict>
          </mc:Fallback>
        </mc:AlternateContent>
      </w:r>
      <w:r w:rsidR="004254A7" w:rsidRPr="004F7E7B">
        <w:rPr>
          <w:noProof/>
        </w:rPr>
        <mc:AlternateContent>
          <mc:Choice Requires="wps">
            <w:drawing>
              <wp:anchor distT="0" distB="0" distL="114300" distR="114300" simplePos="0" relativeHeight="251582976" behindDoc="0" locked="0" layoutInCell="1" allowOverlap="1" wp14:anchorId="16BB3D47" wp14:editId="282A7FAC">
                <wp:simplePos x="0" y="0"/>
                <wp:positionH relativeFrom="margin">
                  <wp:posOffset>-2540</wp:posOffset>
                </wp:positionH>
                <wp:positionV relativeFrom="paragraph">
                  <wp:posOffset>133350</wp:posOffset>
                </wp:positionV>
                <wp:extent cx="5716905" cy="2468880"/>
                <wp:effectExtent l="0" t="0" r="17145" b="26670"/>
                <wp:wrapNone/>
                <wp:docPr id="117" name="Rectangle 44"/>
                <wp:cNvGraphicFramePr/>
                <a:graphic xmlns:a="http://schemas.openxmlformats.org/drawingml/2006/main">
                  <a:graphicData uri="http://schemas.microsoft.com/office/word/2010/wordprocessingShape">
                    <wps:wsp>
                      <wps:cNvSpPr/>
                      <wps:spPr>
                        <a:xfrm>
                          <a:off x="0" y="0"/>
                          <a:ext cx="5716905" cy="2468880"/>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621CCEA9" id="Rectangle 44" o:spid="_x0000_s1026" style="position:absolute;margin-left:-.2pt;margin-top:10.5pt;width:450.15pt;height:194.4pt;z-index:251582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" fillcolor="#f2f2f2 [3052]" strokecolor="black [3200]" strokeweight="1pt">
                <v:stroke dashstyle="longDash"/>
                <v:textbox inset="4pt,4pt,4pt,4pt"/>
                <w10:wrap anchorx="margin"/>
              </v:rect>
            </w:pict>
          </mc:Fallback>
        </mc:AlternateContent>
      </w:r>
      <w:r w:rsidR="004254A7">
        <w:rPr>
          <w:noProof/>
        </w:rPr>
        <mc:AlternateContent>
          <mc:Choice Requires="wps">
            <w:drawing>
              <wp:anchor distT="0" distB="0" distL="114300" distR="114300" simplePos="0" relativeHeight="251586048" behindDoc="0" locked="0" layoutInCell="1" allowOverlap="1" wp14:anchorId="0170A9C7" wp14:editId="5A2DE4EC">
                <wp:simplePos x="0" y="0"/>
                <wp:positionH relativeFrom="margin">
                  <wp:posOffset>3503930</wp:posOffset>
                </wp:positionH>
                <wp:positionV relativeFrom="paragraph">
                  <wp:posOffset>255058</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AA6563" w:rsidRDefault="00C22965" w:rsidP="00F6238C">
                            <w:pPr>
                              <w:spacing w:after="0"/>
                              <w:jc w:val="center"/>
                              <w:rPr>
                                <w:b/>
                                <w:bCs/>
                                <w:color w:val="000000" w:themeColor="text1"/>
                                <w:sz w:val="28"/>
                                <w:szCs w:val="28"/>
                              </w:rPr>
                            </w:pPr>
                            <w:r w:rsidRPr="00AA6563">
                              <w:rPr>
                                <w:b/>
                                <w:bCs/>
                                <w:color w:val="000000" w:themeColor="text1"/>
                                <w:sz w:val="28"/>
                                <w:szCs w:val="28"/>
                              </w:rP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70A9C7" id="Rectangle 129" o:spid="_x0000_s1069" style="position:absolute;left:0;text-align:left;margin-left:275.9pt;margin-top:20.1pt;width:148.3pt;height:51.1pt;z-index:251586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TbnwIAAKs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" fillcolor="#c45911 [2405]" strokecolor="#1f4d78 [1604]" strokeweight="1pt">
                <v:textbox>
                  <w:txbxContent>
                    <w:p w:rsidR="00C22965" w:rsidRPr="00AA6563" w:rsidRDefault="00C22965" w:rsidP="00F6238C">
                      <w:pPr>
                        <w:spacing w:after="0"/>
                        <w:jc w:val="center"/>
                        <w:rPr>
                          <w:b/>
                          <w:bCs/>
                          <w:color w:val="000000" w:themeColor="text1"/>
                          <w:sz w:val="28"/>
                          <w:szCs w:val="28"/>
                        </w:rPr>
                      </w:pPr>
                      <w:r w:rsidRPr="00AA6563">
                        <w:rPr>
                          <w:b/>
                          <w:bCs/>
                          <w:color w:val="000000" w:themeColor="text1"/>
                          <w:sz w:val="28"/>
                          <w:szCs w:val="28"/>
                        </w:rPr>
                        <w:t>MRI Hardware</w:t>
                      </w:r>
                    </w:p>
                  </w:txbxContent>
                </v:textbox>
                <w10:wrap anchorx="margin"/>
              </v:rect>
            </w:pict>
          </mc:Fallback>
        </mc:AlternateContent>
      </w:r>
    </w:p>
    <w:p w:rsidR="00D17CF0" w:rsidRPr="003854EA" w:rsidRDefault="00D17CF0" w:rsidP="00D31B09">
      <w:pPr>
        <w:rPr>
          <w:b/>
          <w:bCs/>
        </w:rPr>
      </w:pPr>
    </w:p>
    <w:p w:rsidR="00D17CF0" w:rsidRDefault="0091472C" w:rsidP="00D31B09">
      <w:r>
        <w:rPr>
          <w:noProof/>
        </w:rPr>
        <mc:AlternateContent>
          <mc:Choice Requires="wps">
            <w:drawing>
              <wp:anchor distT="0" distB="0" distL="114300" distR="114300" simplePos="0" relativeHeight="251974144" behindDoc="0" locked="0" layoutInCell="1" allowOverlap="1" wp14:anchorId="2DB42354" wp14:editId="72BC1A8A">
                <wp:simplePos x="0" y="0"/>
                <wp:positionH relativeFrom="column">
                  <wp:posOffset>4718050</wp:posOffset>
                </wp:positionH>
                <wp:positionV relativeFrom="paragraph">
                  <wp:posOffset>107174</wp:posOffset>
                </wp:positionV>
                <wp:extent cx="91440" cy="182880"/>
                <wp:effectExtent l="30480" t="26670" r="15240" b="15240"/>
                <wp:wrapNone/>
                <wp:docPr id="1073741978" name="Left Arrow 1073741978"/>
                <wp:cNvGraphicFramePr/>
                <a:graphic xmlns:a="http://schemas.openxmlformats.org/drawingml/2006/main">
                  <a:graphicData uri="http://schemas.microsoft.com/office/word/2010/wordprocessingShape">
                    <wps:wsp>
                      <wps:cNvSpPr/>
                      <wps:spPr>
                        <a:xfrm rot="54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ABB2E" id="Left Arrow 1073741978" o:spid="_x0000_s1026" type="#_x0000_t66" style="position:absolute;margin-left:371.5pt;margin-top:8.45pt;width:7.2pt;height:14.4pt;rotation:90;z-index:25197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" adj="10800" fillcolor="#5b9bd5 [3204]" strokecolor="#1f4d78 [1604]" strokeweight="1pt"/>
            </w:pict>
          </mc:Fallback>
        </mc:AlternateContent>
      </w:r>
      <w:r>
        <w:rPr>
          <w:noProof/>
        </w:rPr>
        <mc:AlternateContent>
          <mc:Choice Requires="wps">
            <w:drawing>
              <wp:anchor distT="0" distB="0" distL="114300" distR="114300" simplePos="0" relativeHeight="251970048" behindDoc="0" locked="0" layoutInCell="1" allowOverlap="1" wp14:anchorId="355315D9" wp14:editId="4F79E718">
                <wp:simplePos x="0" y="0"/>
                <wp:positionH relativeFrom="column">
                  <wp:posOffset>3998736</wp:posOffset>
                </wp:positionH>
                <wp:positionV relativeFrom="paragraph">
                  <wp:posOffset>116627</wp:posOffset>
                </wp:positionV>
                <wp:extent cx="91440" cy="182880"/>
                <wp:effectExtent l="30480" t="7620" r="15240" b="34290"/>
                <wp:wrapNone/>
                <wp:docPr id="1073741976" name="Left Arrow 1073741976"/>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E0A0A" id="Left Arrow 1073741976" o:spid="_x0000_s1026" type="#_x0000_t66" style="position:absolute;margin-left:314.85pt;margin-top:9.2pt;width:7.2pt;height:14.4pt;rotation:-90;z-index:25197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hFnhg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5024" behindDoc="0" locked="0" layoutInCell="1" allowOverlap="1" wp14:anchorId="12A36594" wp14:editId="217C9AC9">
                <wp:simplePos x="0" y="0"/>
                <wp:positionH relativeFrom="column">
                  <wp:posOffset>3484880</wp:posOffset>
                </wp:positionH>
                <wp:positionV relativeFrom="paragraph">
                  <wp:posOffset>279541</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AA6563" w:rsidRDefault="00C22965" w:rsidP="00F6238C">
                            <w:pPr>
                              <w:spacing w:after="0"/>
                              <w:jc w:val="center"/>
                              <w:rPr>
                                <w:b/>
                                <w:bCs/>
                                <w:color w:val="000000" w:themeColor="text1"/>
                                <w:sz w:val="28"/>
                                <w:szCs w:val="28"/>
                              </w:rPr>
                            </w:pPr>
                            <w:r w:rsidRPr="00AA6563">
                              <w:rPr>
                                <w:b/>
                                <w:bCs/>
                                <w:color w:val="000000" w:themeColor="text1"/>
                                <w:sz w:val="28"/>
                                <w:szCs w:val="28"/>
                              </w:rP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A36594" id="Rectangle 128" o:spid="_x0000_s1070" style="position:absolute;left:0;text-align:left;margin-left:274.4pt;margin-top:22pt;width:148.3pt;height:51.1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" fillcolor="#e2e64a" strokecolor="#1f4d78 [1604]" strokeweight="1pt">
                <v:textbox>
                  <w:txbxContent>
                    <w:p w:rsidR="00C22965" w:rsidRPr="00AA6563" w:rsidRDefault="00C22965" w:rsidP="00F6238C">
                      <w:pPr>
                        <w:spacing w:after="0"/>
                        <w:jc w:val="center"/>
                        <w:rPr>
                          <w:b/>
                          <w:bCs/>
                          <w:color w:val="000000" w:themeColor="text1"/>
                          <w:sz w:val="28"/>
                          <w:szCs w:val="28"/>
                        </w:rPr>
                      </w:pPr>
                      <w:r w:rsidRPr="00AA6563">
                        <w:rPr>
                          <w:b/>
                          <w:bCs/>
                          <w:color w:val="000000" w:themeColor="text1"/>
                          <w:sz w:val="28"/>
                          <w:szCs w:val="28"/>
                        </w:rPr>
                        <w:t>MRI Host Workstation</w:t>
                      </w:r>
                    </w:p>
                  </w:txbxContent>
                </v:textbox>
              </v:rect>
            </w:pict>
          </mc:Fallback>
        </mc:AlternateContent>
      </w:r>
    </w:p>
    <w:p w:rsidR="00D17CF0" w:rsidRDefault="00CE33DB" w:rsidP="00D31B09">
      <w:r>
        <w:rPr>
          <w:noProof/>
        </w:rPr>
        <mc:AlternateContent>
          <mc:Choice Requires="wps">
            <w:drawing>
              <wp:anchor distT="0" distB="0" distL="114300" distR="114300" simplePos="0" relativeHeight="251597312" behindDoc="0" locked="0" layoutInCell="1" allowOverlap="1" wp14:anchorId="444AD774" wp14:editId="06384D18">
                <wp:simplePos x="0" y="0"/>
                <wp:positionH relativeFrom="column">
                  <wp:posOffset>1647966</wp:posOffset>
                </wp:positionH>
                <wp:positionV relativeFrom="paragraph">
                  <wp:posOffset>135255</wp:posOffset>
                </wp:positionV>
                <wp:extent cx="731520" cy="182880"/>
                <wp:effectExtent l="7620" t="11430" r="19050" b="19050"/>
                <wp:wrapNone/>
                <wp:docPr id="144" name="Left Arrow 144"/>
                <wp:cNvGraphicFramePr/>
                <a:graphic xmlns:a="http://schemas.openxmlformats.org/drawingml/2006/main">
                  <a:graphicData uri="http://schemas.microsoft.com/office/word/2010/wordprocessingShape">
                    <wps:wsp>
                      <wps:cNvSpPr/>
                      <wps:spPr>
                        <a:xfrm rot="54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C3440" id="Left Arrow 144" o:spid="_x0000_s1026" type="#_x0000_t66" style="position:absolute;margin-left:129.75pt;margin-top:10.65pt;width:57.6pt;height:14.4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" adj="2700"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38F23DED" wp14:editId="403E8D61">
                <wp:simplePos x="0" y="0"/>
                <wp:positionH relativeFrom="column">
                  <wp:posOffset>903111</wp:posOffset>
                </wp:positionH>
                <wp:positionV relativeFrom="paragraph">
                  <wp:posOffset>129540</wp:posOffset>
                </wp:positionV>
                <wp:extent cx="731520" cy="182880"/>
                <wp:effectExtent l="7620" t="0" r="19050" b="38100"/>
                <wp:wrapNone/>
                <wp:docPr id="145" name="Left Arrow 145"/>
                <wp:cNvGraphicFramePr/>
                <a:graphic xmlns:a="http://schemas.openxmlformats.org/drawingml/2006/main">
                  <a:graphicData uri="http://schemas.microsoft.com/office/word/2010/wordprocessingShape">
                    <wps:wsp>
                      <wps:cNvSpPr/>
                      <wps:spPr>
                        <a:xfrm rot="162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F906D" id="Left Arrow 145" o:spid="_x0000_s1026" type="#_x0000_t66" style="position:absolute;margin-left:71.1pt;margin-top:10.2pt;width:57.6pt;height:14.4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" adj="2700" fillcolor="#5b9bd5 [3204]" strokecolor="#1f4d78 [1604]" strokeweight="1pt"/>
            </w:pict>
          </mc:Fallback>
        </mc:AlternateContent>
      </w:r>
      <w:r w:rsidR="0091472C">
        <w:rPr>
          <w:noProof/>
        </w:rPr>
        <mc:AlternateContent>
          <mc:Choice Requires="wps">
            <w:drawing>
              <wp:anchor distT="0" distB="0" distL="114300" distR="114300" simplePos="0" relativeHeight="251593216" behindDoc="0" locked="0" layoutInCell="1" allowOverlap="1" wp14:anchorId="3AC2ABBD" wp14:editId="594341E8">
                <wp:simplePos x="0" y="0"/>
                <wp:positionH relativeFrom="column">
                  <wp:posOffset>6417522</wp:posOffset>
                </wp:positionH>
                <wp:positionV relativeFrom="paragraph">
                  <wp:posOffset>260844</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CA8C4" id="Left Arrow 137" o:spid="_x0000_s1026" type="#_x0000_t66" style="position:absolute;margin-left:505.3pt;margin-top:20.55pt;width:72.7pt;height:21.6pt;rotation:-90;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" adj="3209" fillcolor="#5b9bd5 [3204]" strokecolor="#1f4d78 [1604]" strokeweight="1pt"/>
            </w:pict>
          </mc:Fallback>
        </mc:AlternateContent>
      </w:r>
      <w:r w:rsidR="000C6AEB">
        <w:rPr>
          <w:noProof/>
        </w:rPr>
        <mc:AlternateContent>
          <mc:Choice Requires="wps">
            <w:drawing>
              <wp:anchor distT="0" distB="0" distL="114300" distR="114300" simplePos="0" relativeHeight="251592192" behindDoc="0" locked="0" layoutInCell="1" allowOverlap="1" wp14:anchorId="04444FBB" wp14:editId="4BB3625E">
                <wp:simplePos x="0" y="0"/>
                <wp:positionH relativeFrom="column">
                  <wp:posOffset>-681673</wp:posOffset>
                </wp:positionH>
                <wp:positionV relativeFrom="paragraph">
                  <wp:posOffset>216218</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C22965" w:rsidRPr="000C6AEB" w:rsidRDefault="00C22965" w:rsidP="004D67D3">
                            <w:pPr>
                              <w:jc w:val="center"/>
                              <w:rPr>
                                <w:b/>
                                <w:bCs/>
                              </w:rPr>
                            </w:pPr>
                            <w:r w:rsidRPr="000C6AEB">
                              <w:rPr>
                                <w:b/>
                                <w:bCs/>
                              </w:rP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444FBB" id="Text Box 136" o:spid="_x0000_s1071" type="#_x0000_t202" style="position:absolute;left:0;text-align:left;margin-left:-53.7pt;margin-top:17.05pt;width:153.85pt;height:28.25pt;rotation:-90;z-index:25159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" fillcolor="#f2f2f2 [3052]" stroked="f" strokeweight=".5pt">
                <v:textbox>
                  <w:txbxContent>
                    <w:p w:rsidR="00C22965" w:rsidRPr="000C6AEB" w:rsidRDefault="00C22965" w:rsidP="004D67D3">
                      <w:pPr>
                        <w:jc w:val="center"/>
                        <w:rPr>
                          <w:b/>
                          <w:bCs/>
                        </w:rPr>
                      </w:pPr>
                      <w:r w:rsidRPr="000C6AEB">
                        <w:rPr>
                          <w:b/>
                          <w:bCs/>
                        </w:rPr>
                        <w:t>Control Room</w:t>
                      </w:r>
                    </w:p>
                  </w:txbxContent>
                </v:textbox>
              </v:shape>
            </w:pict>
          </mc:Fallback>
        </mc:AlternateContent>
      </w:r>
    </w:p>
    <w:p w:rsidR="00D17CF0" w:rsidRDefault="0091472C" w:rsidP="00D31B09">
      <w:r>
        <w:rPr>
          <w:noProof/>
        </w:rPr>
        <mc:AlternateContent>
          <mc:Choice Requires="wps">
            <w:drawing>
              <wp:anchor distT="0" distB="0" distL="114300" distR="114300" simplePos="0" relativeHeight="251972096" behindDoc="0" locked="0" layoutInCell="1" allowOverlap="1" wp14:anchorId="3BD19B26" wp14:editId="7339C2F7">
                <wp:simplePos x="0" y="0"/>
                <wp:positionH relativeFrom="column">
                  <wp:posOffset>4416425</wp:posOffset>
                </wp:positionH>
                <wp:positionV relativeFrom="paragraph">
                  <wp:posOffset>137301</wp:posOffset>
                </wp:positionV>
                <wp:extent cx="91440" cy="182880"/>
                <wp:effectExtent l="30480" t="7620" r="15240" b="34290"/>
                <wp:wrapNone/>
                <wp:docPr id="1073741977" name="Left Arrow 1073741977"/>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D54C6" id="Left Arrow 1073741977" o:spid="_x0000_s1026" type="#_x0000_t66" style="position:absolute;margin-left:347.75pt;margin-top:10.8pt;width:7.2pt;height:14.4pt;rotation:-90;z-index:25197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FE0hQ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8096" behindDoc="0" locked="0" layoutInCell="1" allowOverlap="1" wp14:anchorId="09F9667C" wp14:editId="3FDD5420">
                <wp:simplePos x="0" y="0"/>
                <wp:positionH relativeFrom="margin">
                  <wp:posOffset>674511</wp:posOffset>
                </wp:positionH>
                <wp:positionV relativeFrom="paragraph">
                  <wp:posOffset>291465</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AA6563" w:rsidRDefault="00C22965" w:rsidP="00B93EA5">
                            <w:pPr>
                              <w:jc w:val="center"/>
                              <w:rPr>
                                <w:b/>
                                <w:bCs/>
                                <w:color w:val="000000" w:themeColor="text1"/>
                                <w:sz w:val="28"/>
                                <w:szCs w:val="28"/>
                              </w:rPr>
                            </w:pPr>
                            <w:r w:rsidRPr="00AA6563">
                              <w:rPr>
                                <w:b/>
                                <w:bCs/>
                                <w:color w:val="000000" w:themeColor="text1"/>
                                <w:sz w:val="28"/>
                                <w:szCs w:val="28"/>
                              </w:rP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F9667C" id="Rectangle 131" o:spid="_x0000_s1072" style="position:absolute;left:0;text-align:left;margin-left:53.1pt;margin-top:22.95pt;width:148.3pt;height:51.1pt;z-index:25158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" fillcolor="#17aab9" strokecolor="#1f4d78 [1604]" strokeweight="1pt">
                <v:textbox>
                  <w:txbxContent>
                    <w:p w:rsidR="00C22965" w:rsidRPr="00AA6563" w:rsidRDefault="00C22965" w:rsidP="00B93EA5">
                      <w:pPr>
                        <w:jc w:val="center"/>
                        <w:rPr>
                          <w:b/>
                          <w:bCs/>
                          <w:color w:val="000000" w:themeColor="text1"/>
                          <w:sz w:val="28"/>
                          <w:szCs w:val="28"/>
                        </w:rPr>
                      </w:pPr>
                      <w:r w:rsidRPr="00AA6563">
                        <w:rPr>
                          <w:b/>
                          <w:bCs/>
                          <w:color w:val="000000" w:themeColor="text1"/>
                          <w:sz w:val="28"/>
                          <w:szCs w:val="28"/>
                        </w:rPr>
                        <w:t>Navigation Workstation</w:t>
                      </w:r>
                    </w:p>
                  </w:txbxContent>
                </v:textbox>
                <w10:wrap anchorx="margin"/>
              </v:rect>
            </w:pict>
          </mc:Fallback>
        </mc:AlternateContent>
      </w:r>
      <w:r w:rsidR="004254A7">
        <w:rPr>
          <w:noProof/>
        </w:rPr>
        <mc:AlternateContent>
          <mc:Choice Requires="wps">
            <w:drawing>
              <wp:anchor distT="0" distB="0" distL="114300" distR="114300" simplePos="0" relativeHeight="251587072" behindDoc="0" locked="0" layoutInCell="1" allowOverlap="1" wp14:anchorId="28F1287E" wp14:editId="46AB2D95">
                <wp:simplePos x="0" y="0"/>
                <wp:positionH relativeFrom="margin">
                  <wp:posOffset>3526790</wp:posOffset>
                </wp:positionH>
                <wp:positionV relativeFrom="paragraph">
                  <wp:posOffset>298591</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AA6563" w:rsidRDefault="00C22965" w:rsidP="00F6238C">
                            <w:pPr>
                              <w:spacing w:after="0"/>
                              <w:jc w:val="center"/>
                              <w:rPr>
                                <w:b/>
                                <w:bCs/>
                                <w:color w:val="000000" w:themeColor="text1"/>
                                <w:sz w:val="28"/>
                                <w:szCs w:val="28"/>
                              </w:rPr>
                            </w:pPr>
                            <w:r w:rsidRPr="00AA6563">
                              <w:rPr>
                                <w:b/>
                                <w:bCs/>
                                <w:color w:val="000000" w:themeColor="text1"/>
                                <w:sz w:val="28"/>
                                <w:szCs w:val="28"/>
                              </w:rP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1287E" id="Rectangle 130" o:spid="_x0000_s1073" style="position:absolute;left:0;text-align:left;margin-left:277.7pt;margin-top:23.5pt;width:148.3pt;height:51.1pt;z-index:25158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" fillcolor="#d55bcf" strokecolor="#1f4d78 [1604]" strokeweight="1pt">
                <v:textbox>
                  <w:txbxContent>
                    <w:p w:rsidR="00C22965" w:rsidRPr="00AA6563" w:rsidRDefault="00C22965" w:rsidP="00F6238C">
                      <w:pPr>
                        <w:spacing w:after="0"/>
                        <w:jc w:val="center"/>
                        <w:rPr>
                          <w:b/>
                          <w:bCs/>
                          <w:color w:val="000000" w:themeColor="text1"/>
                          <w:sz w:val="28"/>
                          <w:szCs w:val="28"/>
                        </w:rPr>
                      </w:pPr>
                      <w:r w:rsidRPr="00AA6563">
                        <w:rPr>
                          <w:b/>
                          <w:bCs/>
                          <w:color w:val="000000" w:themeColor="text1"/>
                          <w:sz w:val="28"/>
                          <w:szCs w:val="28"/>
                        </w:rPr>
                        <w:t>Capture Device</w:t>
                      </w:r>
                    </w:p>
                  </w:txbxContent>
                </v:textbox>
                <w10:wrap anchorx="margin"/>
              </v:rect>
            </w:pict>
          </mc:Fallback>
        </mc:AlternateContent>
      </w:r>
    </w:p>
    <w:p w:rsidR="00D17CF0" w:rsidRDefault="004254A7" w:rsidP="00D31B09">
      <w:r>
        <w:rPr>
          <w:noProof/>
        </w:rPr>
        <mc:AlternateContent>
          <mc:Choice Requires="wps">
            <w:drawing>
              <wp:anchor distT="0" distB="0" distL="114300" distR="114300" simplePos="0" relativeHeight="251602432" behindDoc="0" locked="0" layoutInCell="1" allowOverlap="1" wp14:anchorId="300095BB" wp14:editId="217CF04A">
                <wp:simplePos x="0" y="0"/>
                <wp:positionH relativeFrom="column">
                  <wp:posOffset>2567164</wp:posOffset>
                </wp:positionH>
                <wp:positionV relativeFrom="paragraph">
                  <wp:posOffset>14986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75374" id="Left Arrow 150" o:spid="_x0000_s1026" type="#_x0000_t66" style="position:absolute;margin-left:202.15pt;margin-top:11.8pt;width:1in;height:21.6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" adj="3240" fillcolor="#5b9bd5 [3204]" strokecolor="#1f4d78 [1604]" strokeweight="1pt"/>
            </w:pict>
          </mc:Fallback>
        </mc:AlternateContent>
      </w:r>
    </w:p>
    <w:p w:rsidR="00F52970" w:rsidRPr="001D66C4" w:rsidRDefault="00F52970" w:rsidP="001D66C4"/>
    <w:p w:rsidR="005E73E1" w:rsidRDefault="00B93EA5" w:rsidP="00D31B09">
      <w:pPr>
        <w:rPr>
          <w:b/>
          <w:bCs/>
        </w:rPr>
      </w:pPr>
      <w:r>
        <w:rPr>
          <w:noProof/>
        </w:rPr>
        <mc:AlternateContent>
          <mc:Choice Requires="wps">
            <w:drawing>
              <wp:anchor distT="0" distB="0" distL="114300" distR="114300" simplePos="0" relativeHeight="251758080" behindDoc="0" locked="0" layoutInCell="1" allowOverlap="1" wp14:anchorId="511B1A0D" wp14:editId="17C35664">
                <wp:simplePos x="0" y="0"/>
                <wp:positionH relativeFrom="margin">
                  <wp:align>right</wp:align>
                </wp:positionH>
                <wp:positionV relativeFrom="paragraph">
                  <wp:posOffset>232833</wp:posOffset>
                </wp:positionV>
                <wp:extent cx="5716905" cy="1490134"/>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1490134"/>
                        </a:xfrm>
                        <a:prstGeom prst="rect">
                          <a:avLst/>
                        </a:prstGeom>
                        <a:solidFill>
                          <a:prstClr val="white"/>
                        </a:solidFill>
                        <a:ln>
                          <a:noFill/>
                        </a:ln>
                      </wps:spPr>
                      <wps:txbx>
                        <w:txbxContent>
                          <w:p w:rsidR="00C22965" w:rsidRDefault="00C22965" w:rsidP="008147EE">
                            <w:pPr>
                              <w:pStyle w:val="Caption"/>
                            </w:pPr>
                            <w:bookmarkStart w:id="91" w:name="_Toc523735291"/>
                            <w:bookmarkStart w:id="92" w:name="_Toc524625274"/>
                            <w:bookmarkStart w:id="93" w:name="_Toc52540508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1"/>
                            <w:bookmarkEnd w:id="92"/>
                            <w:bookmarkEnd w:id="93"/>
                            <w:r>
                              <w:t xml:space="preserve"> </w:t>
                            </w:r>
                          </w:p>
                          <w:p w:rsidR="00C22965" w:rsidRPr="00711EE7" w:rsidRDefault="00C22965"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1B1A0D" id="Text Box 18" o:spid="_x0000_s1074" type="#_x0000_t202" style="position:absolute;left:0;text-align:left;margin-left:398.95pt;margin-top:18.35pt;width:450.15pt;height:117.35pt;z-index:2517580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" stroked="f">
                <v:textbox inset="0,0,0,0">
                  <w:txbxContent>
                    <w:p w:rsidR="00C22965" w:rsidRDefault="00C22965" w:rsidP="008147EE">
                      <w:pPr>
                        <w:pStyle w:val="Caption"/>
                      </w:pPr>
                      <w:bookmarkStart w:id="94" w:name="_Toc523735291"/>
                      <w:bookmarkStart w:id="95" w:name="_Toc524625274"/>
                      <w:bookmarkStart w:id="96" w:name="_Toc52540508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4"/>
                      <w:bookmarkEnd w:id="95"/>
                      <w:bookmarkEnd w:id="96"/>
                      <w:r>
                        <w:t xml:space="preserve"> </w:t>
                      </w:r>
                    </w:p>
                    <w:p w:rsidR="00C22965" w:rsidRPr="00711EE7" w:rsidRDefault="00C22965" w:rsidP="00251888">
                      <w:pPr>
                        <w:pStyle w:val="Caption"/>
                      </w:pPr>
                    </w:p>
                  </w:txbxContent>
                </v:textbox>
                <w10:wrap anchorx="margin"/>
              </v:shape>
            </w:pict>
          </mc:Fallback>
        </mc:AlternateContent>
      </w:r>
    </w:p>
    <w:p w:rsidR="005E73E1" w:rsidRDefault="005E73E1" w:rsidP="00D31B09">
      <w:pPr>
        <w:rPr>
          <w:b/>
          <w:bCs/>
        </w:rPr>
      </w:pPr>
    </w:p>
    <w:p w:rsidR="00CE3056" w:rsidRDefault="00CE3056" w:rsidP="00D31B09"/>
    <w:p w:rsidR="00CE3056" w:rsidRDefault="00CE3056" w:rsidP="00D31B09"/>
    <w:p w:rsidR="00CE3056" w:rsidRDefault="00CE3056" w:rsidP="00D31B09"/>
    <w:p w:rsidR="005E73E1" w:rsidRDefault="005E73E1" w:rsidP="00D31B09"/>
    <w:p w:rsidR="00CE3056" w:rsidRDefault="0039406B" w:rsidP="00D31B09">
      <w:r>
        <w:rPr>
          <w:noProof/>
        </w:rPr>
        <mc:AlternateContent>
          <mc:Choice Requires="wps">
            <w:drawing>
              <wp:anchor distT="0" distB="0" distL="114300" distR="114300" simplePos="0" relativeHeight="251618816" behindDoc="0" locked="0" layoutInCell="1" allowOverlap="1" wp14:anchorId="3BD602DC" wp14:editId="1C38852B">
                <wp:simplePos x="0" y="0"/>
                <wp:positionH relativeFrom="margin">
                  <wp:posOffset>56444</wp:posOffset>
                </wp:positionH>
                <wp:positionV relativeFrom="paragraph">
                  <wp:posOffset>313902</wp:posOffset>
                </wp:positionV>
                <wp:extent cx="5589917" cy="6287699"/>
                <wp:effectExtent l="0" t="0" r="10795" b="18415"/>
                <wp:wrapNone/>
                <wp:docPr id="175" name="Rectangle 175"/>
                <wp:cNvGraphicFramePr/>
                <a:graphic xmlns:a="http://schemas.openxmlformats.org/drawingml/2006/main">
                  <a:graphicData uri="http://schemas.microsoft.com/office/word/2010/wordprocessingShape">
                    <wps:wsp>
                      <wps:cNvSpPr/>
                      <wps:spPr>
                        <a:xfrm>
                          <a:off x="0" y="0"/>
                          <a:ext cx="5589917" cy="6287699"/>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BE97C1" id="Rectangle 175" o:spid="_x0000_s1026" style="position:absolute;margin-left:4.45pt;margin-top:24.7pt;width:440.15pt;height:495.1pt;z-index:251618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" fillcolor="#17aab9" strokecolor="#1f4d78 [1604]" strokeweight="1pt">
                <w10:wrap anchorx="margin"/>
              </v:rect>
            </w:pict>
          </mc:Fallback>
        </mc:AlternateContent>
      </w:r>
    </w:p>
    <w:p w:rsidR="00CE3056" w:rsidRDefault="005E102F" w:rsidP="00D31B09">
      <w:r>
        <w:rPr>
          <w:noProof/>
        </w:rPr>
        <mc:AlternateContent>
          <mc:Choice Requires="wps">
            <w:drawing>
              <wp:anchor distT="0" distB="0" distL="114300" distR="114300" simplePos="0" relativeHeight="251625984" behindDoc="0" locked="0" layoutInCell="1" allowOverlap="1" wp14:anchorId="3F5994E5" wp14:editId="6AB1D999">
                <wp:simplePos x="0" y="0"/>
                <wp:positionH relativeFrom="margin">
                  <wp:posOffset>2889956</wp:posOffset>
                </wp:positionH>
                <wp:positionV relativeFrom="paragraph">
                  <wp:posOffset>34502</wp:posOffset>
                </wp:positionV>
                <wp:extent cx="2663825" cy="6084711"/>
                <wp:effectExtent l="0" t="0" r="22225" b="11430"/>
                <wp:wrapNone/>
                <wp:docPr id="182" name="Rectangle 182"/>
                <wp:cNvGraphicFramePr/>
                <a:graphic xmlns:a="http://schemas.openxmlformats.org/drawingml/2006/main">
                  <a:graphicData uri="http://schemas.microsoft.com/office/word/2010/wordprocessingShape">
                    <wps:wsp>
                      <wps:cNvSpPr/>
                      <wps:spPr>
                        <a:xfrm>
                          <a:off x="0" y="0"/>
                          <a:ext cx="2663825" cy="6084711"/>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1A2A9E" w:rsidRDefault="00C22965" w:rsidP="00DA44AD">
                            <w:pPr>
                              <w:jc w:val="center"/>
                              <w:rPr>
                                <w:b/>
                                <w:bCs/>
                                <w:color w:val="000000" w:themeColor="text1"/>
                                <w:sz w:val="28"/>
                                <w:szCs w:val="28"/>
                              </w:rPr>
                            </w:pPr>
                            <w:r w:rsidRPr="001A2A9E">
                              <w:rPr>
                                <w:b/>
                                <w:bCs/>
                                <w:color w:val="000000" w:themeColor="text1"/>
                                <w:sz w:val="28"/>
                                <w:szCs w:val="28"/>
                              </w:rPr>
                              <w:t>Localization and                      Registration</w:t>
                            </w:r>
                          </w:p>
                          <w:p w:rsidR="00C22965" w:rsidRPr="00DA44AD" w:rsidRDefault="00C22965" w:rsidP="00DA44AD">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5994E5" id="Rectangle 182" o:spid="_x0000_s1075" style="position:absolute;left:0;text-align:left;margin-left:227.55pt;margin-top:2.7pt;width:209.75pt;height:479.1pt;z-index:25162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" fillcolor="#cff" strokecolor="#1f4d78 [1604]" strokeweight="1pt">
                <v:textbox>
                  <w:txbxContent>
                    <w:p w:rsidR="00C22965" w:rsidRPr="001A2A9E" w:rsidRDefault="00C22965" w:rsidP="00DA44AD">
                      <w:pPr>
                        <w:jc w:val="center"/>
                        <w:rPr>
                          <w:b/>
                          <w:bCs/>
                          <w:color w:val="000000" w:themeColor="text1"/>
                          <w:sz w:val="28"/>
                          <w:szCs w:val="28"/>
                        </w:rPr>
                      </w:pPr>
                      <w:r w:rsidRPr="001A2A9E">
                        <w:rPr>
                          <w:b/>
                          <w:bCs/>
                          <w:color w:val="000000" w:themeColor="text1"/>
                          <w:sz w:val="28"/>
                          <w:szCs w:val="28"/>
                        </w:rPr>
                        <w:t>Localization and                      Registration</w:t>
                      </w:r>
                    </w:p>
                    <w:p w:rsidR="00C22965" w:rsidRPr="00DA44AD" w:rsidRDefault="00C22965" w:rsidP="00DA44AD">
                      <w:pPr>
                        <w:jc w:val="center"/>
                        <w:rPr>
                          <w:color w:val="000000" w:themeColor="text1"/>
                        </w:rPr>
                      </w:pPr>
                    </w:p>
                  </w:txbxContent>
                </v:textbox>
                <w10:wrap anchorx="margin"/>
              </v:rect>
            </w:pict>
          </mc:Fallback>
        </mc:AlternateContent>
      </w:r>
      <w:r>
        <w:rPr>
          <w:noProof/>
        </w:rPr>
        <mc:AlternateContent>
          <mc:Choice Requires="wps">
            <w:drawing>
              <wp:anchor distT="0" distB="0" distL="114300" distR="114300" simplePos="0" relativeHeight="251619840" behindDoc="0" locked="0" layoutInCell="1" allowOverlap="1" wp14:anchorId="43F5BC91" wp14:editId="454FD56D">
                <wp:simplePos x="0" y="0"/>
                <wp:positionH relativeFrom="margin">
                  <wp:posOffset>124178</wp:posOffset>
                </wp:positionH>
                <wp:positionV relativeFrom="paragraph">
                  <wp:posOffset>34502</wp:posOffset>
                </wp:positionV>
                <wp:extent cx="2663825" cy="6096000"/>
                <wp:effectExtent l="0" t="0" r="22225" b="19050"/>
                <wp:wrapNone/>
                <wp:docPr id="176" name="Rectangle 176"/>
                <wp:cNvGraphicFramePr/>
                <a:graphic xmlns:a="http://schemas.openxmlformats.org/drawingml/2006/main">
                  <a:graphicData uri="http://schemas.microsoft.com/office/word/2010/wordprocessingShape">
                    <wps:wsp>
                      <wps:cNvSpPr/>
                      <wps:spPr>
                        <a:xfrm>
                          <a:off x="0" y="0"/>
                          <a:ext cx="2663825" cy="609600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1A2A9E" w:rsidRDefault="00C22965" w:rsidP="00DA44AD">
                            <w:pPr>
                              <w:jc w:val="center"/>
                              <w:rPr>
                                <w:b/>
                                <w:bCs/>
                                <w:color w:val="000000" w:themeColor="text1"/>
                                <w:sz w:val="28"/>
                                <w:szCs w:val="28"/>
                              </w:rPr>
                            </w:pPr>
                            <w:r w:rsidRPr="001A2A9E">
                              <w:rPr>
                                <w:b/>
                                <w:bCs/>
                                <w:color w:val="000000" w:themeColor="text1"/>
                                <w:sz w:val="28"/>
                                <w:szCs w:val="28"/>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F5BC91" id="Rectangle 176" o:spid="_x0000_s1076" style="position:absolute;left:0;text-align:left;margin-left:9.8pt;margin-top:2.7pt;width:209.75pt;height:480pt;z-index:25161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" fillcolor="#deeaf6 [660]" strokecolor="#1f4d78 [1604]" strokeweight="1pt">
                <v:textbox>
                  <w:txbxContent>
                    <w:p w:rsidR="00C22965" w:rsidRPr="001A2A9E" w:rsidRDefault="00C22965" w:rsidP="00DA44AD">
                      <w:pPr>
                        <w:jc w:val="center"/>
                        <w:rPr>
                          <w:b/>
                          <w:bCs/>
                          <w:color w:val="000000" w:themeColor="text1"/>
                          <w:sz w:val="28"/>
                          <w:szCs w:val="28"/>
                        </w:rPr>
                      </w:pPr>
                      <w:r w:rsidRPr="001A2A9E">
                        <w:rPr>
                          <w:b/>
                          <w:bCs/>
                          <w:color w:val="000000" w:themeColor="text1"/>
                          <w:sz w:val="28"/>
                          <w:szCs w:val="28"/>
                        </w:rPr>
                        <w:t>Image Segmentation and                     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27008" behindDoc="0" locked="0" layoutInCell="1" allowOverlap="1" wp14:anchorId="22BB8CC4" wp14:editId="101410B3">
                <wp:simplePos x="0" y="0"/>
                <wp:positionH relativeFrom="column">
                  <wp:posOffset>3347049</wp:posOffset>
                </wp:positionH>
                <wp:positionV relativeFrom="paragraph">
                  <wp:posOffset>90411</wp:posOffset>
                </wp:positionV>
                <wp:extent cx="1812925" cy="664234"/>
                <wp:effectExtent l="0" t="0" r="15875" b="21590"/>
                <wp:wrapNone/>
                <wp:docPr id="183" name="Rectangle 183"/>
                <wp:cNvGraphicFramePr/>
                <a:graphic xmlns:a="http://schemas.openxmlformats.org/drawingml/2006/main">
                  <a:graphicData uri="http://schemas.microsoft.com/office/word/2010/wordprocessingShape">
                    <wps:wsp>
                      <wps:cNvSpPr/>
                      <wps:spPr>
                        <a:xfrm>
                          <a:off x="0" y="0"/>
                          <a:ext cx="1812925" cy="664234"/>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1A2A9E" w:rsidRDefault="00C22965" w:rsidP="001A2A9E">
                            <w:pPr>
                              <w:jc w:val="center"/>
                              <w:rPr>
                                <w:b/>
                                <w:bCs/>
                                <w:color w:val="000000" w:themeColor="text1"/>
                                <w:sz w:val="28"/>
                                <w:szCs w:val="28"/>
                              </w:rPr>
                            </w:pPr>
                            <w:r w:rsidRPr="001A2A9E">
                              <w:rPr>
                                <w:b/>
                                <w:bCs/>
                                <w:color w:val="000000" w:themeColor="text1"/>
                                <w:sz w:val="28"/>
                                <w:szCs w:val="28"/>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2BB8CC4" id="Rectangle 183" o:spid="_x0000_s1077" style="position:absolute;left:0;text-align:left;margin-left:263.55pt;margin-top:7.1pt;width:142.75pt;height:52.3pt;z-index:251627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" fillcolor="#bdd6ee [1300]" strokecolor="#1f4d78 [1604]" strokeweight="1pt">
                <v:textbox>
                  <w:txbxContent>
                    <w:p w:rsidR="00C22965" w:rsidRPr="001A2A9E" w:rsidRDefault="00C22965" w:rsidP="001A2A9E">
                      <w:pPr>
                        <w:jc w:val="center"/>
                        <w:rPr>
                          <w:b/>
                          <w:bCs/>
                          <w:color w:val="000000" w:themeColor="text1"/>
                          <w:sz w:val="28"/>
                          <w:szCs w:val="28"/>
                        </w:rPr>
                      </w:pPr>
                      <w:r w:rsidRPr="001A2A9E">
                        <w:rPr>
                          <w:b/>
                          <w:bCs/>
                          <w:color w:val="000000" w:themeColor="text1"/>
                          <w:sz w:val="28"/>
                          <w:szCs w:val="28"/>
                        </w:rPr>
                        <w:t>Fiducial Center Detection</w:t>
                      </w:r>
                    </w:p>
                  </w:txbxContent>
                </v:textbox>
              </v:rect>
            </w:pict>
          </mc:Fallback>
        </mc:AlternateContent>
      </w:r>
      <w:r>
        <w:rPr>
          <w:noProof/>
        </w:rPr>
        <mc:AlternateContent>
          <mc:Choice Requires="wps">
            <w:drawing>
              <wp:anchor distT="0" distB="0" distL="114300" distR="114300" simplePos="0" relativeHeight="251620864" behindDoc="0" locked="0" layoutInCell="1" allowOverlap="1" wp14:anchorId="6CD1602B" wp14:editId="376333DA">
                <wp:simplePos x="0" y="0"/>
                <wp:positionH relativeFrom="column">
                  <wp:posOffset>560705</wp:posOffset>
                </wp:positionH>
                <wp:positionV relativeFrom="paragraph">
                  <wp:posOffset>101600</wp:posOffset>
                </wp:positionV>
                <wp:extent cx="1812925" cy="667512"/>
                <wp:effectExtent l="0" t="0" r="15875" b="18415"/>
                <wp:wrapNone/>
                <wp:docPr id="177" name="Rectangle 17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2B386F" w:rsidRDefault="00C22965"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CD1602B" id="Rectangle 177" o:spid="_x0000_s1078" style="position:absolute;left:0;text-align:left;margin-left:44.15pt;margin-top:8pt;width:142.75pt;height:52.55pt;z-index:25162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" fillcolor="#bdd6ee [1300]" strokecolor="#1f4d78 [1604]" strokeweight="1pt">
                <v:textbox>
                  <w:txbxContent>
                    <w:p w:rsidR="00C22965" w:rsidRPr="002B386F" w:rsidRDefault="00C22965"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v:textbox>
              </v:rect>
            </w:pict>
          </mc:Fallback>
        </mc:AlternateContent>
      </w:r>
    </w:p>
    <w:p w:rsidR="00CE3056" w:rsidRDefault="00CE3056" w:rsidP="00D31B09"/>
    <w:p w:rsidR="00CE3056" w:rsidRPr="00BB3CBE" w:rsidRDefault="004300E6" w:rsidP="00D31B09">
      <w:r>
        <w:rPr>
          <w:noProof/>
        </w:rPr>
        <mc:AlternateContent>
          <mc:Choice Requires="wps">
            <w:drawing>
              <wp:anchor distT="0" distB="0" distL="114300" distR="114300" simplePos="0" relativeHeight="251982336" behindDoc="0" locked="0" layoutInCell="1" allowOverlap="1" wp14:anchorId="73C91120" wp14:editId="03A2FE27">
                <wp:simplePos x="0" y="0"/>
                <wp:positionH relativeFrom="column">
                  <wp:posOffset>4114730</wp:posOffset>
                </wp:positionH>
                <wp:positionV relativeFrom="paragraph">
                  <wp:posOffset>41205</wp:posOffset>
                </wp:positionV>
                <wp:extent cx="182880" cy="411480"/>
                <wp:effectExtent l="19050" t="0" r="26670" b="45720"/>
                <wp:wrapNone/>
                <wp:docPr id="1073741982" name="Down Arrow 107374198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D31E7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82" o:spid="_x0000_s1026" type="#_x0000_t67" style="position:absolute;margin-left:324pt;margin-top:3.25pt;width:14.4pt;height:32.4pt;z-index:25198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Bf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" adj="16800" fillcolor="#5b9bd5 [3204]" strokecolor="#1f4d78 [1604]" strokeweight="1pt"/>
            </w:pict>
          </mc:Fallback>
        </mc:AlternateContent>
      </w:r>
      <w:r w:rsidR="005B366A">
        <w:rPr>
          <w:noProof/>
        </w:rPr>
        <mc:AlternateContent>
          <mc:Choice Requires="wps">
            <w:drawing>
              <wp:anchor distT="0" distB="0" distL="114300" distR="114300" simplePos="0" relativeHeight="251880960" behindDoc="0" locked="0" layoutInCell="1" allowOverlap="1" wp14:anchorId="1EFCC5A8" wp14:editId="62378D4E">
                <wp:simplePos x="0" y="0"/>
                <wp:positionH relativeFrom="column">
                  <wp:posOffset>1363980</wp:posOffset>
                </wp:positionH>
                <wp:positionV relativeFrom="paragraph">
                  <wp:posOffset>38594</wp:posOffset>
                </wp:positionV>
                <wp:extent cx="182880" cy="411480"/>
                <wp:effectExtent l="19050" t="0" r="26670" b="45720"/>
                <wp:wrapNone/>
                <wp:docPr id="1073741932" name="Down Arrow 107374193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042B5D" id="Down Arrow 1073741932" o:spid="_x0000_s1026" type="#_x0000_t67" style="position:absolute;margin-left:107.4pt;margin-top:3.05pt;width:14.4pt;height:32.4pt;z-index:25188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" adj="16800"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28032" behindDoc="0" locked="0" layoutInCell="1" allowOverlap="1" wp14:anchorId="0834C9EC" wp14:editId="6C331B61">
                <wp:simplePos x="0" y="0"/>
                <wp:positionH relativeFrom="column">
                  <wp:posOffset>3326765</wp:posOffset>
                </wp:positionH>
                <wp:positionV relativeFrom="paragraph">
                  <wp:posOffset>86360</wp:posOffset>
                </wp:positionV>
                <wp:extent cx="1812925" cy="667512"/>
                <wp:effectExtent l="0" t="0" r="15875" b="18415"/>
                <wp:wrapNone/>
                <wp:docPr id="185" name="Rectangle 185"/>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1A2A9E" w:rsidRDefault="00C22965" w:rsidP="00DA44AD">
                            <w:pPr>
                              <w:jc w:val="center"/>
                              <w:rPr>
                                <w:b/>
                                <w:bCs/>
                                <w:color w:val="000000" w:themeColor="text1"/>
                                <w:sz w:val="28"/>
                                <w:szCs w:val="28"/>
                              </w:rPr>
                            </w:pPr>
                            <w:r w:rsidRPr="001A2A9E">
                              <w:rPr>
                                <w:b/>
                                <w:bCs/>
                                <w:color w:val="000000" w:themeColor="text1"/>
                                <w:sz w:val="28"/>
                                <w:szCs w:val="28"/>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834C9EC" id="Rectangle 185" o:spid="_x0000_s1079" style="position:absolute;left:0;text-align:left;margin-left:261.95pt;margin-top:6.8pt;width:142.75pt;height:52.55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" fillcolor="#bdd6ee [1300]" strokecolor="#1f4d78 [1604]" strokeweight="1pt">
                <v:textbox>
                  <w:txbxContent>
                    <w:p w:rsidR="00C22965" w:rsidRPr="001A2A9E" w:rsidRDefault="00C22965" w:rsidP="00DA44AD">
                      <w:pPr>
                        <w:jc w:val="center"/>
                        <w:rPr>
                          <w:b/>
                          <w:bCs/>
                          <w:color w:val="000000" w:themeColor="text1"/>
                          <w:sz w:val="28"/>
                          <w:szCs w:val="28"/>
                        </w:rPr>
                      </w:pPr>
                      <w:r w:rsidRPr="001A2A9E">
                        <w:rPr>
                          <w:b/>
                          <w:bCs/>
                          <w:color w:val="000000" w:themeColor="text1"/>
                          <w:sz w:val="28"/>
                          <w:szCs w:val="28"/>
                        </w:rPr>
                        <w:t>Image Rotation Estimation</w:t>
                      </w:r>
                    </w:p>
                  </w:txbxContent>
                </v:textbox>
              </v:rect>
            </w:pict>
          </mc:Fallback>
        </mc:AlternateContent>
      </w:r>
      <w:r w:rsidR="00F96A85">
        <w:rPr>
          <w:noProof/>
        </w:rPr>
        <mc:AlternateContent>
          <mc:Choice Requires="wps">
            <w:drawing>
              <wp:anchor distT="0" distB="0" distL="114300" distR="114300" simplePos="0" relativeHeight="251621888" behindDoc="0" locked="0" layoutInCell="1" allowOverlap="1" wp14:anchorId="7FAE3E5D" wp14:editId="5A9B65CD">
                <wp:simplePos x="0" y="0"/>
                <wp:positionH relativeFrom="margin">
                  <wp:posOffset>545465</wp:posOffset>
                </wp:positionH>
                <wp:positionV relativeFrom="paragraph">
                  <wp:posOffset>70485</wp:posOffset>
                </wp:positionV>
                <wp:extent cx="1812925" cy="667512"/>
                <wp:effectExtent l="0" t="0" r="15875" b="18415"/>
                <wp:wrapNone/>
                <wp:docPr id="178" name="Rectangle 178"/>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2B386F" w:rsidRDefault="00C22965" w:rsidP="00EF3497">
                            <w:pPr>
                              <w:spacing w:after="0"/>
                              <w:jc w:val="center"/>
                              <w:rPr>
                                <w:b/>
                                <w:bCs/>
                                <w:color w:val="000000" w:themeColor="text1"/>
                                <w:sz w:val="28"/>
                                <w:szCs w:val="28"/>
                              </w:rPr>
                            </w:pPr>
                            <w:r w:rsidRPr="002B386F">
                              <w:rPr>
                                <w:b/>
                                <w:bCs/>
                                <w:color w:val="000000" w:themeColor="text1"/>
                                <w:sz w:val="28"/>
                                <w:szCs w:val="28"/>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AE3E5D" id="Rectangle 178" o:spid="_x0000_s1080" style="position:absolute;left:0;text-align:left;margin-left:42.95pt;margin-top:5.55pt;width:142.75pt;height:52.55pt;z-index:25162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" fillcolor="#bdd6ee [1300]" strokecolor="#1f4d78 [1604]" strokeweight="1pt">
                <v:textbox>
                  <w:txbxContent>
                    <w:p w:rsidR="00C22965" w:rsidRPr="002B386F" w:rsidRDefault="00C22965" w:rsidP="00EF3497">
                      <w:pPr>
                        <w:spacing w:after="0"/>
                        <w:jc w:val="center"/>
                        <w:rPr>
                          <w:b/>
                          <w:bCs/>
                          <w:color w:val="000000" w:themeColor="text1"/>
                          <w:sz w:val="28"/>
                          <w:szCs w:val="28"/>
                        </w:rPr>
                      </w:pPr>
                      <w:r w:rsidRPr="002B386F">
                        <w:rPr>
                          <w:b/>
                          <w:bCs/>
                          <w:color w:val="000000" w:themeColor="text1"/>
                          <w:sz w:val="28"/>
                          <w:szCs w:val="28"/>
                        </w:rPr>
                        <w:t>Image Noise Removal</w:t>
                      </w:r>
                    </w:p>
                  </w:txbxContent>
                </v:textbox>
                <w10:wrap anchorx="margin"/>
              </v:rect>
            </w:pict>
          </mc:Fallback>
        </mc:AlternateContent>
      </w:r>
    </w:p>
    <w:p w:rsidR="00CE3056" w:rsidRDefault="00CE3056" w:rsidP="00D31B09"/>
    <w:p w:rsidR="00CE3056" w:rsidRDefault="004300E6" w:rsidP="00D31B09">
      <w:r>
        <w:rPr>
          <w:noProof/>
        </w:rPr>
        <mc:AlternateContent>
          <mc:Choice Requires="wps">
            <w:drawing>
              <wp:anchor distT="0" distB="0" distL="114300" distR="114300" simplePos="0" relativeHeight="251988480" behindDoc="0" locked="0" layoutInCell="1" allowOverlap="1" wp14:anchorId="169D5898" wp14:editId="2D5C8102">
                <wp:simplePos x="0" y="0"/>
                <wp:positionH relativeFrom="column">
                  <wp:posOffset>4057932</wp:posOffset>
                </wp:positionH>
                <wp:positionV relativeFrom="paragraph">
                  <wp:posOffset>16934</wp:posOffset>
                </wp:positionV>
                <wp:extent cx="182880" cy="411480"/>
                <wp:effectExtent l="19050" t="0" r="26670" b="45720"/>
                <wp:wrapNone/>
                <wp:docPr id="1073741985" name="Down Arrow 1073741985"/>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6D6C6" id="Down Arrow 1073741985" o:spid="_x0000_s1026" type="#_x0000_t67" style="position:absolute;margin-left:319.5pt;margin-top:1.35pt;width:14.4pt;height:32.4pt;z-index:25198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NUc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" adj="16800" fillcolor="#5b9bd5 [3204]" strokecolor="#1f4d78 [1604]" strokeweight="1pt"/>
            </w:pict>
          </mc:Fallback>
        </mc:AlternateContent>
      </w:r>
      <w:r w:rsidR="005B366A">
        <w:rPr>
          <w:noProof/>
        </w:rPr>
        <mc:AlternateContent>
          <mc:Choice Requires="wps">
            <w:drawing>
              <wp:anchor distT="0" distB="0" distL="114300" distR="114300" simplePos="0" relativeHeight="251980288" behindDoc="0" locked="0" layoutInCell="1" allowOverlap="1" wp14:anchorId="50CDEFA2" wp14:editId="076F05C1">
                <wp:simplePos x="0" y="0"/>
                <wp:positionH relativeFrom="column">
                  <wp:posOffset>1381760</wp:posOffset>
                </wp:positionH>
                <wp:positionV relativeFrom="paragraph">
                  <wp:posOffset>10795</wp:posOffset>
                </wp:positionV>
                <wp:extent cx="182880" cy="411480"/>
                <wp:effectExtent l="19050" t="0" r="26670" b="45720"/>
                <wp:wrapNone/>
                <wp:docPr id="1073741981" name="Down Arrow 1073741981"/>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15D18" id="Down Arrow 1073741981" o:spid="_x0000_s1026" type="#_x0000_t67" style="position:absolute;margin-left:108.8pt;margin-top:.85pt;width:14.4pt;height:32.4pt;z-index:25198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" adj="16800"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29056" behindDoc="0" locked="0" layoutInCell="1" allowOverlap="1" wp14:anchorId="493C5FCE" wp14:editId="2C343F7F">
                <wp:simplePos x="0" y="0"/>
                <wp:positionH relativeFrom="column">
                  <wp:posOffset>3316605</wp:posOffset>
                </wp:positionH>
                <wp:positionV relativeFrom="paragraph">
                  <wp:posOffset>66675</wp:posOffset>
                </wp:positionV>
                <wp:extent cx="1812925" cy="667512"/>
                <wp:effectExtent l="0" t="0" r="15875" b="18415"/>
                <wp:wrapNone/>
                <wp:docPr id="186" name="Rectangle 186"/>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1A2A9E" w:rsidRDefault="00C22965" w:rsidP="00DA44AD">
                            <w:pPr>
                              <w:jc w:val="center"/>
                              <w:rPr>
                                <w:b/>
                                <w:bCs/>
                                <w:color w:val="000000" w:themeColor="text1"/>
                                <w:sz w:val="28"/>
                                <w:szCs w:val="28"/>
                              </w:rPr>
                            </w:pPr>
                            <w:r w:rsidRPr="001A2A9E">
                              <w:rPr>
                                <w:b/>
                                <w:bCs/>
                                <w:color w:val="000000" w:themeColor="text1"/>
                                <w:sz w:val="28"/>
                                <w:szCs w:val="28"/>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93C5FCE" id="Rectangle 186" o:spid="_x0000_s1081" style="position:absolute;left:0;text-align:left;margin-left:261.15pt;margin-top:5.25pt;width:142.75pt;height:52.55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" fillcolor="#bdd6ee [1300]" strokecolor="#1f4d78 [1604]" strokeweight="1pt">
                <v:textbox>
                  <w:txbxContent>
                    <w:p w:rsidR="00C22965" w:rsidRPr="001A2A9E" w:rsidRDefault="00C22965" w:rsidP="00DA44AD">
                      <w:pPr>
                        <w:jc w:val="center"/>
                        <w:rPr>
                          <w:b/>
                          <w:bCs/>
                          <w:color w:val="000000" w:themeColor="text1"/>
                          <w:sz w:val="28"/>
                          <w:szCs w:val="28"/>
                        </w:rPr>
                      </w:pPr>
                      <w:r w:rsidRPr="001A2A9E">
                        <w:rPr>
                          <w:b/>
                          <w:bCs/>
                          <w:color w:val="000000" w:themeColor="text1"/>
                          <w:sz w:val="28"/>
                          <w:szCs w:val="28"/>
                        </w:rPr>
                        <w:t>Distance Calculation and Calibration</w:t>
                      </w:r>
                    </w:p>
                  </w:txbxContent>
                </v:textbox>
              </v:rect>
            </w:pict>
          </mc:Fallback>
        </mc:AlternateContent>
      </w:r>
      <w:r w:rsidR="00F96A85">
        <w:rPr>
          <w:noProof/>
        </w:rPr>
        <mc:AlternateContent>
          <mc:Choice Requires="wps">
            <w:drawing>
              <wp:anchor distT="0" distB="0" distL="114300" distR="114300" simplePos="0" relativeHeight="251623936" behindDoc="0" locked="0" layoutInCell="1" allowOverlap="1" wp14:anchorId="6B74C6EC" wp14:editId="7A003920">
                <wp:simplePos x="0" y="0"/>
                <wp:positionH relativeFrom="column">
                  <wp:posOffset>548005</wp:posOffset>
                </wp:positionH>
                <wp:positionV relativeFrom="paragraph">
                  <wp:posOffset>34290</wp:posOffset>
                </wp:positionV>
                <wp:extent cx="1812925" cy="667512"/>
                <wp:effectExtent l="0" t="0" r="15875" b="18415"/>
                <wp:wrapNone/>
                <wp:docPr id="180" name="Rectangle 180"/>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2B386F" w:rsidRDefault="00C22965" w:rsidP="00EF3497">
                            <w:pPr>
                              <w:spacing w:after="0"/>
                              <w:jc w:val="center"/>
                              <w:rPr>
                                <w:b/>
                                <w:bCs/>
                                <w:color w:val="000000" w:themeColor="text1"/>
                                <w:sz w:val="28"/>
                                <w:szCs w:val="28"/>
                              </w:rPr>
                            </w:pPr>
                            <w:r w:rsidRPr="002B386F">
                              <w:rPr>
                                <w:b/>
                                <w:bCs/>
                                <w:color w:val="000000" w:themeColor="text1"/>
                                <w:sz w:val="28"/>
                                <w:szCs w:val="28"/>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B74C6EC" id="Rectangle 180" o:spid="_x0000_s1082" style="position:absolute;left:0;text-align:left;margin-left:43.15pt;margin-top:2.7pt;width:142.75pt;height:52.55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" fillcolor="#bdd6ee [1300]" strokecolor="#1f4d78 [1604]" strokeweight="1pt">
                <v:textbox>
                  <w:txbxContent>
                    <w:p w:rsidR="00C22965" w:rsidRPr="002B386F" w:rsidRDefault="00C22965" w:rsidP="00EF3497">
                      <w:pPr>
                        <w:spacing w:after="0"/>
                        <w:jc w:val="center"/>
                        <w:rPr>
                          <w:b/>
                          <w:bCs/>
                          <w:color w:val="000000" w:themeColor="text1"/>
                          <w:sz w:val="28"/>
                          <w:szCs w:val="28"/>
                        </w:rPr>
                      </w:pPr>
                      <w:r w:rsidRPr="002B386F">
                        <w:rPr>
                          <w:b/>
                          <w:bCs/>
                          <w:color w:val="000000" w:themeColor="text1"/>
                          <w:sz w:val="28"/>
                          <w:szCs w:val="28"/>
                        </w:rPr>
                        <w:t>Image Binarization</w:t>
                      </w:r>
                    </w:p>
                  </w:txbxContent>
                </v:textbox>
              </v:rect>
            </w:pict>
          </mc:Fallback>
        </mc:AlternateContent>
      </w:r>
    </w:p>
    <w:p w:rsidR="00CE3056" w:rsidRDefault="005B366A" w:rsidP="00D31B09">
      <w:r>
        <w:rPr>
          <w:noProof/>
        </w:rPr>
        <mc:AlternateContent>
          <mc:Choice Requires="wps">
            <w:drawing>
              <wp:anchor distT="0" distB="0" distL="114300" distR="114300" simplePos="0" relativeHeight="251978240" behindDoc="0" locked="0" layoutInCell="1" allowOverlap="1" wp14:anchorId="759C8851" wp14:editId="112689D5">
                <wp:simplePos x="0" y="0"/>
                <wp:positionH relativeFrom="column">
                  <wp:posOffset>1403844</wp:posOffset>
                </wp:positionH>
                <wp:positionV relativeFrom="paragraph">
                  <wp:posOffset>367030</wp:posOffset>
                </wp:positionV>
                <wp:extent cx="182880" cy="411480"/>
                <wp:effectExtent l="19050" t="0" r="26670" b="45720"/>
                <wp:wrapNone/>
                <wp:docPr id="1073741980" name="Down Arrow 1073741980"/>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FFAED" id="Down Arrow 1073741980" o:spid="_x0000_s1026" type="#_x0000_t67" style="position:absolute;margin-left:110.55pt;margin-top:28.9pt;width:14.4pt;height:32.4pt;z-index:25197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" adj="16800" fillcolor="#5b9bd5 [3204]" strokecolor="#1f4d78 [1604]" strokeweight="1pt"/>
            </w:pict>
          </mc:Fallback>
        </mc:AlternateContent>
      </w:r>
    </w:p>
    <w:p w:rsidR="00CE3056" w:rsidRDefault="004300E6" w:rsidP="00D31B09">
      <w:r>
        <w:rPr>
          <w:noProof/>
        </w:rPr>
        <mc:AlternateContent>
          <mc:Choice Requires="wps">
            <w:drawing>
              <wp:anchor distT="0" distB="0" distL="114300" distR="114300" simplePos="0" relativeHeight="251986432" behindDoc="0" locked="0" layoutInCell="1" allowOverlap="1" wp14:anchorId="0E827458" wp14:editId="3DB5FDC7">
                <wp:simplePos x="0" y="0"/>
                <wp:positionH relativeFrom="column">
                  <wp:posOffset>4057650</wp:posOffset>
                </wp:positionH>
                <wp:positionV relativeFrom="paragraph">
                  <wp:posOffset>10301</wp:posOffset>
                </wp:positionV>
                <wp:extent cx="182880" cy="393192"/>
                <wp:effectExtent l="19050" t="0" r="45720" b="45085"/>
                <wp:wrapNone/>
                <wp:docPr id="1073741984" name="Down Arrow 1073741984"/>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00AC9F" id="Down Arrow 1073741984" o:spid="_x0000_s1026" type="#_x0000_t67" style="position:absolute;margin-left:319.5pt;margin-top:.8pt;width:14.4pt;height:30.95pt;z-index:25198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" adj="16577"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0080" behindDoc="0" locked="0" layoutInCell="1" allowOverlap="1" wp14:anchorId="09D5A2C6" wp14:editId="63D2337C">
                <wp:simplePos x="0" y="0"/>
                <wp:positionH relativeFrom="column">
                  <wp:posOffset>3296285</wp:posOffset>
                </wp:positionH>
                <wp:positionV relativeFrom="paragraph">
                  <wp:posOffset>49530</wp:posOffset>
                </wp:positionV>
                <wp:extent cx="1812925" cy="667512"/>
                <wp:effectExtent l="0" t="0" r="15875" b="18415"/>
                <wp:wrapNone/>
                <wp:docPr id="187" name="Rectangle 18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1A2A9E" w:rsidRDefault="00C22965" w:rsidP="00DA44AD">
                            <w:pPr>
                              <w:jc w:val="center"/>
                              <w:rPr>
                                <w:b/>
                                <w:bCs/>
                                <w:color w:val="000000" w:themeColor="text1"/>
                                <w:sz w:val="28"/>
                                <w:szCs w:val="28"/>
                              </w:rPr>
                            </w:pPr>
                            <w:r w:rsidRPr="001A2A9E">
                              <w:rPr>
                                <w:b/>
                                <w:bCs/>
                                <w:color w:val="000000" w:themeColor="text1"/>
                                <w:sz w:val="28"/>
                                <w:szCs w:val="28"/>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D5A2C6" id="Rectangle 187" o:spid="_x0000_s1083" style="position:absolute;left:0;text-align:left;margin-left:259.55pt;margin-top:3.9pt;width:142.75pt;height:52.5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" fillcolor="#bdd6ee [1300]" strokecolor="#1f4d78 [1604]" strokeweight="1pt">
                <v:textbox>
                  <w:txbxContent>
                    <w:p w:rsidR="00C22965" w:rsidRPr="001A2A9E" w:rsidRDefault="00C22965" w:rsidP="00DA44AD">
                      <w:pPr>
                        <w:jc w:val="center"/>
                        <w:rPr>
                          <w:b/>
                          <w:bCs/>
                          <w:color w:val="000000" w:themeColor="text1"/>
                          <w:sz w:val="28"/>
                          <w:szCs w:val="28"/>
                        </w:rPr>
                      </w:pPr>
                      <w:r w:rsidRPr="001A2A9E">
                        <w:rPr>
                          <w:b/>
                          <w:bCs/>
                          <w:color w:val="000000" w:themeColor="text1"/>
                          <w:sz w:val="28"/>
                          <w:szCs w:val="28"/>
                        </w:rPr>
                        <w:t>Marker Alignment Calculation</w:t>
                      </w:r>
                    </w:p>
                  </w:txbxContent>
                </v:textbox>
              </v:rect>
            </w:pict>
          </mc:Fallback>
        </mc:AlternateContent>
      </w:r>
      <w:r w:rsidR="004A1219">
        <w:rPr>
          <w:noProof/>
        </w:rPr>
        <mc:AlternateContent>
          <mc:Choice Requires="wps">
            <w:drawing>
              <wp:anchor distT="0" distB="0" distL="114300" distR="114300" simplePos="0" relativeHeight="251622912" behindDoc="0" locked="0" layoutInCell="1" allowOverlap="1" wp14:anchorId="120E06AC" wp14:editId="3F22BA2B">
                <wp:simplePos x="0" y="0"/>
                <wp:positionH relativeFrom="column">
                  <wp:posOffset>556895</wp:posOffset>
                </wp:positionH>
                <wp:positionV relativeFrom="paragraph">
                  <wp:posOffset>23495</wp:posOffset>
                </wp:positionV>
                <wp:extent cx="1812925" cy="667512"/>
                <wp:effectExtent l="0" t="0" r="15875" b="18415"/>
                <wp:wrapNone/>
                <wp:docPr id="179" name="Rectangle 179"/>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2B386F" w:rsidRDefault="00C22965" w:rsidP="00DA44AD">
                            <w:pPr>
                              <w:jc w:val="center"/>
                              <w:rPr>
                                <w:b/>
                                <w:bCs/>
                                <w:color w:val="000000" w:themeColor="text1"/>
                                <w:sz w:val="28"/>
                                <w:szCs w:val="28"/>
                              </w:rPr>
                            </w:pPr>
                            <w:r w:rsidRPr="002B386F">
                              <w:rPr>
                                <w:b/>
                                <w:bCs/>
                                <w:color w:val="000000" w:themeColor="text1"/>
                                <w:sz w:val="28"/>
                                <w:szCs w:val="28"/>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0E06AC" id="Rectangle 179" o:spid="_x0000_s1084" style="position:absolute;left:0;text-align:left;margin-left:43.85pt;margin-top:1.85pt;width:142.75pt;height:52.55pt;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" fillcolor="#bdd6ee [1300]" strokecolor="#1f4d78 [1604]" strokeweight="1pt">
                <v:textbox>
                  <w:txbxContent>
                    <w:p w:rsidR="00C22965" w:rsidRPr="002B386F" w:rsidRDefault="00C22965" w:rsidP="00DA44AD">
                      <w:pPr>
                        <w:jc w:val="center"/>
                        <w:rPr>
                          <w:b/>
                          <w:bCs/>
                          <w:color w:val="000000" w:themeColor="text1"/>
                          <w:sz w:val="28"/>
                          <w:szCs w:val="28"/>
                        </w:rPr>
                      </w:pPr>
                      <w:r w:rsidRPr="002B386F">
                        <w:rPr>
                          <w:b/>
                          <w:bCs/>
                          <w:color w:val="000000" w:themeColor="text1"/>
                          <w:sz w:val="28"/>
                          <w:szCs w:val="28"/>
                        </w:rPr>
                        <w:t>Contrast Enhancement</w:t>
                      </w:r>
                    </w:p>
                  </w:txbxContent>
                </v:textbox>
              </v:rect>
            </w:pict>
          </mc:Fallback>
        </mc:AlternateContent>
      </w:r>
    </w:p>
    <w:p w:rsidR="00CE3056" w:rsidRDefault="004300E6" w:rsidP="00D31B09">
      <w:r>
        <w:rPr>
          <w:noProof/>
        </w:rPr>
        <mc:AlternateContent>
          <mc:Choice Requires="wps">
            <w:drawing>
              <wp:anchor distT="0" distB="0" distL="114300" distR="114300" simplePos="0" relativeHeight="251984384" behindDoc="0" locked="0" layoutInCell="1" allowOverlap="1" wp14:anchorId="324CDA9D" wp14:editId="496B8E74">
                <wp:simplePos x="0" y="0"/>
                <wp:positionH relativeFrom="column">
                  <wp:posOffset>4057650</wp:posOffset>
                </wp:positionH>
                <wp:positionV relativeFrom="paragraph">
                  <wp:posOffset>366254</wp:posOffset>
                </wp:positionV>
                <wp:extent cx="182880" cy="393192"/>
                <wp:effectExtent l="19050" t="0" r="45720" b="45085"/>
                <wp:wrapNone/>
                <wp:docPr id="1073741983" name="Down Arrow 1073741983"/>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3CAACA" id="Down Arrow 1073741983" o:spid="_x0000_s1026" type="#_x0000_t67" style="position:absolute;margin-left:319.5pt;margin-top:28.85pt;width:14.4pt;height:30.95pt;z-index:25198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" adj="16577" fillcolor="#5b9bd5 [3204]" strokecolor="#1f4d78 [1604]" strokeweight="1pt"/>
            </w:pict>
          </mc:Fallback>
        </mc:AlternateContent>
      </w:r>
      <w:r w:rsidR="005B366A">
        <w:rPr>
          <w:noProof/>
        </w:rPr>
        <mc:AlternateContent>
          <mc:Choice Requires="wps">
            <w:drawing>
              <wp:anchor distT="0" distB="0" distL="114300" distR="114300" simplePos="0" relativeHeight="251976192" behindDoc="0" locked="0" layoutInCell="1" allowOverlap="1" wp14:anchorId="3E44D4AD" wp14:editId="719FD732">
                <wp:simplePos x="0" y="0"/>
                <wp:positionH relativeFrom="column">
                  <wp:posOffset>1348246</wp:posOffset>
                </wp:positionH>
                <wp:positionV relativeFrom="paragraph">
                  <wp:posOffset>347980</wp:posOffset>
                </wp:positionV>
                <wp:extent cx="182880" cy="411480"/>
                <wp:effectExtent l="19050" t="0" r="26670" b="45720"/>
                <wp:wrapNone/>
                <wp:docPr id="1073741979" name="Down Arrow 1073741979"/>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83820" id="Down Arrow 1073741979" o:spid="_x0000_s1026" type="#_x0000_t67" style="position:absolute;margin-left:106.15pt;margin-top:27.4pt;width:14.4pt;height:32.4pt;z-index:25197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" adj="16800" fillcolor="#5b9bd5 [3204]" strokecolor="#1f4d78 [1604]" strokeweight="1pt"/>
            </w:pict>
          </mc:Fallback>
        </mc:AlternateContent>
      </w:r>
    </w:p>
    <w:p w:rsidR="00CE3056" w:rsidRDefault="00CE3056" w:rsidP="00D31B09"/>
    <w:p w:rsidR="00CE3056" w:rsidRDefault="00717B8A" w:rsidP="00D31B09">
      <w:r>
        <w:rPr>
          <w:noProof/>
        </w:rPr>
        <mc:AlternateContent>
          <mc:Choice Requires="wps">
            <w:drawing>
              <wp:anchor distT="0" distB="0" distL="114300" distR="114300" simplePos="0" relativeHeight="251989504" behindDoc="0" locked="0" layoutInCell="1" allowOverlap="1" wp14:anchorId="1C0F9E04" wp14:editId="1E2DB4E1">
                <wp:simplePos x="0" y="0"/>
                <wp:positionH relativeFrom="column">
                  <wp:posOffset>2417022</wp:posOffset>
                </wp:positionH>
                <wp:positionV relativeFrom="paragraph">
                  <wp:posOffset>236361</wp:posOffset>
                </wp:positionV>
                <wp:extent cx="365760" cy="182880"/>
                <wp:effectExtent l="0" t="19050" r="34290" b="45720"/>
                <wp:wrapNone/>
                <wp:docPr id="1073741987" name="Right Arrow 1073741987"/>
                <wp:cNvGraphicFramePr/>
                <a:graphic xmlns:a="http://schemas.openxmlformats.org/drawingml/2006/main">
                  <a:graphicData uri="http://schemas.microsoft.com/office/word/2010/wordprocessingShape">
                    <wps:wsp>
                      <wps:cNvSpPr/>
                      <wps:spPr>
                        <a:xfrm>
                          <a:off x="0" y="0"/>
                          <a:ext cx="365760" cy="18288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AD26A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73741987" o:spid="_x0000_s1026" type="#_x0000_t13" style="position:absolute;margin-left:190.3pt;margin-top:18.6pt;width:28.8pt;height:14.4pt;z-index:25198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" fillcolor="#5b9bd5 [3204]" strokecolor="#1f4d78 [1604]" strokeweight="1pt"/>
            </w:pict>
          </mc:Fallback>
        </mc:AlternateContent>
      </w:r>
      <w:r w:rsidR="00DA44AD">
        <w:rPr>
          <w:noProof/>
        </w:rPr>
        <mc:AlternateContent>
          <mc:Choice Requires="wps">
            <w:drawing>
              <wp:anchor distT="0" distB="0" distL="114300" distR="114300" simplePos="0" relativeHeight="251631104" behindDoc="0" locked="0" layoutInCell="1" allowOverlap="1" wp14:anchorId="5A80E2C5" wp14:editId="1D8880E7">
                <wp:simplePos x="0" y="0"/>
                <wp:positionH relativeFrom="column">
                  <wp:posOffset>3318510</wp:posOffset>
                </wp:positionH>
                <wp:positionV relativeFrom="paragraph">
                  <wp:posOffset>11430</wp:posOffset>
                </wp:positionV>
                <wp:extent cx="1812925" cy="667512"/>
                <wp:effectExtent l="0" t="0" r="15875" b="18415"/>
                <wp:wrapNone/>
                <wp:docPr id="188" name="Rectangle 188"/>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1A2A9E" w:rsidRDefault="00C22965" w:rsidP="00DA44AD">
                            <w:pPr>
                              <w:jc w:val="center"/>
                              <w:rPr>
                                <w:b/>
                                <w:bCs/>
                                <w:color w:val="000000" w:themeColor="text1"/>
                                <w:sz w:val="28"/>
                                <w:szCs w:val="28"/>
                              </w:rPr>
                            </w:pPr>
                            <w:r w:rsidRPr="001A2A9E">
                              <w:rPr>
                                <w:b/>
                                <w:bCs/>
                                <w:color w:val="000000" w:themeColor="text1"/>
                                <w:sz w:val="28"/>
                                <w:szCs w:val="28"/>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80E2C5" id="Rectangle 188" o:spid="_x0000_s1085" style="position:absolute;left:0;text-align:left;margin-left:261.3pt;margin-top:.9pt;width:142.75pt;height:52.55pt;z-index:251631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" fillcolor="#bdd6ee [1300]" strokecolor="#1f4d78 [1604]" strokeweight="1pt">
                <v:textbox>
                  <w:txbxContent>
                    <w:p w:rsidR="00C22965" w:rsidRPr="001A2A9E" w:rsidRDefault="00C22965" w:rsidP="00DA44AD">
                      <w:pPr>
                        <w:jc w:val="center"/>
                        <w:rPr>
                          <w:b/>
                          <w:bCs/>
                          <w:color w:val="000000" w:themeColor="text1"/>
                          <w:sz w:val="28"/>
                          <w:szCs w:val="28"/>
                        </w:rPr>
                      </w:pPr>
                      <w:r w:rsidRPr="001A2A9E">
                        <w:rPr>
                          <w:b/>
                          <w:bCs/>
                          <w:color w:val="000000" w:themeColor="text1"/>
                          <w:sz w:val="28"/>
                          <w:szCs w:val="28"/>
                        </w:rPr>
                        <w:t>Parallelization Estimation</w:t>
                      </w:r>
                    </w:p>
                  </w:txbxContent>
                </v:textbox>
              </v:rect>
            </w:pict>
          </mc:Fallback>
        </mc:AlternateContent>
      </w:r>
      <w:r w:rsidR="00DA44AD">
        <w:rPr>
          <w:noProof/>
        </w:rPr>
        <mc:AlternateContent>
          <mc:Choice Requires="wps">
            <w:drawing>
              <wp:anchor distT="0" distB="0" distL="114300" distR="114300" simplePos="0" relativeHeight="251624960" behindDoc="0" locked="0" layoutInCell="1" allowOverlap="1" wp14:anchorId="18C5CF86" wp14:editId="77B70498">
                <wp:simplePos x="0" y="0"/>
                <wp:positionH relativeFrom="column">
                  <wp:posOffset>568960</wp:posOffset>
                </wp:positionH>
                <wp:positionV relativeFrom="paragraph">
                  <wp:posOffset>5080</wp:posOffset>
                </wp:positionV>
                <wp:extent cx="1813035" cy="667512"/>
                <wp:effectExtent l="0" t="0" r="15875" b="18415"/>
                <wp:wrapNone/>
                <wp:docPr id="181" name="Rectangle 181"/>
                <wp:cNvGraphicFramePr/>
                <a:graphic xmlns:a="http://schemas.openxmlformats.org/drawingml/2006/main">
                  <a:graphicData uri="http://schemas.microsoft.com/office/word/2010/wordprocessingShape">
                    <wps:wsp>
                      <wps:cNvSpPr/>
                      <wps:spPr>
                        <a:xfrm>
                          <a:off x="0" y="0"/>
                          <a:ext cx="181303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2B386F" w:rsidRDefault="00C22965" w:rsidP="00EF3497">
                            <w:pPr>
                              <w:spacing w:after="0"/>
                              <w:jc w:val="center"/>
                              <w:rPr>
                                <w:b/>
                                <w:bCs/>
                                <w:color w:val="000000" w:themeColor="text1"/>
                                <w:sz w:val="28"/>
                                <w:szCs w:val="28"/>
                              </w:rPr>
                            </w:pPr>
                            <w:r w:rsidRPr="002B386F">
                              <w:rPr>
                                <w:b/>
                                <w:bCs/>
                                <w:color w:val="000000" w:themeColor="text1"/>
                                <w:sz w:val="28"/>
                                <w:szCs w:val="28"/>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8C5CF86" id="Rectangle 181" o:spid="_x0000_s1086" style="position:absolute;left:0;text-align:left;margin-left:44.8pt;margin-top:.4pt;width:142.75pt;height:52.55pt;z-index:25162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" fillcolor="#bdd6ee [1300]" strokecolor="#1f4d78 [1604]" strokeweight="1pt">
                <v:textbox>
                  <w:txbxContent>
                    <w:p w:rsidR="00C22965" w:rsidRPr="002B386F" w:rsidRDefault="00C22965" w:rsidP="00EF3497">
                      <w:pPr>
                        <w:spacing w:after="0"/>
                        <w:jc w:val="center"/>
                        <w:rPr>
                          <w:b/>
                          <w:bCs/>
                          <w:color w:val="000000" w:themeColor="text1"/>
                          <w:sz w:val="28"/>
                          <w:szCs w:val="28"/>
                        </w:rPr>
                      </w:pPr>
                      <w:r w:rsidRPr="002B386F">
                        <w:rPr>
                          <w:b/>
                          <w:bCs/>
                          <w:color w:val="000000" w:themeColor="text1"/>
                          <w:sz w:val="28"/>
                          <w:szCs w:val="28"/>
                        </w:rPr>
                        <w:t>Binary Masking</w:t>
                      </w:r>
                    </w:p>
                  </w:txbxContent>
                </v:textbox>
              </v:rect>
            </w:pict>
          </mc:Fallback>
        </mc:AlternateContent>
      </w:r>
    </w:p>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0128" behindDoc="0" locked="0" layoutInCell="1" allowOverlap="1" wp14:anchorId="43382EE8" wp14:editId="5D6C6581">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C22965" w:rsidRPr="00007156" w:rsidRDefault="00C22965" w:rsidP="00007D29">
                            <w:pPr>
                              <w:pStyle w:val="Caption"/>
                            </w:pPr>
                            <w:bookmarkStart w:id="97" w:name="_Toc523735292"/>
                            <w:bookmarkStart w:id="98" w:name="_Toc524625275"/>
                            <w:bookmarkStart w:id="99" w:name="_Toc52540508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xml:space="preserve">: The flowchart of the two main stages of the automatic alignment detection </w:t>
                            </w:r>
                            <w:bookmarkEnd w:id="97"/>
                            <w:bookmarkEnd w:id="98"/>
                            <w:r>
                              <w:t>algorithm. This represents the procedures in each stage.</w:t>
                            </w:r>
                            <w:bookmarkEnd w:id="9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382EE8" id="Text Box 21" o:spid="_x0000_s1087" type="#_x0000_t202" style="position:absolute;left:0;text-align:left;margin-left:-2.7pt;margin-top:12.3pt;width:450.6pt;height:.05pt;z-index:251760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" stroked="f">
                <v:textbox style="mso-fit-shape-to-text:t" inset="0,0,0,0">
                  <w:txbxContent>
                    <w:p w:rsidR="00C22965" w:rsidRPr="00007156" w:rsidRDefault="00C22965" w:rsidP="00007D29">
                      <w:pPr>
                        <w:pStyle w:val="Caption"/>
                      </w:pPr>
                      <w:bookmarkStart w:id="100" w:name="_Toc523735292"/>
                      <w:bookmarkStart w:id="101" w:name="_Toc524625275"/>
                      <w:bookmarkStart w:id="102" w:name="_Toc52540508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xml:space="preserve">: The flowchart of the two main stages of the automatic alignment detection </w:t>
                      </w:r>
                      <w:bookmarkEnd w:id="100"/>
                      <w:bookmarkEnd w:id="101"/>
                      <w:r>
                        <w:t>algorithm. This represents the procedures in each stage.</w:t>
                      </w:r>
                      <w:bookmarkEnd w:id="102"/>
                      <w:r>
                        <w:t xml:space="preserve">  </w:t>
                      </w:r>
                    </w:p>
                  </w:txbxContent>
                </v:textbox>
              </v:shape>
            </w:pict>
          </mc:Fallback>
        </mc:AlternateContent>
      </w:r>
    </w:p>
    <w:p w:rsidR="00C4796F" w:rsidRDefault="00C4796F" w:rsidP="00D31B09"/>
    <w:p w:rsidR="00071740" w:rsidRDefault="00071740" w:rsidP="00D31B09"/>
    <w:p w:rsidR="00F42168" w:rsidRPr="00D17CF0" w:rsidRDefault="008F2F6D" w:rsidP="002D0447">
      <w:pPr>
        <w:pStyle w:val="Heading3"/>
      </w:pPr>
      <w:bookmarkStart w:id="103" w:name="_Ref521070693"/>
      <w:bookmarkStart w:id="104" w:name="_Toc525387380"/>
      <w:r w:rsidRPr="00D17CF0">
        <w:lastRenderedPageBreak/>
        <w:t>Data acquisition</w:t>
      </w:r>
      <w:bookmarkEnd w:id="103"/>
      <w:bookmarkEnd w:id="104"/>
      <w:r w:rsidR="00945BAA" w:rsidRPr="00D17CF0">
        <w:t xml:space="preserve"> </w:t>
      </w:r>
    </w:p>
    <w:p w:rsidR="00391B3B" w:rsidRDefault="00F42168" w:rsidP="00267E01">
      <w:r>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8631E9" w:rsidRPr="00815D5A">
        <w:t xml:space="preserve"> by eliminating</w:t>
      </w:r>
      <w:r w:rsidR="00900DC1">
        <w:t xml:space="preserve"> the need for an</w:t>
      </w:r>
      <w:r w:rsidR="00161A96">
        <w:t xml:space="preserve"> additional</w:t>
      </w:r>
      <w:r w:rsidR="00900DC1">
        <w:t xml:space="preserve"> interface which</w:t>
      </w:r>
      <w:r w:rsidR="009B7263" w:rsidRPr="00815D5A">
        <w:t xml:space="preserve"> connect the </w:t>
      </w:r>
      <w:r w:rsidR="001151B8">
        <w:t>MRI</w:t>
      </w:r>
      <w:r w:rsidR="008631E9" w:rsidRPr="00815D5A">
        <w:t xml:space="preserve"> scanner</w:t>
      </w:r>
      <w:r w:rsidR="004F5203">
        <w:t>,</w:t>
      </w:r>
      <w:r w:rsidR="00900DC1">
        <w:t xml:space="preserve"> the navigation workstation</w:t>
      </w:r>
      <w:r w:rsidR="00AF738D">
        <w:t xml:space="preserve"> and the robotic controller</w:t>
      </w:r>
      <w:r w:rsidR="009B7263" w:rsidRPr="00815D5A">
        <w:t>.</w:t>
      </w:r>
      <w:r w:rsidR="001151B8">
        <w:t xml:space="preserve"> </w:t>
      </w:r>
      <w:r w:rsidR="00B6640B">
        <w:t>The setup of th</w:t>
      </w:r>
      <w:r w:rsidR="00710BC3">
        <w:t xml:space="preserve">e </w:t>
      </w:r>
      <w:r w:rsidR="001151B8">
        <w:t>proposed</w:t>
      </w:r>
      <w:r w:rsidR="008212D5">
        <w:t xml:space="preserve"> approach</w:t>
      </w:r>
      <w:r w:rsidR="00710BC3">
        <w:t xml:space="preserve"> is shown in Figure 3</w:t>
      </w:r>
      <w:r w:rsidR="00B6640B">
        <w:t>.</w:t>
      </w:r>
      <w:r w:rsidR="00010EE9">
        <w:t>9</w:t>
      </w:r>
      <w:r w:rsidR="00B67D67">
        <w:t>, where a</w:t>
      </w:r>
      <w:r w:rsidR="003E2243">
        <w:t xml:space="preserve"> capture device</w:t>
      </w:r>
      <w:r w:rsidR="00890525">
        <w:t xml:space="preserve"> (Hauppauge- HD PVR 2</w:t>
      </w:r>
      <w:r w:rsidR="00DF56C9">
        <w:t>)</w:t>
      </w:r>
      <w:r w:rsidR="003E2243">
        <w:t xml:space="preserve"> is </w:t>
      </w:r>
      <w:r w:rsidR="00267E01">
        <w:t>employed</w:t>
      </w:r>
      <w:r w:rsidR="007726CA">
        <w:t xml:space="preserve"> in a loop</w:t>
      </w:r>
      <w:r w:rsidR="003E2243">
        <w:t xml:space="preserve"> between</w:t>
      </w:r>
      <w:r w:rsidR="00267E01">
        <w:t xml:space="preserve"> the</w:t>
      </w:r>
      <w:r w:rsidR="003E2243">
        <w:t xml:space="preserve">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622A90" w:rsidRDefault="00622A90" w:rsidP="00D31B09"/>
    <w:p w:rsidR="00291360" w:rsidRDefault="001151B8" w:rsidP="003719FC">
      <w:pPr>
        <w:keepNext/>
        <w:jc w:val="center"/>
      </w:pPr>
      <w:r>
        <w:rPr>
          <w:noProof/>
        </w:rPr>
        <mc:AlternateContent>
          <mc:Choice Requires="wps">
            <w:drawing>
              <wp:anchor distT="0" distB="0" distL="114300" distR="114300" simplePos="0" relativeHeight="251604480" behindDoc="0" locked="0" layoutInCell="1" allowOverlap="1" wp14:anchorId="227EDCEF" wp14:editId="77EE72D8">
                <wp:simplePos x="0" y="0"/>
                <wp:positionH relativeFrom="column">
                  <wp:posOffset>718467</wp:posOffset>
                </wp:positionH>
                <wp:positionV relativeFrom="paragraph">
                  <wp:posOffset>2812839</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E7CF6F" id="_x0000_t32" coordsize="21600,21600" o:spt="32" o:oned="t" path="m,l21600,21600e" filled="f">
                <v:path arrowok="t" fillok="f" o:connecttype="none"/>
                <o:lock v:ext="edit" shapetype="t"/>
              </v:shapetype>
              <v:shape id="Straight Arrow Connector 157" o:spid="_x0000_s1026" type="#_x0000_t32" style="position:absolute;margin-left:56.55pt;margin-top:221.5pt;width:22.5pt;height:7.5pt;flip:x;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" strokecolor="white [3212]" strokeweight=".5pt">
                <v:stroke endarrow="block" joinstyle="miter"/>
              </v:shape>
            </w:pict>
          </mc:Fallback>
        </mc:AlternateContent>
      </w:r>
      <w:r>
        <w:rPr>
          <w:noProof/>
        </w:rPr>
        <mc:AlternateContent>
          <mc:Choice Requires="wps">
            <w:drawing>
              <wp:anchor distT="0" distB="0" distL="114300" distR="114300" simplePos="0" relativeHeight="251603456" behindDoc="0" locked="0" layoutInCell="1" allowOverlap="1" wp14:anchorId="11B8C740" wp14:editId="78C0A29C">
                <wp:simplePos x="0" y="0"/>
                <wp:positionH relativeFrom="column">
                  <wp:posOffset>191347</wp:posOffset>
                </wp:positionH>
                <wp:positionV relativeFrom="paragraph">
                  <wp:posOffset>2972858</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C22965" w:rsidRPr="00767F8C" w:rsidRDefault="00C22965"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8C740" id="Text Box 156" o:spid="_x0000_s1088" type="#_x0000_t202" style="position:absolute;left:0;text-align:left;margin-left:15.05pt;margin-top:234.1pt;width:55.05pt;height:35.7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" fillcolor="white [3212]" strokecolor="black [3213]" strokeweight=".5pt">
                <v:textbox>
                  <w:txbxContent>
                    <w:p w:rsidR="00C22965" w:rsidRPr="00767F8C" w:rsidRDefault="00C22965" w:rsidP="003719FC">
                      <w:pPr>
                        <w:spacing w:line="240" w:lineRule="auto"/>
                      </w:pPr>
                      <w:r w:rsidRPr="00767F8C">
                        <w:t>Capture Device</w:t>
                      </w:r>
                    </w:p>
                  </w:txbxContent>
                </v:textbox>
              </v:shape>
            </w:pict>
          </mc:Fallback>
        </mc:AlternateContent>
      </w:r>
      <w:r>
        <w:rPr>
          <w:noProof/>
        </w:rPr>
        <mc:AlternateContent>
          <mc:Choice Requires="wps">
            <w:drawing>
              <wp:anchor distT="0" distB="0" distL="114300" distR="114300" simplePos="0" relativeHeight="251609600" behindDoc="0" locked="0" layoutInCell="1" allowOverlap="1" wp14:anchorId="112B3C00" wp14:editId="42A99342">
                <wp:simplePos x="0" y="0"/>
                <wp:positionH relativeFrom="column">
                  <wp:posOffset>3245485</wp:posOffset>
                </wp:positionH>
                <wp:positionV relativeFrom="paragraph">
                  <wp:posOffset>2958677</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C22965" w:rsidRPr="00767F8C" w:rsidRDefault="00C22965"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B3C00" id="Text Box 162" o:spid="_x0000_s1089" type="#_x0000_t202" style="position:absolute;left:0;text-align:left;margin-left:255.55pt;margin-top:232.95pt;width:67.5pt;height:37.1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" fillcolor="white [3212]" strokecolor="black [3213]" strokeweight=".5pt">
                <v:textbox>
                  <w:txbxContent>
                    <w:p w:rsidR="00C22965" w:rsidRPr="00767F8C" w:rsidRDefault="00C22965" w:rsidP="003719FC">
                      <w:pPr>
                        <w:spacing w:line="240" w:lineRule="auto"/>
                      </w:pPr>
                      <w:r>
                        <w:t>AV Converters</w:t>
                      </w:r>
                    </w:p>
                  </w:txbxContent>
                </v:textbox>
              </v:shape>
            </w:pict>
          </mc:Fallback>
        </mc:AlternateContent>
      </w:r>
      <w:r>
        <w:rPr>
          <w:noProof/>
        </w:rPr>
        <mc:AlternateContent>
          <mc:Choice Requires="wps">
            <w:drawing>
              <wp:anchor distT="0" distB="0" distL="114300" distR="114300" simplePos="0" relativeHeight="251610624" behindDoc="0" locked="0" layoutInCell="1" allowOverlap="1" wp14:anchorId="7E831AD9" wp14:editId="06A9E8CD">
                <wp:simplePos x="0" y="0"/>
                <wp:positionH relativeFrom="margin">
                  <wp:posOffset>2902021</wp:posOffset>
                </wp:positionH>
                <wp:positionV relativeFrom="paragraph">
                  <wp:posOffset>2891578</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213526" id="Straight Arrow Connector 163" o:spid="_x0000_s1026" type="#_x0000_t32" style="position:absolute;margin-left:228.5pt;margin-top:227.7pt;width:21.75pt;height:15pt;z-index:251610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" strokecolor="white [3212]" strokeweight=".5pt">
                <v:stroke endarrow="block" joinstyle="miter"/>
                <w10:wrap anchorx="margin"/>
              </v:shape>
            </w:pict>
          </mc:Fallback>
        </mc:AlternateContent>
      </w:r>
      <w:r w:rsidR="003719FC">
        <w:rPr>
          <w:noProof/>
        </w:rPr>
        <mc:AlternateContent>
          <mc:Choice Requires="wps">
            <w:drawing>
              <wp:anchor distT="0" distB="0" distL="114300" distR="114300" simplePos="0" relativeHeight="251605504" behindDoc="0" locked="0" layoutInCell="1" allowOverlap="1" wp14:anchorId="3F54BE97" wp14:editId="31207096">
                <wp:simplePos x="0" y="0"/>
                <wp:positionH relativeFrom="column">
                  <wp:posOffset>559124</wp:posOffset>
                </wp:positionH>
                <wp:positionV relativeFrom="paragraph">
                  <wp:posOffset>38136</wp:posOffset>
                </wp:positionV>
                <wp:extent cx="695325" cy="460113"/>
                <wp:effectExtent l="0" t="0" r="28575" b="16510"/>
                <wp:wrapNone/>
                <wp:docPr id="158" name="Text Box 158"/>
                <wp:cNvGraphicFramePr/>
                <a:graphic xmlns:a="http://schemas.openxmlformats.org/drawingml/2006/main">
                  <a:graphicData uri="http://schemas.microsoft.com/office/word/2010/wordprocessingShape">
                    <wps:wsp>
                      <wps:cNvSpPr txBox="1"/>
                      <wps:spPr>
                        <a:xfrm>
                          <a:off x="0" y="0"/>
                          <a:ext cx="695325" cy="460113"/>
                        </a:xfrm>
                        <a:prstGeom prst="rect">
                          <a:avLst/>
                        </a:prstGeom>
                        <a:solidFill>
                          <a:schemeClr val="bg1"/>
                        </a:solidFill>
                        <a:ln w="6350">
                          <a:solidFill>
                            <a:schemeClr val="tx1"/>
                          </a:solidFill>
                        </a:ln>
                      </wps:spPr>
                      <wps:txbx>
                        <w:txbxContent>
                          <w:p w:rsidR="00C22965" w:rsidRPr="00767F8C" w:rsidRDefault="00C22965"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BE97" id="Text Box 158" o:spid="_x0000_s1090" type="#_x0000_t202" style="position:absolute;left:0;text-align:left;margin-left:44.05pt;margin-top:3pt;width:54.75pt;height:36.2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" fillcolor="white [3212]" strokecolor="black [3213]" strokeweight=".5pt">
                <v:textbox>
                  <w:txbxContent>
                    <w:p w:rsidR="00C22965" w:rsidRPr="00767F8C" w:rsidRDefault="00C22965" w:rsidP="003719FC">
                      <w:pPr>
                        <w:spacing w:line="240" w:lineRule="auto"/>
                      </w:pPr>
                      <w:r>
                        <w:t>MRI Monitor</w:t>
                      </w:r>
                    </w:p>
                  </w:txbxContent>
                </v:textbox>
              </v:shape>
            </w:pict>
          </mc:Fallback>
        </mc:AlternateContent>
      </w:r>
      <w:r w:rsidR="006B66DE">
        <w:rPr>
          <w:noProof/>
        </w:rPr>
        <mc:AlternateContent>
          <mc:Choice Requires="wps">
            <w:drawing>
              <wp:anchor distT="0" distB="0" distL="114300" distR="114300" simplePos="0" relativeHeight="251611648" behindDoc="0" locked="0" layoutInCell="1" allowOverlap="1" wp14:anchorId="448BFA24" wp14:editId="49081424">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7AF7D1" id="Straight Arrow Connector 164" o:spid="_x0000_s1026" type="#_x0000_t32" style="position:absolute;margin-left:201.75pt;margin-top:202.6pt;width:43.5pt;height:9.75pt;flip:y;z-index:25161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08576" behindDoc="0" locked="0" layoutInCell="1" allowOverlap="1" wp14:anchorId="55F9737B" wp14:editId="5DD01DAF">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100E4A" id="Straight Arrow Connector 161" o:spid="_x0000_s1026" type="#_x0000_t32" style="position:absolute;margin-left:100.45pt;margin-top:24.1pt;width:44.25pt;height:0;flip:x;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7552" behindDoc="0" locked="0" layoutInCell="1" allowOverlap="1" wp14:anchorId="140FA0E9" wp14:editId="369CD86C">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EBDDE6" id="Straight Arrow Connector 160" o:spid="_x0000_s1026" type="#_x0000_t32" style="position:absolute;margin-left:358.5pt;margin-top:54.85pt;width:26.25pt;height:23.25pt;flip:x;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6528" behindDoc="0" locked="0" layoutInCell="1" allowOverlap="1" wp14:anchorId="3A276F8A" wp14:editId="15EEE5D7">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C22965" w:rsidRPr="00767F8C" w:rsidRDefault="00C22965"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276F8A" id="Text Box 159" o:spid="_x0000_s1091" type="#_x0000_t202" style="position:absolute;left:0;text-align:left;margin-left:337.5pt;margin-top:12.1pt;width:68.25pt;height:39.7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Og8YApOAgAArAQAAA4AAAAAAAAAAAAAAAAALgIAAGRycy9lMm9Eb2MueG1sUEsBAi0AFAAGAAgA&#10;AAAhAKCyFbreAAAACgEAAA8AAAAAAAAAAAAAAAAAqAQAAGRycy9kb3ducmV2LnhtbFBLBQYAAAAA&#10;BAAEAPMAAACzBQAAAAA=&#10;" fillcolor="white [3212]" strokecolor="black [3213]" strokeweight=".5pt">
                <v:textbox>
                  <w:txbxContent>
                    <w:p w:rsidR="00C22965" w:rsidRPr="00767F8C" w:rsidRDefault="00C22965" w:rsidP="003719FC">
                      <w:pPr>
                        <w:spacing w:line="240" w:lineRule="auto"/>
                      </w:pPr>
                      <w:r>
                        <w:t>Processing-Laptop</w:t>
                      </w:r>
                    </w:p>
                  </w:txbxContent>
                </v:textbox>
              </v:shape>
            </w:pict>
          </mc:Fallback>
        </mc:AlternateContent>
      </w:r>
      <w:r w:rsidR="006D5E34" w:rsidRPr="006D5E34">
        <w:rPr>
          <w:noProof/>
        </w:rPr>
        <w:drawing>
          <wp:inline distT="0" distB="0" distL="0" distR="0" wp14:anchorId="08F42161" wp14:editId="18B14987">
            <wp:extent cx="5694330" cy="3476978"/>
            <wp:effectExtent l="0" t="0" r="1905" b="952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45">
                      <a:extLst>
                        <a:ext uri="{28A0092B-C50C-407E-A947-70E740481C1C}">
                          <a14:useLocalDpi xmlns:a14="http://schemas.microsoft.com/office/drawing/2010/main" val="0"/>
                        </a:ext>
                      </a:extLst>
                    </a:blip>
                    <a:srcRect l="8645" t="17288" r="13241" b="19116"/>
                    <a:stretch/>
                  </pic:blipFill>
                  <pic:spPr bwMode="auto">
                    <a:xfrm>
                      <a:off x="0" y="0"/>
                      <a:ext cx="5698263" cy="3479379"/>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291360" w:rsidP="00251888">
      <w:pPr>
        <w:pStyle w:val="Caption"/>
      </w:pPr>
      <w:bookmarkStart w:id="105" w:name="_Toc523735293"/>
      <w:bookmarkStart w:id="106" w:name="_Toc525405090"/>
      <w:r>
        <w:t xml:space="preserve">Figure </w:t>
      </w:r>
      <w:r w:rsidR="00494A48">
        <w:fldChar w:fldCharType="begin"/>
      </w:r>
      <w:r w:rsidR="00494A48">
        <w:instrText xml:space="preserve"> STYLEREF 1 \s </w:instrText>
      </w:r>
      <w:r w:rsidR="00494A48">
        <w:fldChar w:fldCharType="separate"/>
      </w:r>
      <w:r w:rsidR="007555DF">
        <w:rPr>
          <w:cs/>
        </w:rPr>
        <w:t>‎</w:t>
      </w:r>
      <w:r w:rsidR="007555DF">
        <w:t>3</w:t>
      </w:r>
      <w:r w:rsidR="00494A48">
        <w:fldChar w:fldCharType="end"/>
      </w:r>
      <w:r w:rsidR="00494A48">
        <w:t>.</w:t>
      </w:r>
      <w:r w:rsidR="00494A48">
        <w:fldChar w:fldCharType="begin"/>
      </w:r>
      <w:r w:rsidR="00494A48">
        <w:instrText xml:space="preserve"> SEQ Figure \* ARABIC \s 1 </w:instrText>
      </w:r>
      <w:r w:rsidR="00494A48">
        <w:fldChar w:fldCharType="separate"/>
      </w:r>
      <w:r w:rsidR="007555DF">
        <w:t>9</w:t>
      </w:r>
      <w:r w:rsidR="00494A48">
        <w:fldChar w:fldCharType="end"/>
      </w:r>
      <w:r>
        <w:t>: Setup configuration of the image acquisition procedure</w:t>
      </w:r>
      <w:r w:rsidR="00DB4F1F">
        <w:t xml:space="preserve"> in</w:t>
      </w:r>
      <w:r w:rsidR="00FF691F">
        <w:t xml:space="preserve"> the </w:t>
      </w:r>
      <w:r w:rsidR="00DB4F1F">
        <w:t>MRI control room</w:t>
      </w:r>
      <w:r>
        <w:t>.</w:t>
      </w:r>
      <w:bookmarkEnd w:id="105"/>
      <w:bookmarkEnd w:id="106"/>
    </w:p>
    <w:p w:rsidR="00A4502D" w:rsidRDefault="00A4502D" w:rsidP="00D31B09"/>
    <w:p w:rsidR="00557F66" w:rsidRDefault="002240A0" w:rsidP="00557F66">
      <w:r>
        <w:t xml:space="preserve"> </w:t>
      </w:r>
      <w:r w:rsidR="004D5E28">
        <w:t xml:space="preserve">In addition, decoding of </w:t>
      </w:r>
      <w:r w:rsidR="00DF56C9">
        <w:t xml:space="preserve">the </w:t>
      </w:r>
      <w:r w:rsidR="004B20E7">
        <w:t>protected patient imaging data</w:t>
      </w:r>
      <w:r w:rsidR="004D5E28">
        <w:t xml:space="preserve"> is needed to ada</w:t>
      </w:r>
      <w:r w:rsidR="00A31CE0">
        <w:t xml:space="preserve">pt </w:t>
      </w:r>
      <w:r w:rsidR="00FF691F">
        <w:t>the setup flexibly</w:t>
      </w:r>
      <w:r w:rsidR="004D5E28">
        <w:t xml:space="preserve">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w:t>
      </w:r>
      <w:r w:rsidR="00C935DB">
        <w:t xml:space="preserve"> MRI</w:t>
      </w:r>
      <w:r w:rsidR="00605D13">
        <w:t xml:space="preserve"> </w:t>
      </w:r>
      <w:r w:rsidR="00605D13">
        <w:lastRenderedPageBreak/>
        <w:t>data</w:t>
      </w:r>
      <w:r w:rsidR="00C935DB">
        <w:t xml:space="preserve"> which pass though capture device</w:t>
      </w:r>
      <w:r w:rsidR="00123313">
        <w:t>.</w:t>
      </w:r>
      <w:r w:rsidR="0027007F">
        <w:t xml:space="preserve"> </w:t>
      </w:r>
      <w:r w:rsidR="00873729">
        <w:t>However,</w:t>
      </w:r>
      <w:r w:rsidR="0027007F">
        <w:t xml:space="preserve"> the </w:t>
      </w:r>
      <w:r w:rsidR="004E1EA9">
        <w:t xml:space="preserve">use of </w:t>
      </w:r>
      <w:r w:rsidR="00557F66">
        <w:t xml:space="preserve">the </w:t>
      </w:r>
      <w:r w:rsidR="00B1269E">
        <w:t>converters</w:t>
      </w:r>
      <w:r w:rsidR="0027007F">
        <w:t xml:space="preserve"> </w:t>
      </w:r>
      <w:r w:rsidR="004B20E7">
        <w:t>affects</w:t>
      </w:r>
      <w:r w:rsidR="0027007F">
        <w:t xml:space="preserve"> the quality and resolution of the decoded image</w:t>
      </w:r>
      <w:r w:rsidR="00961BBC">
        <w:t>s</w:t>
      </w:r>
      <w:r w:rsidR="004B20E7">
        <w:t xml:space="preserve"> negatively. </w:t>
      </w:r>
    </w:p>
    <w:p w:rsidR="005958F7" w:rsidRDefault="00557F66" w:rsidP="00343C7D">
      <w:r>
        <w:t>T</w:t>
      </w:r>
      <w:r w:rsidR="00CD4456">
        <w:t>wo</w:t>
      </w:r>
      <w:r w:rsidR="003023B9">
        <w:t xml:space="preserve"> different</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B69AA">
        <w:t xml:space="preserve">in this work </w:t>
      </w:r>
      <w:r w:rsidR="008305ED">
        <w:t>to verify</w:t>
      </w:r>
      <w:r w:rsidR="00CD4456">
        <w:t xml:space="preserve"> their applicability </w:t>
      </w:r>
      <w:r w:rsidR="00A4502D">
        <w:t>in the</w:t>
      </w:r>
      <w:r w:rsidR="00C15D26">
        <w:t xml:space="preserve"> proposed</w:t>
      </w:r>
      <w:r w:rsidR="00A4502D">
        <w:t xml:space="preserve"> </w:t>
      </w:r>
      <w:r w:rsidR="008305ED">
        <w:t>setup</w:t>
      </w:r>
      <w:r w:rsidR="00961BBC">
        <w:t>.</w:t>
      </w:r>
      <w:r w:rsidR="00DA478B">
        <w:t xml:space="preserve">: </w:t>
      </w:r>
      <w:r w:rsidR="003F1003">
        <w:t>analog converter (AV converter) and</w:t>
      </w:r>
      <w:r w:rsidR="00DA478B">
        <w:t xml:space="preserve"> </w:t>
      </w:r>
      <w:r w:rsidR="003F1003">
        <w:t xml:space="preserve">VGA converter. </w:t>
      </w:r>
      <w:r w:rsidR="0066099C">
        <w:t>Figure 3</w:t>
      </w:r>
      <w:r w:rsidR="00123313">
        <w:t>.</w:t>
      </w:r>
      <w:r w:rsidR="00B63996">
        <w:t>1</w:t>
      </w:r>
      <w:r w:rsidR="00F31A6D">
        <w:t>1</w:t>
      </w:r>
      <w:r w:rsidR="00123313">
        <w:t xml:space="preserve"> </w:t>
      </w:r>
      <w:r w:rsidR="00432F33">
        <w:t>shows a compari</w:t>
      </w:r>
      <w:r w:rsidR="005958F7">
        <w:t>son of the quality</w:t>
      </w:r>
      <w:r w:rsidR="001D136D">
        <w:t xml:space="preserve"> performance of the capture device without data decoding (Figure 3.11 (c)), and with </w:t>
      </w:r>
      <w:r w:rsidR="008A3F72">
        <w:t xml:space="preserve">decoding </w:t>
      </w:r>
      <w:r w:rsidR="00EB55D1">
        <w:t>using</w:t>
      </w:r>
      <w:r w:rsidR="00123313">
        <w:t xml:space="preserve"> </w:t>
      </w:r>
      <w:r w:rsidR="003F1003">
        <w:t>AV converter</w:t>
      </w:r>
      <w:r w:rsidR="00DB6BC9">
        <w:t xml:space="preserve"> (</w:t>
      </w:r>
      <w:r w:rsidR="00DB6BC9">
        <w:fldChar w:fldCharType="begin"/>
      </w:r>
      <w:r w:rsidR="00DB6BC9">
        <w:instrText xml:space="preserve"> REF _Ref525329833 \h </w:instrText>
      </w:r>
      <w:r w:rsidR="00DB6BC9">
        <w:fldChar w:fldCharType="separate"/>
      </w:r>
      <w:r w:rsidR="00DB6BC9">
        <w:t xml:space="preserve">Figure </w:t>
      </w:r>
      <w:r w:rsidR="00DB6BC9">
        <w:rPr>
          <w:cs/>
        </w:rPr>
        <w:t>‎</w:t>
      </w:r>
      <w:r w:rsidR="00DB6BC9">
        <w:t>3.11</w:t>
      </w:r>
      <w:r w:rsidR="00DB6BC9">
        <w:fldChar w:fldCharType="end"/>
      </w:r>
      <w:r w:rsidR="00DB6BC9">
        <w:t xml:space="preserve"> (</w:t>
      </w:r>
      <w:r w:rsidR="00343C7D">
        <w:t>a</w:t>
      </w:r>
      <w:r w:rsidR="00DB6BC9">
        <w:t>)</w:t>
      </w:r>
      <w:r w:rsidR="003F1003">
        <w:t>) and VGA converter (</w:t>
      </w:r>
      <w:r w:rsidR="003F1003">
        <w:fldChar w:fldCharType="begin"/>
      </w:r>
      <w:r w:rsidR="003F1003">
        <w:instrText xml:space="preserve"> REF _Ref525329833 \h </w:instrText>
      </w:r>
      <w:r w:rsidR="003F1003">
        <w:fldChar w:fldCharType="separate"/>
      </w:r>
      <w:r w:rsidR="003F1003">
        <w:t xml:space="preserve">Figure </w:t>
      </w:r>
      <w:r w:rsidR="003F1003">
        <w:rPr>
          <w:cs/>
        </w:rPr>
        <w:t>‎</w:t>
      </w:r>
      <w:r w:rsidR="003F1003">
        <w:t>3.11</w:t>
      </w:r>
      <w:r w:rsidR="003F1003">
        <w:fldChar w:fldCharType="end"/>
      </w:r>
      <w:r w:rsidR="003F1003">
        <w:t xml:space="preserve"> </w:t>
      </w:r>
      <w:r w:rsidR="00DB6BC9">
        <w:t>(</w:t>
      </w:r>
      <w:r w:rsidR="00343C7D">
        <w:t>b</w:t>
      </w:r>
      <w:r w:rsidR="00DB6BC9">
        <w:t>))</w:t>
      </w:r>
      <w:r w:rsidR="00900685">
        <w:t>.</w:t>
      </w:r>
      <w:r w:rsidR="00DD1F98">
        <w:t xml:space="preserve"> </w:t>
      </w:r>
      <w:r w:rsidR="002D5BF6">
        <w:t>Even though</w:t>
      </w:r>
      <w:r w:rsidR="00470547">
        <w:t xml:space="preserve"> </w:t>
      </w:r>
      <w:r w:rsidR="002351E5">
        <w:t>the</w:t>
      </w:r>
      <w:r w:rsidR="00470547">
        <w:t xml:space="preserve"> VGA converter</w:t>
      </w:r>
      <w:r w:rsidR="005958F7">
        <w:t xml:space="preserve"> provide</w:t>
      </w:r>
      <w:r w:rsidR="008B69AA">
        <w:t>s</w:t>
      </w:r>
      <w:r w:rsidR="002351E5">
        <w:t xml:space="preserve"> the images with</w:t>
      </w:r>
      <w:r w:rsidR="00470547">
        <w:t xml:space="preserve"> </w:t>
      </w:r>
      <w:r w:rsidR="005958F7">
        <w:t xml:space="preserve">a </w:t>
      </w:r>
      <w:r w:rsidR="00470547">
        <w:t>higher resolution and</w:t>
      </w:r>
      <w:r w:rsidR="00AA45C5">
        <w:t xml:space="preserve"> con</w:t>
      </w:r>
      <w:r w:rsidR="002D5BF6">
        <w:t>trast than the AV converter,</w:t>
      </w:r>
      <w:r w:rsidR="00AA45C5">
        <w:t xml:space="preserve"> it is not compatible with</w:t>
      </w:r>
      <w:r w:rsidR="0026784B">
        <w:t xml:space="preserve"> the</w:t>
      </w:r>
      <w:r w:rsidR="00AA45C5">
        <w:t xml:space="preserve"> MRI hardware system.</w:t>
      </w:r>
      <w:r w:rsidR="002D5BF6">
        <w:t xml:space="preserve"> </w:t>
      </w:r>
    </w:p>
    <w:p w:rsidR="00582C6C" w:rsidRDefault="00927806" w:rsidP="000204A5">
      <w:r>
        <w:t>An alternative to</w:t>
      </w:r>
      <w:r w:rsidR="002D5BF6">
        <w:t xml:space="preserve"> the</w:t>
      </w:r>
      <w:r w:rsidR="00AA45C5">
        <w:t xml:space="preserve"> capture device and </w:t>
      </w:r>
      <w:r>
        <w:t xml:space="preserve">the </w:t>
      </w:r>
      <w:r w:rsidR="00AA45C5">
        <w:t>converter</w:t>
      </w:r>
      <w:r>
        <w:t>s</w:t>
      </w:r>
      <w:r w:rsidR="00AA45C5">
        <w:t xml:space="preserve"> </w:t>
      </w:r>
      <w:r>
        <w:t>is a camera which can be positioned in</w:t>
      </w:r>
      <w:r w:rsidR="00AA45C5">
        <w:t xml:space="preserve"> front of the MRI monitor</w:t>
      </w:r>
      <w:r>
        <w:t xml:space="preserve"> to</w:t>
      </w:r>
      <w:r w:rsidR="00B96EA0">
        <w:t xml:space="preserve"> </w:t>
      </w:r>
      <w:r w:rsidR="000204A5">
        <w:t xml:space="preserve">acquire </w:t>
      </w:r>
      <w:r w:rsidR="00316C13">
        <w:t>the image</w:t>
      </w:r>
      <w:r w:rsidR="00AA45C5">
        <w:t xml:space="preserve"> directly</w:t>
      </w:r>
      <w:r w:rsidR="00B96EA0">
        <w:t xml:space="preserve"> from the </w:t>
      </w:r>
      <w:r w:rsidR="00E6369A">
        <w:t>screen</w:t>
      </w:r>
      <w:r w:rsidR="00AA45C5">
        <w:t xml:space="preserve">. </w:t>
      </w:r>
      <w:r w:rsidR="000204A5">
        <w:t>T</w:t>
      </w:r>
      <w:r w:rsidR="00AA45C5">
        <w:t>his approach is compati</w:t>
      </w:r>
      <w:r w:rsidR="00316C13">
        <w:t>ble with</w:t>
      </w:r>
      <w:r w:rsidR="00AA45C5">
        <w:t xml:space="preserve"> all MRI systems</w:t>
      </w:r>
      <w:r w:rsidR="00316C13">
        <w:t xml:space="preserve"> without</w:t>
      </w:r>
      <w:r w:rsidR="0089557F">
        <w:t xml:space="preserve"> the</w:t>
      </w:r>
      <w:r w:rsidR="000204A5">
        <w:t xml:space="preserve"> need for</w:t>
      </w:r>
      <w:r w:rsidR="00316C13">
        <w:t xml:space="preserve"> decoding process</w:t>
      </w:r>
      <w:r w:rsidR="00AA45C5">
        <w:t>,</w:t>
      </w:r>
      <w:r w:rsidR="000204A5">
        <w:t xml:space="preserve"> but</w:t>
      </w:r>
      <w:r w:rsidR="00AA45C5">
        <w:t xml:space="preserve"> it has several disadvantageous </w:t>
      </w:r>
      <w:r w:rsidR="00316C13">
        <w:t>such as low-quality images</w:t>
      </w:r>
      <w:r w:rsidR="00F31A6D">
        <w:t xml:space="preserve"> (Figure 3.10 (a)) </w:t>
      </w:r>
      <w:r w:rsidR="00316C13">
        <w:t>and</w:t>
      </w:r>
      <w:r w:rsidR="00AA45C5">
        <w:t xml:space="preserve"> calibration complexity</w:t>
      </w:r>
      <w:r w:rsidR="00316C13">
        <w:t>.</w:t>
      </w:r>
    </w:p>
    <w:p w:rsidR="00605D13" w:rsidRDefault="00816A6B" w:rsidP="00CC08CA">
      <w:r>
        <w:t xml:space="preserve"> </w:t>
      </w:r>
      <w:r w:rsidR="00DA41FD">
        <w:t>I</w:t>
      </w:r>
      <w:r w:rsidR="000204A5">
        <w:t>n this project</w:t>
      </w:r>
      <w:r w:rsidR="001E033A">
        <w:t>,</w:t>
      </w:r>
      <w:r w:rsidR="00B84511">
        <w:t xml:space="preserve"> the </w:t>
      </w:r>
      <w:r w:rsidR="00582B24">
        <w:t xml:space="preserve">capture device </w:t>
      </w:r>
      <w:r w:rsidR="008350B2">
        <w:t>and</w:t>
      </w:r>
      <w:r w:rsidR="00582B24">
        <w:t xml:space="preserve"> </w:t>
      </w:r>
      <w:r w:rsidR="00B84511">
        <w:t>AV con</w:t>
      </w:r>
      <w:r w:rsidR="00582B24">
        <w:t>verter</w:t>
      </w:r>
      <w:r w:rsidR="00EF57D2">
        <w:t xml:space="preserve"> are</w:t>
      </w:r>
      <w:r w:rsidR="002A28BE">
        <w:t xml:space="preserve"> employed</w:t>
      </w:r>
      <w:r w:rsidR="00582C6C">
        <w:t>,</w:t>
      </w:r>
      <w:r w:rsidR="00582B24">
        <w:t xml:space="preserve"> since </w:t>
      </w:r>
      <w:r w:rsidR="00582C6C">
        <w:t>this setup is</w:t>
      </w:r>
      <w:r w:rsidR="00582B24">
        <w:t xml:space="preserve"> </w:t>
      </w:r>
      <w:r w:rsidR="00B84511">
        <w:t xml:space="preserve">compatible with </w:t>
      </w:r>
      <w:r w:rsidR="005958F7">
        <w:t xml:space="preserve">the </w:t>
      </w:r>
      <w:r w:rsidR="00B84511">
        <w:t>MRI hardware system</w:t>
      </w:r>
      <w:r w:rsidR="005958F7">
        <w:t xml:space="preserve"> which</w:t>
      </w:r>
      <w:r w:rsidR="00582B24">
        <w:t xml:space="preserve"> provid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EB25E6">
        <w:t>10</w:t>
      </w:r>
      <w:r w:rsidR="00582C6C">
        <w:t xml:space="preserve"> </w:t>
      </w:r>
      <w:r w:rsidR="00D65FC3">
        <w:t>(b)</w:t>
      </w:r>
      <w:r w:rsidR="004B3238">
        <w:t xml:space="preserve"> </w:t>
      </w:r>
      <w:r w:rsidR="00191AEB">
        <w:t>shows a snapshot of the MRI screen from a T1W image of the Z-</w:t>
      </w:r>
      <w:r w:rsidR="006914C1">
        <w:t xml:space="preserve">frame </w:t>
      </w:r>
      <w:r w:rsidR="00191AEB">
        <w:t>marker using</w:t>
      </w:r>
      <w:r w:rsidR="00CC08CA">
        <w:t xml:space="preserve"> the </w:t>
      </w:r>
      <w:r w:rsidR="00191AEB">
        <w:t>capture device and AV converter.</w:t>
      </w:r>
    </w:p>
    <w:p w:rsidR="00900685" w:rsidRDefault="005C561B" w:rsidP="001E1A12">
      <w:pPr>
        <w:tabs>
          <w:tab w:val="left" w:pos="720"/>
          <w:tab w:val="left" w:pos="5228"/>
        </w:tabs>
      </w:pPr>
      <w:r>
        <w:rPr>
          <w:noProof/>
        </w:rPr>
        <mc:AlternateContent>
          <mc:Choice Requires="wps">
            <w:drawing>
              <wp:anchor distT="0" distB="0" distL="114300" distR="114300" simplePos="0" relativeHeight="251771392" behindDoc="0" locked="0" layoutInCell="1" allowOverlap="1" wp14:anchorId="645E77DD" wp14:editId="17293F7D">
                <wp:simplePos x="0" y="0"/>
                <wp:positionH relativeFrom="column">
                  <wp:posOffset>3901299</wp:posOffset>
                </wp:positionH>
                <wp:positionV relativeFrom="paragraph">
                  <wp:posOffset>2505710</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C22965" w:rsidRPr="00CF759E" w:rsidRDefault="00C22965"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5E77DD" id="Text Box 44" o:spid="_x0000_s1092" type="#_x0000_t202" style="position:absolute;left:0;text-align:left;margin-left:307.2pt;margin-top:197.3pt;width:88.95pt;height:13.7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" stroked="f">
                <v:textbox inset="0,0,0,0">
                  <w:txbxContent>
                    <w:p w:rsidR="00C22965" w:rsidRPr="00CF759E" w:rsidRDefault="00C22965" w:rsidP="00251888">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769344" behindDoc="0" locked="0" layoutInCell="1" allowOverlap="1" wp14:anchorId="24756EF6" wp14:editId="482E90F5">
                <wp:simplePos x="0" y="0"/>
                <wp:positionH relativeFrom="column">
                  <wp:posOffset>860284</wp:posOffset>
                </wp:positionH>
                <wp:positionV relativeFrom="paragraph">
                  <wp:posOffset>2482850</wp:posOffset>
                </wp:positionV>
                <wp:extent cx="907415" cy="174625"/>
                <wp:effectExtent l="0" t="0" r="6985" b="0"/>
                <wp:wrapTopAndBottom/>
                <wp:docPr id="42" name="Text Box 42"/>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C22965" w:rsidRPr="00CF759E" w:rsidRDefault="00C22965"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756EF6" id="Text Box 42" o:spid="_x0000_s1093" type="#_x0000_t202" style="position:absolute;left:0;text-align:left;margin-left:67.75pt;margin-top:195.5pt;width:71.45pt;height:13.7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" stroked="f">
                <v:textbox inset="0,0,0,0">
                  <w:txbxContent>
                    <w:p w:rsidR="00C22965" w:rsidRPr="00CF759E" w:rsidRDefault="00C22965" w:rsidP="00251888">
                      <w:pPr>
                        <w:pStyle w:val="Caption"/>
                      </w:pPr>
                      <w:r>
                        <w:t>(</w:t>
                      </w:r>
                      <w:r w:rsidRPr="00CF759E">
                        <w:t>a</w:t>
                      </w:r>
                      <w:r>
                        <w:t>)</w:t>
                      </w:r>
                    </w:p>
                  </w:txbxContent>
                </v:textbox>
                <w10:wrap type="topAndBottom"/>
              </v:shape>
            </w:pict>
          </mc:Fallback>
        </mc:AlternateContent>
      </w:r>
      <w:r w:rsidRPr="00855D47">
        <w:rPr>
          <w:noProof/>
        </w:rPr>
        <w:drawing>
          <wp:anchor distT="0" distB="0" distL="114300" distR="114300" simplePos="0" relativeHeight="251764224" behindDoc="0" locked="0" layoutInCell="1" allowOverlap="1" wp14:anchorId="3D7BECAF" wp14:editId="5633BBB5">
            <wp:simplePos x="0" y="0"/>
            <wp:positionH relativeFrom="margin">
              <wp:posOffset>0</wp:posOffset>
            </wp:positionH>
            <wp:positionV relativeFrom="paragraph">
              <wp:posOffset>207010</wp:posOffset>
            </wp:positionV>
            <wp:extent cx="2766060" cy="2194560"/>
            <wp:effectExtent l="0" t="0" r="0" b="0"/>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1488" t="4002" r="18424" b="11212"/>
                    <a:stretch/>
                  </pic:blipFill>
                  <pic:spPr bwMode="auto">
                    <a:xfrm>
                      <a:off x="0" y="0"/>
                      <a:ext cx="2766060"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sidRPr="005A1A33">
        <w:rPr>
          <w:noProof/>
        </w:rPr>
        <w:drawing>
          <wp:anchor distT="0" distB="0" distL="114300" distR="114300" simplePos="0" relativeHeight="251765248" behindDoc="0" locked="0" layoutInCell="1" allowOverlap="1" wp14:anchorId="19B4E932" wp14:editId="4C62DFDB">
            <wp:simplePos x="0" y="0"/>
            <wp:positionH relativeFrom="margin">
              <wp:align>right</wp:align>
            </wp:positionH>
            <wp:positionV relativeFrom="paragraph">
              <wp:posOffset>219287</wp:posOffset>
            </wp:positionV>
            <wp:extent cx="2811295" cy="2194560"/>
            <wp:effectExtent l="0" t="0" r="8255"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0289" b="6274"/>
                    <a:stretch/>
                  </pic:blipFill>
                  <pic:spPr bwMode="auto">
                    <a:xfrm>
                      <a:off x="0" y="0"/>
                      <a:ext cx="2811295"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Pr>
          <w:noProof/>
        </w:rPr>
        <mc:AlternateContent>
          <mc:Choice Requires="wps">
            <w:drawing>
              <wp:anchor distT="0" distB="0" distL="114300" distR="114300" simplePos="0" relativeHeight="251767296" behindDoc="0" locked="0" layoutInCell="1" allowOverlap="1" wp14:anchorId="0832B359" wp14:editId="1C170832">
                <wp:simplePos x="0" y="0"/>
                <wp:positionH relativeFrom="margin">
                  <wp:posOffset>10654</wp:posOffset>
                </wp:positionH>
                <wp:positionV relativeFrom="paragraph">
                  <wp:posOffset>2826596</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C22965" w:rsidRPr="0089557F" w:rsidRDefault="00C22965" w:rsidP="00131940">
                            <w:pPr>
                              <w:pStyle w:val="Caption"/>
                            </w:pPr>
                            <w:bookmarkStart w:id="107" w:name="_Toc523735294"/>
                            <w:bookmarkStart w:id="108" w:name="_Toc524625277"/>
                            <w:bookmarkStart w:id="109" w:name="_Toc52540509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MR image (T1W image) of the Z-frame marker. (a) Image is acquired using a camera in front of the MRI monitor. (b) Image is captured using the capture device and AV converter (the setup is shown in Figure 3.9).</w:t>
                            </w:r>
                            <w:bookmarkEnd w:id="107"/>
                            <w:bookmarkEnd w:id="108"/>
                            <w:bookmarkEnd w:id="10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32B359" id="Text Box 40" o:spid="_x0000_s1094" type="#_x0000_t202" style="position:absolute;left:0;text-align:left;margin-left:.85pt;margin-top:222.55pt;width:464.9pt;height:22.85pt;z-index:251767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" stroked="f">
                <v:textbox style="mso-fit-shape-to-text:t" inset="0,0,0,0">
                  <w:txbxContent>
                    <w:p w:rsidR="00C22965" w:rsidRPr="0089557F" w:rsidRDefault="00C22965" w:rsidP="00131940">
                      <w:pPr>
                        <w:pStyle w:val="Caption"/>
                      </w:pPr>
                      <w:bookmarkStart w:id="110" w:name="_Toc523735294"/>
                      <w:bookmarkStart w:id="111" w:name="_Toc524625277"/>
                      <w:bookmarkStart w:id="112" w:name="_Toc52540509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MR image (T1W image) of the Z-frame marker. (a) Image is acquired using a camera in front of the MRI monitor. (b) Image is captured using the capture device and AV converter (the setup is shown in Figure 3.9).</w:t>
                      </w:r>
                      <w:bookmarkEnd w:id="110"/>
                      <w:bookmarkEnd w:id="111"/>
                      <w:bookmarkEnd w:id="112"/>
                      <w:r>
                        <w:t xml:space="preserve"> </w:t>
                      </w:r>
                    </w:p>
                  </w:txbxContent>
                </v:textbox>
                <w10:wrap type="topAndBottom" anchorx="margin"/>
              </v:shape>
            </w:pict>
          </mc:Fallback>
        </mc:AlternateContent>
      </w:r>
      <w:r w:rsidR="00AA545B">
        <w:tab/>
      </w:r>
      <w:r w:rsidR="003446F1">
        <w:tab/>
      </w:r>
    </w:p>
    <w:p w:rsidR="003446F1" w:rsidRDefault="005B1434" w:rsidP="003446F1">
      <w:pPr>
        <w:tabs>
          <w:tab w:val="left" w:pos="720"/>
          <w:tab w:val="left" w:pos="5228"/>
        </w:tabs>
      </w:pPr>
      <w:r>
        <w:rPr>
          <w:noProof/>
        </w:rPr>
        <w:lastRenderedPageBreak/>
        <mc:AlternateContent>
          <mc:Choice Requires="wpg">
            <w:drawing>
              <wp:anchor distT="0" distB="0" distL="114300" distR="114300" simplePos="0" relativeHeight="251763200" behindDoc="0" locked="0" layoutInCell="1" allowOverlap="1" wp14:anchorId="3AA215BF" wp14:editId="772900F9">
                <wp:simplePos x="0" y="0"/>
                <wp:positionH relativeFrom="column">
                  <wp:posOffset>2991767</wp:posOffset>
                </wp:positionH>
                <wp:positionV relativeFrom="paragraph">
                  <wp:posOffset>1587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48"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F6BDB3" id="Group 35" o:spid="_x0000_s1026" style="position:absolute;margin-left:235.55pt;margin-top:1.25pt;width:216.75pt;height:208.6pt;z-index:251763200"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49"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5744" behindDoc="0" locked="0" layoutInCell="1" allowOverlap="1" wp14:anchorId="7B174052" wp14:editId="460B9156">
                <wp:simplePos x="0" y="0"/>
                <wp:positionH relativeFrom="margin">
                  <wp:align>left</wp:align>
                </wp:positionH>
                <wp:positionV relativeFrom="paragraph">
                  <wp:posOffset>21731</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50"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AF7E3A" id="Group 25" o:spid="_x0000_s1026" style="position:absolute;margin-left:0;margin-top:1.7pt;width:217.15pt;height:208.05pt;z-index:251615744;mso-position-horizontal:left;mso-position-horizontal-relative:margin"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51"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w10:wrap anchorx="margin"/>
              </v:group>
            </w:pict>
          </mc:Fallback>
        </mc:AlternateContent>
      </w:r>
    </w:p>
    <w:p w:rsidR="003446F1" w:rsidRDefault="003446F1" w:rsidP="003446F1">
      <w:pPr>
        <w:tabs>
          <w:tab w:val="left" w:pos="720"/>
          <w:tab w:val="left" w:pos="5228"/>
        </w:tabs>
      </w:pPr>
    </w:p>
    <w:p w:rsidR="00FC4BEB" w:rsidRDefault="00087179" w:rsidP="0092347F">
      <w:r w:rsidRPr="00087179">
        <w:rPr>
          <w:rFonts w:cstheme="minorHAnsi"/>
        </w:rPr>
        <w:t xml:space="preserve"> </w:t>
      </w:r>
    </w:p>
    <w:p w:rsidR="00CF759E" w:rsidRDefault="00CF759E" w:rsidP="00D31B09"/>
    <w:p w:rsidR="003446F1" w:rsidRDefault="003446F1" w:rsidP="00D31B09"/>
    <w:p w:rsidR="003446F1" w:rsidRDefault="003446F1" w:rsidP="00D31B09"/>
    <w:p w:rsidR="003446F1" w:rsidRDefault="00F3492A" w:rsidP="00D31B09">
      <w:r>
        <w:rPr>
          <w:noProof/>
        </w:rPr>
        <mc:AlternateContent>
          <mc:Choice Requires="wps">
            <w:drawing>
              <wp:anchor distT="0" distB="0" distL="114300" distR="114300" simplePos="0" relativeHeight="251616768" behindDoc="0" locked="0" layoutInCell="1" allowOverlap="1" wp14:anchorId="44D35A59" wp14:editId="7B3DD475">
                <wp:simplePos x="0" y="0"/>
                <wp:positionH relativeFrom="margin">
                  <wp:posOffset>4278418</wp:posOffset>
                </wp:positionH>
                <wp:positionV relativeFrom="paragraph">
                  <wp:posOffset>453461</wp:posOffset>
                </wp:positionV>
                <wp:extent cx="541655" cy="635"/>
                <wp:effectExtent l="0" t="0" r="0" b="8255"/>
                <wp:wrapTopAndBottom/>
                <wp:docPr id="170" name="Text Box 170"/>
                <wp:cNvGraphicFramePr/>
                <a:graphic xmlns:a="http://schemas.openxmlformats.org/drawingml/2006/main">
                  <a:graphicData uri="http://schemas.microsoft.com/office/word/2010/wordprocessingShape">
                    <wps:wsp>
                      <wps:cNvSpPr txBox="1"/>
                      <wps:spPr>
                        <a:xfrm>
                          <a:off x="0" y="0"/>
                          <a:ext cx="541655" cy="635"/>
                        </a:xfrm>
                        <a:prstGeom prst="rect">
                          <a:avLst/>
                        </a:prstGeom>
                        <a:solidFill>
                          <a:prstClr val="white"/>
                        </a:solidFill>
                        <a:ln>
                          <a:noFill/>
                        </a:ln>
                      </wps:spPr>
                      <wps:txbx>
                        <w:txbxContent>
                          <w:p w:rsidR="00C22965" w:rsidRPr="00CF759E" w:rsidRDefault="00C22965"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D35A59" id="Text Box 170" o:spid="_x0000_s1095" type="#_x0000_t202" style="position:absolute;left:0;text-align:left;margin-left:336.9pt;margin-top:35.7pt;width:42.65pt;height:.05pt;z-index:251616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" stroked="f">
                <v:textbox style="mso-fit-shape-to-text:t" inset="0,0,0,0">
                  <w:txbxContent>
                    <w:p w:rsidR="00C22965" w:rsidRPr="00CF759E" w:rsidRDefault="00C22965" w:rsidP="00251888">
                      <w:pPr>
                        <w:pStyle w:val="Caption"/>
                      </w:pPr>
                      <w:r>
                        <w:t>(b)</w:t>
                      </w:r>
                    </w:p>
                  </w:txbxContent>
                </v:textbox>
                <w10:wrap type="topAndBottom" anchorx="margin"/>
              </v:shape>
            </w:pict>
          </mc:Fallback>
        </mc:AlternateContent>
      </w:r>
      <w:r>
        <w:rPr>
          <w:noProof/>
        </w:rPr>
        <mc:AlternateContent>
          <mc:Choice Requires="wps">
            <w:drawing>
              <wp:anchor distT="0" distB="0" distL="114300" distR="114300" simplePos="0" relativeHeight="251549184" behindDoc="0" locked="0" layoutInCell="1" allowOverlap="1" wp14:anchorId="0E0C7B54" wp14:editId="0FE3EB82">
                <wp:simplePos x="0" y="0"/>
                <wp:positionH relativeFrom="column">
                  <wp:posOffset>1026795</wp:posOffset>
                </wp:positionH>
                <wp:positionV relativeFrom="paragraph">
                  <wp:posOffset>374015</wp:posOffset>
                </wp:positionV>
                <wp:extent cx="586740" cy="635"/>
                <wp:effectExtent l="0" t="0" r="3810" b="8255"/>
                <wp:wrapTopAndBottom/>
                <wp:docPr id="58" name="Text Box 58"/>
                <wp:cNvGraphicFramePr/>
                <a:graphic xmlns:a="http://schemas.openxmlformats.org/drawingml/2006/main">
                  <a:graphicData uri="http://schemas.microsoft.com/office/word/2010/wordprocessingShape">
                    <wps:wsp>
                      <wps:cNvSpPr txBox="1"/>
                      <wps:spPr>
                        <a:xfrm>
                          <a:off x="0" y="0"/>
                          <a:ext cx="586740" cy="635"/>
                        </a:xfrm>
                        <a:prstGeom prst="rect">
                          <a:avLst/>
                        </a:prstGeom>
                        <a:solidFill>
                          <a:prstClr val="white"/>
                        </a:solidFill>
                        <a:ln>
                          <a:noFill/>
                        </a:ln>
                      </wps:spPr>
                      <wps:txbx>
                        <w:txbxContent>
                          <w:p w:rsidR="00C22965" w:rsidRPr="00CF759E" w:rsidRDefault="00C22965"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0C7B54" id="Text Box 58" o:spid="_x0000_s1096" type="#_x0000_t202" style="position:absolute;left:0;text-align:left;margin-left:80.85pt;margin-top:29.45pt;width:46.2pt;height:.05pt;z-index:251549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" stroked="f">
                <v:textbox style="mso-fit-shape-to-text:t" inset="0,0,0,0">
                  <w:txbxContent>
                    <w:p w:rsidR="00C22965" w:rsidRPr="00CF759E" w:rsidRDefault="00C22965" w:rsidP="00251888">
                      <w:pPr>
                        <w:pStyle w:val="Caption"/>
                      </w:pPr>
                      <w:r>
                        <w:t>(</w:t>
                      </w:r>
                      <w:r w:rsidRPr="00CF759E">
                        <w:t>a</w:t>
                      </w:r>
                      <w:r>
                        <w:t>)</w:t>
                      </w:r>
                    </w:p>
                  </w:txbxContent>
                </v:textbox>
                <w10:wrap type="topAndBottom"/>
              </v:shape>
            </w:pict>
          </mc:Fallback>
        </mc:AlternateContent>
      </w:r>
    </w:p>
    <w:p w:rsidR="003446F1" w:rsidRDefault="00F710E2" w:rsidP="00D31B09">
      <w:r>
        <w:rPr>
          <w:noProof/>
        </w:rPr>
        <mc:AlternateContent>
          <mc:Choice Requires="wps">
            <w:drawing>
              <wp:anchor distT="0" distB="0" distL="114300" distR="114300" simplePos="0" relativeHeight="251991552" behindDoc="0" locked="0" layoutInCell="1" allowOverlap="1" wp14:anchorId="35CE913A" wp14:editId="50A61DFC">
                <wp:simplePos x="0" y="0"/>
                <wp:positionH relativeFrom="column">
                  <wp:posOffset>2291574</wp:posOffset>
                </wp:positionH>
                <wp:positionV relativeFrom="paragraph">
                  <wp:posOffset>998362</wp:posOffset>
                </wp:positionV>
                <wp:extent cx="981075" cy="371475"/>
                <wp:effectExtent l="0" t="0" r="0" b="0"/>
                <wp:wrapNone/>
                <wp:docPr id="1073741933" name="Oval 1073741933"/>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BEA405" id="Oval 1073741933" o:spid="_x0000_s1026" style="position:absolute;margin-left:180.45pt;margin-top:78.6pt;width:77.25pt;height:29.25pt;z-index:25199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" filled="f" strokecolor="red" strokeweight="1pt">
                <v:stroke joinstyle="miter"/>
              </v:oval>
            </w:pict>
          </mc:Fallback>
        </mc:AlternateContent>
      </w:r>
      <w:r w:rsidR="00900685">
        <w:rPr>
          <w:noProof/>
        </w:rPr>
        <mc:AlternateContent>
          <mc:Choice Requires="wps">
            <w:drawing>
              <wp:anchor distT="0" distB="0" distL="114300" distR="114300" simplePos="0" relativeHeight="251773440" behindDoc="0" locked="0" layoutInCell="1" allowOverlap="1" wp14:anchorId="0FD92411" wp14:editId="184959A6">
                <wp:simplePos x="0" y="0"/>
                <wp:positionH relativeFrom="margin">
                  <wp:posOffset>101600</wp:posOffset>
                </wp:positionH>
                <wp:positionV relativeFrom="paragraph">
                  <wp:posOffset>3775710</wp:posOffset>
                </wp:positionV>
                <wp:extent cx="5813425" cy="635"/>
                <wp:effectExtent l="0" t="0" r="0" b="5715"/>
                <wp:wrapTopAndBottom/>
                <wp:docPr id="45" name="Text Box 45"/>
                <wp:cNvGraphicFramePr/>
                <a:graphic xmlns:a="http://schemas.openxmlformats.org/drawingml/2006/main">
                  <a:graphicData uri="http://schemas.microsoft.com/office/word/2010/wordprocessingShape">
                    <wps:wsp>
                      <wps:cNvSpPr txBox="1"/>
                      <wps:spPr>
                        <a:xfrm>
                          <a:off x="0" y="0"/>
                          <a:ext cx="5813425" cy="635"/>
                        </a:xfrm>
                        <a:prstGeom prst="rect">
                          <a:avLst/>
                        </a:prstGeom>
                        <a:solidFill>
                          <a:prstClr val="white"/>
                        </a:solidFill>
                        <a:ln>
                          <a:noFill/>
                        </a:ln>
                      </wps:spPr>
                      <wps:txbx>
                        <w:txbxContent>
                          <w:p w:rsidR="00C22965" w:rsidRPr="00C4796F" w:rsidRDefault="00C22965" w:rsidP="000D48DC">
                            <w:pPr>
                              <w:pStyle w:val="Caption"/>
                            </w:pPr>
                            <w:bookmarkStart w:id="113" w:name="_Toc523735295"/>
                            <w:bookmarkStart w:id="114" w:name="_Toc524625278"/>
                            <w:bookmarkStart w:id="115" w:name="_Toc525405092"/>
                            <w:bookmarkStart w:id="116" w:name="_Ref52532983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bookmarkEnd w:id="116"/>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13"/>
                            <w:bookmarkEnd w:id="114"/>
                            <w:bookmarkEnd w:id="115"/>
                            <w:r w:rsidRPr="0090068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D92411" id="Text Box 45" o:spid="_x0000_s1097" type="#_x0000_t202" style="position:absolute;left:0;text-align:left;margin-left:8pt;margin-top:297.3pt;width:457.75pt;height:.05pt;z-index:2517734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" stroked="f">
                <v:textbox style="mso-fit-shape-to-text:t" inset="0,0,0,0">
                  <w:txbxContent>
                    <w:p w:rsidR="00C22965" w:rsidRPr="00C4796F" w:rsidRDefault="00C22965" w:rsidP="000D48DC">
                      <w:pPr>
                        <w:pStyle w:val="Caption"/>
                      </w:pPr>
                      <w:bookmarkStart w:id="117" w:name="_Toc523735295"/>
                      <w:bookmarkStart w:id="118" w:name="_Toc524625278"/>
                      <w:bookmarkStart w:id="119" w:name="_Toc525405092"/>
                      <w:bookmarkStart w:id="120" w:name="_Ref52532983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bookmarkEnd w:id="120"/>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17"/>
                      <w:bookmarkEnd w:id="118"/>
                      <w:bookmarkEnd w:id="119"/>
                      <w:r w:rsidRPr="00900685">
                        <w:t xml:space="preserve"> </w:t>
                      </w:r>
                    </w:p>
                  </w:txbxContent>
                </v:textbox>
                <w10:wrap type="topAndBottom" anchorx="margin"/>
              </v:shape>
            </w:pict>
          </mc:Fallback>
        </mc:AlternateContent>
      </w:r>
      <w:r w:rsidR="00F3492A">
        <w:rPr>
          <w:noProof/>
        </w:rPr>
        <mc:AlternateContent>
          <mc:Choice Requires="wps">
            <w:drawing>
              <wp:anchor distT="0" distB="0" distL="114300" distR="114300" simplePos="0" relativeHeight="251617792" behindDoc="0" locked="0" layoutInCell="1" allowOverlap="1" wp14:anchorId="5100F4FE" wp14:editId="2CC39D40">
                <wp:simplePos x="0" y="0"/>
                <wp:positionH relativeFrom="column">
                  <wp:posOffset>2731770</wp:posOffset>
                </wp:positionH>
                <wp:positionV relativeFrom="paragraph">
                  <wp:posOffset>3436620</wp:posOffset>
                </wp:positionV>
                <wp:extent cx="553085" cy="635"/>
                <wp:effectExtent l="0" t="0" r="0" b="8255"/>
                <wp:wrapTopAndBottom/>
                <wp:docPr id="171" name="Text Box 171"/>
                <wp:cNvGraphicFramePr/>
                <a:graphic xmlns:a="http://schemas.openxmlformats.org/drawingml/2006/main">
                  <a:graphicData uri="http://schemas.microsoft.com/office/word/2010/wordprocessingShape">
                    <wps:wsp>
                      <wps:cNvSpPr txBox="1"/>
                      <wps:spPr>
                        <a:xfrm>
                          <a:off x="0" y="0"/>
                          <a:ext cx="553085" cy="635"/>
                        </a:xfrm>
                        <a:prstGeom prst="rect">
                          <a:avLst/>
                        </a:prstGeom>
                        <a:solidFill>
                          <a:prstClr val="white"/>
                        </a:solidFill>
                        <a:ln>
                          <a:noFill/>
                        </a:ln>
                      </wps:spPr>
                      <wps:txbx>
                        <w:txbxContent>
                          <w:p w:rsidR="00C22965" w:rsidRPr="00CF759E" w:rsidRDefault="00C22965" w:rsidP="00251888">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00F4FE" id="Text Box 171" o:spid="_x0000_s1098" type="#_x0000_t202" style="position:absolute;left:0;text-align:left;margin-left:215.1pt;margin-top:270.6pt;width:43.55pt;height:.05pt;z-index:25161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" stroked="f">
                <v:textbox style="mso-fit-shape-to-text:t" inset="0,0,0,0">
                  <w:txbxContent>
                    <w:p w:rsidR="00C22965" w:rsidRPr="00CF759E" w:rsidRDefault="00C22965" w:rsidP="00251888">
                      <w:pPr>
                        <w:pStyle w:val="Caption"/>
                      </w:pPr>
                      <w:r>
                        <w:t>(c)</w:t>
                      </w:r>
                    </w:p>
                  </w:txbxContent>
                </v:textbox>
                <w10:wrap type="topAndBottom"/>
              </v:shape>
            </w:pict>
          </mc:Fallback>
        </mc:AlternateContent>
      </w:r>
      <w:r w:rsidR="00F3492A">
        <w:rPr>
          <w:noProof/>
        </w:rPr>
        <w:drawing>
          <wp:anchor distT="0" distB="0" distL="114300" distR="114300" simplePos="0" relativeHeight="251551232" behindDoc="0" locked="0" layoutInCell="1" allowOverlap="1" wp14:anchorId="67746615" wp14:editId="777D188E">
            <wp:simplePos x="0" y="0"/>
            <wp:positionH relativeFrom="margin">
              <wp:posOffset>1542415</wp:posOffset>
            </wp:positionH>
            <wp:positionV relativeFrom="paragraph">
              <wp:posOffset>646430</wp:posOffset>
            </wp:positionV>
            <wp:extent cx="2841353" cy="274320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52" cstate="print">
                      <a:extLst>
                        <a:ext uri="{28A0092B-C50C-407E-A947-70E740481C1C}">
                          <a14:useLocalDpi xmlns:a14="http://schemas.microsoft.com/office/drawing/2010/main" val="0"/>
                        </a:ext>
                      </a:extLst>
                    </a:blip>
                    <a:srcRect l="22200" t="1836" r="22299" b="3606"/>
                    <a:stretch/>
                  </pic:blipFill>
                  <pic:spPr bwMode="auto">
                    <a:xfrm>
                      <a:off x="0" y="0"/>
                      <a:ext cx="2841353"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D1C47" w:rsidRDefault="001D1C47" w:rsidP="0010054A"/>
    <w:p w:rsidR="000F47C1" w:rsidRPr="00F42168" w:rsidRDefault="000F47C1" w:rsidP="0010054A"/>
    <w:p w:rsidR="00347F08" w:rsidRPr="005A1A33" w:rsidRDefault="004830C6" w:rsidP="002D0447">
      <w:pPr>
        <w:pStyle w:val="Heading3"/>
      </w:pPr>
      <w:bookmarkStart w:id="121" w:name="_Ref525318992"/>
      <w:bookmarkStart w:id="122" w:name="_Toc525387381"/>
      <w:r>
        <w:lastRenderedPageBreak/>
        <w:t>Image s</w:t>
      </w:r>
      <w:r w:rsidR="00C30659" w:rsidRPr="005A1A33">
        <w:t>egmentation</w:t>
      </w:r>
      <w:r w:rsidR="003A3BFE">
        <w:t xml:space="preserve"> and pre-p</w:t>
      </w:r>
      <w:r w:rsidR="0001297C" w:rsidRPr="005A1A33">
        <w:t>rocessing</w:t>
      </w:r>
      <w:bookmarkEnd w:id="121"/>
      <w:bookmarkEnd w:id="122"/>
    </w:p>
    <w:p w:rsidR="005C587E" w:rsidRDefault="00CA2C4B" w:rsidP="0079341C">
      <w:pPr>
        <w:pStyle w:val="Heading4"/>
      </w:pPr>
      <w:bookmarkStart w:id="123" w:name="_Toc525387382"/>
      <w:r>
        <w:t xml:space="preserve">Z-frame </w:t>
      </w:r>
      <w:r w:rsidR="00F104C6">
        <w:t xml:space="preserve">marker </w:t>
      </w:r>
      <w:r w:rsidR="0079341C">
        <w:t>cropping</w:t>
      </w:r>
      <w:bookmarkEnd w:id="123"/>
    </w:p>
    <w:p w:rsidR="00F104C6" w:rsidRDefault="00F104C6" w:rsidP="00576243">
      <w:r w:rsidRPr="006F2566">
        <w:t>Detection of the Z-</w:t>
      </w:r>
      <w:r w:rsidR="006F2566">
        <w:t>frame marker</w:t>
      </w:r>
      <w:r w:rsidRPr="006F2566">
        <w:t xml:space="preserve"> in different position, orientation and scaling from the</w:t>
      </w:r>
      <w:r w:rsidR="0079341C">
        <w:t xml:space="preserve"> captured-</w:t>
      </w:r>
      <w:r w:rsidR="00DE10F1">
        <w:t>MR</w:t>
      </w:r>
      <w:r w:rsidR="00BE6EEB">
        <w:t xml:space="preserve"> images is an</w:t>
      </w:r>
      <w:r w:rsidRPr="006F2566">
        <w:t xml:space="preserve"> important step to determine the marker alignment. </w:t>
      </w:r>
      <w:r w:rsidR="0079341C">
        <w:t>One way to separate the Z-frame</w:t>
      </w:r>
      <w:r w:rsidRPr="006F2566">
        <w:t xml:space="preserve"> from the full-screen image is</w:t>
      </w:r>
      <w:r w:rsidR="00BD6B92">
        <w:t xml:space="preserve"> by</w:t>
      </w:r>
      <w:r w:rsidRPr="006F2566">
        <w:t xml:space="preserve"> using the mouse</w:t>
      </w:r>
      <w:r w:rsidR="00AF743C">
        <w:t xml:space="preserve"> </w:t>
      </w:r>
      <w:r w:rsidRPr="006F2566">
        <w:t>to perform the crop operation interactively by defining a movable and resizable bounding box over the region of interest</w:t>
      </w:r>
      <w:r w:rsidR="009B01E8">
        <w:t xml:space="preserve"> as it is illustrated in Figure 3.</w:t>
      </w:r>
      <w:r w:rsidR="00D63F02">
        <w:t>12</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576243" w:rsidRPr="00FC795E" w:rsidRDefault="001D754B" w:rsidP="00576243">
      <w:r>
        <w:rPr>
          <w:noProof/>
        </w:rPr>
        <mc:AlternateContent>
          <mc:Choice Requires="wpg">
            <w:drawing>
              <wp:anchor distT="0" distB="0" distL="114300" distR="114300" simplePos="0" relativeHeight="251730432" behindDoc="0" locked="0" layoutInCell="1" allowOverlap="1" wp14:anchorId="1523F321" wp14:editId="1F32F010">
                <wp:simplePos x="0" y="0"/>
                <wp:positionH relativeFrom="margin">
                  <wp:posOffset>338667</wp:posOffset>
                </wp:positionH>
                <wp:positionV relativeFrom="paragraph">
                  <wp:posOffset>1345988</wp:posOffset>
                </wp:positionV>
                <wp:extent cx="3984978" cy="2020711"/>
                <wp:effectExtent l="0" t="0" r="0" b="0"/>
                <wp:wrapNone/>
                <wp:docPr id="41" name="Group 41"/>
                <wp:cNvGraphicFramePr/>
                <a:graphic xmlns:a="http://schemas.openxmlformats.org/drawingml/2006/main">
                  <a:graphicData uri="http://schemas.microsoft.com/office/word/2010/wordprocessingGroup">
                    <wpg:wgp>
                      <wpg:cNvGrpSpPr/>
                      <wpg:grpSpPr>
                        <a:xfrm>
                          <a:off x="0" y="0"/>
                          <a:ext cx="3984978" cy="2020711"/>
                          <a:chOff x="0" y="0"/>
                          <a:chExt cx="3115582" cy="1538151"/>
                        </a:xfrm>
                      </wpg:grpSpPr>
                      <pic:pic xmlns:pic="http://schemas.openxmlformats.org/drawingml/2006/picture">
                        <pic:nvPicPr>
                          <pic:cNvPr id="9" name="Grafik 8" descr="7.JPG"/>
                          <pic:cNvPicPr>
                            <a:picLocks noChangeAspect="1"/>
                          </pic:cNvPicPr>
                        </pic:nvPicPr>
                        <pic:blipFill rotWithShape="1">
                          <a:blip r:embed="rId53"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249364"/>
                          </a:xfrm>
                          <a:prstGeom prst="rect">
                            <a:avLst/>
                          </a:prstGeom>
                          <a:noFill/>
                          <a:ln w="6350">
                            <a:noFill/>
                          </a:ln>
                        </wps:spPr>
                        <wps:txbx>
                          <w:txbxContent>
                            <w:p w:rsidR="00C22965" w:rsidRPr="00576243" w:rsidRDefault="00C22965" w:rsidP="004558CE">
                              <w:pPr>
                                <w:spacing w:line="240" w:lineRule="auto"/>
                                <w:rPr>
                                  <w:color w:val="FFFFFF" w:themeColor="background1"/>
                                </w:rPr>
                              </w:pPr>
                              <w:r w:rsidRPr="00576243">
                                <w:rPr>
                                  <w:color w:val="FFFFFF" w:themeColor="background1"/>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C22965" w:rsidRPr="00576243" w:rsidRDefault="00C22965"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612705" y="206416"/>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523F321" id="Group 41" o:spid="_x0000_s1099" style="position:absolute;left:0;text-align:left;margin-left:26.65pt;margin-top:106pt;width:313.8pt;height:159.1pt;z-index:251730432;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SU5LQS1BRE1JTgAAAAWQAwACAAAAFAAAEKSQBAACAAAAFAAAELiSkQACAAAAAzM5AACSkgACAAAA&#10;AzM5AADqHAAHAAAIDAAACJgAAAAAHOoAAAA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8P3hwYWNrZXQgZW5kPSd3Jz8+/9sAQwAHBQUGBQQHBgUGCAcHCAoRCwoJ&#10;CQoVDxAMERgVGhkYFRgXGx4nIRsdJR0XGCIuIiUoKSssKxogLzMvKjInKisq/9sAQwEHCAgKCQoU&#10;CwsUKhwYHCoqKioqKioqKioqKioqKioqKioqKioqKioqKioqKioqKioqKioqKioqKioqKioqKioq&#10;/8AAEQgBZQHB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">
                <v:shape id="Grafik 8" o:spid="_x0000_s1100"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54" o:title="7" croptop="39259f" cropbottom="8105f" cropleft="25469f" cropright="25199f"/>
                  <v:path arrowok="t"/>
                </v:shape>
                <v:shape id="Text Box 1073741888" o:spid="_x0000_s1101" type="#_x0000_t202" style="position:absolute;width:10634;height:2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C22965" w:rsidRPr="00576243" w:rsidRDefault="00C22965" w:rsidP="004558CE">
                        <w:pPr>
                          <w:spacing w:line="240" w:lineRule="auto"/>
                          <w:rPr>
                            <w:color w:val="FFFFFF" w:themeColor="background1"/>
                          </w:rPr>
                        </w:pPr>
                        <w:r w:rsidRPr="00576243">
                          <w:rPr>
                            <w:color w:val="FFFFFF" w:themeColor="background1"/>
                          </w:rPr>
                          <w:t>Crop rectangle</w:t>
                        </w:r>
                      </w:p>
                    </w:txbxContent>
                  </v:textbox>
                </v:shape>
                <v:shape id="Text Box 1073741889" o:spid="_x0000_s1102"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C22965" w:rsidRPr="00576243" w:rsidRDefault="00C22965"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v:textbox>
                </v:shape>
                <v:shapetype id="_x0000_t32" coordsize="21600,21600" o:spt="32" o:oned="t" path="m,l21600,21600e" filled="f">
                  <v:path arrowok="t" fillok="f" o:connecttype="none"/>
                  <o:lock v:ext="edit" shapetype="t"/>
                </v:shapetype>
                <v:shape id="Straight Arrow Connector 1073741890" o:spid="_x0000_s1103" type="#_x0000_t32" style="position:absolute;left:6127;top:2064;width:3081;height:29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104"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Pr>
          <w:noProof/>
        </w:rPr>
        <w:drawing>
          <wp:anchor distT="0" distB="0" distL="114300" distR="114300" simplePos="0" relativeHeight="251729408" behindDoc="0" locked="0" layoutInCell="1" allowOverlap="1" wp14:anchorId="00305CB3" wp14:editId="5A60EC0F">
            <wp:simplePos x="0" y="0"/>
            <wp:positionH relativeFrom="margin">
              <wp:align>left</wp:align>
            </wp:positionH>
            <wp:positionV relativeFrom="paragraph">
              <wp:posOffset>360468</wp:posOffset>
            </wp:positionV>
            <wp:extent cx="5717032" cy="3840480"/>
            <wp:effectExtent l="0" t="0" r="0" b="762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l="14568" t="17889" r="15017" b="10230"/>
                    <a:stretch/>
                  </pic:blipFill>
                  <pic:spPr bwMode="auto">
                    <a:xfrm>
                      <a:off x="0" y="0"/>
                      <a:ext cx="5717032" cy="3840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Default="001D754B" w:rsidP="00D31B09">
      <w:pPr>
        <w:rPr>
          <w:rFonts w:eastAsia="Times New Roman" w:cs="Calibri"/>
          <w:color w:val="000000"/>
        </w:rPr>
      </w:pPr>
      <w:r>
        <w:rPr>
          <w:noProof/>
        </w:rPr>
        <mc:AlternateContent>
          <mc:Choice Requires="wps">
            <w:drawing>
              <wp:anchor distT="0" distB="0" distL="114300" distR="114300" simplePos="0" relativeHeight="251775488" behindDoc="0" locked="0" layoutInCell="1" allowOverlap="1" wp14:anchorId="534CDBA8" wp14:editId="4693ACF3">
                <wp:simplePos x="0" y="0"/>
                <wp:positionH relativeFrom="margin">
                  <wp:align>center</wp:align>
                </wp:positionH>
                <wp:positionV relativeFrom="paragraph">
                  <wp:posOffset>4104005</wp:posOffset>
                </wp:positionV>
                <wp:extent cx="5565140" cy="635"/>
                <wp:effectExtent l="0" t="0" r="0" b="3810"/>
                <wp:wrapTopAndBottom/>
                <wp:docPr id="48" name="Text Box 48"/>
                <wp:cNvGraphicFramePr/>
                <a:graphic xmlns:a="http://schemas.openxmlformats.org/drawingml/2006/main">
                  <a:graphicData uri="http://schemas.microsoft.com/office/word/2010/wordprocessingShape">
                    <wps:wsp>
                      <wps:cNvSpPr txBox="1"/>
                      <wps:spPr>
                        <a:xfrm>
                          <a:off x="0" y="0"/>
                          <a:ext cx="5565140" cy="635"/>
                        </a:xfrm>
                        <a:prstGeom prst="rect">
                          <a:avLst/>
                        </a:prstGeom>
                        <a:solidFill>
                          <a:prstClr val="white"/>
                        </a:solidFill>
                        <a:ln>
                          <a:noFill/>
                        </a:ln>
                      </wps:spPr>
                      <wps:txbx>
                        <w:txbxContent>
                          <w:p w:rsidR="00C22965" w:rsidRPr="00696ED8" w:rsidRDefault="00C22965" w:rsidP="00251888">
                            <w:pPr>
                              <w:pStyle w:val="Caption"/>
                            </w:pPr>
                            <w:bookmarkStart w:id="124" w:name="_Toc523735296"/>
                            <w:bookmarkStart w:id="125" w:name="_Toc524625279"/>
                            <w:bookmarkStart w:id="126" w:name="_Toc52540509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24"/>
                            <w:bookmarkEnd w:id="125"/>
                            <w:r>
                              <w:t>captured-imag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4CDBA8" id="Text Box 48" o:spid="_x0000_s1105" type="#_x0000_t202" style="position:absolute;left:0;text-align:left;margin-left:0;margin-top:323.15pt;width:438.2pt;height:.05pt;z-index:2517754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" stroked="f">
                <v:textbox style="mso-fit-shape-to-text:t" inset="0,0,0,0">
                  <w:txbxContent>
                    <w:p w:rsidR="00C22965" w:rsidRPr="00696ED8" w:rsidRDefault="00C22965" w:rsidP="00251888">
                      <w:pPr>
                        <w:pStyle w:val="Caption"/>
                      </w:pPr>
                      <w:bookmarkStart w:id="127" w:name="_Toc523735296"/>
                      <w:bookmarkStart w:id="128" w:name="_Toc524625279"/>
                      <w:bookmarkStart w:id="129" w:name="_Toc52540509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27"/>
                      <w:bookmarkEnd w:id="128"/>
                      <w:r>
                        <w:t>captured-image.</w:t>
                      </w:r>
                      <w:bookmarkEnd w:id="129"/>
                    </w:p>
                  </w:txbxContent>
                </v:textbox>
                <w10:wrap type="topAndBottom" anchorx="margin"/>
              </v:shape>
            </w:pict>
          </mc:Fallback>
        </mc:AlternateContent>
      </w:r>
    </w:p>
    <w:p w:rsidR="00F104C6" w:rsidRPr="00F104C6" w:rsidRDefault="00F104C6" w:rsidP="00D31B09"/>
    <w:p w:rsidR="004F176D" w:rsidRDefault="00601B84" w:rsidP="00201D21">
      <w:pPr>
        <w:pStyle w:val="Heading4"/>
      </w:pPr>
      <w:bookmarkStart w:id="130" w:name="_Toc525387383"/>
      <w:r>
        <w:lastRenderedPageBreak/>
        <w:t>Automatic detection of</w:t>
      </w:r>
      <w:r w:rsidR="002D3D8A">
        <w:t xml:space="preserve"> the Z-fram</w:t>
      </w:r>
      <w:r>
        <w:t>e</w:t>
      </w:r>
      <w:r w:rsidR="00C1246E">
        <w:t xml:space="preserve"> </w:t>
      </w:r>
      <w:r w:rsidR="003A054C" w:rsidRPr="00FC0879">
        <w:t xml:space="preserve">using Faster </w:t>
      </w:r>
      <w:r w:rsidR="00C92E2D" w:rsidRPr="00FC0879">
        <w:t>R-</w:t>
      </w:r>
      <w:r w:rsidR="003A054C" w:rsidRPr="00FC0879">
        <w:t>CNN</w:t>
      </w:r>
      <w:bookmarkEnd w:id="130"/>
    </w:p>
    <w:p w:rsidR="006D592F" w:rsidRPr="00FC795E" w:rsidRDefault="004A61D9" w:rsidP="001A2F81">
      <w:r w:rsidRPr="00FC795E">
        <w:t xml:space="preserve">In this study, a deep CNN framework is implemented </w:t>
      </w:r>
      <w:r w:rsidR="00571604" w:rsidRPr="00FC795E">
        <w:t xml:space="preserve">with </w:t>
      </w:r>
      <w:r w:rsidR="00601B84">
        <w:t xml:space="preserve">the </w:t>
      </w:r>
      <w:r w:rsidR="00571604" w:rsidRPr="00FC795E">
        <w:t xml:space="preserve">non MRI-system-specific design </w:t>
      </w:r>
      <w:r w:rsidR="001A2F81">
        <w:t>w</w:t>
      </w:r>
      <w:r w:rsidR="000B464A">
        <w:t>hich</w:t>
      </w:r>
      <w:r w:rsidR="00127B18" w:rsidRPr="00FC795E">
        <w:t xml:space="preserve"> </w:t>
      </w:r>
      <w:r w:rsidRPr="00FC795E">
        <w:t>perform</w:t>
      </w:r>
      <w:r w:rsidR="000B464A">
        <w:t>s</w:t>
      </w:r>
      <w:r w:rsidRPr="00FC795E">
        <w:t xml:space="preserve"> the detection process automatically</w:t>
      </w:r>
      <w:r w:rsidR="006D592F" w:rsidRPr="00FC795E">
        <w:t xml:space="preserve">. This algorithm is able to detect </w:t>
      </w:r>
      <w:r w:rsidR="00F81E70">
        <w:t xml:space="preserve">and segment </w:t>
      </w:r>
      <w:r w:rsidR="00EA45E5" w:rsidRPr="00FC795E">
        <w:t>the</w:t>
      </w:r>
      <w:r w:rsidR="00EA45E5">
        <w:t xml:space="preserve"> </w:t>
      </w:r>
      <w:r w:rsidR="00EA45E5" w:rsidRPr="00FC795E">
        <w:t>marker</w:t>
      </w:r>
      <w:r w:rsidR="006D592F" w:rsidRPr="00FC795E">
        <w:t xml:space="preserve"> </w:t>
      </w:r>
      <w:r w:rsidR="00F81E70">
        <w:t xml:space="preserve">structures </w:t>
      </w:r>
      <w:r w:rsidR="006D592F" w:rsidRPr="00FC795E">
        <w:t>from the images</w:t>
      </w:r>
      <w:r w:rsidR="00201D21">
        <w:t xml:space="preserve"> which are </w:t>
      </w:r>
      <w:r w:rsidR="00F81E70">
        <w:t>acquired</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597C91">
        <w:t>or different</w:t>
      </w:r>
      <w:r w:rsidR="006B5C45" w:rsidRPr="00FC795E">
        <w:t xml:space="preserve"> MRI user interfaces.</w:t>
      </w:r>
    </w:p>
    <w:p w:rsidR="00CE5875" w:rsidRDefault="00B23C93" w:rsidP="00B953FA">
      <w:pPr>
        <w:rPr>
          <w:rFonts w:ascii="Calibri" w:hAnsi="Calibri"/>
        </w:rPr>
      </w:pPr>
      <w:r>
        <w:t>Commonly, t</w:t>
      </w:r>
      <w:r w:rsidR="00F43FE3" w:rsidRPr="00FC795E">
        <w:t xml:space="preserve">here are </w:t>
      </w:r>
      <w:r w:rsidR="00C137C9" w:rsidRPr="00FC795E">
        <w:t xml:space="preserve">three main </w:t>
      </w:r>
      <w:r w:rsidR="00C137C9" w:rsidRPr="006062AD">
        <w:t>frameworks</w:t>
      </w:r>
      <w:r w:rsidR="000215A5">
        <w:t xml:space="preserve"> for</w:t>
      </w:r>
      <w:r w:rsidR="00F43FE3" w:rsidRPr="006062AD">
        <w:t xml:space="preserve">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EndPr/>
        <w:sdtContent>
          <w:r w:rsidR="00550AF9">
            <w:fldChar w:fldCharType="begin"/>
          </w:r>
          <w:r w:rsidR="00B8294D">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1OTI4MmVlNi0zOGEwLTQxNmQtYjE2NC1kNTlhOGFlMTQ2ZTciLCJUZXh0IjoiWzMwXSIsIldBSVZlcnNpb24iOiI2LjEuMC4wIn0=}</w:instrText>
          </w:r>
          <w:r w:rsidR="00550AF9">
            <w:fldChar w:fldCharType="separate"/>
          </w:r>
          <w:r w:rsidR="000E712B">
            <w:t>[30]</w:t>
          </w:r>
          <w:r w:rsidR="00550AF9">
            <w:fldChar w:fldCharType="end"/>
          </w:r>
        </w:sdtContent>
      </w:sdt>
      <w:r w:rsidR="005D5FD4" w:rsidRPr="00FC795E">
        <w:t>.</w:t>
      </w:r>
      <w:r w:rsidR="00142CA6">
        <w:rPr>
          <w:rFonts w:ascii="Calibri" w:hAnsi="Calibri"/>
        </w:rPr>
        <w:t xml:space="preserve"> </w:t>
      </w:r>
    </w:p>
    <w:p w:rsidR="00F54DF9" w:rsidRPr="00F54DF9" w:rsidRDefault="00F54DF9" w:rsidP="00B953FA">
      <w:pPr>
        <w:rPr>
          <w:rFonts w:asciiTheme="majorHAnsi" w:hAnsiTheme="majorHAnsi" w:cstheme="majorHAnsi"/>
          <w:sz w:val="28"/>
          <w:szCs w:val="28"/>
        </w:rPr>
      </w:pPr>
    </w:p>
    <w:p w:rsidR="00D81111" w:rsidRPr="00F54DF9" w:rsidRDefault="00617C5C" w:rsidP="00096C1F">
      <w:pPr>
        <w:pStyle w:val="ListParagraph"/>
        <w:numPr>
          <w:ilvl w:val="0"/>
          <w:numId w:val="32"/>
        </w:numPr>
        <w:rPr>
          <w:rFonts w:asciiTheme="majorHAnsi" w:hAnsiTheme="majorHAnsi" w:cstheme="majorHAnsi"/>
          <w:b/>
          <w:bCs/>
          <w:sz w:val="28"/>
          <w:szCs w:val="28"/>
        </w:rPr>
      </w:pPr>
      <w:r w:rsidRPr="00F54DF9">
        <w:rPr>
          <w:rFonts w:asciiTheme="majorHAnsi" w:hAnsiTheme="majorHAnsi" w:cstheme="majorHAnsi"/>
          <w:b/>
          <w:bCs/>
          <w:sz w:val="28"/>
          <w:szCs w:val="28"/>
        </w:rPr>
        <w:t>Development and general principal</w:t>
      </w:r>
      <w:r w:rsidR="00096C1F" w:rsidRPr="00F54DF9">
        <w:rPr>
          <w:rFonts w:asciiTheme="majorHAnsi" w:hAnsiTheme="majorHAnsi" w:cstheme="majorHAnsi"/>
          <w:b/>
          <w:bCs/>
          <w:sz w:val="28"/>
          <w:szCs w:val="28"/>
        </w:rPr>
        <w:t xml:space="preserve"> of c</w:t>
      </w:r>
      <w:r w:rsidR="00F923B3" w:rsidRPr="00F54DF9">
        <w:rPr>
          <w:rFonts w:asciiTheme="majorHAnsi" w:hAnsiTheme="majorHAnsi" w:cstheme="majorHAnsi"/>
          <w:b/>
          <w:bCs/>
          <w:sz w:val="28"/>
          <w:szCs w:val="28"/>
        </w:rPr>
        <w:t>onvolutional neural network</w:t>
      </w:r>
    </w:p>
    <w:p w:rsidR="0098584E" w:rsidRDefault="002D73A3" w:rsidP="006037E0">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EndPr/>
        <w:sdtContent>
          <w:r w:rsidR="00C473A2">
            <w:fldChar w:fldCharType="begin"/>
          </w:r>
          <w:r w:rsidR="00B8294D">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0YTZmODRmOS0yZjMyLTRiNmItOTAwMy1kNmQ1MmUyZTAzYmYiLCJUZXh0IjoiWzMwXSIsIldBSVZlcnNpb24iOiI2LjEuMC4wIn0=}</w:instrText>
          </w:r>
          <w:r w:rsidR="00C473A2">
            <w:fldChar w:fldCharType="separate"/>
          </w:r>
          <w:r w:rsidR="000E712B">
            <w:t>[30]</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w:t>
      </w:r>
      <w:r w:rsidR="006037E0">
        <w:rPr>
          <w:rFonts w:cstheme="majorHAnsi"/>
        </w:rPr>
        <w:t>13</w:t>
      </w:r>
      <w:r w:rsidR="00E467A5" w:rsidRPr="00FC795E">
        <w:rPr>
          <w:rFonts w:cstheme="majorHAnsi"/>
        </w:rPr>
        <w:t>.</w:t>
      </w:r>
    </w:p>
    <w:p w:rsidR="002B3CAE" w:rsidRDefault="002B3CAE" w:rsidP="00D31B09"/>
    <w:p w:rsidR="00C473A2" w:rsidRDefault="008E35AA" w:rsidP="00121943">
      <w:pPr>
        <w:keepNext/>
        <w:jc w:val="center"/>
      </w:pPr>
      <w:r>
        <w:rPr>
          <w:noProof/>
        </w:rPr>
        <mc:AlternateContent>
          <mc:Choice Requires="wps">
            <w:drawing>
              <wp:anchor distT="0" distB="0" distL="114300" distR="114300" simplePos="0" relativeHeight="251633152" behindDoc="0" locked="0" layoutInCell="1" allowOverlap="1" wp14:anchorId="2A5EB5DA" wp14:editId="0E73424B">
                <wp:simplePos x="0" y="0"/>
                <wp:positionH relativeFrom="margin">
                  <wp:posOffset>2430004</wp:posOffset>
                </wp:positionH>
                <wp:positionV relativeFrom="paragraph">
                  <wp:posOffset>1706245</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22965" w:rsidRDefault="00C22965"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5EB5DA" id="Text Box 1073741824" o:spid="_x0000_s1106" type="#_x0000_t202" style="position:absolute;left:0;text-align:left;margin-left:191.35pt;margin-top:134.35pt;width:54pt;height:23.45pt;z-index:251633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" fillcolor="white [3201]" stroked="f" strokeweight=".5pt">
                <v:textbox>
                  <w:txbxContent>
                    <w:p w:rsidR="00C22965" w:rsidRDefault="00C22965" w:rsidP="00D31B09">
                      <w:r>
                        <w:t>Pool1</w:t>
                      </w:r>
                    </w:p>
                  </w:txbxContent>
                </v:textbox>
                <w10:wrap anchorx="margin"/>
              </v:shape>
            </w:pict>
          </mc:Fallback>
        </mc:AlternateContent>
      </w:r>
      <w:r w:rsidR="006B0596">
        <w:rPr>
          <w:noProof/>
        </w:rPr>
        <mc:AlternateContent>
          <mc:Choice Requires="wps">
            <w:drawing>
              <wp:anchor distT="0" distB="0" distL="114300" distR="114300" simplePos="0" relativeHeight="251632128" behindDoc="0" locked="0" layoutInCell="1" allowOverlap="1" wp14:anchorId="76C2DF68" wp14:editId="2D018069">
                <wp:simplePos x="0" y="0"/>
                <wp:positionH relativeFrom="column">
                  <wp:posOffset>874889</wp:posOffset>
                </wp:positionH>
                <wp:positionV relativeFrom="paragraph">
                  <wp:posOffset>1474470</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22965" w:rsidRDefault="00C22965"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C2DF68" id="Text Box 61" o:spid="_x0000_s1107" type="#_x0000_t202" style="position:absolute;left:0;text-align:left;margin-left:68.9pt;margin-top:116.1pt;width:54pt;height:23.45pt;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" fillcolor="white [3201]" stroked="f" strokeweight=".5pt">
                <v:textbox>
                  <w:txbxContent>
                    <w:p w:rsidR="00C22965" w:rsidRDefault="00C22965" w:rsidP="00D31B09">
                      <w:r>
                        <w:t>CONV1</w:t>
                      </w:r>
                    </w:p>
                  </w:txbxContent>
                </v:textbox>
              </v:shape>
            </w:pict>
          </mc:Fallback>
        </mc:AlternateContent>
      </w:r>
      <w:r w:rsidR="00F16048">
        <w:rPr>
          <w:noProof/>
        </w:rPr>
        <mc:AlternateContent>
          <mc:Choice Requires="wps">
            <w:drawing>
              <wp:anchor distT="0" distB="0" distL="114300" distR="114300" simplePos="0" relativeHeight="251634176" behindDoc="0" locked="0" layoutInCell="1" allowOverlap="1" wp14:anchorId="2DA7F7B7" wp14:editId="1FD6EA78">
                <wp:simplePos x="0" y="0"/>
                <wp:positionH relativeFrom="column">
                  <wp:posOffset>4207933</wp:posOffset>
                </wp:positionH>
                <wp:positionV relativeFrom="paragraph">
                  <wp:posOffset>1765865</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22965" w:rsidRDefault="00C22965"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A7F7B7" id="Text Box 1073741826" o:spid="_x0000_s1108" type="#_x0000_t202" style="position:absolute;left:0;text-align:left;margin-left:331.35pt;margin-top:139.05pt;width:54pt;height:23.4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ql3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" fillcolor="white [3201]" stroked="f" strokeweight=".5pt">
                <v:textbox>
                  <w:txbxContent>
                    <w:p w:rsidR="00C22965" w:rsidRDefault="00C22965" w:rsidP="00D31B09">
                      <w:r>
                        <w:t>Pool2</w:t>
                      </w:r>
                    </w:p>
                  </w:txbxContent>
                </v:textbox>
              </v:shape>
            </w:pict>
          </mc:Fallback>
        </mc:AlternateContent>
      </w:r>
      <w:r w:rsidR="00F16048">
        <w:rPr>
          <w:noProof/>
        </w:rPr>
        <mc:AlternateContent>
          <mc:Choice Requires="wps">
            <w:drawing>
              <wp:anchor distT="0" distB="0" distL="114300" distR="114300" simplePos="0" relativeHeight="251635200" behindDoc="0" locked="0" layoutInCell="1" allowOverlap="1" wp14:anchorId="12EDBFE9" wp14:editId="45E7F79B">
                <wp:simplePos x="0" y="0"/>
                <wp:positionH relativeFrom="column">
                  <wp:posOffset>3332974</wp:posOffset>
                </wp:positionH>
                <wp:positionV relativeFrom="paragraph">
                  <wp:posOffset>1675977</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22965" w:rsidRDefault="00C22965"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EDBFE9" id="Text Box 1073741827" o:spid="_x0000_s1109" type="#_x0000_t202" style="position:absolute;left:0;text-align:left;margin-left:262.45pt;margin-top:131.95pt;width:54pt;height:23.45pt;z-index:25163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myK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" fillcolor="white [3201]" stroked="f" strokeweight=".5pt">
                <v:textbox>
                  <w:txbxContent>
                    <w:p w:rsidR="00C22965" w:rsidRDefault="00C22965" w:rsidP="00D31B09">
                      <w:r>
                        <w:t>CONV2</w:t>
                      </w:r>
                    </w:p>
                  </w:txbxContent>
                </v:textbox>
              </v:shape>
            </w:pict>
          </mc:Fallback>
        </mc:AlternateContent>
      </w:r>
      <w:r w:rsidR="002B3CAE">
        <w:rPr>
          <w:noProof/>
        </w:rPr>
        <w:drawing>
          <wp:inline distT="0" distB="0" distL="0" distR="0" wp14:anchorId="6F12C45B" wp14:editId="3E03C91A">
            <wp:extent cx="5896201" cy="1920240"/>
            <wp:effectExtent l="0" t="0" r="9525" b="381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56" cstate="print"/>
                    <a:srcRect l="4069" r="6868" b="13784"/>
                    <a:stretch/>
                  </pic:blipFill>
                  <pic:spPr bwMode="auto">
                    <a:xfrm>
                      <a:off x="0" y="0"/>
                      <a:ext cx="5896201" cy="1920240"/>
                    </a:xfrm>
                    <a:prstGeom prst="rect">
                      <a:avLst/>
                    </a:prstGeom>
                    <a:ln>
                      <a:noFill/>
                    </a:ln>
                    <a:extLst>
                      <a:ext uri="{53640926-AAD7-44D8-BBD7-CCE9431645EC}">
                        <a14:shadowObscured xmlns:a14="http://schemas.microsoft.com/office/drawing/2010/main"/>
                      </a:ext>
                    </a:extLst>
                  </pic:spPr>
                </pic:pic>
              </a:graphicData>
            </a:graphic>
          </wp:inline>
        </w:drawing>
      </w:r>
    </w:p>
    <w:p w:rsidR="00121943" w:rsidRDefault="00121943" w:rsidP="00251888">
      <w:pPr>
        <w:pStyle w:val="Caption"/>
      </w:pPr>
      <w:bookmarkStart w:id="131" w:name="_Toc523735297"/>
    </w:p>
    <w:p w:rsidR="00EA45E5" w:rsidRDefault="00C473A2" w:rsidP="00AB2F9A">
      <w:pPr>
        <w:pStyle w:val="Caption"/>
      </w:pPr>
      <w:bookmarkStart w:id="132" w:name="_Toc525405094"/>
      <w:r>
        <w:t xml:space="preserve">Figure </w:t>
      </w:r>
      <w:r w:rsidR="00494A48">
        <w:fldChar w:fldCharType="begin"/>
      </w:r>
      <w:r w:rsidR="00494A48">
        <w:instrText xml:space="preserve"> STYLEREF 1 \s </w:instrText>
      </w:r>
      <w:r w:rsidR="00494A48">
        <w:fldChar w:fldCharType="separate"/>
      </w:r>
      <w:r w:rsidR="007555DF">
        <w:rPr>
          <w:cs/>
        </w:rPr>
        <w:t>‎</w:t>
      </w:r>
      <w:r w:rsidR="007555DF">
        <w:t>3</w:t>
      </w:r>
      <w:r w:rsidR="00494A48">
        <w:fldChar w:fldCharType="end"/>
      </w:r>
      <w:r w:rsidR="00494A48">
        <w:t>.</w:t>
      </w:r>
      <w:r w:rsidR="00494A48">
        <w:fldChar w:fldCharType="begin"/>
      </w:r>
      <w:r w:rsidR="00494A48">
        <w:instrText xml:space="preserve"> SEQ Figure \* ARABIC \s 1 </w:instrText>
      </w:r>
      <w:r w:rsidR="00494A48">
        <w:fldChar w:fldCharType="separate"/>
      </w:r>
      <w:r w:rsidR="007555DF">
        <w:t>13</w:t>
      </w:r>
      <w:r w:rsidR="00494A48">
        <w:fldChar w:fldCharType="end"/>
      </w:r>
      <w:r>
        <w:t xml:space="preserve">: </w:t>
      </w:r>
      <w:r w:rsidRPr="001C328D">
        <w:t xml:space="preserve">Flowchart of </w:t>
      </w:r>
      <w:r w:rsidR="00CA5CDD">
        <w:t>the</w:t>
      </w:r>
      <w:r w:rsidR="00EC2530">
        <w:t xml:space="preserve"> main principal of the</w:t>
      </w:r>
      <w:r w:rsidR="00CA5CDD">
        <w:t xml:space="preserve"> </w:t>
      </w:r>
      <w:r w:rsidRPr="001C328D">
        <w:t>convolutional neural network</w:t>
      </w:r>
      <w:r>
        <w:t xml:space="preserve"> </w:t>
      </w:r>
      <w:sdt>
        <w:sdtPr>
          <w:alias w:val="Don’t edit this field."/>
          <w:tag w:val="CitaviPlaceholder#5774c728-60b7-4862-9c2a-8ae743f28160"/>
          <w:id w:val="-1099178854"/>
          <w:placeholder>
            <w:docPart w:val="DefaultPlaceholder_-1854013440"/>
          </w:placeholder>
        </w:sdtPr>
        <w:sdtEndPr/>
        <w:sdtContent>
          <w:r>
            <w:fldChar w:fldCharType="begin"/>
          </w:r>
          <w:r w:rsidR="00B8294D">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1Nzc0YzcyOC02MGI3LTQ4NjItOWMyYS04YWU3NDNmMjgxNjAiLCJUZXh0IjoiWzMwXSIsIldBSVZlcnNpb24iOiI2LjEuMC4wIn0=}</w:instrText>
          </w:r>
          <w:r>
            <w:fldChar w:fldCharType="separate"/>
          </w:r>
          <w:r w:rsidR="000E712B">
            <w:t>[30]</w:t>
          </w:r>
          <w:r>
            <w:fldChar w:fldCharType="end"/>
          </w:r>
        </w:sdtContent>
      </w:sdt>
      <w:bookmarkEnd w:id="131"/>
      <w:r w:rsidR="005610C5">
        <w:t>.This image represents the</w:t>
      </w:r>
      <w:r w:rsidR="00182352">
        <w:t xml:space="preserve"> </w:t>
      </w:r>
      <w:r w:rsidR="005610C5">
        <w:t>layers</w:t>
      </w:r>
      <w:r w:rsidR="00D2127A">
        <w:t xml:space="preserve"> (convolution layer and pooling layer)</w:t>
      </w:r>
      <w:r w:rsidR="00AB2F9A">
        <w:t xml:space="preserve"> of a</w:t>
      </w:r>
      <w:r w:rsidR="00EC2530">
        <w:t xml:space="preserve"> CNN</w:t>
      </w:r>
      <w:r w:rsidR="005610C5">
        <w:t xml:space="preserve"> </w:t>
      </w:r>
      <w:r w:rsidR="00D2127A">
        <w:t xml:space="preserve">for </w:t>
      </w:r>
      <w:r w:rsidR="00AB2F9A">
        <w:t>the</w:t>
      </w:r>
      <w:r w:rsidR="00D2127A">
        <w:t xml:space="preserve"> classification task.</w:t>
      </w:r>
      <w:bookmarkEnd w:id="132"/>
    </w:p>
    <w:p w:rsidR="00F54DF9" w:rsidRPr="00F54DF9" w:rsidRDefault="00F54DF9" w:rsidP="00F54DF9"/>
    <w:p w:rsidR="00E62E29" w:rsidRDefault="00026FB8" w:rsidP="00D31B09">
      <w:r w:rsidRPr="00CE0EB1">
        <w:lastRenderedPageBreak/>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523F31" w:rsidRDefault="008A2771" w:rsidP="00523F31">
      <w:pPr>
        <w:pStyle w:val="Caption"/>
        <w:ind w:left="2160" w:firstLine="720"/>
      </w:pP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w:rPr>
            <w:rFonts w:ascii="Cambria Math" w:hAnsi="Cambria Math"/>
          </w:rPr>
          <m:t>=f(</m:t>
        </m:r>
        <m:nary>
          <m:naryPr>
            <m:chr m:val="∑"/>
            <m:limLoc m:val="undOvr"/>
            <m:supHide m:val="1"/>
            <m:ctrlPr>
              <w:rPr>
                <w:rFonts w:ascii="Cambria Math" w:hAnsi="Cambria Math"/>
              </w:rPr>
            </m:ctrlPr>
          </m:naryPr>
          <m:sub>
            <m:r>
              <w:rPr>
                <w:rFonts w:ascii="Cambria Math" w:hAnsi="Cambria Math"/>
              </w:rPr>
              <m:t>i∈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1</m:t>
                </m:r>
              </m:sup>
            </m:sSubSup>
            <m: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523F31">
        <w:rPr>
          <w:sz w:val="32"/>
          <w:szCs w:val="32"/>
        </w:rPr>
        <w:tab/>
      </w:r>
      <w:r w:rsidR="00523F31" w:rsidRPr="009618FA">
        <w:rPr>
          <w:i w:val="0"/>
          <w:iCs w:val="0"/>
        </w:rPr>
        <w:t>(</w:t>
      </w:r>
      <w:r w:rsidR="00562CE4">
        <w:rPr>
          <w:i w:val="0"/>
          <w:iCs w:val="0"/>
        </w:rPr>
        <w:fldChar w:fldCharType="begin"/>
      </w:r>
      <w:r w:rsidR="00562CE4">
        <w:rPr>
          <w:i w:val="0"/>
          <w:iCs w:val="0"/>
        </w:rPr>
        <w:instrText xml:space="preserve"> STYLEREF 1 \s </w:instrText>
      </w:r>
      <w:r w:rsidR="00562CE4">
        <w:rPr>
          <w:i w:val="0"/>
          <w:iCs w:val="0"/>
        </w:rPr>
        <w:fldChar w:fldCharType="separate"/>
      </w:r>
      <w:r w:rsidR="00562CE4">
        <w:rPr>
          <w:i w:val="0"/>
          <w:iCs w:val="0"/>
          <w:cs/>
        </w:rPr>
        <w:t>‎</w:t>
      </w:r>
      <w:r w:rsidR="00562CE4">
        <w:rPr>
          <w:i w:val="0"/>
          <w:iCs w:val="0"/>
        </w:rPr>
        <w:t>3</w:t>
      </w:r>
      <w:r w:rsidR="00562CE4">
        <w:rPr>
          <w:i w:val="0"/>
          <w:iCs w:val="0"/>
        </w:rPr>
        <w:fldChar w:fldCharType="end"/>
      </w:r>
      <w:r w:rsidR="00562CE4">
        <w:rPr>
          <w:i w:val="0"/>
          <w:iCs w:val="0"/>
        </w:rPr>
        <w:t>.</w:t>
      </w:r>
      <w:r w:rsidR="00562CE4">
        <w:rPr>
          <w:i w:val="0"/>
          <w:iCs w:val="0"/>
        </w:rPr>
        <w:fldChar w:fldCharType="begin"/>
      </w:r>
      <w:r w:rsidR="00562CE4">
        <w:rPr>
          <w:i w:val="0"/>
          <w:iCs w:val="0"/>
        </w:rPr>
        <w:instrText xml:space="preserve"> SEQ Equation \* ARABIC \s 1 </w:instrText>
      </w:r>
      <w:r w:rsidR="00562CE4">
        <w:rPr>
          <w:i w:val="0"/>
          <w:iCs w:val="0"/>
        </w:rPr>
        <w:fldChar w:fldCharType="separate"/>
      </w:r>
      <w:r w:rsidR="00562CE4">
        <w:rPr>
          <w:i w:val="0"/>
          <w:iCs w:val="0"/>
        </w:rPr>
        <w:t>3</w:t>
      </w:r>
      <w:r w:rsidR="00562CE4">
        <w:rPr>
          <w:i w:val="0"/>
          <w:iCs w:val="0"/>
        </w:rPr>
        <w:fldChar w:fldCharType="end"/>
      </w:r>
      <w:r w:rsidR="00523F31" w:rsidRPr="009618FA">
        <w:rPr>
          <w:i w:val="0"/>
          <w:iCs w:val="0"/>
        </w:rPr>
        <w:t>)</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EndPr/>
        <w:sdtContent>
          <w:r w:rsidR="00CE0EB1">
            <w:fldChar w:fldCharType="begin"/>
          </w:r>
          <w:r w:rsidR="00B8294D">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5LTIxVDE4OjA2OjMzIiwiUHJvamVjdCI6eyIkcmVmIjoiNSJ9fSwiVXNlTnVtYmVyaW5nVHlwZU9mUGFyZW50RG9jdW1lbnQiOmZhbHNlfV0sIkZvcm1hdHRlZFRleHQiOnsiJGlkIjoiMjUiLCJDb3VudCI6MSwiVGV4dFVuaXRzIjpbeyIkaWQiOiIyNiIsIkZvbnRTdHlsZSI6eyIkaWQiOiIyNyIsIk5ldXRyYWwiOnRydWV9LCJSZWFkaW5nT3JkZXIiOjEsIlRleHQiOiJbMzAsIDMxXSJ9XX0sIlRhZyI6IkNpdGF2aVBsYWNlaG9sZGVyIzNmYjY1NjY0LTM3OGYtNDU0Zi05ODhlLTg0MGE0N2IzYTUxOSIsIlRleHQiOiJbMzAsIDMxXSIsIldBSVZlcnNpb24iOiI2LjEuMC4wIn0=}</w:instrText>
          </w:r>
          <w:r w:rsidR="00CE0EB1">
            <w:fldChar w:fldCharType="separate"/>
          </w:r>
          <w:r w:rsidR="000E712B">
            <w:t>[30, 31]</w:t>
          </w:r>
          <w:r w:rsidR="00CE0EB1">
            <w:fldChar w:fldCharType="end"/>
          </w:r>
        </w:sdtContent>
      </w:sdt>
      <w:r w:rsidR="00D567EF" w:rsidRPr="00FC795E">
        <w:t>.</w:t>
      </w:r>
    </w:p>
    <w:p w:rsidR="00F137A8" w:rsidRPr="00F43336" w:rsidRDefault="000F2647" w:rsidP="00DD58FF">
      <w:r w:rsidRPr="00FC795E">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 xml:space="preserve">(ReLU) </w:t>
      </w:r>
      <w:r w:rsidR="00014326">
        <w:t>are three</w:t>
      </w:r>
      <w:r w:rsidR="000761C5">
        <w:t xml:space="preserve"> </w:t>
      </w:r>
      <w:r w:rsidR="00D60158">
        <w:t>widely-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EndPr/>
        <w:sdtContent>
          <w:r w:rsidR="008E67C4">
            <w:fldChar w:fldCharType="begin"/>
          </w:r>
          <w:r w:rsidR="00B8294D">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S0yMVQxODowNjozMyIsIlByb2plY3QiOnsiJHJlZiI6IjUifX0sIlVzZU51bWJlcmluZ1R5cGVPZlBhcmVudERvY3VtZW50IjpmYWxzZX1dLCJGb3JtYXR0ZWRUZXh0Ijp7IiRpZCI6IjE0IiwiQ291bnQiOjEsIlRleHRVbml0cyI6W3siJGlkIjoiMTUiLCJGb250U3R5bGUiOnsiJGlkIjoiMTYiLCJOZXV0cmFsIjp0cnVlfSwiUmVhZGluZ09yZGVyIjoxLCJUZXh0IjoiWzMxXSJ9XX0sIlRhZyI6IkNpdGF2aVBsYWNlaG9sZGVyIzY1ZmI2MjMzLWQ4YjItNDFjNy1iNTY2LTM0YTBhNWNiYzJjNCIsIlRleHQiOiJbMzFdIiwiV0FJVmVyc2lvbiI6IjYuMS4wLjAifQ==}</w:instrText>
          </w:r>
          <w:r w:rsidR="008E67C4">
            <w:fldChar w:fldCharType="separate"/>
          </w:r>
          <w:r w:rsidR="000E712B">
            <w:t>[31]</w:t>
          </w:r>
          <w:r w:rsidR="008E67C4">
            <w:fldChar w:fldCharType="end"/>
          </w:r>
        </w:sdtContent>
      </w:sdt>
      <w:r w:rsidR="00014326">
        <w:t>.</w:t>
      </w:r>
      <w:r w:rsidR="004F504B" w:rsidRPr="004F504B">
        <w:t xml:space="preserve"> </w:t>
      </w:r>
      <w:r w:rsidR="00DD58FF">
        <w:t xml:space="preserve">The activation function has to be selected based on the structure of the CNN. </w:t>
      </w:r>
      <w:r w:rsidR="004F504B" w:rsidRPr="00FC795E">
        <w:t>In this work, ReLU</w:t>
      </w:r>
      <w:r w:rsidR="004F504B">
        <w:t xml:space="preserve"> is applied</w:t>
      </w:r>
      <w:r w:rsidR="004F504B" w:rsidRPr="00FC795E">
        <w:t xml:space="preserve"> </w:t>
      </w:r>
      <w:r w:rsidR="00DD58FF">
        <w:t>as the activation function</w:t>
      </w:r>
      <w:r w:rsidR="004F504B">
        <w:t xml:space="preserve"> due to its better performance</w:t>
      </w:r>
      <w:r w:rsidR="00291BAA">
        <w:t xml:space="preserve"> on the</w:t>
      </w:r>
      <w:r w:rsidR="00DD58FF">
        <w:t xml:space="preserve"> detection process</w:t>
      </w:r>
      <w:r w:rsidR="00291BAA">
        <w:t xml:space="preserve"> </w:t>
      </w:r>
      <w:r w:rsidR="00DD58FF">
        <w:t>of the marker in the captured-</w:t>
      </w:r>
      <w:r w:rsidR="00291BAA">
        <w:t>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Pr="002C1BB5" w:rsidRDefault="002A09FE" w:rsidP="002C1BB5">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w:t>
      </w:r>
      <w:r w:rsidR="006037E0">
        <w:t>13</w:t>
      </w:r>
      <w:r>
        <w:t xml:space="preserve">,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maxPoolingLayer operation is </w:t>
      </w:r>
      <w:r w:rsidR="009B0049">
        <w:t>applied in the pooling layer</w:t>
      </w:r>
      <w:r w:rsidR="00712394">
        <w:t>.</w:t>
      </w:r>
      <w:r w:rsidR="00F436B7">
        <w:t xml:space="preserve"> Equation</w:t>
      </w:r>
      <w:r w:rsidR="00962FBF">
        <w:t xml:space="preserve"> 3.4 </w:t>
      </w:r>
      <w:r w:rsidR="00F436B7">
        <w:t xml:space="preserve"> represents the</w:t>
      </w:r>
      <w:r w:rsidR="00C5718C" w:rsidRPr="00FC795E">
        <w:rPr>
          <w:rFonts w:cs="CMMI10"/>
        </w:rPr>
        <w:t xml:space="preserve"> max pooling function</w:t>
      </w:r>
      <w:r w:rsidR="00F436B7">
        <w:rPr>
          <w:rFonts w:cs="CMMI10"/>
        </w:rPr>
        <w:t xml:space="preserve"> where u(x,y)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EndPr/>
        <w:sdtContent>
          <w:r w:rsidR="00307B84">
            <w:rPr>
              <w:rFonts w:cs="CMMI10"/>
            </w:rPr>
            <w:fldChar w:fldCharType="begin"/>
          </w:r>
          <w:r w:rsidR="00B8294D">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S0yMVQxODowNjozMy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ktMjFUMTg6MDY6MzMiLCJQcm9qZWN0Ijp7IiRyZWYiOiI1In19LCJVc2VOdW1iZXJpbmdUeXBlT2ZQYXJlbnREb2N1bWVudCI6ZmFsc2V9XSwiRm9ybWF0dGVkVGV4dCI6eyIkaWQiOiIzNCIsIkNvdW50IjoxLCJUZXh0VW5pdHMiOlt7IiRpZCI6IjM1IiwiRm9udFN0eWxlIjp7IiRpZCI6IjM2IiwiTmV1dHJhbCI6dHJ1ZX0sIlJlYWRpbmdPcmRlciI6MSwiVGV4dCI6IlszMl0ifV19LCJUYWciOiJDaXRhdmlQbGFjZWhvbGRlciM2MjcwNmZkNC05YjIyLTRlNWEtOTQxNS0wNTExOTljMzI1ZDkiLCJUZXh0IjoiWzMyXSIsIldBSVZlcnNpb24iOiI2LjEuMC4wIn0=}</w:instrText>
          </w:r>
          <w:r w:rsidR="00307B84">
            <w:rPr>
              <w:rFonts w:cs="CMMI10"/>
            </w:rPr>
            <w:fldChar w:fldCharType="separate"/>
          </w:r>
          <w:r w:rsidR="000E712B">
            <w:rPr>
              <w:rFonts w:cs="CMMI10"/>
            </w:rPr>
            <w:t>[32]</w:t>
          </w:r>
          <w:r w:rsidR="00307B84">
            <w:rPr>
              <w:rFonts w:cs="CMMI10"/>
            </w:rPr>
            <w:fldChar w:fldCharType="end"/>
          </w:r>
        </w:sdtContent>
      </w:sdt>
      <w:r w:rsidR="00BF4174">
        <w:rPr>
          <w:rFonts w:cs="CMMI10"/>
        </w:rPr>
        <w:t>.</w:t>
      </w:r>
      <w:r w:rsidR="00962FBF">
        <w:rPr>
          <w:rFonts w:cs="CMMI10"/>
        </w:rPr>
        <w:t xml:space="preserve">   </w:t>
      </w:r>
    </w:p>
    <w:p w:rsidR="00BF4174" w:rsidRDefault="00BF4174" w:rsidP="00D31B09"/>
    <w:p w:rsidR="002C1BB5" w:rsidRDefault="00BF4174" w:rsidP="002C1BB5">
      <w:r>
        <w:t xml:space="preserve">                                  </w:t>
      </w:r>
      <w:r w:rsidR="00962FBF">
        <w:tab/>
      </w:r>
      <w:r w:rsidR="00962FBF">
        <w:tab/>
      </w:r>
      <w:r>
        <w:t xml:space="preserve">           </w:t>
      </w:r>
      <w:bookmarkStart w:id="133" w:name="_Ref525390772"/>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rsidR="009B0049">
        <w:tab/>
      </w:r>
      <w:r w:rsidR="00962FBF">
        <w:tab/>
        <w:t>(</w:t>
      </w:r>
      <w:fldSimple w:instr=" STYLEREF 1 \s ">
        <w:r w:rsidR="00562CE4">
          <w:rPr>
            <w:noProof/>
            <w:cs/>
          </w:rPr>
          <w:t>‎</w:t>
        </w:r>
        <w:r w:rsidR="00562CE4">
          <w:rPr>
            <w:noProof/>
          </w:rPr>
          <w:t>3</w:t>
        </w:r>
      </w:fldSimple>
      <w:r w:rsidR="00562CE4">
        <w:t>.</w:t>
      </w:r>
      <w:fldSimple w:instr=" SEQ Equation \* ARABIC \s 1 ">
        <w:r w:rsidR="00562CE4">
          <w:rPr>
            <w:noProof/>
          </w:rPr>
          <w:t>4</w:t>
        </w:r>
      </w:fldSimple>
      <w:bookmarkEnd w:id="133"/>
      <w:r w:rsidR="002C1BB5">
        <w:t>)</w:t>
      </w:r>
      <w:r w:rsidR="0083353D">
        <w:tab/>
      </w:r>
    </w:p>
    <w:p w:rsidR="002C1BB5" w:rsidRPr="002C1BB5" w:rsidRDefault="002C1BB5" w:rsidP="002C1BB5"/>
    <w:p w:rsidR="00F86B1A" w:rsidRPr="00B824AF" w:rsidRDefault="0076166C" w:rsidP="00B824AF">
      <w:pPr>
        <w:rPr>
          <w:rFonts w:eastAsiaTheme="minorEastAsia" w:cs="CMMI10"/>
        </w:rPr>
      </w:pPr>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EndPr/>
        <w:sdtContent>
          <w:r w:rsidR="00EB493B">
            <w:fldChar w:fldCharType="begin"/>
          </w:r>
          <w:r w:rsidR="00B8294D">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S0yMVQxODowNjozMyIsIlByb2plY3QiOnsiJHJlZiI6IjUifX0sIlVzZU51bWJlcmluZ1R5cGVPZlBhcmVudERvY3VtZW50IjpmYWxzZX1dLCJGb3JtYXR0ZWRUZXh0Ijp7IiRpZCI6IjE0IiwiQ291bnQiOjEsIlRleHRVbml0cyI6W3siJGlkIjoiMTUiLCJGb250U3R5bGUiOnsiJGlkIjoiMTYiLCJOZXV0cmFsIjp0cnVlfSwiUmVhZGluZ09yZGVyIjoxLCJUZXh0IjoiWzMzXSJ9XX0sIlRhZyI6IkNpdGF2aVBsYWNlaG9sZGVyIzAwYTY5ZTAzLTdkZjAtNGQ5Ni1hZDg5LTYxYjJmNjZmNmVjZCIsIlRleHQiOiJbMzNdIiwiV0FJVmVyc2lvbiI6IjYuMS4wLjAifQ==}</w:instrText>
          </w:r>
          <w:r w:rsidR="00EB493B">
            <w:fldChar w:fldCharType="separate"/>
          </w:r>
          <w:r w:rsidR="000E712B">
            <w:t>[33]</w:t>
          </w:r>
          <w:r w:rsidR="00EB493B">
            <w:fldChar w:fldCharType="end"/>
          </w:r>
        </w:sdtContent>
      </w:sdt>
      <w:r w:rsidR="00A015B8">
        <w:t>.</w:t>
      </w:r>
    </w:p>
    <w:p w:rsidR="000D7519" w:rsidRDefault="004871FD" w:rsidP="0033708C">
      <w:r w:rsidRPr="00FC795E">
        <w:lastRenderedPageBreak/>
        <w:t xml:space="preserve">Training </w:t>
      </w:r>
      <w:r w:rsidR="00B3321E">
        <w:t xml:space="preserve">of </w:t>
      </w:r>
      <w:r>
        <w:t>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B3321E">
        <w:t>Commonly</w:t>
      </w:r>
      <w:r w:rsidR="00784D15">
        <w:t xml:space="preserve">, </w:t>
      </w:r>
      <w:r w:rsidR="002C2AD7">
        <w:t>R</w:t>
      </w:r>
      <w:r w:rsidR="00C1619F" w:rsidRPr="00FC795E">
        <w:t>CNN</w:t>
      </w:r>
      <w:r w:rsidR="00B02DDA" w:rsidRPr="00FC795E">
        <w:t xml:space="preserve"> </w:t>
      </w:r>
      <w:r w:rsidR="002C2AD7">
        <w:t>is considered</w:t>
      </w:r>
      <w:r w:rsidR="00B3321E">
        <w:t xml:space="preserve"> as</w:t>
      </w:r>
      <w:r w:rsidR="002C2AD7">
        <w:t xml:space="preserve"> an outstanding</w:t>
      </w:r>
      <w:r w:rsidR="00784D15">
        <w:t xml:space="preserve"> method</w:t>
      </w:r>
      <w:r w:rsidR="00B3321E">
        <w:t xml:space="preserve"> for the </w:t>
      </w:r>
      <w:r w:rsidR="00540B08" w:rsidRPr="00FC795E">
        <w:t>object detection</w:t>
      </w:r>
      <w:r w:rsidR="00B3321E">
        <w:t xml:space="preserve"> process</w:t>
      </w:r>
      <w:r w:rsidR="00540B08" w:rsidRPr="00FC795E">
        <w:t>.</w:t>
      </w:r>
      <w:r w:rsidR="00345A7B">
        <w:t xml:space="preserve"> Th</w:t>
      </w:r>
      <w:r w:rsidR="005F7EF9">
        <w:t>is</w:t>
      </w:r>
      <w:r w:rsidR="00345A7B">
        <w:t xml:space="preserve"> technique </w:t>
      </w:r>
      <w:r w:rsidR="00B3321E">
        <w:t>applies</w:t>
      </w:r>
      <w:r w:rsidR="00190FFE">
        <w:t xml:space="preserve"> the</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Softmax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190FFE">
        <w:t>for</w:t>
      </w:r>
      <w:r w:rsidR="00054375" w:rsidRPr="00FC795E">
        <w:t xml:space="preserve"> finding reasonable parameters</w:t>
      </w:r>
      <w:r w:rsidR="00B90706">
        <w:t>, but</w:t>
      </w:r>
      <w:r w:rsidR="0028643A" w:rsidRPr="00764E07">
        <w:t xml:space="preserve">, </w:t>
      </w:r>
      <w:r w:rsidR="00B90706">
        <w:t>it</w:t>
      </w:r>
      <w:r w:rsidR="0028643A" w:rsidRPr="00764E07">
        <w:t xml:space="preserve"> still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t>us</w:t>
      </w:r>
      <w:r w:rsidR="004563D4">
        <w:t>ing</w:t>
      </w:r>
      <w:r w:rsidR="00BA653F">
        <w:t xml:space="preserve"> </w:t>
      </w:r>
      <w:r w:rsidR="00BA653F" w:rsidRPr="00734BCB">
        <w:t>a deep fully convolutional network called Region Proposal Network</w:t>
      </w:r>
      <w:r w:rsidR="004563D4" w:rsidRPr="00734BCB">
        <w:t xml:space="preserve"> (RPN).</w:t>
      </w:r>
      <w:r w:rsidR="00766355" w:rsidRPr="00734BCB">
        <w:t xml:space="preserve"> </w:t>
      </w:r>
      <w:r w:rsidR="00FC45F1">
        <w:t xml:space="preserve"> Figure </w:t>
      </w:r>
      <w:r w:rsidR="00A36DF9">
        <w:t>3</w:t>
      </w:r>
      <w:r w:rsidR="00FC45F1">
        <w:t>.</w:t>
      </w:r>
      <w:r w:rsidR="009F3115">
        <w:t>14</w:t>
      </w:r>
      <w:r w:rsidR="00FC45F1">
        <w:t xml:space="preserve"> rep</w:t>
      </w:r>
      <w:r w:rsidR="006D64D9" w:rsidRPr="00E83471">
        <w:t>resents the</w:t>
      </w:r>
      <w:r w:rsidR="0033708C">
        <w:t xml:space="preserve"> configuration of the</w:t>
      </w:r>
      <w:r w:rsidR="006D64D9" w:rsidRPr="00E83471">
        <w:t xml:space="preserve"> Faster RCNN.</w:t>
      </w:r>
    </w:p>
    <w:p w:rsidR="002E028E" w:rsidRDefault="000D7519" w:rsidP="00B953FA">
      <w:r>
        <w:t xml:space="preserve">In comparison with the </w:t>
      </w:r>
      <w:r w:rsidRPr="00FC795E">
        <w:t xml:space="preserve">mentioned frameworks, Faster RCNN (FRCNN) </w:t>
      </w:r>
      <w:r>
        <w:t>offers</w:t>
      </w:r>
      <w:r w:rsidR="00B953FA">
        <w:t xml:space="preserve"> a higher accuracy for object detection task</w:t>
      </w:r>
      <w:r w:rsidRPr="00FC795E">
        <w:t xml:space="preserve">.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w:t>
      </w:r>
      <w:r w:rsidR="00140368">
        <w:t xml:space="preserve">processing </w:t>
      </w:r>
      <w:r w:rsidRPr="00FC795E">
        <w:t>framework</w:t>
      </w:r>
      <w:r w:rsidR="00733F3F">
        <w:t xml:space="preserve"> </w:t>
      </w:r>
      <w:sdt>
        <w:sdtPr>
          <w:alias w:val="Don’t edit this field."/>
          <w:tag w:val="CitaviPlaceholder#3aa79489-29e9-40f1-b14c-fc7ddd3e526a"/>
          <w:id w:val="-389891515"/>
          <w:placeholder>
            <w:docPart w:val="DefaultPlaceholder_-1854013440"/>
          </w:placeholder>
        </w:sdtPr>
        <w:sdtEndPr/>
        <w:sdtContent>
          <w:r w:rsidR="00733F3F">
            <w:fldChar w:fldCharType="begin"/>
          </w:r>
          <w:r w:rsidR="00B8294D">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zYWE3OTQ4OS0yOWU5LTQwZjEtYjE0Yy1mYzdkZGQzZTUyNmEiLCJUZXh0IjoiWzMwXSIsIldBSVZlcnNpb24iOiI2LjEuMC4wIn0=}</w:instrText>
          </w:r>
          <w:r w:rsidR="00733F3F">
            <w:fldChar w:fldCharType="separate"/>
          </w:r>
          <w:r w:rsidR="000E712B">
            <w:t>[30]</w:t>
          </w:r>
          <w:r w:rsidR="00733F3F">
            <w:fldChar w:fldCharType="end"/>
          </w:r>
        </w:sdtContent>
      </w:sdt>
      <w:r w:rsidRPr="00FC795E">
        <w:t>.</w:t>
      </w:r>
    </w:p>
    <w:p w:rsidR="002E028E" w:rsidRDefault="002E028E" w:rsidP="00D31B09"/>
    <w:p w:rsidR="00140368" w:rsidRPr="00140368" w:rsidRDefault="00140368" w:rsidP="00140368">
      <w:pPr>
        <w:pStyle w:val="ListParagraph"/>
        <w:numPr>
          <w:ilvl w:val="0"/>
          <w:numId w:val="32"/>
        </w:numPr>
        <w:rPr>
          <w:rFonts w:asciiTheme="majorHAnsi" w:hAnsiTheme="majorHAnsi" w:cstheme="majorHAnsi"/>
          <w:b/>
          <w:bCs/>
          <w:sz w:val="28"/>
          <w:szCs w:val="28"/>
        </w:rPr>
      </w:pPr>
      <w:r w:rsidRPr="00140368">
        <w:rPr>
          <w:rFonts w:asciiTheme="majorHAnsi" w:hAnsiTheme="majorHAnsi" w:cstheme="majorHAnsi"/>
          <w:b/>
          <w:bCs/>
          <w:sz w:val="28"/>
          <w:szCs w:val="28"/>
        </w:rPr>
        <w:t>Precision and recall analysis</w:t>
      </w:r>
    </w:p>
    <w:p w:rsidR="00140368" w:rsidRDefault="00140368" w:rsidP="00140368">
      <w:r>
        <w:t xml:space="preserve">Generally, there are two criteria in deep learning to evaluate the performance of the detector: </w:t>
      </w:r>
      <w:r w:rsidRPr="00FC795E">
        <w:t>average precision (AP) and recall. These parameters</w:t>
      </w:r>
      <w:r>
        <w:t xml:space="preserve"> are</w:t>
      </w:r>
      <w:r w:rsidRPr="00FC795E">
        <w:t xml:space="preserve"> defined as follows:</w:t>
      </w:r>
    </w:p>
    <w:p w:rsidR="00140368" w:rsidRDefault="00EE6F35" w:rsidP="00140368">
      <w:r>
        <w:tab/>
      </w:r>
    </w:p>
    <w:p w:rsidR="00C62CBA" w:rsidRPr="00C30CFA" w:rsidRDefault="00140368" w:rsidP="00EE6F35">
      <w:pPr>
        <w:pStyle w:val="Caption"/>
        <w:ind w:left="720" w:firstLine="720"/>
        <w:rPr>
          <w:rFonts w:eastAsiaTheme="minorEastAsia"/>
        </w:rPr>
      </w:pPr>
      <m:oMath>
        <m:r>
          <w:rPr>
            <w:rFonts w:ascii="Cambria Math" w:hAnsi="Cambria Math"/>
            <w:sz w:val="28"/>
            <w:szCs w:val="28"/>
          </w:rPr>
          <m:t>average-precision=</m:t>
        </m:r>
        <m:f>
          <m:fPr>
            <m:ctrlPr>
              <w:rPr>
                <w:rFonts w:ascii="Cambria Math" w:hAnsi="Cambria Math"/>
                <w:sz w:val="28"/>
                <w:szCs w:val="28"/>
              </w:rPr>
            </m:ctrlPr>
          </m:fPr>
          <m:num>
            <m:r>
              <w:rPr>
                <w:rFonts w:ascii="Cambria Math" w:hAnsi="Cambria Math"/>
                <w:sz w:val="28"/>
                <w:szCs w:val="28"/>
              </w:rPr>
              <m:t>True positive</m:t>
            </m:r>
          </m:num>
          <m:den>
            <m:r>
              <w:rPr>
                <w:rFonts w:ascii="Cambria Math" w:hAnsi="Cambria Math"/>
                <w:sz w:val="28"/>
                <w:szCs w:val="28"/>
              </w:rPr>
              <m:t>True positive+True negative</m:t>
            </m:r>
          </m:den>
        </m:f>
        <m:r>
          <w:rPr>
            <w:rFonts w:ascii="Cambria Math" w:hAnsi="Cambria Math"/>
            <w:sz w:val="28"/>
            <w:szCs w:val="28"/>
          </w:rPr>
          <m:t xml:space="preserve">         </m:t>
        </m:r>
      </m:oMath>
      <w:r w:rsidR="00C62CBA">
        <w:rPr>
          <w:rFonts w:eastAsiaTheme="minorEastAsia"/>
        </w:rPr>
        <w:tab/>
      </w:r>
      <w:r w:rsidR="00C62CBA" w:rsidRPr="00070AF2">
        <w:rPr>
          <w:rFonts w:eastAsiaTheme="minorEastAsia"/>
          <w:i w:val="0"/>
          <w:iCs w:val="0"/>
        </w:rPr>
        <w:t>(</w:t>
      </w:r>
      <w:r w:rsidR="00562CE4">
        <w:rPr>
          <w:rFonts w:eastAsiaTheme="minorEastAsia"/>
          <w:i w:val="0"/>
          <w:iCs w:val="0"/>
        </w:rPr>
        <w:fldChar w:fldCharType="begin"/>
      </w:r>
      <w:r w:rsidR="00562CE4">
        <w:rPr>
          <w:rFonts w:eastAsiaTheme="minorEastAsia"/>
          <w:i w:val="0"/>
          <w:iCs w:val="0"/>
        </w:rPr>
        <w:instrText xml:space="preserve"> STYLEREF 1 \s </w:instrText>
      </w:r>
      <w:r w:rsidR="00562CE4">
        <w:rPr>
          <w:rFonts w:eastAsiaTheme="minorEastAsia"/>
          <w:i w:val="0"/>
          <w:iCs w:val="0"/>
        </w:rPr>
        <w:fldChar w:fldCharType="separate"/>
      </w:r>
      <w:r w:rsidR="00562CE4">
        <w:rPr>
          <w:rFonts w:eastAsiaTheme="minorEastAsia"/>
          <w:i w:val="0"/>
          <w:iCs w:val="0"/>
          <w:cs/>
        </w:rPr>
        <w:t>‎</w:t>
      </w:r>
      <w:r w:rsidR="00562CE4">
        <w:rPr>
          <w:rFonts w:eastAsiaTheme="minorEastAsia"/>
          <w:i w:val="0"/>
          <w:iCs w:val="0"/>
        </w:rPr>
        <w:t>3</w:t>
      </w:r>
      <w:r w:rsidR="00562CE4">
        <w:rPr>
          <w:rFonts w:eastAsiaTheme="minorEastAsia"/>
          <w:i w:val="0"/>
          <w:iCs w:val="0"/>
        </w:rPr>
        <w:fldChar w:fldCharType="end"/>
      </w:r>
      <w:r w:rsidR="00562CE4">
        <w:rPr>
          <w:rFonts w:eastAsiaTheme="minorEastAsia"/>
          <w:i w:val="0"/>
          <w:iCs w:val="0"/>
        </w:rPr>
        <w:t>.</w:t>
      </w:r>
      <w:r w:rsidR="00562CE4">
        <w:rPr>
          <w:rFonts w:eastAsiaTheme="minorEastAsia"/>
          <w:i w:val="0"/>
          <w:iCs w:val="0"/>
        </w:rPr>
        <w:fldChar w:fldCharType="begin"/>
      </w:r>
      <w:r w:rsidR="00562CE4">
        <w:rPr>
          <w:rFonts w:eastAsiaTheme="minorEastAsia"/>
          <w:i w:val="0"/>
          <w:iCs w:val="0"/>
        </w:rPr>
        <w:instrText xml:space="preserve"> SEQ Equation \* ARABIC \s 1 </w:instrText>
      </w:r>
      <w:r w:rsidR="00562CE4">
        <w:rPr>
          <w:rFonts w:eastAsiaTheme="minorEastAsia"/>
          <w:i w:val="0"/>
          <w:iCs w:val="0"/>
        </w:rPr>
        <w:fldChar w:fldCharType="separate"/>
      </w:r>
      <w:r w:rsidR="00562CE4">
        <w:rPr>
          <w:rFonts w:eastAsiaTheme="minorEastAsia"/>
          <w:i w:val="0"/>
          <w:iCs w:val="0"/>
        </w:rPr>
        <w:t>5</w:t>
      </w:r>
      <w:r w:rsidR="00562CE4">
        <w:rPr>
          <w:rFonts w:eastAsiaTheme="minorEastAsia"/>
          <w:i w:val="0"/>
          <w:iCs w:val="0"/>
        </w:rPr>
        <w:fldChar w:fldCharType="end"/>
      </w:r>
      <w:r w:rsidR="00C62CBA" w:rsidRPr="00070AF2">
        <w:rPr>
          <w:rFonts w:eastAsiaTheme="minorEastAsia"/>
          <w:i w:val="0"/>
          <w:iCs w:val="0"/>
        </w:rPr>
        <w:t>)</w:t>
      </w:r>
      <w:r w:rsidR="00C62CBA">
        <w:rPr>
          <w:rFonts w:eastAsiaTheme="minorEastAsia"/>
        </w:rPr>
        <w:tab/>
      </w:r>
      <w:r w:rsidR="00EE6F35">
        <w:rPr>
          <w:rFonts w:eastAsiaTheme="minorEastAsia"/>
        </w:rPr>
        <w:tab/>
      </w:r>
      <w:r w:rsidR="00EE6F35">
        <w:rPr>
          <w:rFonts w:eastAsiaTheme="minorEastAsia"/>
        </w:rPr>
        <w:tab/>
      </w:r>
    </w:p>
    <w:p w:rsidR="00836A7C" w:rsidRPr="00C62CBA" w:rsidRDefault="00836A7C" w:rsidP="00EE6F35">
      <w:pPr>
        <w:pStyle w:val="Caption"/>
        <w:ind w:left="2160"/>
        <w:rPr>
          <w:i w:val="0"/>
          <w:iCs w:val="0"/>
        </w:rPr>
      </w:pPr>
      <m:oMath>
        <m:r>
          <w:rPr>
            <w:rFonts w:ascii="Cambria Math" w:hAnsi="Cambria Math"/>
            <w:sz w:val="28"/>
            <w:szCs w:val="28"/>
          </w:rPr>
          <m:t>recall=</m:t>
        </m:r>
        <m:f>
          <m:fPr>
            <m:ctrlPr>
              <w:rPr>
                <w:rFonts w:ascii="Cambria Math" w:hAnsi="Cambria Math"/>
                <w:sz w:val="28"/>
                <w:szCs w:val="28"/>
              </w:rPr>
            </m:ctrlPr>
          </m:fPr>
          <m:num>
            <m:r>
              <w:rPr>
                <w:rFonts w:ascii="Cambria Math" w:hAnsi="Cambria Math"/>
                <w:sz w:val="28"/>
                <w:szCs w:val="28"/>
              </w:rPr>
              <m:t>True positive</m:t>
            </m:r>
          </m:num>
          <m:den>
            <m:r>
              <w:rPr>
                <w:rFonts w:ascii="Cambria Math" w:hAnsi="Cambria Math"/>
                <w:sz w:val="28"/>
                <w:szCs w:val="28"/>
              </w:rPr>
              <m:t>True positive+False negative</m:t>
            </m:r>
          </m:den>
        </m:f>
      </m:oMath>
      <w:r>
        <w:rPr>
          <w:rFonts w:eastAsiaTheme="minorEastAsia"/>
        </w:rPr>
        <w:tab/>
      </w:r>
      <w:r>
        <w:rPr>
          <w:rFonts w:eastAsiaTheme="minorEastAsia"/>
        </w:rPr>
        <w:tab/>
      </w:r>
      <w:r w:rsidR="00C62CBA">
        <w:rPr>
          <w:rFonts w:eastAsiaTheme="minorEastAsia"/>
        </w:rPr>
        <w:tab/>
      </w:r>
      <w:r w:rsidR="00C62CBA" w:rsidRPr="00070AF2">
        <w:rPr>
          <w:rFonts w:eastAsiaTheme="minorEastAsia"/>
          <w:i w:val="0"/>
          <w:iCs w:val="0"/>
        </w:rPr>
        <w:t>(</w:t>
      </w:r>
      <w:r w:rsidR="00562CE4">
        <w:rPr>
          <w:rFonts w:eastAsiaTheme="minorEastAsia"/>
          <w:i w:val="0"/>
          <w:iCs w:val="0"/>
        </w:rPr>
        <w:fldChar w:fldCharType="begin"/>
      </w:r>
      <w:r w:rsidR="00562CE4">
        <w:rPr>
          <w:rFonts w:eastAsiaTheme="minorEastAsia"/>
          <w:i w:val="0"/>
          <w:iCs w:val="0"/>
        </w:rPr>
        <w:instrText xml:space="preserve"> STYLEREF 1 \s </w:instrText>
      </w:r>
      <w:r w:rsidR="00562CE4">
        <w:rPr>
          <w:rFonts w:eastAsiaTheme="minorEastAsia"/>
          <w:i w:val="0"/>
          <w:iCs w:val="0"/>
        </w:rPr>
        <w:fldChar w:fldCharType="separate"/>
      </w:r>
      <w:r w:rsidR="00562CE4">
        <w:rPr>
          <w:rFonts w:eastAsiaTheme="minorEastAsia"/>
          <w:i w:val="0"/>
          <w:iCs w:val="0"/>
          <w:cs/>
        </w:rPr>
        <w:t>‎</w:t>
      </w:r>
      <w:r w:rsidR="00562CE4">
        <w:rPr>
          <w:rFonts w:eastAsiaTheme="minorEastAsia"/>
          <w:i w:val="0"/>
          <w:iCs w:val="0"/>
        </w:rPr>
        <w:t>3</w:t>
      </w:r>
      <w:r w:rsidR="00562CE4">
        <w:rPr>
          <w:rFonts w:eastAsiaTheme="minorEastAsia"/>
          <w:i w:val="0"/>
          <w:iCs w:val="0"/>
        </w:rPr>
        <w:fldChar w:fldCharType="end"/>
      </w:r>
      <w:r w:rsidR="00562CE4">
        <w:rPr>
          <w:rFonts w:eastAsiaTheme="minorEastAsia"/>
          <w:i w:val="0"/>
          <w:iCs w:val="0"/>
        </w:rPr>
        <w:t>.</w:t>
      </w:r>
      <w:r w:rsidR="00562CE4">
        <w:rPr>
          <w:rFonts w:eastAsiaTheme="minorEastAsia"/>
          <w:i w:val="0"/>
          <w:iCs w:val="0"/>
        </w:rPr>
        <w:fldChar w:fldCharType="begin"/>
      </w:r>
      <w:r w:rsidR="00562CE4">
        <w:rPr>
          <w:rFonts w:eastAsiaTheme="minorEastAsia"/>
          <w:i w:val="0"/>
          <w:iCs w:val="0"/>
        </w:rPr>
        <w:instrText xml:space="preserve"> SEQ Equation \* ARABIC \s 1 </w:instrText>
      </w:r>
      <w:r w:rsidR="00562CE4">
        <w:rPr>
          <w:rFonts w:eastAsiaTheme="minorEastAsia"/>
          <w:i w:val="0"/>
          <w:iCs w:val="0"/>
        </w:rPr>
        <w:fldChar w:fldCharType="separate"/>
      </w:r>
      <w:r w:rsidR="00562CE4">
        <w:rPr>
          <w:rFonts w:eastAsiaTheme="minorEastAsia"/>
          <w:i w:val="0"/>
          <w:iCs w:val="0"/>
        </w:rPr>
        <w:t>6</w:t>
      </w:r>
      <w:r w:rsidR="00562CE4">
        <w:rPr>
          <w:rFonts w:eastAsiaTheme="minorEastAsia"/>
          <w:i w:val="0"/>
          <w:iCs w:val="0"/>
        </w:rPr>
        <w:fldChar w:fldCharType="end"/>
      </w:r>
      <w:r w:rsidR="00C62CBA" w:rsidRPr="00070AF2">
        <w:rPr>
          <w:rFonts w:eastAsiaTheme="minorEastAsia"/>
          <w:i w:val="0"/>
          <w:iCs w:val="0"/>
        </w:rPr>
        <w:t>)</w:t>
      </w:r>
    </w:p>
    <w:p w:rsidR="00836A7C" w:rsidRPr="0021642C" w:rsidRDefault="00836A7C" w:rsidP="0021642C">
      <w:pPr>
        <w:ind w:left="1440" w:firstLine="720"/>
        <w:rPr>
          <w:rFonts w:eastAsiaTheme="minorEastAsia"/>
        </w:rPr>
      </w:pPr>
    </w:p>
    <w:p w:rsidR="00A25D2D" w:rsidRDefault="006D4CE0" w:rsidP="00D31B09">
      <w:r>
        <w:rPr>
          <w:noProof/>
        </w:rPr>
        <w:lastRenderedPageBreak/>
        <mc:AlternateContent>
          <mc:Choice Requires="wps">
            <w:drawing>
              <wp:anchor distT="0" distB="0" distL="114300" distR="114300" simplePos="0" relativeHeight="251671040" behindDoc="0" locked="0" layoutInCell="1" allowOverlap="1" wp14:anchorId="3246AF9B" wp14:editId="5CCB99E2">
                <wp:simplePos x="0" y="0"/>
                <wp:positionH relativeFrom="margin">
                  <wp:posOffset>5426710</wp:posOffset>
                </wp:positionH>
                <wp:positionV relativeFrom="paragraph">
                  <wp:posOffset>166370</wp:posOffset>
                </wp:positionV>
                <wp:extent cx="274320" cy="0"/>
                <wp:effectExtent l="0" t="0" r="30480" b="19050"/>
                <wp:wrapNone/>
                <wp:docPr id="100" name="Straight Connector 100"/>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E99B0F9" id="Straight Connector 100" o:spid="_x0000_s1026" style="position:absolute;z-index:2516710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427.3pt,13.1pt" to="448.9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" strokecolor="black [3213]" strokeweight=".5pt">
                <v:stroke joinstyle="miter"/>
                <w10:wrap anchorx="margin"/>
              </v:line>
            </w:pict>
          </mc:Fallback>
        </mc:AlternateContent>
      </w:r>
      <w:r>
        <w:rPr>
          <w:noProof/>
        </w:rPr>
        <mc:AlternateContent>
          <mc:Choice Requires="wps">
            <w:drawing>
              <wp:anchor distT="0" distB="0" distL="114300" distR="114300" simplePos="0" relativeHeight="251642368" behindDoc="0" locked="0" layoutInCell="1" allowOverlap="1" wp14:anchorId="09DB655F" wp14:editId="40CCA110">
                <wp:simplePos x="0" y="0"/>
                <wp:positionH relativeFrom="column">
                  <wp:posOffset>4379595</wp:posOffset>
                </wp:positionH>
                <wp:positionV relativeFrom="paragraph">
                  <wp:posOffset>16510</wp:posOffset>
                </wp:positionV>
                <wp:extent cx="1049655" cy="278130"/>
                <wp:effectExtent l="0" t="0" r="17145" b="26670"/>
                <wp:wrapNone/>
                <wp:docPr id="1073741857" name="Text Box 1073741857"/>
                <wp:cNvGraphicFramePr/>
                <a:graphic xmlns:a="http://schemas.openxmlformats.org/drawingml/2006/main">
                  <a:graphicData uri="http://schemas.microsoft.com/office/word/2010/wordprocessingShape">
                    <wps:wsp>
                      <wps:cNvSpPr txBox="1"/>
                      <wps:spPr>
                        <a:xfrm>
                          <a:off x="0" y="0"/>
                          <a:ext cx="1049655" cy="278130"/>
                        </a:xfrm>
                        <a:prstGeom prst="rect">
                          <a:avLst/>
                        </a:prstGeom>
                        <a:solidFill>
                          <a:schemeClr val="lt1"/>
                        </a:solidFill>
                        <a:ln w="6350">
                          <a:solidFill>
                            <a:prstClr val="black"/>
                          </a:solidFill>
                        </a:ln>
                      </wps:spPr>
                      <wps:txbx>
                        <w:txbxContent>
                          <w:p w:rsidR="00C22965" w:rsidRDefault="00C22965"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B655F" id="Text Box 1073741857" o:spid="_x0000_s1110" type="#_x0000_t202" style="position:absolute;left:0;text-align:left;margin-left:344.85pt;margin-top:1.3pt;width:82.65pt;height:21.9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" fillcolor="white [3201]" strokeweight=".5pt">
                <v:textbox>
                  <w:txbxContent>
                    <w:p w:rsidR="00C22965" w:rsidRDefault="00C22965" w:rsidP="00D31B09">
                      <w:r>
                        <w:t>Classification</w:t>
                      </w:r>
                    </w:p>
                  </w:txbxContent>
                </v:textbox>
              </v:shape>
            </w:pict>
          </mc:Fallback>
        </mc:AlternateContent>
      </w:r>
      <w:r w:rsidR="007B5464">
        <w:rPr>
          <w:noProof/>
        </w:rPr>
        <mc:AlternateContent>
          <mc:Choice Requires="wps">
            <w:drawing>
              <wp:anchor distT="0" distB="0" distL="114300" distR="114300" simplePos="0" relativeHeight="251667968" behindDoc="0" locked="0" layoutInCell="1" allowOverlap="1" wp14:anchorId="054BBB75" wp14:editId="45632669">
                <wp:simplePos x="0" y="0"/>
                <wp:positionH relativeFrom="rightMargin">
                  <wp:posOffset>-22958</wp:posOffset>
                </wp:positionH>
                <wp:positionV relativeFrom="paragraph">
                  <wp:posOffset>167005</wp:posOffset>
                </wp:positionV>
                <wp:extent cx="0" cy="2848708"/>
                <wp:effectExtent l="0" t="0" r="19050" b="27940"/>
                <wp:wrapNone/>
                <wp:docPr id="94" name="Straight Connector 94"/>
                <wp:cNvGraphicFramePr/>
                <a:graphic xmlns:a="http://schemas.openxmlformats.org/drawingml/2006/main">
                  <a:graphicData uri="http://schemas.microsoft.com/office/word/2010/wordprocessingShape">
                    <wps:wsp>
                      <wps:cNvCnPr/>
                      <wps:spPr>
                        <a:xfrm flipH="1">
                          <a:off x="0" y="0"/>
                          <a:ext cx="0" cy="284870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700841" id="Straight Connector 94" o:spid="_x0000_s1026" style="position:absolute;flip:x;z-index:2516679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from="-1.8pt,13.15pt" to="-1.8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" strokecolor="black [3213]" strokeweight=".5pt">
                <v:stroke joinstyle="miter"/>
                <w10:wrap anchorx="margin"/>
              </v:line>
            </w:pict>
          </mc:Fallback>
        </mc:AlternateContent>
      </w:r>
      <w:r w:rsidR="008869A6">
        <w:rPr>
          <w:noProof/>
        </w:rPr>
        <mc:AlternateContent>
          <mc:Choice Requires="wps">
            <w:drawing>
              <wp:anchor distT="0" distB="0" distL="114300" distR="114300" simplePos="0" relativeHeight="251692544" behindDoc="0" locked="0" layoutInCell="1" allowOverlap="1" wp14:anchorId="07C558C0" wp14:editId="38EA5F9E">
                <wp:simplePos x="0" y="0"/>
                <wp:positionH relativeFrom="margin">
                  <wp:posOffset>3362325</wp:posOffset>
                </wp:positionH>
                <wp:positionV relativeFrom="paragraph">
                  <wp:posOffset>238196</wp:posOffset>
                </wp:positionV>
                <wp:extent cx="677334" cy="278296"/>
                <wp:effectExtent l="0" t="0" r="8890" b="7620"/>
                <wp:wrapNone/>
                <wp:docPr id="190" name="Text Box 190"/>
                <wp:cNvGraphicFramePr/>
                <a:graphic xmlns:a="http://schemas.openxmlformats.org/drawingml/2006/main">
                  <a:graphicData uri="http://schemas.microsoft.com/office/word/2010/wordprocessingShape">
                    <wps:wsp>
                      <wps:cNvSpPr txBox="1"/>
                      <wps:spPr>
                        <a:xfrm>
                          <a:off x="0" y="0"/>
                          <a:ext cx="677334" cy="278296"/>
                        </a:xfrm>
                        <a:prstGeom prst="rect">
                          <a:avLst/>
                        </a:prstGeom>
                        <a:solidFill>
                          <a:schemeClr val="lt1"/>
                        </a:solidFill>
                        <a:ln w="6350">
                          <a:noFill/>
                        </a:ln>
                      </wps:spPr>
                      <wps:txbx>
                        <w:txbxContent>
                          <w:p w:rsidR="00C22965" w:rsidRDefault="00C22965" w:rsidP="00BF3C81">
                            <w:pPr>
                              <w:jc w:val="left"/>
                            </w:pPr>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C558C0" id="Text Box 190" o:spid="_x0000_s1111" type="#_x0000_t202" style="position:absolute;left:0;text-align:left;margin-left:264.75pt;margin-top:18.75pt;width:53.35pt;height:21.9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" fillcolor="white [3201]" stroked="f" strokeweight=".5pt">
                <v:textbox>
                  <w:txbxContent>
                    <w:p w:rsidR="00C22965" w:rsidRDefault="00C22965" w:rsidP="00BF3C81">
                      <w:pPr>
                        <w:jc w:val="left"/>
                      </w:pPr>
                      <w:r>
                        <w:t>CONV6</w:t>
                      </w:r>
                    </w:p>
                  </w:txbxContent>
                </v:textbox>
                <w10:wrap anchorx="margin"/>
              </v:shape>
            </w:pict>
          </mc:Fallback>
        </mc:AlternateContent>
      </w:r>
      <w:r w:rsidR="008869A6">
        <w:rPr>
          <w:noProof/>
        </w:rPr>
        <mc:AlternateContent>
          <mc:Choice Requires="wps">
            <w:drawing>
              <wp:anchor distT="0" distB="0" distL="114300" distR="114300" simplePos="0" relativeHeight="251664896" behindDoc="0" locked="0" layoutInCell="1" allowOverlap="1" wp14:anchorId="12630E23" wp14:editId="7D22111B">
                <wp:simplePos x="0" y="0"/>
                <wp:positionH relativeFrom="column">
                  <wp:posOffset>3330788</wp:posOffset>
                </wp:positionH>
                <wp:positionV relativeFrom="paragraph">
                  <wp:posOffset>16933</wp:posOffset>
                </wp:positionV>
                <wp:extent cx="754874" cy="695325"/>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54874" cy="6953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ECD74" id="Rectangle 72" o:spid="_x0000_s1026" style="position:absolute;margin-left:262.25pt;margin-top:1.35pt;width:59.45pt;height:54.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" fillcolor="white [3212]" strokecolor="black [3213]" strokeweight="1pt"/>
            </w:pict>
          </mc:Fallback>
        </mc:AlternateContent>
      </w:r>
      <w:r w:rsidR="008869A6">
        <w:rPr>
          <w:noProof/>
        </w:rPr>
        <mc:AlternateContent>
          <mc:Choice Requires="wps">
            <w:drawing>
              <wp:anchor distT="0" distB="0" distL="114300" distR="114300" simplePos="0" relativeHeight="251665920" behindDoc="0" locked="0" layoutInCell="1" allowOverlap="1" wp14:anchorId="1EF72216" wp14:editId="09E3616A">
                <wp:simplePos x="0" y="0"/>
                <wp:positionH relativeFrom="column">
                  <wp:posOffset>4092928</wp:posOffset>
                </wp:positionH>
                <wp:positionV relativeFrom="paragraph">
                  <wp:posOffset>86713</wp:posOffset>
                </wp:positionV>
                <wp:extent cx="227965" cy="33782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7965" cy="3378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6445F8" id="Straight Arrow Connector 73" o:spid="_x0000_s1026" type="#_x0000_t32" style="position:absolute;margin-left:322.3pt;margin-top:6.85pt;width:17.95pt;height:26.6pt;flip:y;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" strokecolor="black [3213]" strokeweight=".5pt">
                <v:stroke endarrow="block" joinstyle="miter"/>
              </v:shape>
            </w:pict>
          </mc:Fallback>
        </mc:AlternateContent>
      </w:r>
    </w:p>
    <w:p w:rsidR="00A55FED" w:rsidRPr="0004637F" w:rsidRDefault="00382C06" w:rsidP="00D31B09">
      <w:r>
        <w:rPr>
          <w:noProof/>
        </w:rPr>
        <mc:AlternateContent>
          <mc:Choice Requires="wps">
            <w:drawing>
              <wp:anchor distT="0" distB="0" distL="114300" distR="114300" simplePos="0" relativeHeight="251992576" behindDoc="0" locked="0" layoutInCell="1" allowOverlap="1" wp14:anchorId="731CD48E" wp14:editId="34133C81">
                <wp:simplePos x="0" y="0"/>
                <wp:positionH relativeFrom="column">
                  <wp:posOffset>4368074</wp:posOffset>
                </wp:positionH>
                <wp:positionV relativeFrom="paragraph">
                  <wp:posOffset>113665</wp:posOffset>
                </wp:positionV>
                <wp:extent cx="1051560" cy="274320"/>
                <wp:effectExtent l="0" t="0" r="15240" b="11430"/>
                <wp:wrapNone/>
                <wp:docPr id="1073741936" name="Rectangle 1073741936"/>
                <wp:cNvGraphicFramePr/>
                <a:graphic xmlns:a="http://schemas.openxmlformats.org/drawingml/2006/main">
                  <a:graphicData uri="http://schemas.microsoft.com/office/word/2010/wordprocessingShape">
                    <wps:wsp>
                      <wps:cNvSpPr/>
                      <wps:spPr>
                        <a:xfrm>
                          <a:off x="0" y="0"/>
                          <a:ext cx="1051560" cy="2743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6D4CE0" w:rsidRDefault="00C22965" w:rsidP="00382C06">
                            <w:pPr>
                              <w:jc w:val="center"/>
                              <w:rPr>
                                <w:color w:val="000000" w:themeColor="text1"/>
                              </w:rPr>
                            </w:pPr>
                            <w:r w:rsidRPr="006D4CE0">
                              <w:rPr>
                                <w:color w:val="000000" w:themeColor="text1"/>
                              </w:rPr>
                              <w:t>Bbo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1CD48E" id="Rectangle 1073741936" o:spid="_x0000_s1112" style="position:absolute;left:0;text-align:left;margin-left:343.95pt;margin-top:8.95pt;width:82.8pt;height:21.6pt;z-index:25199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" filled="f" strokecolor="black [3213]" strokeweight="1pt">
                <v:textbox>
                  <w:txbxContent>
                    <w:p w:rsidR="00C22965" w:rsidRPr="006D4CE0" w:rsidRDefault="00C22965" w:rsidP="00382C06">
                      <w:pPr>
                        <w:jc w:val="center"/>
                        <w:rPr>
                          <w:color w:val="000000" w:themeColor="text1"/>
                        </w:rPr>
                      </w:pPr>
                      <w:r w:rsidRPr="006D4CE0">
                        <w:rPr>
                          <w:color w:val="000000" w:themeColor="text1"/>
                        </w:rPr>
                        <w:t>Bbox</w:t>
                      </w:r>
                    </w:p>
                  </w:txbxContent>
                </v:textbox>
              </v:rect>
            </w:pict>
          </mc:Fallback>
        </mc:AlternateContent>
      </w:r>
      <w:r w:rsidR="008869A6">
        <w:rPr>
          <w:noProof/>
        </w:rPr>
        <mc:AlternateContent>
          <mc:Choice Requires="wps">
            <w:drawing>
              <wp:anchor distT="0" distB="0" distL="114300" distR="114300" simplePos="0" relativeHeight="251672064" behindDoc="0" locked="0" layoutInCell="1" allowOverlap="1" wp14:anchorId="6104F083" wp14:editId="158BAEA7">
                <wp:simplePos x="0" y="0"/>
                <wp:positionH relativeFrom="column">
                  <wp:posOffset>5421630</wp:posOffset>
                </wp:positionH>
                <wp:positionV relativeFrom="paragraph">
                  <wp:posOffset>236220</wp:posOffset>
                </wp:positionV>
                <wp:extent cx="274320" cy="0"/>
                <wp:effectExtent l="0" t="0" r="30480" b="19050"/>
                <wp:wrapNone/>
                <wp:docPr id="101" name="Straight Connector 101"/>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B78A8BC" id="Straight Connector 101" o:spid="_x0000_s1026" style="position:absolute;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6.9pt,18.6pt" to="448.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" strokecolor="black [3213]" strokeweight=".5pt">
                <v:stroke joinstyle="miter"/>
              </v:line>
            </w:pict>
          </mc:Fallback>
        </mc:AlternateContent>
      </w:r>
      <w:r w:rsidR="00BF3C81">
        <w:rPr>
          <w:noProof/>
        </w:rPr>
        <mc:AlternateContent>
          <mc:Choice Requires="wps">
            <w:drawing>
              <wp:anchor distT="0" distB="0" distL="114300" distR="114300" simplePos="0" relativeHeight="251666944" behindDoc="0" locked="0" layoutInCell="1" allowOverlap="1" wp14:anchorId="2AB80713" wp14:editId="70F42589">
                <wp:simplePos x="0" y="0"/>
                <wp:positionH relativeFrom="column">
                  <wp:posOffset>4109297</wp:posOffset>
                </wp:positionH>
                <wp:positionV relativeFrom="paragraph">
                  <wp:posOffset>20038</wp:posOffset>
                </wp:positionV>
                <wp:extent cx="227965" cy="257810"/>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7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A80460" id="Straight Arrow Connector 82" o:spid="_x0000_s1026" type="#_x0000_t32" style="position:absolute;margin-left:323.55pt;margin-top:1.6pt;width:17.95pt;height:20.3pt;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" strokecolor="black [3213]" strokeweight=".5pt">
                <v:stroke endarrow="block" joinstyle="miter"/>
              </v:shape>
            </w:pict>
          </mc:Fallback>
        </mc:AlternateContent>
      </w:r>
    </w:p>
    <w:p w:rsidR="00EC7B57" w:rsidRDefault="00BF3C81" w:rsidP="00D31B09">
      <w:r>
        <w:rPr>
          <w:noProof/>
        </w:rPr>
        <mc:AlternateContent>
          <mc:Choice Requires="wps">
            <w:drawing>
              <wp:anchor distT="0" distB="0" distL="114300" distR="114300" simplePos="0" relativeHeight="251662848" behindDoc="0" locked="0" layoutInCell="1" allowOverlap="1" wp14:anchorId="6150FD77" wp14:editId="7B18B271">
                <wp:simplePos x="0" y="0"/>
                <wp:positionH relativeFrom="column">
                  <wp:posOffset>4137166</wp:posOffset>
                </wp:positionH>
                <wp:positionV relativeFrom="paragraph">
                  <wp:posOffset>271780</wp:posOffset>
                </wp:positionV>
                <wp:extent cx="0" cy="238125"/>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CE303A" id="Straight Arrow Connector 1073741881" o:spid="_x0000_s1026" type="#_x0000_t32" style="position:absolute;margin-left:325.75pt;margin-top:21.4pt;width:0;height:18.75pt;flip:y;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5440" behindDoc="0" locked="0" layoutInCell="1" allowOverlap="1" wp14:anchorId="7D828EAF" wp14:editId="14A8D6AC">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B42FFC" id="Rectangle 1073741861" o:spid="_x0000_s1026" style="position:absolute;margin-left:114.25pt;margin-top:15.95pt;width:187pt;height:105.5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382C06" w:rsidP="00D31B09">
      <w:r>
        <w:rPr>
          <w:noProof/>
        </w:rPr>
        <w:drawing>
          <wp:anchor distT="0" distB="0" distL="114300" distR="114300" simplePos="0" relativeHeight="251644416" behindDoc="0" locked="0" layoutInCell="1" allowOverlap="1" wp14:anchorId="2C404B25" wp14:editId="398F88EF">
            <wp:simplePos x="0" y="0"/>
            <wp:positionH relativeFrom="margin">
              <wp:posOffset>16949</wp:posOffset>
            </wp:positionH>
            <wp:positionV relativeFrom="paragraph">
              <wp:posOffset>80352</wp:posOffset>
            </wp:positionV>
            <wp:extent cx="1196975" cy="982133"/>
            <wp:effectExtent l="0" t="0" r="3175" b="889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rotWithShape="1">
                    <a:blip r:embed="rId57" cstate="print">
                      <a:extLst>
                        <a:ext uri="{28A0092B-C50C-407E-A947-70E740481C1C}">
                          <a14:useLocalDpi xmlns:a14="http://schemas.microsoft.com/office/drawing/2010/main" val="0"/>
                        </a:ext>
                      </a:extLst>
                    </a:blip>
                    <a:srcRect l="17180" b="7146"/>
                    <a:stretch/>
                  </pic:blipFill>
                  <pic:spPr bwMode="auto">
                    <a:xfrm>
                      <a:off x="0" y="0"/>
                      <a:ext cx="1196975" cy="9821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B4B09">
        <w:rPr>
          <w:noProof/>
        </w:rPr>
        <mc:AlternateContent>
          <mc:Choice Requires="wps">
            <w:drawing>
              <wp:anchor distT="0" distB="0" distL="114300" distR="114300" simplePos="0" relativeHeight="251652608" behindDoc="0" locked="0" layoutInCell="1" allowOverlap="1" wp14:anchorId="5284FF08" wp14:editId="5338B750">
                <wp:simplePos x="0" y="0"/>
                <wp:positionH relativeFrom="margin">
                  <wp:posOffset>3123565</wp:posOffset>
                </wp:positionH>
                <wp:positionV relativeFrom="paragraph">
                  <wp:posOffset>132080</wp:posOffset>
                </wp:positionV>
                <wp:extent cx="536575" cy="934085"/>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105302A"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70" o:spid="_x0000_s1026" type="#_x0000_t7" style="position:absolute;margin-left:245.95pt;margin-top:10.4pt;width:42.25pt;height:73.55pt;z-index:251652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0dng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&#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54656" behindDoc="0" locked="0" layoutInCell="1" allowOverlap="1" wp14:anchorId="41DD56FF" wp14:editId="635F53CB">
                <wp:simplePos x="0" y="0"/>
                <wp:positionH relativeFrom="margin">
                  <wp:posOffset>3222625</wp:posOffset>
                </wp:positionH>
                <wp:positionV relativeFrom="paragraph">
                  <wp:posOffset>130810</wp:posOffset>
                </wp:positionV>
                <wp:extent cx="536575" cy="934085"/>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F3908A" id="Parallelogram 1073741869" o:spid="_x0000_s1026" type="#_x0000_t7" style="position:absolute;margin-left:253.75pt;margin-top:10.3pt;width:42.25pt;height:73.55pt;z-index:2516546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v3znw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&#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48512" behindDoc="0" locked="0" layoutInCell="1" allowOverlap="1" wp14:anchorId="5B1E86CF" wp14:editId="3D269AE7">
                <wp:simplePos x="0" y="0"/>
                <wp:positionH relativeFrom="column">
                  <wp:posOffset>1727835</wp:posOffset>
                </wp:positionH>
                <wp:positionV relativeFrom="paragraph">
                  <wp:posOffset>108585</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22965" w:rsidRDefault="00C22965" w:rsidP="00D31B09"/>
                          <w:p w:rsidR="00C22965" w:rsidRDefault="00C22965" w:rsidP="00BF3C81">
                            <w:r>
                              <w:t>ROI Pooling</w:t>
                            </w:r>
                          </w:p>
                          <w:p w:rsidR="00C22965" w:rsidRDefault="00C22965" w:rsidP="00BF3C81"/>
                          <w:p w:rsidR="00C22965" w:rsidRDefault="00C22965" w:rsidP="0067548D">
                            <w:pPr>
                              <w:jc w:val="center"/>
                            </w:pPr>
                            <w:r>
                              <w:t>FC6</w:t>
                            </w:r>
                          </w:p>
                          <w:p w:rsidR="00C22965" w:rsidRDefault="00C2296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1E86CF" id="Parallelogram 1073741863" o:spid="_x0000_s1113" type="#_x0000_t7" style="position:absolute;left:0;text-align:left;margin-left:136.05pt;margin-top:8.55pt;width:42.25pt;height:73.55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" fillcolor="white [3212]" strokecolor="black [3213]" strokeweight="1pt">
                <v:textbox>
                  <w:txbxContent>
                    <w:p w:rsidR="00C22965" w:rsidRDefault="00C22965" w:rsidP="00D31B09"/>
                    <w:p w:rsidR="00C22965" w:rsidRDefault="00C22965" w:rsidP="00BF3C81">
                      <w:r>
                        <w:t>ROI Pooling</w:t>
                      </w:r>
                    </w:p>
                    <w:p w:rsidR="00C22965" w:rsidRDefault="00C22965" w:rsidP="00BF3C81"/>
                    <w:p w:rsidR="00C22965" w:rsidRDefault="00C22965" w:rsidP="0067548D">
                      <w:pPr>
                        <w:jc w:val="center"/>
                      </w:pPr>
                      <w:r>
                        <w:t>FC6</w:t>
                      </w:r>
                    </w:p>
                    <w:p w:rsidR="00C22965" w:rsidRDefault="00C22965"/>
                  </w:txbxContent>
                </v:textbox>
              </v:shape>
            </w:pict>
          </mc:Fallback>
        </mc:AlternateContent>
      </w:r>
      <w:r w:rsidR="00527F06">
        <w:rPr>
          <w:noProof/>
        </w:rPr>
        <mc:AlternateContent>
          <mc:Choice Requires="wps">
            <w:drawing>
              <wp:anchor distT="0" distB="0" distL="114300" distR="114300" simplePos="0" relativeHeight="251658752" behindDoc="0" locked="0" layoutInCell="1" allowOverlap="1" wp14:anchorId="0D115262" wp14:editId="6C92317F">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FBD88A" id="Rectangle 1073741877" o:spid="_x0000_s1026" style="position:absolute;margin-left:322pt;margin-top:13.25pt;width:60.25pt;height:60.25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59776" behindDoc="0" locked="0" layoutInCell="1" allowOverlap="1" wp14:anchorId="3F81C24F" wp14:editId="70081D33">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B0CB60" id="Rectangle 1073741878" o:spid="_x0000_s1026" style="position:absolute;margin-left:328.75pt;margin-top:20.65pt;width:60.25pt;height:60.2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49536" behindDoc="0" locked="0" layoutInCell="1" allowOverlap="1" wp14:anchorId="025518D4" wp14:editId="15A634B1">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9972F2" id="Parallelogram 1073741867" o:spid="_x0000_s1026" type="#_x0000_t7" style="position:absolute;margin-left:178.75pt;margin-top:9.85pt;width:42.25pt;height:73.55pt;z-index:2516495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0560" behindDoc="0" locked="0" layoutInCell="1" allowOverlap="1" wp14:anchorId="24401C35" wp14:editId="4A86E6AF">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236DF4A" id="Parallelogram 1073741868" o:spid="_x0000_s1026" type="#_x0000_t7" style="position:absolute;margin-left:185.5pt;margin-top:9.7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1584" behindDoc="0" locked="0" layoutInCell="1" allowOverlap="1" wp14:anchorId="344CA1B7" wp14:editId="7AE4B0A9">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7C5BDE" id="Parallelogram 1073741866" o:spid="_x0000_s1026" type="#_x0000_t7" style="position:absolute;margin-left:191.85pt;margin-top:9.8pt;width:42.25pt;height:73.55pt;z-index:2516515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3632" behindDoc="0" locked="0" layoutInCell="1" allowOverlap="1" wp14:anchorId="325A32AA" wp14:editId="4956738E">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DFDC06" id="Parallelogram 1073741871" o:spid="_x0000_s1026" type="#_x0000_t7" style="position:absolute;margin-left:236.55pt;margin-top:10.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46464" behindDoc="0" locked="0" layoutInCell="1" allowOverlap="1" wp14:anchorId="149BF996" wp14:editId="3EC2B1A7">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B051A9" id="Parallelogram 1073741864" o:spid="_x0000_s1026" type="#_x0000_t7" style="position:absolute;margin-left:122.3pt;margin-top:8.35pt;width:42.25pt;height:73.55pt;z-index:2516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47488" behindDoc="0" locked="0" layoutInCell="1" allowOverlap="1" wp14:anchorId="4E263C6B" wp14:editId="2BE8AC2A">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22965" w:rsidRDefault="00C22965"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E263C6B" id="Parallelogram 1073741865" o:spid="_x0000_s1114" type="#_x0000_t7" style="position:absolute;left:0;text-align:left;margin-left:128.55pt;margin-top:8.35pt;width:42.25pt;height:73.55pt;z-index:251647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" filled="f" strokecolor="black [3213]" strokeweight="1pt">
                <v:textbox>
                  <w:txbxContent>
                    <w:p w:rsidR="00C22965" w:rsidRDefault="00C22965" w:rsidP="00D31B09">
                      <w:r>
                        <w:t>g</w:t>
                      </w:r>
                    </w:p>
                  </w:txbxContent>
                </v:textbox>
              </v:shape>
            </w:pict>
          </mc:Fallback>
        </mc:AlternateContent>
      </w:r>
    </w:p>
    <w:p w:rsidR="00FC45F1" w:rsidRDefault="00427C2F" w:rsidP="00D31B09">
      <w:r>
        <w:rPr>
          <w:noProof/>
        </w:rPr>
        <mc:AlternateContent>
          <mc:Choice Requires="wps">
            <w:drawing>
              <wp:anchor distT="0" distB="0" distL="114300" distR="114300" simplePos="0" relativeHeight="251994624" behindDoc="0" locked="0" layoutInCell="1" allowOverlap="1" wp14:anchorId="18219230" wp14:editId="5AF2077D">
                <wp:simplePos x="0" y="0"/>
                <wp:positionH relativeFrom="column">
                  <wp:posOffset>3179638</wp:posOffset>
                </wp:positionH>
                <wp:positionV relativeFrom="paragraph">
                  <wp:posOffset>108650</wp:posOffset>
                </wp:positionV>
                <wp:extent cx="628530" cy="251358"/>
                <wp:effectExtent l="0" t="0" r="17780" b="0"/>
                <wp:wrapNone/>
                <wp:docPr id="1073741949" name="Rectangle 1073741949"/>
                <wp:cNvGraphicFramePr/>
                <a:graphic xmlns:a="http://schemas.openxmlformats.org/drawingml/2006/main">
                  <a:graphicData uri="http://schemas.microsoft.com/office/word/2010/wordprocessingShape">
                    <wps:wsp>
                      <wps:cNvSpPr/>
                      <wps:spPr>
                        <a:xfrm rot="16585992">
                          <a:off x="0" y="0"/>
                          <a:ext cx="628530" cy="25135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6D4CE0" w:rsidRDefault="00C22965" w:rsidP="00427C2F">
                            <w:pPr>
                              <w:jc w:val="center"/>
                              <w:rPr>
                                <w:color w:val="000000" w:themeColor="text1"/>
                              </w:rPr>
                            </w:pPr>
                            <w:r w:rsidRPr="006D4CE0">
                              <w:rPr>
                                <w:color w:val="000000" w:themeColor="text1"/>
                              </w:rPr>
                              <w:t>CFC7</w:t>
                            </w:r>
                          </w:p>
                          <w:p w:rsidR="00C22965" w:rsidRPr="006D4CE0" w:rsidRDefault="00C22965" w:rsidP="00427C2F">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219230" id="Rectangle 1073741949" o:spid="_x0000_s1115" style="position:absolute;left:0;text-align:left;margin-left:250.35pt;margin-top:8.55pt;width:49.5pt;height:19.8pt;rotation:-5476634fd;z-index:25199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" filled="f" stroked="f" strokeweight="1pt">
                <v:textbox>
                  <w:txbxContent>
                    <w:p w:rsidR="00C22965" w:rsidRPr="006D4CE0" w:rsidRDefault="00C22965" w:rsidP="00427C2F">
                      <w:pPr>
                        <w:jc w:val="center"/>
                        <w:rPr>
                          <w:color w:val="000000" w:themeColor="text1"/>
                        </w:rPr>
                      </w:pPr>
                      <w:r w:rsidRPr="006D4CE0">
                        <w:rPr>
                          <w:color w:val="000000" w:themeColor="text1"/>
                        </w:rPr>
                        <w:t>CFC7</w:t>
                      </w:r>
                    </w:p>
                    <w:p w:rsidR="00C22965" w:rsidRPr="006D4CE0" w:rsidRDefault="00C22965" w:rsidP="00427C2F">
                      <w:pPr>
                        <w:jc w:val="center"/>
                        <w:rPr>
                          <w:color w:val="000000" w:themeColor="text1"/>
                        </w:rPr>
                      </w:pPr>
                    </w:p>
                  </w:txbxContent>
                </v:textbox>
              </v:rect>
            </w:pict>
          </mc:Fallback>
        </mc:AlternateContent>
      </w:r>
      <w:r w:rsidR="00D364D3">
        <w:rPr>
          <w:noProof/>
        </w:rPr>
        <mc:AlternateContent>
          <mc:Choice Requires="wps">
            <w:drawing>
              <wp:anchor distT="0" distB="0" distL="114300" distR="114300" simplePos="0" relativeHeight="251657728" behindDoc="0" locked="0" layoutInCell="1" allowOverlap="1" wp14:anchorId="12162E44" wp14:editId="77F990BC">
                <wp:simplePos x="0" y="0"/>
                <wp:positionH relativeFrom="column">
                  <wp:posOffset>1278444</wp:posOffset>
                </wp:positionH>
                <wp:positionV relativeFrom="paragraph">
                  <wp:posOffset>184624</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6BA3282" id="Straight Arrow Connector 1073741876" o:spid="_x0000_s1026" type="#_x0000_t32" style="position:absolute;margin-left:100.65pt;margin-top:14.55pt;width:12.25pt;height:0;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" strokecolor="black [3213]" strokeweight=".5pt">
                <v:stroke endarrow="block" joinstyle="miter"/>
              </v:shape>
            </w:pict>
          </mc:Fallback>
        </mc:AlternateContent>
      </w:r>
      <w:r w:rsidR="00D364D3">
        <w:rPr>
          <w:noProof/>
        </w:rPr>
        <mc:AlternateContent>
          <mc:Choice Requires="wps">
            <w:drawing>
              <wp:anchor distT="0" distB="0" distL="114300" distR="114300" simplePos="0" relativeHeight="251661824" behindDoc="0" locked="0" layoutInCell="1" allowOverlap="1" wp14:anchorId="3C3278AE" wp14:editId="774C72C4">
                <wp:simplePos x="0" y="0"/>
                <wp:positionH relativeFrom="column">
                  <wp:posOffset>3731260</wp:posOffset>
                </wp:positionH>
                <wp:positionV relativeFrom="paragraph">
                  <wp:posOffset>208280</wp:posOffset>
                </wp:positionV>
                <wp:extent cx="297815"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78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4E3C31" id="Straight Arrow Connector 1073741880" o:spid="_x0000_s1026" type="#_x0000_t32" style="position:absolute;margin-left:293.8pt;margin-top:16.4pt;width:23.45pt;height:0;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" strokecolor="black [3213]" strokeweight=".5pt">
                <v:stroke endarrow="block" joinstyle="miter"/>
              </v:shape>
            </w:pict>
          </mc:Fallback>
        </mc:AlternateContent>
      </w:r>
      <w:r w:rsidR="00B27CA2">
        <w:rPr>
          <w:noProof/>
        </w:rPr>
        <mc:AlternateContent>
          <mc:Choice Requires="wps">
            <w:drawing>
              <wp:anchor distT="0" distB="0" distL="114300" distR="114300" simplePos="0" relativeHeight="251690496" behindDoc="0" locked="0" layoutInCell="1" allowOverlap="1" wp14:anchorId="4ADBB4F3" wp14:editId="69B9AFE8">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C22965" w:rsidRDefault="00C22965" w:rsidP="00BF3C81">
                            <w:pPr>
                              <w:jc w:val="center"/>
                            </w:pPr>
                            <w:r>
                              <w:t>COBbox Regressor</w:t>
                            </w:r>
                          </w:p>
                          <w:p w:rsidR="00C22965" w:rsidRDefault="00C22965" w:rsidP="00BF3C81"/>
                          <w:p w:rsidR="00C22965" w:rsidRDefault="00C22965" w:rsidP="00D31B09">
                            <w:r>
                              <w:t>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BB4F3" id="Text Box 174" o:spid="_x0000_s1116" type="#_x0000_t202" style="position:absolute;left:0;text-align:left;margin-left:184.45pt;margin-top:10.95pt;width:55.55pt;height:21.9pt;rotation:-5372542fd;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NGAOLlPAgAAkwQAAA4AAAAAAAAAAAAAAAAALgIAAGRycy9lMm9Eb2MueG1sUEsBAi0A&#10;FAAGAAgAAAAhAMYrN+HjAAAACgEAAA8AAAAAAAAAAAAAAAAAqQQAAGRycy9kb3ducmV2LnhtbFBL&#10;BQYAAAAABAAEAPMAAAC5BQAAAAA=&#10;" fillcolor="white [3201]" stroked="f" strokeweight=".5pt">
                <v:textbox>
                  <w:txbxContent>
                    <w:p w:rsidR="00C22965" w:rsidRDefault="00C22965" w:rsidP="00BF3C81">
                      <w:pPr>
                        <w:jc w:val="center"/>
                      </w:pPr>
                      <w:r>
                        <w:t>COBbox Regressor</w:t>
                      </w:r>
                    </w:p>
                    <w:p w:rsidR="00C22965" w:rsidRDefault="00C22965" w:rsidP="00BF3C81"/>
                    <w:p w:rsidR="00C22965" w:rsidRDefault="00C22965" w:rsidP="00D31B09">
                      <w:r>
                        <w:t>NV3</w:t>
                      </w:r>
                    </w:p>
                  </w:txbxContent>
                </v:textbox>
                <w10:wrap anchorx="margin"/>
              </v:shape>
            </w:pict>
          </mc:Fallback>
        </mc:AlternateContent>
      </w:r>
      <w:r w:rsidR="00813095">
        <w:rPr>
          <w:noProof/>
        </w:rPr>
        <mc:AlternateContent>
          <mc:Choice Requires="wps">
            <w:drawing>
              <wp:anchor distT="0" distB="0" distL="114300" distR="114300" simplePos="0" relativeHeight="251689472" behindDoc="0" locked="0" layoutInCell="1" allowOverlap="1" wp14:anchorId="139E4B20" wp14:editId="3AB4B70F">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C22965" w:rsidRPr="00B27CA2" w:rsidRDefault="00C22965"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E4B20" id="Text Box 173" o:spid="_x0000_s1117" type="#_x0000_t202" style="position:absolute;left:0;text-align:left;margin-left:134.65pt;margin-top:5.95pt;width:47.15pt;height:25.05pt;rotation:-5523531fd;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BQmxWrTwIAAJMEAAAOAAAAAAAAAAAAAAAAAC4CAABkcnMvZTJvRG9jLnhtbFBLAQItABQABgAI&#10;AAAAIQAzBhjM3gAAAAoBAAAPAAAAAAAAAAAAAAAAAKkEAABkcnMvZG93bnJldi54bWxQSwUGAAAA&#10;AAQABADzAAAAtAUAAAAA&#10;" fillcolor="white [3201]" stroked="f" strokeweight=".5pt">
                <v:textbox>
                  <w:txbxContent>
                    <w:p w:rsidR="00C22965" w:rsidRPr="00B27CA2" w:rsidRDefault="00C22965" w:rsidP="00D31B09">
                      <w:r w:rsidRPr="00B27CA2">
                        <w:t>CONV1</w:t>
                      </w:r>
                    </w:p>
                  </w:txbxContent>
                </v:textbox>
              </v:shape>
            </w:pict>
          </mc:Fallback>
        </mc:AlternateContent>
      </w:r>
      <w:r w:rsidR="00527F06">
        <w:rPr>
          <w:noProof/>
        </w:rPr>
        <mc:AlternateContent>
          <mc:Choice Requires="wps">
            <w:drawing>
              <wp:anchor distT="0" distB="0" distL="114300" distR="114300" simplePos="0" relativeHeight="251660800" behindDoc="0" locked="0" layoutInCell="1" allowOverlap="1" wp14:anchorId="41DF8946" wp14:editId="37A21F91">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959358" id="Rectangle 1073741879" o:spid="_x0000_s1026" style="position:absolute;margin-left:335.95pt;margin-top:1.3pt;width:60.25pt;height:60.2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56704" behindDoc="0" locked="0" layoutInCell="1" allowOverlap="1" wp14:anchorId="61A1CF0C" wp14:editId="1790E33E">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F3A5DF7" id="Straight Connector 1073741875" o:spid="_x0000_s1026" style="position:absolute;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5680" behindDoc="0" locked="0" layoutInCell="1" allowOverlap="1" wp14:anchorId="2C6A79DF" wp14:editId="0BD22A45">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F0A90C" id="Straight Connector 1073741872" o:spid="_x0000_s1026" style="position:absolute;z-index:251655680;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78208" behindDoc="0" locked="0" layoutInCell="1" allowOverlap="1" wp14:anchorId="18AC4CC5" wp14:editId="2509E1C8">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23AFAB" id="Straight Connector 108" o:spid="_x0000_s1026" style="position:absolute;flip:x;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77184" behindDoc="0" locked="0" layoutInCell="1" allowOverlap="1" wp14:anchorId="072782B0" wp14:editId="11CD42ED">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0474FF4" id="Straight Connector 107" o:spid="_x0000_s1026" style="position:absolute;z-index:251677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5549FE" w:rsidP="00D31B09">
      <w:pPr>
        <w:rPr>
          <w:b/>
          <w:bCs/>
        </w:rPr>
      </w:pPr>
      <w:r>
        <w:rPr>
          <w:noProof/>
        </w:rPr>
        <mc:AlternateContent>
          <mc:Choice Requires="wps">
            <w:drawing>
              <wp:anchor distT="0" distB="0" distL="114300" distR="114300" simplePos="0" relativeHeight="251993600" behindDoc="0" locked="0" layoutInCell="1" allowOverlap="1" wp14:anchorId="0A8D3F4A" wp14:editId="67C1AE68">
                <wp:simplePos x="0" y="0"/>
                <wp:positionH relativeFrom="column">
                  <wp:posOffset>123092</wp:posOffset>
                </wp:positionH>
                <wp:positionV relativeFrom="paragraph">
                  <wp:posOffset>168959</wp:posOffset>
                </wp:positionV>
                <wp:extent cx="888023" cy="404446"/>
                <wp:effectExtent l="0" t="0" r="0" b="0"/>
                <wp:wrapNone/>
                <wp:docPr id="1073741948" name="Rectangle 1073741948"/>
                <wp:cNvGraphicFramePr/>
                <a:graphic xmlns:a="http://schemas.openxmlformats.org/drawingml/2006/main">
                  <a:graphicData uri="http://schemas.microsoft.com/office/word/2010/wordprocessingShape">
                    <wps:wsp>
                      <wps:cNvSpPr/>
                      <wps:spPr>
                        <a:xfrm>
                          <a:off x="0" y="0"/>
                          <a:ext cx="888023" cy="40444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6D4CE0" w:rsidRDefault="00C22965" w:rsidP="005549FE">
                            <w:pPr>
                              <w:jc w:val="center"/>
                              <w:rPr>
                                <w:color w:val="000000" w:themeColor="text1"/>
                              </w:rPr>
                            </w:pPr>
                            <w:r w:rsidRPr="006D4CE0">
                              <w:rPr>
                                <w:color w:val="000000" w:themeColor="text1"/>
                              </w:rPr>
                              <w:t>InpuFC6</w:t>
                            </w:r>
                          </w:p>
                          <w:p w:rsidR="00C22965" w:rsidRDefault="00C22965" w:rsidP="005549F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8D3F4A" id="Rectangle 1073741948" o:spid="_x0000_s1118" style="position:absolute;left:0;text-align:left;margin-left:9.7pt;margin-top:13.3pt;width:69.9pt;height:31.85pt;z-index:25199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" filled="f" stroked="f" strokeweight="1pt">
                <v:textbox>
                  <w:txbxContent>
                    <w:p w:rsidR="00C22965" w:rsidRPr="006D4CE0" w:rsidRDefault="00C22965" w:rsidP="005549FE">
                      <w:pPr>
                        <w:jc w:val="center"/>
                        <w:rPr>
                          <w:color w:val="000000" w:themeColor="text1"/>
                        </w:rPr>
                      </w:pPr>
                      <w:r w:rsidRPr="006D4CE0">
                        <w:rPr>
                          <w:color w:val="000000" w:themeColor="text1"/>
                        </w:rPr>
                        <w:t>InpuFC6</w:t>
                      </w:r>
                    </w:p>
                    <w:p w:rsidR="00C22965" w:rsidRDefault="00C22965" w:rsidP="005549FE">
                      <w:pPr>
                        <w:jc w:val="center"/>
                      </w:pPr>
                    </w:p>
                  </w:txbxContent>
                </v:textbox>
              </v:rect>
            </w:pict>
          </mc:Fallback>
        </mc:AlternateContent>
      </w:r>
      <w:r w:rsidR="00B07F11">
        <w:rPr>
          <w:noProof/>
        </w:rPr>
        <mc:AlternateContent>
          <mc:Choice Requires="wps">
            <w:drawing>
              <wp:anchor distT="0" distB="0" distL="114300" distR="114300" simplePos="0" relativeHeight="251637248" behindDoc="0" locked="0" layoutInCell="1" allowOverlap="1" wp14:anchorId="0C4CB249" wp14:editId="75606093">
                <wp:simplePos x="0" y="0"/>
                <wp:positionH relativeFrom="page">
                  <wp:posOffset>2561237</wp:posOffset>
                </wp:positionH>
                <wp:positionV relativeFrom="paragraph">
                  <wp:posOffset>195651</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C22965" w:rsidRDefault="00C22965" w:rsidP="00BF3C81">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4CB249" id="Text Box 1073741852" o:spid="_x0000_s1119" type="#_x0000_t202" style="position:absolute;left:0;text-align:left;margin-left:201.65pt;margin-top:15.4pt;width:151.85pt;height:45.35pt;z-index:251637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hHDTQIAAJMEAAAOAAAAZHJzL2Uyb0RvYy54bWysVE1v2zAMvQ/YfxB0X2yncZ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" fillcolor="white [3201]" stroked="f" strokeweight=".5pt">
                <v:textbox>
                  <w:txbxContent>
                    <w:p w:rsidR="00C22965" w:rsidRDefault="00C22965" w:rsidP="00BF3C81">
                      <w:pPr>
                        <w:spacing w:line="240" w:lineRule="auto"/>
                        <w:jc w:val="center"/>
                      </w:pPr>
                      <w:r>
                        <w:t>Layers from Backboned Model</w:t>
                      </w:r>
                    </w:p>
                  </w:txbxContent>
                </v:textbox>
                <w10:wrap anchorx="page"/>
              </v:shape>
            </w:pict>
          </mc:Fallback>
        </mc:AlternateContent>
      </w:r>
      <w:r w:rsidR="000F5B6C">
        <w:rPr>
          <w:noProof/>
        </w:rPr>
        <mc:AlternateContent>
          <mc:Choice Requires="wps">
            <w:drawing>
              <wp:anchor distT="0" distB="0" distL="114300" distR="114300" simplePos="0" relativeHeight="251638272" behindDoc="0" locked="0" layoutInCell="1" allowOverlap="1" wp14:anchorId="0D65E13D" wp14:editId="187EA220">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C22965" w:rsidRDefault="00C22965" w:rsidP="0067548D">
                            <w:pPr>
                              <w:spacing w:line="240" w:lineRule="auto"/>
                              <w:jc w:val="center"/>
                            </w:pPr>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65E13D" id="Text Box 1073741853" o:spid="_x0000_s1120" type="#_x0000_t202" style="position:absolute;left:0;text-align:left;margin-left:313.2pt;margin-top:13.6pt;width:103.3pt;height:45.4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" fillcolor="white [3201]" stroked="f" strokeweight=".5pt">
                <v:textbox>
                  <w:txbxContent>
                    <w:p w:rsidR="00C22965" w:rsidRDefault="00C22965" w:rsidP="0067548D">
                      <w:pPr>
                        <w:spacing w:line="240" w:lineRule="auto"/>
                        <w:jc w:val="center"/>
                      </w:pPr>
                      <w:r>
                        <w:t>Conv Feature Maps</w:t>
                      </w:r>
                    </w:p>
                  </w:txbxContent>
                </v:textbox>
              </v:shape>
            </w:pict>
          </mc:Fallback>
        </mc:AlternateContent>
      </w:r>
    </w:p>
    <w:p w:rsidR="000F5B6C" w:rsidRDefault="00BF3C81" w:rsidP="00D31B09">
      <w:r>
        <w:rPr>
          <w:noProof/>
        </w:rPr>
        <mc:AlternateContent>
          <mc:Choice Requires="wps">
            <w:drawing>
              <wp:anchor distT="0" distB="0" distL="114300" distR="114300" simplePos="0" relativeHeight="251668992" behindDoc="0" locked="0" layoutInCell="1" allowOverlap="1" wp14:anchorId="4D1E6B9C" wp14:editId="23130C2D">
                <wp:simplePos x="0" y="0"/>
                <wp:positionH relativeFrom="margin">
                  <wp:align>right</wp:align>
                </wp:positionH>
                <wp:positionV relativeFrom="paragraph">
                  <wp:posOffset>347437</wp:posOffset>
                </wp:positionV>
                <wp:extent cx="1079863" cy="0"/>
                <wp:effectExtent l="0" t="0" r="25400" b="19050"/>
                <wp:wrapNone/>
                <wp:docPr id="96" name="Straight Connector 96"/>
                <wp:cNvGraphicFramePr/>
                <a:graphic xmlns:a="http://schemas.openxmlformats.org/drawingml/2006/main">
                  <a:graphicData uri="http://schemas.microsoft.com/office/word/2010/wordprocessingShape">
                    <wps:wsp>
                      <wps:cNvCnPr/>
                      <wps:spPr>
                        <a:xfrm flipH="1">
                          <a:off x="0" y="0"/>
                          <a:ext cx="10798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4B7A16" id="Straight Connector 96" o:spid="_x0000_s1026" style="position:absolute;flip:x;z-index:2516689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3.85pt,27.35pt" to="118.9pt,2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" strokecolor="black [3213]" strokeweight=".5pt">
                <v:stroke joinstyle="miter"/>
                <w10:wrap anchorx="margin"/>
              </v:line>
            </w:pict>
          </mc:Fallback>
        </mc:AlternateContent>
      </w:r>
      <w:r w:rsidR="00BB5EDB">
        <w:rPr>
          <w:noProof/>
        </w:rPr>
        <mc:AlternateContent>
          <mc:Choice Requires="wps">
            <w:drawing>
              <wp:anchor distT="0" distB="0" distL="114300" distR="114300" simplePos="0" relativeHeight="251670016" behindDoc="0" locked="0" layoutInCell="1" allowOverlap="1" wp14:anchorId="2CC6DF48" wp14:editId="6470AB30">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6CE068" id="Straight Connector 97" o:spid="_x0000_s1026" style="position:absolute;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4352" behindDoc="0" locked="0" layoutInCell="1" allowOverlap="1" wp14:anchorId="51644F11" wp14:editId="103A17F8">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FCBFA38" id="Group 134" o:spid="_x0000_s1026" style="position:absolute;margin-left:252.8pt;margin-top:17.25pt;width:17.95pt;height:107.2pt;z-index:25168435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5376" behindDoc="0" locked="0" layoutInCell="1" allowOverlap="1" wp14:anchorId="1FB641F0" wp14:editId="2E0C5A8C">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A1961F9" id="Group 139" o:spid="_x0000_s1026" style="position:absolute;margin-left:219.15pt;margin-top:17.25pt;width:17.95pt;height:107.2pt;z-index:251685376"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79232" behindDoc="0" locked="0" layoutInCell="1" allowOverlap="1" wp14:anchorId="2AFA75D7" wp14:editId="65878FCC">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31268E" id="Straight Arrow Connector 112" o:spid="_x0000_s1026" type="#_x0000_t32" style="position:absolute;margin-left:179.2pt;margin-top:22.75pt;width:39.9pt;height:23.5pt;flip:x y;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3872" behindDoc="0" locked="0" layoutInCell="1" allowOverlap="1" wp14:anchorId="1CA46505" wp14:editId="69C43779">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5C049D" id="Rectangle 69" o:spid="_x0000_s1026" style="position:absolute;margin-left:316.65pt;margin-top:18.25pt;width:87.65pt;height:45.3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4112" behindDoc="0" locked="0" layoutInCell="1" allowOverlap="1" wp14:anchorId="279101D0" wp14:editId="00FF4EC6">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C22965" w:rsidRDefault="00C22965" w:rsidP="00BF3C81">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101D0" id="Text Box 104" o:spid="_x0000_s1121" type="#_x0000_t202" style="position:absolute;left:0;text-align:left;margin-left:93.3pt;margin-top:12.05pt;width:84.5pt;height:21.9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" fillcolor="white [3201]" strokeweight=".5pt">
                <v:textbox>
                  <w:txbxContent>
                    <w:p w:rsidR="00C22965" w:rsidRDefault="00C22965" w:rsidP="00BF3C81">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87424" behindDoc="0" locked="0" layoutInCell="1" allowOverlap="1" wp14:anchorId="5D7DBCF9" wp14:editId="3BC77B65">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36BE19" id="Oval 168" o:spid="_x0000_s1026" style="position:absolute;margin-left:226.15pt;margin-top:5.45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86400" behindDoc="0" locked="0" layoutInCell="1" allowOverlap="1" wp14:anchorId="6ED595F3" wp14:editId="12E67754">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C29B6C" id="Oval 154" o:spid="_x0000_s1026" style="position:absolute;margin-left:226.5pt;margin-top:14.35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3328" behindDoc="0" locked="0" layoutInCell="1" allowOverlap="1" wp14:anchorId="2E7C824C" wp14:editId="799F5A99">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0F7C37" id="Oval 125" o:spid="_x0000_s1026" style="position:absolute;margin-left:259.25pt;margin-top:12.9pt;width:3.6pt;height:3.6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2304" behindDoc="0" locked="0" layoutInCell="1" allowOverlap="1" wp14:anchorId="71639A3D" wp14:editId="1520FD57">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F8DFB3" id="Oval 124" o:spid="_x0000_s1026" style="position:absolute;margin-left:259pt;margin-top:4.8pt;width:3.6pt;height:3.6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0256" behindDoc="0" locked="0" layoutInCell="1" allowOverlap="1" wp14:anchorId="2DA3AABA" wp14:editId="7AD97D47">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888494" id="Straight Arrow Connector 113" o:spid="_x0000_s1026" type="#_x0000_t32" style="position:absolute;margin-left:177.65pt;margin-top:19.7pt;width:41.4pt;height:22.5pt;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76160" behindDoc="0" locked="0" layoutInCell="1" allowOverlap="1" wp14:anchorId="04A81996" wp14:editId="3FEA4EA8">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6C64A7" id="Straight Arrow Connector 106" o:spid="_x0000_s1026" type="#_x0000_t32" style="position:absolute;margin-left:272.3pt;margin-top:13.4pt;width:45.1pt;height:0;flip:x;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3088" behindDoc="0" locked="0" layoutInCell="1" allowOverlap="1" wp14:anchorId="1AD86198" wp14:editId="7A24C088">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BEE19E" id="Straight Arrow Connector 102" o:spid="_x0000_s1026" type="#_x0000_t32" style="position:absolute;margin-left:404.6pt;margin-top:12.7pt;width:21.6pt;height:0;flip:x;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39296" behindDoc="0" locked="0" layoutInCell="1" allowOverlap="1" wp14:anchorId="6EFB2A13" wp14:editId="348A00BB">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C22965" w:rsidRDefault="00C22965" w:rsidP="00BF3C81">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FB2A13" id="Text Box 1073741854" o:spid="_x0000_s1122" type="#_x0000_t202" style="position:absolute;left:0;text-align:left;margin-left:323.4pt;margin-top:.6pt;width:75.15pt;height:26.6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" fillcolor="white [3201]" stroked="f" strokeweight=".5pt">
                <v:textbox>
                  <w:txbxContent>
                    <w:p w:rsidR="00C22965" w:rsidRDefault="00C22965" w:rsidP="00BF3C81">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88448" behindDoc="0" locked="0" layoutInCell="1" allowOverlap="1" wp14:anchorId="2D4ADA14" wp14:editId="2B9D0A6F">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FE6553" id="Oval 172" o:spid="_x0000_s1026" style="position:absolute;margin-left:224.85pt;margin-top:17.6pt;width:6.25pt;height:6.2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1280" behindDoc="0" locked="0" layoutInCell="1" allowOverlap="1" wp14:anchorId="42A5FDA5" wp14:editId="75007B0E">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795F76" id="Oval 119" o:spid="_x0000_s1026" style="position:absolute;margin-left:258.5pt;margin-top:17.55pt;width:6.25pt;height:6.2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5136" behindDoc="0" locked="0" layoutInCell="1" allowOverlap="1" wp14:anchorId="2E7DB94E" wp14:editId="283AAA7F">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C22965" w:rsidRDefault="00C22965" w:rsidP="00BF3C81">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DB94E" id="Text Box 105" o:spid="_x0000_s1123" type="#_x0000_t202" style="position:absolute;left:0;text-align:left;margin-left:93.35pt;margin-top:1.15pt;width:84.25pt;height:21.6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RZ0zFFICAACtBAAADgAAAAAAAAAAAAAAAAAuAgAAZHJzL2Uyb0RvYy54bWxQSwECLQAUAAYA&#10;CAAAACEAiDTuItwAAAAIAQAADwAAAAAAAAAAAAAAAACsBAAAZHJzL2Rvd25yZXYueG1sUEsFBgAA&#10;AAAEAAQA8wAAALUFAAAAAA==&#10;" fillcolor="white [3201]" strokeweight=".5pt">
                <v:textbox>
                  <w:txbxContent>
                    <w:p w:rsidR="00C22965" w:rsidRDefault="00C22965" w:rsidP="00BF3C81">
                      <w:pPr>
                        <w:jc w:val="center"/>
                      </w:pPr>
                      <w:r>
                        <w:t>Bbox Regressor</w:t>
                      </w:r>
                    </w:p>
                  </w:txbxContent>
                </v:textbox>
                <w10:wrap anchorx="margin"/>
              </v:shape>
            </w:pict>
          </mc:Fallback>
        </mc:AlternateContent>
      </w:r>
    </w:p>
    <w:p w:rsidR="000F5B6C" w:rsidRDefault="005549FE" w:rsidP="00D31B09">
      <w:pPr>
        <w:rPr>
          <w:b/>
          <w:bCs/>
        </w:rPr>
      </w:pPr>
      <w:r>
        <w:rPr>
          <w:noProof/>
        </w:rPr>
        <mc:AlternateContent>
          <mc:Choice Requires="wps">
            <w:drawing>
              <wp:anchor distT="0" distB="0" distL="114300" distR="114300" simplePos="0" relativeHeight="251641344" behindDoc="0" locked="0" layoutInCell="1" allowOverlap="1" wp14:anchorId="6DAB96B6" wp14:editId="6AC1B661">
                <wp:simplePos x="0" y="0"/>
                <wp:positionH relativeFrom="rightMargin">
                  <wp:posOffset>-3049905</wp:posOffset>
                </wp:positionH>
                <wp:positionV relativeFrom="paragraph">
                  <wp:posOffset>208670</wp:posOffset>
                </wp:positionV>
                <wp:extent cx="457200" cy="33782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820"/>
                        </a:xfrm>
                        <a:prstGeom prst="rect">
                          <a:avLst/>
                        </a:prstGeom>
                        <a:solidFill>
                          <a:schemeClr val="lt1"/>
                        </a:solidFill>
                        <a:ln w="6350">
                          <a:noFill/>
                        </a:ln>
                      </wps:spPr>
                      <wps:txbx>
                        <w:txbxContent>
                          <w:p w:rsidR="00C22965" w:rsidRDefault="00C22965" w:rsidP="00BF3C81">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AB96B6" id="Text Box 1073741856" o:spid="_x0000_s1124" type="#_x0000_t202" style="position:absolute;left:0;text-align:left;margin-left:-240.15pt;margin-top:16.45pt;width:36pt;height:26.6pt;z-index:251641344;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" fillcolor="white [3201]" stroked="f" strokeweight=".5pt">
                <v:textbox>
                  <w:txbxContent>
                    <w:p w:rsidR="00C22965" w:rsidRDefault="00C22965" w:rsidP="00BF3C81">
                      <w:pPr>
                        <w:jc w:val="center"/>
                      </w:pPr>
                      <w:r>
                        <w:t>FC7</w:t>
                      </w:r>
                    </w:p>
                  </w:txbxContent>
                </v:textbox>
                <w10:wrap anchorx="margin"/>
              </v:shape>
            </w:pict>
          </mc:Fallback>
        </mc:AlternateContent>
      </w:r>
      <w:r w:rsidR="00813095">
        <w:rPr>
          <w:noProof/>
        </w:rPr>
        <mc:AlternateContent>
          <mc:Choice Requires="wps">
            <w:drawing>
              <wp:anchor distT="0" distB="0" distL="114300" distR="114300" simplePos="0" relativeHeight="251640320" behindDoc="0" locked="0" layoutInCell="1" allowOverlap="1" wp14:anchorId="247EA798" wp14:editId="29F02B77">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C22965" w:rsidRDefault="00C22965" w:rsidP="00BF3C81">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47EA798" id="Text Box 1073741855" o:spid="_x0000_s1125" type="#_x0000_t202" style="position:absolute;left:0;text-align:left;margin-left:242.9pt;margin-top:18.5pt;width:36pt;height:26.6pt;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Bp&#10;giDiSgIAAJIEAAAOAAAAAAAAAAAAAAAAAC4CAABkcnMvZTJvRG9jLnhtbFBLAQItABQABgAIAAAA&#10;IQB0LeS14AAAAAkBAAAPAAAAAAAAAAAAAAAAAKQEAABkcnMvZG93bnJldi54bWxQSwUGAAAAAAQA&#10;BADzAAAAsQUAAAAA&#10;" fillcolor="white [3201]" stroked="f" strokeweight=".5pt">
                <v:textbox>
                  <w:txbxContent>
                    <w:p w:rsidR="00C22965" w:rsidRDefault="00C22965" w:rsidP="00BF3C81">
                      <w:pPr>
                        <w:jc w:val="center"/>
                      </w:pPr>
                      <w:r>
                        <w:t>FC6</w:t>
                      </w:r>
                    </w:p>
                  </w:txbxContent>
                </v:textbox>
                <w10:wrap anchorx="margin"/>
              </v:shape>
            </w:pict>
          </mc:Fallback>
        </mc:AlternateContent>
      </w:r>
    </w:p>
    <w:p w:rsidR="00C4710D" w:rsidRPr="003B5942" w:rsidRDefault="00C4710D" w:rsidP="003B5942"/>
    <w:p w:rsidR="0021642C" w:rsidRDefault="00822863" w:rsidP="00D31B09">
      <w:r>
        <w:rPr>
          <w:noProof/>
        </w:rPr>
        <mc:AlternateContent>
          <mc:Choice Requires="wps">
            <w:drawing>
              <wp:anchor distT="0" distB="0" distL="114300" distR="114300" simplePos="0" relativeHeight="251777536" behindDoc="0" locked="0" layoutInCell="1" allowOverlap="1" wp14:anchorId="7DC04560" wp14:editId="54326936">
                <wp:simplePos x="0" y="0"/>
                <wp:positionH relativeFrom="margin">
                  <wp:align>left</wp:align>
                </wp:positionH>
                <wp:positionV relativeFrom="paragraph">
                  <wp:posOffset>1220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C22965" w:rsidRPr="005B489B" w:rsidRDefault="00C22965" w:rsidP="00294FCD">
                            <w:pPr>
                              <w:pStyle w:val="Caption"/>
                            </w:pPr>
                            <w:bookmarkStart w:id="134" w:name="_Toc523735298"/>
                            <w:bookmarkStart w:id="135" w:name="_Toc524625281"/>
                            <w:bookmarkStart w:id="136" w:name="_Toc52540509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Flowchart of the Faster-</w:t>
                            </w:r>
                            <w:r w:rsidRPr="0091252D">
                              <w:t>region CNN approach</w:t>
                            </w:r>
                            <w:bookmarkEnd w:id="134"/>
                            <w:bookmarkEnd w:id="135"/>
                            <w:r>
                              <w:t>. In this image, the required layers and the structures of the faster RCNN is represented which indicate the flow of data in the framework.</w:t>
                            </w:r>
                            <w:bookmarkEnd w:id="13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C04560" id="Text Box 50" o:spid="_x0000_s1126" type="#_x0000_t202" style="position:absolute;left:0;text-align:left;margin-left:0;margin-top:.95pt;width:467.25pt;height:.05pt;z-index:2517775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" stroked="f">
                <v:textbox style="mso-fit-shape-to-text:t" inset="0,0,0,0">
                  <w:txbxContent>
                    <w:p w:rsidR="00C22965" w:rsidRPr="005B489B" w:rsidRDefault="00C22965" w:rsidP="00294FCD">
                      <w:pPr>
                        <w:pStyle w:val="Caption"/>
                      </w:pPr>
                      <w:bookmarkStart w:id="137" w:name="_Toc523735298"/>
                      <w:bookmarkStart w:id="138" w:name="_Toc524625281"/>
                      <w:bookmarkStart w:id="139" w:name="_Toc52540509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Flowchart of the Faster-</w:t>
                      </w:r>
                      <w:r w:rsidRPr="0091252D">
                        <w:t>region CNN approach</w:t>
                      </w:r>
                      <w:bookmarkEnd w:id="137"/>
                      <w:bookmarkEnd w:id="138"/>
                      <w:r>
                        <w:t>. In this image, the required layers and the structures of the faster RCNN is represented which indicate the flow of data in the framework.</w:t>
                      </w:r>
                      <w:bookmarkEnd w:id="139"/>
                      <w:r>
                        <w:t xml:space="preserve"> </w:t>
                      </w:r>
                    </w:p>
                  </w:txbxContent>
                </v:textbox>
                <w10:wrap anchorx="margin"/>
              </v:shape>
            </w:pict>
          </mc:Fallback>
        </mc:AlternateContent>
      </w:r>
    </w:p>
    <w:p w:rsidR="0021642C" w:rsidRDefault="0021642C" w:rsidP="00D31B09"/>
    <w:p w:rsidR="0021642C" w:rsidRDefault="0021642C" w:rsidP="00C851FD">
      <w:r>
        <w:tab/>
      </w:r>
    </w:p>
    <w:p w:rsidR="00BC4701" w:rsidRDefault="00BC4701" w:rsidP="00C851FD"/>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EndPr/>
        <w:sdtContent>
          <w:r w:rsidR="00CC61B1">
            <w:fldChar w:fldCharType="begin"/>
          </w:r>
          <w:r w:rsidR="00B8294D">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ktMjFUMTg6MDY6MzMiLCJQcm9qZWN0Ijp7IiRyZWYiOiI1In19LCJVc2VOdW1iZXJpbmdUeXBlT2ZQYXJlbnREb2N1bWVudCI6ZmFsc2V9XSwiRm9ybWF0dGVkVGV4dCI6eyIkaWQiOiIyNSIsIkNvdW50IjoxLCJUZXh0VW5pdHMiOlt7IiRpZCI6IjI2IiwiRm9udFN0eWxlIjp7IiRpZCI6IjI3IiwiTmV1dHJhbCI6dHJ1ZX0sIlJlYWRpbmdPcmRlciI6MSwiVGV4dCI6IlszMCwgMzRdIn1dfSwiVGFnIjoiQ2l0YXZpUGxhY2Vob2xkZXIjNjJhM2EzZjItNjkzYy00YWRlLThiMjktYjAxY2Q5NmQ1ODcxIiwiVGV4dCI6IlszMCwgMzRdIiwiV0FJVmVyc2lvbiI6IjYuMS4wLjAifQ==}</w:instrText>
          </w:r>
          <w:r w:rsidR="00CC61B1">
            <w:fldChar w:fldCharType="separate"/>
          </w:r>
          <w:r w:rsidR="000E712B">
            <w:t>[30, 34]</w:t>
          </w:r>
          <w:r w:rsidR="00CC61B1">
            <w:fldChar w:fldCharType="end"/>
          </w:r>
        </w:sdtContent>
      </w:sdt>
      <w:r w:rsidR="00D951EB" w:rsidRPr="00661E83">
        <w:t>.</w:t>
      </w:r>
      <w:r w:rsidR="00393A51">
        <w:t xml:space="preserve"> </w:t>
      </w:r>
    </w:p>
    <w:p w:rsidR="00FA4050" w:rsidRDefault="008F5292" w:rsidP="00053E09">
      <w:r w:rsidRPr="0099221B">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6011B3">
        <w:t xml:space="preserve">the test </w:t>
      </w:r>
      <w:r w:rsidR="003B6E86">
        <w:t>images</w:t>
      </w:r>
      <w:r w:rsidR="00914F94" w:rsidRPr="0099221B">
        <w:t>.</w:t>
      </w:r>
      <w:r w:rsidR="003B6E86">
        <w:t xml:space="preserve"> The a</w:t>
      </w:r>
      <w:r w:rsidR="00DD53F6">
        <w:t xml:space="preserve">verage precision diagram </w:t>
      </w:r>
      <w:r w:rsidR="00E815A8">
        <w:t>of a de</w:t>
      </w:r>
      <w:r w:rsidR="00342F83">
        <w:t xml:space="preserve">tector </w:t>
      </w:r>
      <w:r w:rsidR="00342F83">
        <w:lastRenderedPageBreak/>
        <w:t xml:space="preserve">trained </w:t>
      </w:r>
      <w:r w:rsidR="00E815A8">
        <w:t xml:space="preserve">with </w:t>
      </w:r>
      <w:r w:rsidR="00AE1C39">
        <w:t>88</w:t>
      </w:r>
      <w:r w:rsidR="00342F83">
        <w:t xml:space="preserve"> image</w:t>
      </w:r>
      <w:r w:rsidR="00B33192">
        <w:t>s</w:t>
      </w:r>
      <w:r w:rsidR="00342F83">
        <w:t xml:space="preserve"> </w:t>
      </w:r>
      <w:r w:rsidR="003B6E86">
        <w:t>is shown in Figure 3</w:t>
      </w:r>
      <w:r w:rsidR="00401C4F">
        <w:t>.</w:t>
      </w:r>
      <w:r w:rsidR="006011B3">
        <w:t>15</w:t>
      </w:r>
      <w:r w:rsidR="00DD53F6">
        <w:t>. Also, t</w:t>
      </w:r>
      <w:r w:rsidR="000B3040">
        <w:t xml:space="preserve">he Figure </w:t>
      </w:r>
      <w:r w:rsidR="00053E09">
        <w:t>3</w:t>
      </w:r>
      <w:r w:rsidR="000B3040">
        <w:t>.1</w:t>
      </w:r>
      <w:r w:rsidR="006011B3">
        <w:t>6</w:t>
      </w:r>
      <w:r w:rsidR="00B33192">
        <w:t xml:space="preserve"> represents the</w:t>
      </w:r>
      <w:r w:rsidR="00DD53F6">
        <w:t xml:space="preserve"> result of the</w:t>
      </w:r>
      <w:r w:rsidR="00B33192">
        <w:t xml:space="preserve"> automatic detection of the Z-</w:t>
      </w:r>
      <w:r w:rsidR="006011B3">
        <w:t>frame</w:t>
      </w:r>
      <w:r w:rsidR="00B33192">
        <w:t xml:space="preserve"> </w:t>
      </w:r>
      <w:r w:rsidR="00DD53F6">
        <w:t xml:space="preserve">marker </w:t>
      </w:r>
      <w:r w:rsidR="00AE1C39">
        <w:t>employing</w:t>
      </w:r>
      <w:r w:rsidR="00B33192">
        <w:t xml:space="preserve"> the</w:t>
      </w:r>
      <w:r w:rsidR="00BA7151">
        <w:t xml:space="preserve"> trained</w:t>
      </w:r>
      <w:r w:rsidR="00B33192">
        <w:t xml:space="preserve"> detector. </w:t>
      </w:r>
    </w:p>
    <w:p w:rsidR="00D576DC" w:rsidRDefault="00D576DC" w:rsidP="00D31B09"/>
    <w:p w:rsidR="00070660" w:rsidRDefault="00B27528" w:rsidP="00070660">
      <w:pPr>
        <w:keepNext/>
        <w:jc w:val="center"/>
      </w:pPr>
      <w:bookmarkStart w:id="140" w:name="_Toc523735299"/>
      <w:r>
        <w:rPr>
          <w:noProof/>
        </w:rPr>
        <w:drawing>
          <wp:inline distT="0" distB="0" distL="0" distR="0" wp14:anchorId="2CFB27D7" wp14:editId="3A343A2C">
            <wp:extent cx="5886713" cy="50063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rotWithShape="1">
                    <a:blip r:embed="rId58">
                      <a:extLst>
                        <a:ext uri="{28A0092B-C50C-407E-A947-70E740481C1C}">
                          <a14:useLocalDpi xmlns:a14="http://schemas.microsoft.com/office/drawing/2010/main" val="0"/>
                        </a:ext>
                      </a:extLst>
                    </a:blip>
                    <a:srcRect l="5119" r="6693"/>
                    <a:stretch/>
                  </pic:blipFill>
                  <pic:spPr bwMode="auto">
                    <a:xfrm>
                      <a:off x="0" y="0"/>
                      <a:ext cx="5887152" cy="5006713"/>
                    </a:xfrm>
                    <a:prstGeom prst="rect">
                      <a:avLst/>
                    </a:prstGeom>
                    <a:ln>
                      <a:noFill/>
                    </a:ln>
                    <a:extLst>
                      <a:ext uri="{53640926-AAD7-44D8-BBD7-CCE9431645EC}">
                        <a14:shadowObscured xmlns:a14="http://schemas.microsoft.com/office/drawing/2010/main"/>
                      </a:ext>
                    </a:extLst>
                  </pic:spPr>
                </pic:pic>
              </a:graphicData>
            </a:graphic>
          </wp:inline>
        </w:drawing>
      </w:r>
    </w:p>
    <w:p w:rsidR="00070660" w:rsidRDefault="00070660" w:rsidP="00251888">
      <w:pPr>
        <w:pStyle w:val="Caption"/>
      </w:pPr>
    </w:p>
    <w:p w:rsidR="00D576DC" w:rsidRPr="00FC795E" w:rsidRDefault="00D5451B" w:rsidP="00F575F3">
      <w:pPr>
        <w:pStyle w:val="Caption"/>
      </w:pPr>
      <w:bookmarkStart w:id="141" w:name="_Toc525405097"/>
      <w:r>
        <w:t xml:space="preserve">Figure </w:t>
      </w:r>
      <w:r w:rsidR="00494A48">
        <w:fldChar w:fldCharType="begin"/>
      </w:r>
      <w:r w:rsidR="00494A48">
        <w:instrText xml:space="preserve"> STYLEREF 1 \s </w:instrText>
      </w:r>
      <w:r w:rsidR="00494A48">
        <w:fldChar w:fldCharType="separate"/>
      </w:r>
      <w:r w:rsidR="00487544">
        <w:rPr>
          <w:cs/>
        </w:rPr>
        <w:t>‎</w:t>
      </w:r>
      <w:r w:rsidR="00487544">
        <w:t>3</w:t>
      </w:r>
      <w:r w:rsidR="00494A48">
        <w:fldChar w:fldCharType="end"/>
      </w:r>
      <w:r w:rsidR="00494A48">
        <w:t>.</w:t>
      </w:r>
      <w:r w:rsidR="00494A48">
        <w:fldChar w:fldCharType="begin"/>
      </w:r>
      <w:r w:rsidR="00494A48">
        <w:instrText xml:space="preserve"> SEQ Figure \* ARABIC \s 1 </w:instrText>
      </w:r>
      <w:r w:rsidR="00494A48">
        <w:fldChar w:fldCharType="separate"/>
      </w:r>
      <w:r w:rsidR="00487544">
        <w:t>15</w:t>
      </w:r>
      <w:r w:rsidR="00494A48">
        <w:fldChar w:fldCharType="end"/>
      </w:r>
      <w:r w:rsidR="00AE1C39">
        <w:t xml:space="preserve">: Precision and recall rate of the detector. The </w:t>
      </w:r>
      <w:r>
        <w:t xml:space="preserve">input data </w:t>
      </w:r>
      <w:r w:rsidR="0041645B">
        <w:t>includes</w:t>
      </w:r>
      <w:r>
        <w:t xml:space="preserve"> 88 images</w:t>
      </w:r>
      <w:r w:rsidR="0041645B">
        <w:t xml:space="preserve"> of the captured-MR images of the Z-frame</w:t>
      </w:r>
      <w:r>
        <w:t xml:space="preserve">, </w:t>
      </w:r>
      <w:r w:rsidR="00AE1C39">
        <w:t xml:space="preserve"> which </w:t>
      </w:r>
      <w:r>
        <w:t>60 percent</w:t>
      </w:r>
      <w:r w:rsidR="0041645B">
        <w:t xml:space="preserve"> of the images</w:t>
      </w:r>
      <w:r>
        <w:t xml:space="preserve"> </w:t>
      </w:r>
      <w:r w:rsidR="0041645B">
        <w:t>are</w:t>
      </w:r>
      <w:r w:rsidR="00AE1C39">
        <w:t xml:space="preserve"> randomly selected </w:t>
      </w:r>
      <w:r>
        <w:t xml:space="preserve">for </w:t>
      </w:r>
      <w:r w:rsidR="00AE1C39">
        <w:t xml:space="preserve">the </w:t>
      </w:r>
      <w:r>
        <w:t xml:space="preserve">training </w:t>
      </w:r>
      <w:r w:rsidR="00AE1C39">
        <w:t xml:space="preserve">procedure </w:t>
      </w:r>
      <w:r>
        <w:t>and 40 percent for testing</w:t>
      </w:r>
      <w:r w:rsidR="00F575F3">
        <w:t xml:space="preserve"> of the detector</w:t>
      </w:r>
      <w:r>
        <w:t>.</w:t>
      </w:r>
      <w:bookmarkEnd w:id="140"/>
      <w:r w:rsidR="00AE1C39">
        <w:t xml:space="preserve"> The precision of the detector is 35 percent</w:t>
      </w:r>
      <w:r w:rsidR="0041645B">
        <w:t xml:space="preserve">, </w:t>
      </w:r>
      <w:r w:rsidR="00F575F3">
        <w:t>which</w:t>
      </w:r>
      <w:r w:rsidR="0041645B">
        <w:t xml:space="preserve"> can be improved by adding more images to the dataset</w:t>
      </w:r>
      <w:r w:rsidR="00F575F3">
        <w:t xml:space="preserve"> and increasing t</w:t>
      </w:r>
      <w:r w:rsidR="000003EF">
        <w:t>he layers</w:t>
      </w:r>
      <w:r w:rsidR="00F575F3">
        <w:t xml:space="preserve"> of </w:t>
      </w:r>
      <w:r w:rsidR="002D37A4">
        <w:t xml:space="preserve">the </w:t>
      </w:r>
      <w:r w:rsidR="00F575F3">
        <w:t>convolutional network</w:t>
      </w:r>
      <w:r w:rsidR="0041645B">
        <w:t>.</w:t>
      </w:r>
      <w:bookmarkEnd w:id="141"/>
    </w:p>
    <w:p w:rsidR="003B5942" w:rsidRDefault="00D274C4" w:rsidP="00E10746">
      <w:r>
        <w:rPr>
          <w:noProof/>
        </w:rPr>
        <w:lastRenderedPageBreak/>
        <mc:AlternateContent>
          <mc:Choice Requires="wps">
            <w:drawing>
              <wp:anchor distT="0" distB="0" distL="114300" distR="114300" simplePos="0" relativeHeight="251899392" behindDoc="0" locked="0" layoutInCell="1" allowOverlap="1" wp14:anchorId="6CABF8F0" wp14:editId="1C79FB29">
                <wp:simplePos x="0" y="0"/>
                <wp:positionH relativeFrom="column">
                  <wp:posOffset>4183450</wp:posOffset>
                </wp:positionH>
                <wp:positionV relativeFrom="paragraph">
                  <wp:posOffset>2953243</wp:posOffset>
                </wp:positionV>
                <wp:extent cx="907415" cy="174625"/>
                <wp:effectExtent l="0" t="0" r="6985" b="0"/>
                <wp:wrapTopAndBottom/>
                <wp:docPr id="1073741954" name="Text Box 1073741954"/>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C22965" w:rsidRPr="00CF759E" w:rsidRDefault="00C22965"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ABF8F0" id="Text Box 1073741954" o:spid="_x0000_s1127" type="#_x0000_t202" style="position:absolute;left:0;text-align:left;margin-left:329.4pt;margin-top:232.55pt;width:71.45pt;height:13.7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" stroked="f">
                <v:textbox inset="0,0,0,0">
                  <w:txbxContent>
                    <w:p w:rsidR="00C22965" w:rsidRPr="00CF759E" w:rsidRDefault="00C22965" w:rsidP="00251888">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897344" behindDoc="0" locked="0" layoutInCell="1" allowOverlap="1" wp14:anchorId="3273F1FC" wp14:editId="25172837">
                <wp:simplePos x="0" y="0"/>
                <wp:positionH relativeFrom="column">
                  <wp:posOffset>1071386</wp:posOffset>
                </wp:positionH>
                <wp:positionV relativeFrom="paragraph">
                  <wp:posOffset>2948658</wp:posOffset>
                </wp:positionV>
                <wp:extent cx="893445" cy="174625"/>
                <wp:effectExtent l="0" t="0" r="1905" b="0"/>
                <wp:wrapTopAndBottom/>
                <wp:docPr id="1073741953" name="Text Box 107374195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73F1FC" id="Text Box 1073741953" o:spid="_x0000_s1128" type="#_x0000_t202" style="position:absolute;left:0;text-align:left;margin-left:84.35pt;margin-top:232.2pt;width:70.35pt;height:13.7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" stroked="f">
                <v:textbox inset="0,0,0,0">
                  <w:txbxContent>
                    <w:p w:rsidR="00C22965" w:rsidRPr="00CF759E" w:rsidRDefault="00C22965" w:rsidP="00251888">
                      <w:pPr>
                        <w:pStyle w:val="Caption"/>
                      </w:pPr>
                      <w:r>
                        <w:t>(</w:t>
                      </w:r>
                      <w:r w:rsidRPr="00CF759E">
                        <w:t>a</w:t>
                      </w:r>
                      <w:r>
                        <w:t>)</w:t>
                      </w:r>
                    </w:p>
                  </w:txbxContent>
                </v:textbox>
                <w10:wrap type="topAndBottom"/>
              </v:shape>
            </w:pict>
          </mc:Fallback>
        </mc:AlternateContent>
      </w:r>
      <w:r>
        <w:rPr>
          <w:noProof/>
        </w:rPr>
        <mc:AlternateContent>
          <mc:Choice Requires="wps">
            <w:drawing>
              <wp:anchor distT="0" distB="0" distL="114300" distR="114300" simplePos="0" relativeHeight="251779584" behindDoc="0" locked="0" layoutInCell="1" allowOverlap="1" wp14:anchorId="046E8D64" wp14:editId="2032ECC7">
                <wp:simplePos x="0" y="0"/>
                <wp:positionH relativeFrom="margin">
                  <wp:align>right</wp:align>
                </wp:positionH>
                <wp:positionV relativeFrom="paragraph">
                  <wp:posOffset>3310679</wp:posOffset>
                </wp:positionV>
                <wp:extent cx="57016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C22965" w:rsidRPr="00134C7D" w:rsidRDefault="00C22965" w:rsidP="004C4F05">
                            <w:pPr>
                              <w:pStyle w:val="Caption"/>
                            </w:pPr>
                            <w:bookmarkStart w:id="142" w:name="_Toc523735300"/>
                            <w:bookmarkStart w:id="143" w:name="_Toc524625283"/>
                            <w:bookmarkStart w:id="144" w:name="_Toc52540509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bookmarkEnd w:id="142"/>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6E8D64" id="Text Box 51" o:spid="_x0000_s1129" type="#_x0000_t202" style="position:absolute;left:0;text-align:left;margin-left:397.75pt;margin-top:260.7pt;width:448.95pt;height:.05pt;z-index:2517795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" stroked="f">
                <v:textbox style="mso-fit-shape-to-text:t" inset="0,0,0,0">
                  <w:txbxContent>
                    <w:p w:rsidR="00C22965" w:rsidRPr="00134C7D" w:rsidRDefault="00C22965" w:rsidP="004C4F05">
                      <w:pPr>
                        <w:pStyle w:val="Caption"/>
                      </w:pPr>
                      <w:bookmarkStart w:id="145" w:name="_Toc523735300"/>
                      <w:bookmarkStart w:id="146" w:name="_Toc524625283"/>
                      <w:bookmarkStart w:id="147" w:name="_Toc52540509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bookmarkEnd w:id="145"/>
                      <w:bookmarkEnd w:id="146"/>
                      <w:bookmarkEnd w:id="147"/>
                    </w:p>
                  </w:txbxContent>
                </v:textbox>
                <w10:wrap type="topAndBottom" anchorx="margin"/>
              </v:shape>
            </w:pict>
          </mc:Fallback>
        </mc:AlternateContent>
      </w:r>
      <w:r w:rsidR="002D37A4">
        <w:rPr>
          <w:noProof/>
        </w:rPr>
        <w:drawing>
          <wp:anchor distT="0" distB="0" distL="114300" distR="114300" simplePos="0" relativeHeight="251706880" behindDoc="0" locked="0" layoutInCell="1" allowOverlap="1" wp14:anchorId="5CB251A7" wp14:editId="3FF358D2">
            <wp:simplePos x="0" y="0"/>
            <wp:positionH relativeFrom="margin">
              <wp:align>left</wp:align>
            </wp:positionH>
            <wp:positionV relativeFrom="paragraph">
              <wp:posOffset>0</wp:posOffset>
            </wp:positionV>
            <wp:extent cx="2724150" cy="2834640"/>
            <wp:effectExtent l="0" t="0" r="0" b="381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59">
                      <a:extLst>
                        <a:ext uri="{28A0092B-C50C-407E-A947-70E740481C1C}">
                          <a14:useLocalDpi xmlns:a14="http://schemas.microsoft.com/office/drawing/2010/main" val="0"/>
                        </a:ext>
                      </a:extLst>
                    </a:blip>
                    <a:srcRect l="12630" t="4753" r="13583" b="10786"/>
                    <a:stretch/>
                  </pic:blipFill>
                  <pic:spPr bwMode="auto">
                    <a:xfrm>
                      <a:off x="0" y="0"/>
                      <a:ext cx="272415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D37A4">
        <w:rPr>
          <w:noProof/>
        </w:rPr>
        <w:drawing>
          <wp:anchor distT="0" distB="0" distL="114300" distR="114300" simplePos="0" relativeHeight="251705856" behindDoc="0" locked="0" layoutInCell="1" allowOverlap="1" wp14:anchorId="75A3525E" wp14:editId="159BD770">
            <wp:simplePos x="0" y="0"/>
            <wp:positionH relativeFrom="margin">
              <wp:align>right</wp:align>
            </wp:positionH>
            <wp:positionV relativeFrom="paragraph">
              <wp:posOffset>424</wp:posOffset>
            </wp:positionV>
            <wp:extent cx="2807649" cy="2834640"/>
            <wp:effectExtent l="0" t="0" r="0" b="381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60">
                      <a:extLst>
                        <a:ext uri="{28A0092B-C50C-407E-A947-70E740481C1C}">
                          <a14:useLocalDpi xmlns:a14="http://schemas.microsoft.com/office/drawing/2010/main" val="0"/>
                        </a:ext>
                      </a:extLst>
                    </a:blip>
                    <a:srcRect l="13129" t="4914" r="13084" b="11028"/>
                    <a:stretch/>
                  </pic:blipFill>
                  <pic:spPr bwMode="auto">
                    <a:xfrm>
                      <a:off x="0" y="0"/>
                      <a:ext cx="2807649"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10746" w:rsidRDefault="00E10746" w:rsidP="00E10746"/>
    <w:p w:rsidR="002A02D7" w:rsidRDefault="002A02D7" w:rsidP="003B5942">
      <w:pPr>
        <w:pStyle w:val="Heading4"/>
        <w:spacing w:before="0"/>
      </w:pPr>
      <w:bookmarkStart w:id="148" w:name="_Toc525387384"/>
      <w:r>
        <w:t>Noise removal of</w:t>
      </w:r>
      <w:r w:rsidR="00697ECE">
        <w:t xml:space="preserve"> the MR-</w:t>
      </w:r>
      <w:r>
        <w:t>images</w:t>
      </w:r>
      <w:bookmarkEnd w:id="148"/>
    </w:p>
    <w:p w:rsidR="002A02D7" w:rsidRDefault="00937A5D" w:rsidP="00EC5F5A">
      <w:r>
        <w:t>As it is explained in</w:t>
      </w:r>
      <w:r w:rsidR="006D4805">
        <w:t xml:space="preserve"> the</w:t>
      </w:r>
      <w:r>
        <w:t xml:space="preserve"> </w:t>
      </w:r>
      <w:r w:rsidR="00426986">
        <w:t>literature survey</w:t>
      </w:r>
      <w:r w:rsidR="00B1167E">
        <w:t xml:space="preserve"> (section </w:t>
      </w:r>
      <w:r w:rsidR="00B1167E">
        <w:fldChar w:fldCharType="begin"/>
      </w:r>
      <w:r w:rsidR="00B1167E">
        <w:instrText xml:space="preserve"> REF _Ref525138354 \n \h </w:instrText>
      </w:r>
      <w:r w:rsidR="00B1167E">
        <w:fldChar w:fldCharType="separate"/>
      </w:r>
      <w:r w:rsidR="00B1167E">
        <w:rPr>
          <w:rFonts w:hint="cs"/>
          <w:cs/>
        </w:rPr>
        <w:t>‎</w:t>
      </w:r>
      <w:r w:rsidR="00B1167E">
        <w:t>2.1</w:t>
      </w:r>
      <w:r w:rsidR="00B1167E">
        <w:fldChar w:fldCharType="end"/>
      </w:r>
      <w:r w:rsidR="00B1167E">
        <w:t>)</w:t>
      </w:r>
      <w:r>
        <w:t>, i</w:t>
      </w:r>
      <w:r w:rsidR="00BE17B4">
        <w:t>n magnetic resonance</w:t>
      </w:r>
      <w:r w:rsidR="00AC6401">
        <w:t xml:space="preserve"> images, noise is commonly </w:t>
      </w:r>
      <w:r w:rsidR="004744D0">
        <w:t>represented by means of a Rician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3E09B5">
        <w:t>I</w:t>
      </w:r>
      <w:r w:rsidR="00833353">
        <w:t xml:space="preserve"> </w:t>
      </w:r>
      <w:r w:rsidR="00752E69">
        <w:t>data</w:t>
      </w:r>
      <w:r w:rsidR="004744D0">
        <w:t>.</w:t>
      </w:r>
      <w:r w:rsidR="00EB5DCA">
        <w:t xml:space="preserve"> T</w:t>
      </w:r>
      <w:r w:rsidR="001C19FD">
        <w:t xml:space="preserve">his noise </w:t>
      </w:r>
      <w:r w:rsidR="008B089F">
        <w:t xml:space="preserve">affects the </w:t>
      </w:r>
      <w:r w:rsidR="006D4805">
        <w:t>performance</w:t>
      </w:r>
      <w:r w:rsidR="008B089F">
        <w:t xml:space="preserve"> of </w:t>
      </w:r>
      <w:r w:rsidR="00697602">
        <w:t xml:space="preserve">the </w:t>
      </w:r>
      <w:r w:rsidR="008B089F">
        <w:t xml:space="preserve">processing </w:t>
      </w:r>
      <w:r w:rsidR="00B1167E">
        <w:t xml:space="preserve">techniques applied on </w:t>
      </w:r>
      <w:r w:rsidR="00697602">
        <w:t>the MR</w:t>
      </w:r>
      <w:r w:rsidR="00B1167E">
        <w:t>-</w:t>
      </w:r>
      <w:r w:rsidR="00FF2B52">
        <w:t>images</w:t>
      </w:r>
      <w:r w:rsidR="00697602">
        <w:t>, such as registration, segmentation, and localization</w:t>
      </w:r>
      <w:r w:rsidR="001D7EF9">
        <w:t xml:space="preserve"> </w:t>
      </w:r>
      <w:sdt>
        <w:sdtPr>
          <w:alias w:val="Don't edit this field"/>
          <w:tag w:val="CitaviPlaceholder#afd48f50-f5be-4186-b520-079c6debe927"/>
          <w:id w:val="-416475087"/>
          <w:placeholder>
            <w:docPart w:val="DefaultPlaceholder_-1854013440"/>
          </w:placeholder>
        </w:sdtPr>
        <w:sdtEndPr/>
        <w:sdtContent>
          <w:r w:rsidR="001D7EF9">
            <w:fldChar w:fldCharType="begin"/>
          </w:r>
          <w:r w:rsidR="00B8294D">
            <w:instrText>ADDIN CitaviPlaceholder{eyIkaWQiOiIxIiwiRW50cmllcyI6W3siJGlkIjoiMiIsIklkIjoiODA5OGU1MTUtZDE5Mi00YTdjLTg3YWQtMmIxYmI1OWU5YWRmIiwiUmFuZ2VMZW5ndGgiOjQ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NV0ifV19LCJUYWciOiJDaXRhdmlQbGFjZWhvbGRlciNhZmQ0OGY1MC1mNWJlLTQxODYtYjUyMC0wNzljNmRlYmU5MjciLCJUZXh0IjoiWzM1XSIsIldBSVZlcnNpb24iOiI2LjEuMC4wIn0=}</w:instrText>
          </w:r>
          <w:r w:rsidR="001D7EF9">
            <w:fldChar w:fldCharType="separate"/>
          </w:r>
          <w:r w:rsidR="000E712B">
            <w:t>[35]</w:t>
          </w:r>
          <w:r w:rsidR="001D7EF9">
            <w:fldChar w:fldCharType="end"/>
          </w:r>
        </w:sdtContent>
      </w:sdt>
      <w:r w:rsidR="00697602">
        <w:t>.</w:t>
      </w:r>
      <w:r w:rsidR="00BE17B4">
        <w:t xml:space="preserve"> </w:t>
      </w:r>
      <w:r w:rsidR="003E241A">
        <w:t>During the noise removal process</w:t>
      </w:r>
      <w:r w:rsidR="00BE17B4">
        <w:t>,</w:t>
      </w:r>
      <w:r w:rsidR="003823C7">
        <w:t xml:space="preserve"> </w:t>
      </w:r>
      <w:r w:rsidR="00BE17B4">
        <w:t xml:space="preserve">a </w:t>
      </w:r>
      <w:r w:rsidR="00993DFB">
        <w:t>tradeoff between</w:t>
      </w:r>
      <w:r w:rsidR="006C4AE7">
        <w:t xml:space="preserve"> the</w:t>
      </w:r>
      <w:r w:rsidR="00993DFB">
        <w:t xml:space="preserve"> noise reduction and</w:t>
      </w:r>
      <w:r w:rsidR="00D06D0E">
        <w:t xml:space="preserve"> the </w:t>
      </w:r>
      <w:r w:rsidR="00844576">
        <w:t>preservation o</w:t>
      </w:r>
      <w:r w:rsidR="00FA465A">
        <w:t>f the</w:t>
      </w:r>
      <w:r w:rsidR="006C4AE7">
        <w:t xml:space="preserve"> relevant </w:t>
      </w:r>
      <w:r w:rsidR="00993DFB">
        <w:t xml:space="preserve">features </w:t>
      </w:r>
      <w:r w:rsidR="006C4AE7">
        <w:t xml:space="preserve">in the image </w:t>
      </w:r>
      <w:r w:rsidR="00DD6DF1">
        <w:t>must</w:t>
      </w:r>
      <w:r w:rsidR="00DF440F">
        <w:t xml:space="preserve"> be </w:t>
      </w:r>
      <w:r w:rsidR="006F57F3">
        <w:t>considered.</w:t>
      </w:r>
      <w:r w:rsidR="00000E11">
        <w:t xml:space="preserve"> </w:t>
      </w:r>
      <w:r w:rsidR="003823C7">
        <w:t>Consequently,</w:t>
      </w:r>
      <w:r w:rsidR="00AE09A4">
        <w:t xml:space="preserve"> in this project,</w:t>
      </w:r>
      <w:r w:rsidR="006C4AE7">
        <w:t xml:space="preserve"> </w:t>
      </w:r>
      <w:r w:rsidR="003823C7">
        <w:t>dif</w:t>
      </w:r>
      <w:r w:rsidR="000D0914">
        <w:t>ferent</w:t>
      </w:r>
      <w:r w:rsidR="00675F41">
        <w:t xml:space="preserve"> </w:t>
      </w:r>
      <w:r w:rsidR="000D0914">
        <w:t>noise removal methods have</w:t>
      </w:r>
      <w:r w:rsidR="003823C7">
        <w:t xml:space="preserve"> been</w:t>
      </w:r>
      <w:r w:rsidR="00600E4E">
        <w:t xml:space="preserve"> investigated</w:t>
      </w:r>
      <w:r w:rsidR="002127CE">
        <w:t xml:space="preserve"> </w:t>
      </w:r>
      <w:r w:rsidR="00AE09A4">
        <w:t>for the objective to</w:t>
      </w:r>
      <w:r w:rsidR="00600E4E">
        <w:t xml:space="preserve"> assess</w:t>
      </w:r>
      <w:r w:rsidR="002127CE">
        <w:t xml:space="preserve"> the</w:t>
      </w:r>
      <w:r w:rsidR="00600E4E">
        <w:t>ir accuracy</w:t>
      </w:r>
      <w:r w:rsidR="002127CE">
        <w:t xml:space="preserve"> </w:t>
      </w:r>
      <w:r w:rsidR="00EC5F5A">
        <w:t>for</w:t>
      </w:r>
      <w:r w:rsidR="00600E4E">
        <w:t xml:space="preserve"> suppressing the noise o</w:t>
      </w:r>
      <w:r w:rsidR="00EC5F5A">
        <w:t>f</w:t>
      </w:r>
      <w:r w:rsidR="00600E4E">
        <w:t xml:space="preserve"> the captured-MR images</w:t>
      </w:r>
      <w:r w:rsidR="00655DE2">
        <w:t>.</w:t>
      </w:r>
    </w:p>
    <w:p w:rsidR="00FF3A2A" w:rsidRDefault="00FF3A2A" w:rsidP="00DD6DF1"/>
    <w:p w:rsidR="0051436D" w:rsidRPr="00EC5F5A" w:rsidRDefault="00D56730" w:rsidP="00BE17B4">
      <w:pPr>
        <w:pStyle w:val="ListParagraph"/>
        <w:numPr>
          <w:ilvl w:val="0"/>
          <w:numId w:val="32"/>
        </w:numPr>
        <w:rPr>
          <w:rFonts w:asciiTheme="majorHAnsi" w:hAnsiTheme="majorHAnsi"/>
          <w:b/>
          <w:bCs/>
          <w:sz w:val="28"/>
          <w:szCs w:val="28"/>
        </w:rPr>
      </w:pPr>
      <w:r w:rsidRPr="00EC5F5A">
        <w:rPr>
          <w:rFonts w:asciiTheme="majorHAnsi" w:hAnsiTheme="majorHAnsi"/>
          <w:b/>
          <w:bCs/>
          <w:sz w:val="28"/>
          <w:szCs w:val="28"/>
        </w:rPr>
        <w:lastRenderedPageBreak/>
        <w:t>Image denoising</w:t>
      </w:r>
      <w:r w:rsidR="0051436D" w:rsidRPr="00EC5F5A">
        <w:rPr>
          <w:rFonts w:asciiTheme="majorHAnsi" w:hAnsiTheme="majorHAnsi"/>
          <w:b/>
          <w:bCs/>
          <w:sz w:val="28"/>
          <w:szCs w:val="28"/>
        </w:rPr>
        <w:t xml:space="preserve"> using Gaussian Smoothing Filter</w:t>
      </w:r>
    </w:p>
    <w:p w:rsidR="0051436D" w:rsidRDefault="0051436D" w:rsidP="009F46CC">
      <w:r>
        <w:t xml:space="preserve">The Gaussian filter is a type of </w:t>
      </w:r>
      <w:r w:rsidR="009F46CC">
        <w:t xml:space="preserve">the </w:t>
      </w:r>
      <w:r>
        <w:t>imag</w:t>
      </w:r>
      <w:r w:rsidR="009F46CC">
        <w:t>e-smoothing filter that</w:t>
      </w:r>
      <w:r>
        <w:t xml:space="preserve"> reduces</w:t>
      </w:r>
      <w:r w:rsidR="009F46CC">
        <w:t xml:space="preserve"> the</w:t>
      </w:r>
      <w:r>
        <w:t xml:space="preserve"> noise by blurring the image. </w:t>
      </w:r>
      <w:r w:rsidR="00436A93">
        <w:t>The</w:t>
      </w:r>
      <w:r>
        <w:t xml:space="preserve"> Gaussian function</w:t>
      </w:r>
      <w:r w:rsidR="00BF0047">
        <w:t xml:space="preserve"> that is defined in equation </w:t>
      </w:r>
      <w:r w:rsidR="008306EC">
        <w:t>3</w:t>
      </w:r>
      <w:r w:rsidR="00BF0047">
        <w:t>.</w:t>
      </w:r>
      <w:r w:rsidR="009F46CC">
        <w:t>7</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EndPr/>
        <w:sdtContent>
          <w:r w:rsidR="00155F6B">
            <w:rPr>
              <w:rFonts w:eastAsiaTheme="minorEastAsia"/>
            </w:rPr>
            <w:fldChar w:fldCharType="begin"/>
          </w:r>
          <w:r w:rsidR="00B8294D">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ktMjFUMTg6MDY6MzM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Nl0ifV19LCJUYWciOiJDaXRhdmlQbGFjZWhvbGRlciNkZmQ2NTQ4ZC05YTNmLTQzZmUtYmU1Ny1iYTVjZjIxNTRlMWMiLCJUZXh0IjoiWzM2XSIsIldBSVZlcnNpb24iOiI2LjEuMC4wIn0=}</w:instrText>
          </w:r>
          <w:r w:rsidR="00155F6B">
            <w:rPr>
              <w:rFonts w:eastAsiaTheme="minorEastAsia"/>
            </w:rPr>
            <w:fldChar w:fldCharType="separate"/>
          </w:r>
          <w:r w:rsidR="000E712B">
            <w:rPr>
              <w:rFonts w:eastAsiaTheme="minorEastAsia"/>
            </w:rPr>
            <w:t>[36]</w:t>
          </w:r>
          <w:r w:rsidR="00155F6B">
            <w:rPr>
              <w:rFonts w:eastAsiaTheme="minorEastAsia"/>
            </w:rPr>
            <w:fldChar w:fldCharType="end"/>
          </w:r>
        </w:sdtContent>
      </w:sdt>
      <w:r>
        <w:t xml:space="preserve">. </w:t>
      </w:r>
    </w:p>
    <w:p w:rsidR="00425BEF" w:rsidRDefault="00B72A09" w:rsidP="008306EC">
      <w:r>
        <w:tab/>
      </w:r>
      <w:r>
        <w:tab/>
      </w:r>
    </w:p>
    <w:p w:rsidR="008F782A" w:rsidRPr="001A5D64" w:rsidRDefault="008F782A" w:rsidP="009F46CC">
      <w:pPr>
        <w:pStyle w:val="Caption"/>
        <w:ind w:left="2880" w:firstLine="720"/>
      </w:pPr>
      <m:oMath>
        <m:r>
          <w:rPr>
            <w:rFonts w:ascii="Cambria Math" w:hAnsi="Cambria Math"/>
          </w:rPr>
          <m:t>G</m:t>
        </m:r>
        <m:d>
          <m:dPr>
            <m:ctrlPr>
              <w:rPr>
                <w:rFonts w:ascii="Cambria Math" w:hAnsi="Cambria Math"/>
              </w:rPr>
            </m:ctrlPr>
          </m:dPr>
          <m:e>
            <m:r>
              <w:rPr>
                <w:rFonts w:ascii="Cambria Math" w:hAnsi="Cambria Math"/>
              </w:rPr>
              <m:t>x,y</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π</m:t>
            </m:r>
            <m:sSup>
              <m:sSupPr>
                <m:ctrlPr>
                  <w:rPr>
                    <w:rFonts w:ascii="Cambria Math" w:hAnsi="Cambria Math"/>
                  </w:rPr>
                </m:ctrlPr>
              </m:sSupPr>
              <m:e>
                <m:r>
                  <w:rPr>
                    <w:rFonts w:ascii="Cambria Math" w:hAnsi="Cambria Math"/>
                  </w:rPr>
                  <m:t>σ</m:t>
                </m:r>
              </m:e>
              <m:sup>
                <m:r>
                  <w:rPr>
                    <w:rFonts w:ascii="Cambria Math" w:hAnsi="Cambria Math"/>
                  </w:rPr>
                  <m:t>2</m:t>
                </m:r>
              </m:sup>
            </m:sSup>
          </m:den>
        </m:f>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2</m:t>
                    </m:r>
                  </m:sup>
                </m:sSup>
              </m:num>
              <m:den>
                <m:r>
                  <w:rPr>
                    <w:rFonts w:ascii="Cambria Math" w:hAnsi="Cambria Math"/>
                  </w:rPr>
                  <m:t>2π</m:t>
                </m:r>
                <m:sSup>
                  <m:sSupPr>
                    <m:ctrlPr>
                      <w:rPr>
                        <w:rFonts w:ascii="Cambria Math" w:hAnsi="Cambria Math"/>
                      </w:rPr>
                    </m:ctrlPr>
                  </m:sSupPr>
                  <m:e>
                    <m:r>
                      <w:rPr>
                        <w:rFonts w:ascii="Cambria Math" w:hAnsi="Cambria Math"/>
                      </w:rPr>
                      <m:t>σ</m:t>
                    </m:r>
                  </m:e>
                  <m:sup>
                    <m:r>
                      <w:rPr>
                        <w:rFonts w:ascii="Cambria Math" w:hAnsi="Cambria Math"/>
                      </w:rPr>
                      <m:t>2</m:t>
                    </m:r>
                  </m:sup>
                </m:sSup>
              </m:den>
            </m:f>
          </m:sup>
        </m:sSup>
      </m:oMath>
      <w:r w:rsidR="00B72A09">
        <w:rPr>
          <w:rFonts w:eastAsiaTheme="minorEastAsia"/>
        </w:rPr>
        <w:tab/>
      </w:r>
      <w:r w:rsidR="00B72A09">
        <w:rPr>
          <w:rFonts w:eastAsiaTheme="minorEastAsia"/>
        </w:rPr>
        <w:tab/>
      </w:r>
      <w:r w:rsidR="00B72A09">
        <w:rPr>
          <w:rFonts w:eastAsiaTheme="minorEastAsia"/>
        </w:rPr>
        <w:tab/>
      </w:r>
      <w:r w:rsidR="009F46CC" w:rsidRPr="009F46CC">
        <w:rPr>
          <w:rFonts w:eastAsiaTheme="minorEastAsia"/>
          <w:i w:val="0"/>
          <w:iCs w:val="0"/>
        </w:rPr>
        <w:t>(</w:t>
      </w:r>
      <w:r w:rsidR="00562CE4">
        <w:rPr>
          <w:rFonts w:eastAsiaTheme="minorEastAsia"/>
          <w:i w:val="0"/>
          <w:iCs w:val="0"/>
        </w:rPr>
        <w:fldChar w:fldCharType="begin"/>
      </w:r>
      <w:r w:rsidR="00562CE4">
        <w:rPr>
          <w:rFonts w:eastAsiaTheme="minorEastAsia"/>
          <w:i w:val="0"/>
          <w:iCs w:val="0"/>
        </w:rPr>
        <w:instrText xml:space="preserve"> STYLEREF 1 \s </w:instrText>
      </w:r>
      <w:r w:rsidR="00562CE4">
        <w:rPr>
          <w:rFonts w:eastAsiaTheme="minorEastAsia"/>
          <w:i w:val="0"/>
          <w:iCs w:val="0"/>
        </w:rPr>
        <w:fldChar w:fldCharType="separate"/>
      </w:r>
      <w:r w:rsidR="00562CE4">
        <w:rPr>
          <w:rFonts w:eastAsiaTheme="minorEastAsia"/>
          <w:i w:val="0"/>
          <w:iCs w:val="0"/>
          <w:cs/>
        </w:rPr>
        <w:t>‎</w:t>
      </w:r>
      <w:r w:rsidR="00562CE4">
        <w:rPr>
          <w:rFonts w:eastAsiaTheme="minorEastAsia"/>
          <w:i w:val="0"/>
          <w:iCs w:val="0"/>
        </w:rPr>
        <w:t>3</w:t>
      </w:r>
      <w:r w:rsidR="00562CE4">
        <w:rPr>
          <w:rFonts w:eastAsiaTheme="minorEastAsia"/>
          <w:i w:val="0"/>
          <w:iCs w:val="0"/>
        </w:rPr>
        <w:fldChar w:fldCharType="end"/>
      </w:r>
      <w:r w:rsidR="00562CE4">
        <w:rPr>
          <w:rFonts w:eastAsiaTheme="minorEastAsia"/>
          <w:i w:val="0"/>
          <w:iCs w:val="0"/>
        </w:rPr>
        <w:t>.</w:t>
      </w:r>
      <w:r w:rsidR="00562CE4">
        <w:rPr>
          <w:rFonts w:eastAsiaTheme="minorEastAsia"/>
          <w:i w:val="0"/>
          <w:iCs w:val="0"/>
        </w:rPr>
        <w:fldChar w:fldCharType="begin"/>
      </w:r>
      <w:r w:rsidR="00562CE4">
        <w:rPr>
          <w:rFonts w:eastAsiaTheme="minorEastAsia"/>
          <w:i w:val="0"/>
          <w:iCs w:val="0"/>
        </w:rPr>
        <w:instrText xml:space="preserve"> SEQ Equation \* ARABIC \s 1 </w:instrText>
      </w:r>
      <w:r w:rsidR="00562CE4">
        <w:rPr>
          <w:rFonts w:eastAsiaTheme="minorEastAsia"/>
          <w:i w:val="0"/>
          <w:iCs w:val="0"/>
        </w:rPr>
        <w:fldChar w:fldCharType="separate"/>
      </w:r>
      <w:r w:rsidR="00562CE4">
        <w:rPr>
          <w:rFonts w:eastAsiaTheme="minorEastAsia"/>
          <w:i w:val="0"/>
          <w:iCs w:val="0"/>
        </w:rPr>
        <w:t>7</w:t>
      </w:r>
      <w:r w:rsidR="00562CE4">
        <w:rPr>
          <w:rFonts w:eastAsiaTheme="minorEastAsia"/>
          <w:i w:val="0"/>
          <w:iCs w:val="0"/>
        </w:rPr>
        <w:fldChar w:fldCharType="end"/>
      </w:r>
      <w:r w:rsidR="009F46CC" w:rsidRPr="009F46CC">
        <w:rPr>
          <w:rFonts w:eastAsiaTheme="minorEastAsia"/>
          <w:i w:val="0"/>
          <w:iCs w:val="0"/>
        </w:rPr>
        <w:t>)</w:t>
      </w:r>
    </w:p>
    <w:p w:rsidR="00425BEF" w:rsidRDefault="00425BEF" w:rsidP="00425BEF"/>
    <w:p w:rsidR="004049C2" w:rsidRDefault="00D27C71" w:rsidP="007555DF">
      <w:r>
        <w:t>The Gaussian</w:t>
      </w:r>
      <w:r w:rsidR="004049C2">
        <w:t xml:space="preserve"> smoothing filter</w:t>
      </w:r>
      <w:r w:rsidR="00533A25">
        <w:t xml:space="preserve"> based on the equation 3.7 is applied to the captured-MR </w:t>
      </w:r>
      <w:r w:rsidR="004049C2">
        <w:t>images</w:t>
      </w:r>
      <w:r>
        <w:t xml:space="preserve"> of the Z-frame</w:t>
      </w:r>
      <w:r w:rsidR="004049C2">
        <w:t xml:space="preserve"> to </w:t>
      </w:r>
      <w:r w:rsidR="00F25CAA">
        <w:t xml:space="preserve">suppress the Gaussian distributed noise. Figure </w:t>
      </w:r>
      <w:r w:rsidR="005579B2">
        <w:t>3.1</w:t>
      </w:r>
      <w:r w:rsidR="007555DF">
        <w:t>7</w:t>
      </w:r>
      <w:r w:rsidR="00F25CAA">
        <w:t xml:space="preserve"> shows the </w:t>
      </w:r>
      <w:r w:rsidR="000C3043">
        <w:t>image before and after filtering operation.</w:t>
      </w:r>
      <w:r w:rsidR="00F25CAA">
        <w:t xml:space="preserve"> </w:t>
      </w:r>
    </w:p>
    <w:p w:rsidR="003239A9" w:rsidRDefault="003239A9" w:rsidP="00757386"/>
    <w:p w:rsidR="00BF0047" w:rsidRDefault="007555DF" w:rsidP="00533A25">
      <w:pPr>
        <w:tabs>
          <w:tab w:val="left" w:pos="3591"/>
        </w:tabs>
      </w:pPr>
      <w:r>
        <w:rPr>
          <w:noProof/>
        </w:rPr>
        <w:drawing>
          <wp:anchor distT="0" distB="0" distL="114300" distR="114300" simplePos="0" relativeHeight="251694592" behindDoc="1" locked="0" layoutInCell="1" allowOverlap="1" wp14:anchorId="64987168" wp14:editId="474394AC">
            <wp:simplePos x="0" y="0"/>
            <wp:positionH relativeFrom="margin">
              <wp:align>left</wp:align>
            </wp:positionH>
            <wp:positionV relativeFrom="paragraph">
              <wp:posOffset>68793</wp:posOffset>
            </wp:positionV>
            <wp:extent cx="2834640" cy="2734672"/>
            <wp:effectExtent l="0" t="6985"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61">
                      <a:extLst>
                        <a:ext uri="{28A0092B-C50C-407E-A947-70E740481C1C}">
                          <a14:useLocalDpi xmlns:a14="http://schemas.microsoft.com/office/drawing/2010/main" val="0"/>
                        </a:ext>
                      </a:extLst>
                    </a:blip>
                    <a:srcRect l="16665" t="9697" r="16960" b="13665"/>
                    <a:stretch/>
                  </pic:blipFill>
                  <pic:spPr bwMode="auto">
                    <a:xfrm rot="5400000">
                      <a:off x="0" y="0"/>
                      <a:ext cx="2834640" cy="27346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rPr>
          <w:noProof/>
        </w:rPr>
        <w:drawing>
          <wp:anchor distT="0" distB="0" distL="114300" distR="114300" simplePos="0" relativeHeight="251693568" behindDoc="1" locked="0" layoutInCell="1" allowOverlap="1" wp14:anchorId="3FDD9713" wp14:editId="32F97D7C">
            <wp:simplePos x="0" y="0"/>
            <wp:positionH relativeFrom="margin">
              <wp:align>right</wp:align>
            </wp:positionH>
            <wp:positionV relativeFrom="paragraph">
              <wp:posOffset>53094</wp:posOffset>
            </wp:positionV>
            <wp:extent cx="2834640" cy="2786455"/>
            <wp:effectExtent l="5080" t="0" r="889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62">
                      <a:extLst>
                        <a:ext uri="{28A0092B-C50C-407E-A947-70E740481C1C}">
                          <a14:useLocalDpi xmlns:a14="http://schemas.microsoft.com/office/drawing/2010/main" val="0"/>
                        </a:ext>
                      </a:extLst>
                    </a:blip>
                    <a:srcRect l="16090" t="7246" r="17739" b="14907"/>
                    <a:stretch/>
                  </pic:blipFill>
                  <pic:spPr bwMode="auto">
                    <a:xfrm rot="5400000">
                      <a:off x="0" y="0"/>
                      <a:ext cx="2834640" cy="2786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tab/>
      </w:r>
    </w:p>
    <w:p w:rsidR="00570936" w:rsidRDefault="00570936" w:rsidP="00533A25">
      <w:pPr>
        <w:tabs>
          <w:tab w:val="left" w:pos="720"/>
          <w:tab w:val="right" w:pos="9026"/>
        </w:tabs>
      </w:pPr>
      <w:r>
        <w:tab/>
      </w:r>
      <w:r w:rsidR="00533A25">
        <w:tab/>
      </w:r>
    </w:p>
    <w:p w:rsidR="00570936" w:rsidRDefault="00570936" w:rsidP="00533A25">
      <w:pPr>
        <w:tabs>
          <w:tab w:val="left" w:pos="1316"/>
          <w:tab w:val="left" w:pos="7929"/>
        </w:tabs>
        <w:jc w:val="center"/>
      </w:pPr>
    </w:p>
    <w:p w:rsidR="00570936" w:rsidRDefault="000E21C4" w:rsidP="00533A25">
      <w:pPr>
        <w:tabs>
          <w:tab w:val="left" w:pos="720"/>
          <w:tab w:val="left" w:pos="1440"/>
          <w:tab w:val="left" w:pos="7467"/>
        </w:tabs>
      </w:pPr>
      <w:r>
        <w:tab/>
      </w:r>
      <w:r>
        <w:tab/>
      </w:r>
      <w:r w:rsidR="00533A25">
        <w:tab/>
      </w:r>
    </w:p>
    <w:p w:rsidR="00570936" w:rsidRDefault="008E767C" w:rsidP="008C78AC">
      <w:pPr>
        <w:tabs>
          <w:tab w:val="left" w:pos="720"/>
          <w:tab w:val="left" w:pos="3267"/>
          <w:tab w:val="left" w:pos="6104"/>
        </w:tabs>
      </w:pPr>
      <w:r>
        <w:tab/>
      </w:r>
      <w:r w:rsidR="008C78AC">
        <w:tab/>
      </w:r>
      <w:r w:rsidR="008C78AC">
        <w:tab/>
      </w:r>
    </w:p>
    <w:p w:rsidR="00570936" w:rsidRDefault="008E767C" w:rsidP="008C78AC">
      <w:pPr>
        <w:tabs>
          <w:tab w:val="left" w:pos="720"/>
          <w:tab w:val="left" w:pos="2687"/>
        </w:tabs>
      </w:pPr>
      <w:r>
        <w:tab/>
      </w:r>
      <w:r w:rsidR="008C78AC">
        <w:tab/>
      </w:r>
    </w:p>
    <w:p w:rsidR="00570936" w:rsidRDefault="00533A25" w:rsidP="00765EA3">
      <w:pPr>
        <w:tabs>
          <w:tab w:val="left" w:pos="3858"/>
        </w:tabs>
      </w:pPr>
      <w:r>
        <w:rPr>
          <w:noProof/>
        </w:rPr>
        <mc:AlternateContent>
          <mc:Choice Requires="wps">
            <w:drawing>
              <wp:anchor distT="0" distB="0" distL="114300" distR="114300" simplePos="0" relativeHeight="251901440" behindDoc="0" locked="0" layoutInCell="1" allowOverlap="1" wp14:anchorId="34222F18" wp14:editId="1E7581D0">
                <wp:simplePos x="0" y="0"/>
                <wp:positionH relativeFrom="column">
                  <wp:posOffset>1128536</wp:posOffset>
                </wp:positionH>
                <wp:positionV relativeFrom="paragraph">
                  <wp:posOffset>710213</wp:posOffset>
                </wp:positionV>
                <wp:extent cx="893445" cy="174625"/>
                <wp:effectExtent l="0" t="0" r="1905" b="0"/>
                <wp:wrapTopAndBottom/>
                <wp:docPr id="1073741897" name="Text Box 107374189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22F18" id="Text Box 1073741897" o:spid="_x0000_s1130" type="#_x0000_t202" style="position:absolute;left:0;text-align:left;margin-left:88.85pt;margin-top:55.9pt;width:70.35pt;height:13.75pt;z-index:2519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" stroked="f">
                <v:textbox inset="0,0,0,0">
                  <w:txbxContent>
                    <w:p w:rsidR="00C22965" w:rsidRPr="00CF759E" w:rsidRDefault="00C22965" w:rsidP="00251888">
                      <w:pPr>
                        <w:pStyle w:val="Caption"/>
                      </w:pPr>
                      <w:r>
                        <w:t>(</w:t>
                      </w:r>
                      <w:r w:rsidRPr="00CF759E">
                        <w:t>a</w:t>
                      </w:r>
                      <w:r>
                        <w:t>)</w:t>
                      </w:r>
                    </w:p>
                  </w:txbxContent>
                </v:textbox>
                <w10:wrap type="topAndBottom"/>
              </v:shape>
            </w:pict>
          </mc:Fallback>
        </mc:AlternateContent>
      </w:r>
      <w:r w:rsidR="00765EA3">
        <w:tab/>
      </w:r>
    </w:p>
    <w:p w:rsidR="00562A4D" w:rsidRDefault="00533A25" w:rsidP="004A1519">
      <w:pPr>
        <w:tabs>
          <w:tab w:val="left" w:pos="2258"/>
        </w:tabs>
        <w:rPr>
          <w:b/>
        </w:rPr>
      </w:pPr>
      <w:r>
        <w:rPr>
          <w:noProof/>
        </w:rPr>
        <mc:AlternateContent>
          <mc:Choice Requires="wps">
            <w:drawing>
              <wp:anchor distT="0" distB="0" distL="114300" distR="114300" simplePos="0" relativeHeight="251903488" behindDoc="0" locked="0" layoutInCell="1" allowOverlap="1" wp14:anchorId="577AACE1" wp14:editId="18470B42">
                <wp:simplePos x="0" y="0"/>
                <wp:positionH relativeFrom="column">
                  <wp:posOffset>4219646</wp:posOffset>
                </wp:positionH>
                <wp:positionV relativeFrom="paragraph">
                  <wp:posOffset>323497</wp:posOffset>
                </wp:positionV>
                <wp:extent cx="893445" cy="174625"/>
                <wp:effectExtent l="0" t="0" r="1905" b="0"/>
                <wp:wrapTopAndBottom/>
                <wp:docPr id="1073741923" name="Text Box 107374192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7AACE1" id="Text Box 1073741923" o:spid="_x0000_s1131" type="#_x0000_t202" style="position:absolute;left:0;text-align:left;margin-left:332.25pt;margin-top:25.45pt;width:70.35pt;height:13.75pt;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" stroked="f">
                <v:textbox inset="0,0,0,0">
                  <w:txbxContent>
                    <w:p w:rsidR="00C22965" w:rsidRPr="00CF759E" w:rsidRDefault="00C22965" w:rsidP="00251888">
                      <w:pPr>
                        <w:pStyle w:val="Caption"/>
                      </w:pPr>
                      <w:r>
                        <w:t>(b)</w:t>
                      </w:r>
                    </w:p>
                  </w:txbxContent>
                </v:textbox>
                <w10:wrap type="topAndBottom"/>
              </v:shape>
            </w:pict>
          </mc:Fallback>
        </mc:AlternateContent>
      </w:r>
      <w:r w:rsidR="004A1519">
        <w:rPr>
          <w:b/>
        </w:rPr>
        <w:tab/>
      </w:r>
    </w:p>
    <w:p w:rsidR="00562A4D" w:rsidRDefault="00533A25" w:rsidP="00D31B09">
      <w:pPr>
        <w:rPr>
          <w:b/>
        </w:rPr>
      </w:pPr>
      <w:r>
        <w:rPr>
          <w:noProof/>
        </w:rPr>
        <mc:AlternateContent>
          <mc:Choice Requires="wps">
            <w:drawing>
              <wp:anchor distT="0" distB="0" distL="114300" distR="114300" simplePos="0" relativeHeight="251783680" behindDoc="1" locked="0" layoutInCell="1" allowOverlap="1" wp14:anchorId="65B7607C" wp14:editId="46FD673D">
                <wp:simplePos x="0" y="0"/>
                <wp:positionH relativeFrom="margin">
                  <wp:align>left</wp:align>
                </wp:positionH>
                <wp:positionV relativeFrom="paragraph">
                  <wp:posOffset>391513</wp:posOffset>
                </wp:positionV>
                <wp:extent cx="5847644" cy="699911"/>
                <wp:effectExtent l="0" t="0" r="1270" b="5080"/>
                <wp:wrapNone/>
                <wp:docPr id="1073741846" name="Text Box 1073741846"/>
                <wp:cNvGraphicFramePr/>
                <a:graphic xmlns:a="http://schemas.openxmlformats.org/drawingml/2006/main">
                  <a:graphicData uri="http://schemas.microsoft.com/office/word/2010/wordprocessingShape">
                    <wps:wsp>
                      <wps:cNvSpPr txBox="1"/>
                      <wps:spPr>
                        <a:xfrm>
                          <a:off x="0" y="0"/>
                          <a:ext cx="5700889" cy="699911"/>
                        </a:xfrm>
                        <a:prstGeom prst="rect">
                          <a:avLst/>
                        </a:prstGeom>
                        <a:solidFill>
                          <a:prstClr val="white"/>
                        </a:solidFill>
                        <a:ln>
                          <a:noFill/>
                        </a:ln>
                      </wps:spPr>
                      <wps:txbx>
                        <w:txbxContent>
                          <w:p w:rsidR="00C22965" w:rsidRPr="005163E8" w:rsidRDefault="00C22965" w:rsidP="009F33A8">
                            <w:pPr>
                              <w:pStyle w:val="Caption"/>
                            </w:pPr>
                            <w:bookmarkStart w:id="149" w:name="_Toc523735302"/>
                            <w:bookmarkStart w:id="150" w:name="_Toc524625285"/>
                            <w:bookmarkStart w:id="151" w:name="_Toc52540509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a) The T1W image of the Z-frame marker which is acquired using the capture device and the AV converter. (b) Image (a) after denoising using Gaussian smoothing operation.</w:t>
                            </w:r>
                            <w:bookmarkEnd w:id="149"/>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B7607C" id="Text Box 1073741846" o:spid="_x0000_s1132" type="#_x0000_t202" style="position:absolute;left:0;text-align:left;margin-left:0;margin-top:30.85pt;width:460.45pt;height:55.1pt;z-index:-251532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" stroked="f">
                <v:textbox inset="0,0,0,0">
                  <w:txbxContent>
                    <w:p w:rsidR="00C22965" w:rsidRPr="005163E8" w:rsidRDefault="00C22965" w:rsidP="009F33A8">
                      <w:pPr>
                        <w:pStyle w:val="Caption"/>
                      </w:pPr>
                      <w:bookmarkStart w:id="152" w:name="_Toc523735302"/>
                      <w:bookmarkStart w:id="153" w:name="_Toc524625285"/>
                      <w:bookmarkStart w:id="154" w:name="_Toc52540509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a) The T1W image of the Z-frame marker which is acquired using the capture device and the AV converter. (b) Image (a) after denoising using Gaussian smoothing operation.</w:t>
                      </w:r>
                      <w:bookmarkEnd w:id="152"/>
                      <w:bookmarkEnd w:id="153"/>
                      <w:bookmarkEnd w:id="154"/>
                    </w:p>
                  </w:txbxContent>
                </v:textbox>
                <w10:wrap anchorx="margin"/>
              </v:shape>
            </w:pict>
          </mc:Fallback>
        </mc:AlternateContent>
      </w:r>
    </w:p>
    <w:p w:rsidR="00562A4D" w:rsidRDefault="00562A4D" w:rsidP="00D31B09">
      <w:pPr>
        <w:rPr>
          <w:b/>
        </w:rPr>
      </w:pPr>
    </w:p>
    <w:p w:rsidR="00814765" w:rsidRPr="000E21C4" w:rsidRDefault="00814765" w:rsidP="00D31B09"/>
    <w:p w:rsidR="002A02D7" w:rsidRPr="00EA2638" w:rsidRDefault="001863BD" w:rsidP="00765EA3">
      <w:pPr>
        <w:pStyle w:val="ListParagraph"/>
        <w:numPr>
          <w:ilvl w:val="0"/>
          <w:numId w:val="32"/>
        </w:numPr>
        <w:rPr>
          <w:rFonts w:asciiTheme="majorHAnsi" w:hAnsiTheme="majorHAnsi"/>
          <w:b/>
          <w:bCs/>
          <w:sz w:val="28"/>
          <w:szCs w:val="28"/>
        </w:rPr>
      </w:pPr>
      <w:r w:rsidRPr="00EA2638">
        <w:rPr>
          <w:rFonts w:asciiTheme="majorHAnsi" w:hAnsiTheme="majorHAnsi"/>
          <w:b/>
          <w:bCs/>
          <w:sz w:val="28"/>
          <w:szCs w:val="28"/>
        </w:rPr>
        <w:lastRenderedPageBreak/>
        <w:t>I</w:t>
      </w:r>
      <w:r w:rsidR="00D944EB" w:rsidRPr="00EA2638">
        <w:rPr>
          <w:rFonts w:asciiTheme="majorHAnsi" w:hAnsiTheme="majorHAnsi"/>
          <w:b/>
          <w:bCs/>
          <w:sz w:val="28"/>
          <w:szCs w:val="28"/>
        </w:rPr>
        <w:t>mage denoising</w:t>
      </w:r>
      <w:r w:rsidR="000F63A3" w:rsidRPr="00EA2638">
        <w:rPr>
          <w:rFonts w:asciiTheme="majorHAnsi" w:hAnsiTheme="majorHAnsi"/>
          <w:b/>
          <w:bCs/>
          <w:sz w:val="28"/>
          <w:szCs w:val="28"/>
        </w:rPr>
        <w:t xml:space="preserve"> using </w:t>
      </w:r>
      <w:r w:rsidR="00765EA3" w:rsidRPr="00EA2638">
        <w:rPr>
          <w:rFonts w:asciiTheme="majorHAnsi" w:hAnsiTheme="majorHAnsi"/>
          <w:b/>
          <w:bCs/>
          <w:sz w:val="28"/>
          <w:szCs w:val="28"/>
        </w:rPr>
        <w:t>W</w:t>
      </w:r>
      <w:r w:rsidR="000F63A3" w:rsidRPr="00EA2638">
        <w:rPr>
          <w:rFonts w:asciiTheme="majorHAnsi" w:hAnsiTheme="majorHAnsi"/>
          <w:b/>
          <w:bCs/>
          <w:sz w:val="28"/>
          <w:szCs w:val="28"/>
        </w:rPr>
        <w:t>avelets</w:t>
      </w:r>
      <w:r w:rsidR="00283E2B" w:rsidRPr="00EA2638">
        <w:rPr>
          <w:rFonts w:asciiTheme="majorHAnsi" w:hAnsiTheme="majorHAnsi"/>
          <w:b/>
          <w:bCs/>
          <w:sz w:val="28"/>
          <w:szCs w:val="28"/>
        </w:rPr>
        <w:t xml:space="preserve"> </w:t>
      </w:r>
    </w:p>
    <w:p w:rsidR="00136F18" w:rsidRDefault="006871C2" w:rsidP="00EB1148">
      <w:r>
        <w:t xml:space="preserve">The nature characteristics of </w:t>
      </w:r>
      <w:r w:rsidR="00064142">
        <w:t xml:space="preserve">the </w:t>
      </w:r>
      <w:r>
        <w:t>wavelet transforms for preserving the edge</w:t>
      </w:r>
      <w:r w:rsidR="00064142">
        <w:t>s</w:t>
      </w:r>
      <w:r>
        <w:t xml:space="preserve"> in</w:t>
      </w:r>
      <w:r w:rsidR="00064142">
        <w:t xml:space="preserve"> the image</w:t>
      </w:r>
      <w:r>
        <w:t xml:space="preserve"> make this filter as one of the most applicable denoising technique.  </w:t>
      </w:r>
      <w:r w:rsidRPr="006C420A">
        <w:t xml:space="preserve">By </w:t>
      </w:r>
      <w:r w:rsidR="006A272D">
        <w:t>applying</w:t>
      </w:r>
      <w:r w:rsidRPr="006C420A">
        <w:t xml:space="preserve"> the Di</w:t>
      </w:r>
      <w:r>
        <w:t xml:space="preserve">screte </w:t>
      </w:r>
      <w:r w:rsidR="00B367A3">
        <w:t>Wavelets T</w:t>
      </w:r>
      <w:r>
        <w:t>ransform (DWT)</w:t>
      </w:r>
      <w:r w:rsidR="006A272D">
        <w:t xml:space="preserve"> to an image, the</w:t>
      </w:r>
      <w:r>
        <w:t xml:space="preserve"> image</w:t>
      </w:r>
      <w:r w:rsidRPr="006C420A">
        <w:t xml:space="preserve"> is decomposed in</w:t>
      </w:r>
      <w:r w:rsidR="00064C64">
        <w:t>to a series of coefficients, such as:</w:t>
      </w:r>
      <w:r>
        <w:t xml:space="preserve"> </w:t>
      </w:r>
      <w:r w:rsidR="00A31777" w:rsidRPr="00552E00">
        <w:t>Scaling coefficients (approximation sub-band) and wavelet coefficients (detail sub-band)</w:t>
      </w:r>
      <w:r w:rsidR="004C7443">
        <w:t xml:space="preserve"> </w:t>
      </w:r>
      <w:sdt>
        <w:sdtPr>
          <w:alias w:val="Don't edit this field"/>
          <w:tag w:val="CitaviPlaceholder#d6ee687b-a9b1-4217-8021-ed3604c03b94"/>
          <w:id w:val="275685410"/>
          <w:placeholder>
            <w:docPart w:val="DefaultPlaceholder_-1854013440"/>
          </w:placeholder>
        </w:sdtPr>
        <w:sdtEndPr/>
        <w:sdtContent>
          <w:r w:rsidR="004C7443">
            <w:fldChar w:fldCharType="begin"/>
          </w:r>
          <w:r w:rsidR="00B8294D">
            <w:instrText>ADDIN CitaviPlaceholder{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k5vd2FrIDE5OTkgLSBXYXZlbGV0LWJhc2VkIFJpY2lhbiBub2lzZSByZW1vdmFsLmpwZyIsIkxpbmtlZFJlc291cmNlVHlwZSI6MSwiVXJpU3RyaW5nIjoiTm93YWsgMTk5OSAtIFdhdmVsZXQtYmFzZWQgUmljaWFuIG5vaXNlIHJlbW92YWwuanBnIiwiUHJvcGVydGllcyI6e319LCJEb2kiOiIxMC4xMTA5LzgzLjc5MTk2N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}</w:instrText>
          </w:r>
          <w:r w:rsidR="004C7443">
            <w:fldChar w:fldCharType="separate"/>
          </w:r>
          <w:r w:rsidR="000E712B">
            <w:t>[37]</w:t>
          </w:r>
          <w:r w:rsidR="004C7443">
            <w:fldChar w:fldCharType="end"/>
          </w:r>
        </w:sdtContent>
      </w:sdt>
      <w:r w:rsidR="00A31777" w:rsidRPr="00552E00">
        <w:t>.</w:t>
      </w:r>
      <w:r w:rsidR="00A31777">
        <w:t xml:space="preserve"> </w:t>
      </w:r>
      <w:r w:rsidR="00290A7B">
        <w:t xml:space="preserve">The DWT </w:t>
      </w:r>
      <w:r w:rsidR="00033CBF">
        <w:t>defines one</w:t>
      </w:r>
      <w:r w:rsidR="00290A7B">
        <w:t xml:space="preserve"> coefficient</w:t>
      </w:r>
      <w:r w:rsidR="009E23F3">
        <w:t xml:space="preserve"> </w:t>
      </w:r>
      <w:r w:rsidR="00033CBF">
        <w:t>for pixels</w:t>
      </w:r>
      <w:r w:rsidR="009E23F3">
        <w:t xml:space="preserve"> </w:t>
      </w:r>
      <w:r w:rsidR="00033CBF">
        <w:t xml:space="preserve">with </w:t>
      </w:r>
      <w:r w:rsidR="009E23F3">
        <w:t>low SNR</w:t>
      </w:r>
      <w:r w:rsidR="00290A7B">
        <w:t xml:space="preserve"> </w:t>
      </w:r>
      <w:r w:rsidR="00432DEA">
        <w:t>value (noise)</w:t>
      </w:r>
      <w:r w:rsidR="00290A7B">
        <w:t xml:space="preserve">, </w:t>
      </w:r>
      <w:r w:rsidR="00033CBF">
        <w:t>and another</w:t>
      </w:r>
      <w:r w:rsidR="00290A7B">
        <w:t xml:space="preserve"> coeff</w:t>
      </w:r>
      <w:r w:rsidR="00432DEA">
        <w:t xml:space="preserve">icient </w:t>
      </w:r>
      <w:r w:rsidR="00033CBF">
        <w:t xml:space="preserve">for </w:t>
      </w:r>
      <w:r w:rsidR="00BD3DAE">
        <w:t xml:space="preserve">the </w:t>
      </w:r>
      <w:r w:rsidR="00033CBF">
        <w:t>pixels with</w:t>
      </w:r>
      <w:r w:rsidR="00BD3DAE">
        <w:t xml:space="preserve"> the</w:t>
      </w:r>
      <w:r w:rsidR="009E23F3">
        <w:t xml:space="preserve"> high SNR</w:t>
      </w:r>
      <w:r w:rsidR="00290A7B">
        <w:t xml:space="preserve"> </w:t>
      </w:r>
      <w:r w:rsidR="00033CBF">
        <w:t>value</w:t>
      </w:r>
      <w:r w:rsidR="00432DEA">
        <w:t xml:space="preserve"> (</w:t>
      </w:r>
      <w:r w:rsidR="00290A7B">
        <w:t>signal information</w:t>
      </w:r>
      <w:r w:rsidR="00432DEA">
        <w:t>)</w:t>
      </w:r>
      <w:r w:rsidR="00290A7B">
        <w:t>.</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r w:rsidR="00C97B41">
        <w:t>denoised</w:t>
      </w:r>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EndPr/>
        <w:sdtContent>
          <w:r w:rsidR="000C0335">
            <w:fldChar w:fldCharType="begin"/>
          </w:r>
          <w:r w:rsidR="00B8294D">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S0yMVQxODowNjozMy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S0yMVQxODowNjozMyIsIlByb2plY3QiOnsiJHJlZiI6IjUifX0sIlVzZU51bWJlcmluZ1R5cGVPZlBhcmVudERvY3VtZW50IjpmYWxzZX1dLCJGb3JtYXR0ZWRUZXh0Ijp7IiRpZCI6IjIzIiwiQ291bnQiOjEsIlRleHRVbml0cyI6W3siJGlkIjoiMjQiLCJGb250U3R5bGUiOnsiJGlkIjoiMjUiLCJOZXV0cmFsIjp0cnVlfSwiUmVhZGluZ09yZGVyIjoxLCJUZXh0IjoiWzM4LCAzOV0ifV19LCJUYWciOiJDaXRhdmlQbGFjZWhvbGRlciM1MDQ0ZWU1ZC1lOTdjLTQ0YTctYmE5Zi00ZGNkYWViODJiM2IiLCJUZXh0IjoiWzM4LCAzOV0iLCJXQUlWZXJzaW9uIjoiNi4xLjAuMCJ9}</w:instrText>
          </w:r>
          <w:r w:rsidR="000C0335">
            <w:fldChar w:fldCharType="separate"/>
          </w:r>
          <w:r w:rsidR="000E712B">
            <w:t>[38, 39]</w:t>
          </w:r>
          <w:r w:rsidR="000C0335">
            <w:fldChar w:fldCharType="end"/>
          </w:r>
        </w:sdtContent>
      </w:sdt>
      <w:r w:rsidR="00FA4CB5">
        <w:t>.</w:t>
      </w:r>
      <w:r w:rsidR="00996DCD">
        <w:t xml:space="preserve"> </w:t>
      </w:r>
      <w:r w:rsidR="00A92886">
        <w:t>The core task of th</w:t>
      </w:r>
      <w:r w:rsidR="00EB1148">
        <w:t xml:space="preserve">e </w:t>
      </w:r>
      <w:r w:rsidR="00432DEA">
        <w:t>wavelet denoising</w:t>
      </w:r>
      <w:r w:rsidR="00EB1148">
        <w:t xml:space="preserve"> method</w:t>
      </w:r>
      <w:r w:rsidR="00432DEA">
        <w:t xml:space="preserve"> is </w:t>
      </w:r>
      <w:r w:rsidR="00A92886">
        <w:t>select</w:t>
      </w:r>
      <w:r w:rsidR="00432DEA">
        <w:t>ing</w:t>
      </w:r>
      <w:r w:rsidR="00A92886">
        <w:t xml:space="preserve"> a suitable thre</w:t>
      </w:r>
      <w:r w:rsidR="00CD194C">
        <w:t>shold for wavelet coefficients which</w:t>
      </w:r>
      <w:r w:rsidR="00A92886">
        <w:t xml:space="preserve"> preserves the </w:t>
      </w:r>
      <w:r w:rsidR="00786CCF" w:rsidRPr="00786CCF">
        <w:t>features of interest</w:t>
      </w:r>
      <w:r w:rsidR="00EB1148">
        <w:t xml:space="preserve"> in the image while</w:t>
      </w:r>
      <w:r w:rsidR="00A92886" w:rsidRPr="00786CCF">
        <w:t xml:space="preserve"> suppress</w:t>
      </w:r>
      <w:r w:rsidR="00EB1148">
        <w:t>ing the</w:t>
      </w:r>
      <w:r w:rsidR="00A92886" w:rsidRPr="00786CCF">
        <w:t xml:space="preserve"> </w:t>
      </w:r>
      <w:r w:rsidR="00786CCF">
        <w:t>noise</w:t>
      </w:r>
      <w:r w:rsidR="00A92886">
        <w:t>.</w:t>
      </w:r>
      <w:r w:rsidR="00BF1F18">
        <w:t xml:space="preserve"> </w:t>
      </w:r>
    </w:p>
    <w:p w:rsidR="001A37EF" w:rsidRDefault="002244E0" w:rsidP="00472064">
      <w:r>
        <w:t xml:space="preserve">One </w:t>
      </w:r>
      <w:r w:rsidR="00136F18">
        <w:t>practical technique to find the most suit</w:t>
      </w:r>
      <w:r w:rsidR="00EB1148">
        <w:t>able threshold for denoising MR-</w:t>
      </w:r>
      <w:r w:rsidR="00136F18">
        <w:t>images</w:t>
      </w:r>
      <w:r w:rsidR="00987C21">
        <w:t xml:space="preserve"> has been proposed by Donoho</w:t>
      </w:r>
      <w:r w:rsidR="000C0335">
        <w:t xml:space="preserve"> </w:t>
      </w:r>
      <w:sdt>
        <w:sdtPr>
          <w:alias w:val="Don't edit this field"/>
          <w:tag w:val="CitaviPlaceholder#94d00de3-db70-459b-9f47-3fa93cbdc132"/>
          <w:id w:val="925152992"/>
          <w:placeholder>
            <w:docPart w:val="DefaultPlaceholder_-1854013440"/>
          </w:placeholder>
        </w:sdtPr>
        <w:sdtEndPr/>
        <w:sdtContent>
          <w:r w:rsidR="000C0335">
            <w:fldChar w:fldCharType="begin"/>
          </w:r>
          <w:r w:rsidR="00B8294D">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OTRkMDBkZTMtZGI3MC00NTliLTlmNDctM2ZhOTNjYmRjMTMyIiwiVGV4dCI6Ils0MF0iLCJXQUlWZXJzaW9uIjoiNi4xLjAuMCJ9}</w:instrText>
          </w:r>
          <w:r w:rsidR="000C0335">
            <w:fldChar w:fldCharType="separate"/>
          </w:r>
          <w:r w:rsidR="000E712B">
            <w:t>[40]</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w:t>
      </w:r>
      <w:r w:rsidR="00EB1148">
        <w:t>the e</w:t>
      </w:r>
      <w:r w:rsidR="00BE47CB">
        <w:t>quation 3</w:t>
      </w:r>
      <w:r>
        <w:t>.</w:t>
      </w:r>
      <w:r w:rsidR="00301CF9">
        <w:t>8</w:t>
      </w:r>
      <w:r w:rsidR="00735A4D">
        <w:t xml:space="preserve">, </w:t>
      </w:r>
      <w:r w:rsidR="00735A4D" w:rsidRPr="0080538D">
        <w:t>w</w:t>
      </w:r>
      <w:r w:rsidR="00465E52" w:rsidRPr="0080538D">
        <w:t xml:space="preserve">here N is the </w:t>
      </w:r>
      <w:r w:rsidR="00472064">
        <w:t xml:space="preserve">number </w:t>
      </w:r>
      <w:r w:rsidR="00472064" w:rsidRPr="0080538D">
        <w:t>of the wavelet coefficients</w:t>
      </w:r>
      <w:r w:rsidR="00465E52" w:rsidRPr="0080538D">
        <w:t xml:space="preserve"> and σ is the</w:t>
      </w:r>
      <w:r w:rsidR="00445D71" w:rsidRPr="0080538D">
        <w:t xml:space="preserve"> standard deviation </w:t>
      </w:r>
      <w:sdt>
        <w:sdtPr>
          <w:alias w:val="Don't edit this field"/>
          <w:tag w:val="CitaviPlaceholder#fefc51d0-27b1-467d-97be-1cdac364454e"/>
          <w:id w:val="471177658"/>
          <w:placeholder>
            <w:docPart w:val="DefaultPlaceholder_-1854013440"/>
          </w:placeholder>
        </w:sdtPr>
        <w:sdtEndPr/>
        <w:sdtContent>
          <w:r w:rsidR="004279E5">
            <w:fldChar w:fldCharType="begin"/>
          </w:r>
          <w:r w:rsidR="00B8294D">
            <w:instrText>ADDIN CitaviPlaceholder{eyIkaWQiOiIxIiwiRW50cmllcyI6W3siJGlkIjoiMiIsIklkIjoiOWU3NDA1ODktYzg4My00YTk3LWFkZWQtMTZjNjk2OThjZjE3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ZmVmYzUxZDAtMjdiMS00NjdkLTk3YmUtMWNkYWMzNjQ0NTRlIiwiVGV4dCI6Ils0MF0iLCJXQUlWZXJzaW9uIjoiNi4xLjAuMCJ9}</w:instrText>
          </w:r>
          <w:r w:rsidR="004279E5">
            <w:fldChar w:fldCharType="separate"/>
          </w:r>
          <w:r w:rsidR="000E712B">
            <w:t>[40]</w:t>
          </w:r>
          <w:r w:rsidR="004279E5">
            <w:fldChar w:fldCharType="end"/>
          </w:r>
        </w:sdtContent>
      </w:sdt>
      <w:r w:rsidR="00445D71" w:rsidRPr="0080538D">
        <w:t>.</w:t>
      </w:r>
      <w:r w:rsidR="005071A0">
        <w:t xml:space="preserve"> </w:t>
      </w:r>
    </w:p>
    <w:p w:rsidR="00B55809" w:rsidRDefault="00672058" w:rsidP="00EB1148">
      <w:pPr>
        <w:pStyle w:val="Caption"/>
        <w:rPr>
          <w:rFonts w:eastAsiaTheme="minorEastAsia"/>
        </w:rPr>
      </w:pPr>
      <w:r>
        <w:rPr>
          <w:rFonts w:eastAsiaTheme="minorEastAsia"/>
        </w:rPr>
        <w:tab/>
      </w:r>
      <w:r w:rsidR="000C0335">
        <w:rPr>
          <w:rFonts w:eastAsiaTheme="minorEastAsia"/>
        </w:rPr>
        <w:tab/>
      </w:r>
      <w:r w:rsidR="000C0335">
        <w:rPr>
          <w:rFonts w:eastAsiaTheme="minorEastAsia"/>
        </w:rPr>
        <w:tab/>
      </w:r>
      <w:r w:rsidR="000C0335">
        <w:rPr>
          <w:rFonts w:eastAsiaTheme="minorEastAsia"/>
        </w:rPr>
        <w:tab/>
      </w:r>
      <w:r w:rsidR="00EB1148">
        <w:rPr>
          <w:rFonts w:eastAsiaTheme="minorEastAsia"/>
        </w:rPr>
        <w:tab/>
      </w:r>
      <w:r>
        <w:rPr>
          <w:rFonts w:eastAsiaTheme="minorEastAsia"/>
        </w:rPr>
        <w:tab/>
      </w:r>
      <m:oMath>
        <m:r>
          <w:rPr>
            <w:rFonts w:ascii="Cambria Math" w:hAnsi="Cambria Math"/>
          </w:rPr>
          <m:t>λ=σ</m:t>
        </m:r>
        <m:rad>
          <m:radPr>
            <m:degHide m:val="1"/>
            <m:ctrlPr>
              <w:rPr>
                <w:rFonts w:ascii="Cambria Math" w:hAnsi="Cambria Math"/>
                <w:i w:val="0"/>
              </w:rPr>
            </m:ctrlPr>
          </m:radPr>
          <m:deg/>
          <m:e>
            <m:r>
              <w:rPr>
                <w:rFonts w:ascii="Cambria Math" w:hAnsi="Cambria Math"/>
              </w:rPr>
              <m:t>2</m:t>
            </m:r>
            <m:func>
              <m:funcPr>
                <m:ctrlPr>
                  <w:rPr>
                    <w:rFonts w:ascii="Cambria Math" w:hAnsi="Cambria Math"/>
                    <w:i w:val="0"/>
                  </w:rPr>
                </m:ctrlPr>
              </m:funcPr>
              <m:fName>
                <m:r>
                  <w:rPr>
                    <w:rFonts w:ascii="Cambria Math" w:hAnsi="Cambria Math"/>
                  </w:rPr>
                  <m:t>log</m:t>
                </m:r>
              </m:fName>
              <m:e>
                <m:r>
                  <w:rPr>
                    <w:rFonts w:ascii="Cambria Math" w:hAnsi="Cambria Math"/>
                  </w:rPr>
                  <m:t>N</m:t>
                </m:r>
              </m:e>
            </m:func>
          </m:e>
        </m:rad>
      </m:oMath>
      <w:r>
        <w:rPr>
          <w:rFonts w:eastAsiaTheme="minorEastAsia"/>
        </w:rPr>
        <w:t xml:space="preserve"> </w:t>
      </w:r>
      <w:r>
        <w:rPr>
          <w:rFonts w:eastAsiaTheme="minorEastAsia"/>
        </w:rPr>
        <w:tab/>
      </w:r>
      <w:r>
        <w:rPr>
          <w:rFonts w:eastAsiaTheme="minorEastAsia"/>
        </w:rPr>
        <w:tab/>
      </w:r>
      <w:r>
        <w:rPr>
          <w:rFonts w:eastAsiaTheme="minorEastAsia"/>
        </w:rPr>
        <w:tab/>
      </w:r>
      <w:r w:rsidR="00EB1148" w:rsidRPr="00EB1148">
        <w:rPr>
          <w:rFonts w:eastAsiaTheme="minorEastAsia"/>
          <w:i w:val="0"/>
          <w:iCs w:val="0"/>
        </w:rPr>
        <w:t>(</w:t>
      </w:r>
      <w:r w:rsidR="00562CE4">
        <w:rPr>
          <w:rFonts w:eastAsiaTheme="minorEastAsia"/>
          <w:i w:val="0"/>
          <w:iCs w:val="0"/>
        </w:rPr>
        <w:fldChar w:fldCharType="begin"/>
      </w:r>
      <w:r w:rsidR="00562CE4">
        <w:rPr>
          <w:rFonts w:eastAsiaTheme="minorEastAsia"/>
          <w:i w:val="0"/>
          <w:iCs w:val="0"/>
        </w:rPr>
        <w:instrText xml:space="preserve"> STYLEREF 1 \s </w:instrText>
      </w:r>
      <w:r w:rsidR="00562CE4">
        <w:rPr>
          <w:rFonts w:eastAsiaTheme="minorEastAsia"/>
          <w:i w:val="0"/>
          <w:iCs w:val="0"/>
        </w:rPr>
        <w:fldChar w:fldCharType="separate"/>
      </w:r>
      <w:r w:rsidR="00562CE4">
        <w:rPr>
          <w:rFonts w:eastAsiaTheme="minorEastAsia"/>
          <w:i w:val="0"/>
          <w:iCs w:val="0"/>
          <w:cs/>
        </w:rPr>
        <w:t>‎</w:t>
      </w:r>
      <w:r w:rsidR="00562CE4">
        <w:rPr>
          <w:rFonts w:eastAsiaTheme="minorEastAsia"/>
          <w:i w:val="0"/>
          <w:iCs w:val="0"/>
        </w:rPr>
        <w:t>3</w:t>
      </w:r>
      <w:r w:rsidR="00562CE4">
        <w:rPr>
          <w:rFonts w:eastAsiaTheme="minorEastAsia"/>
          <w:i w:val="0"/>
          <w:iCs w:val="0"/>
        </w:rPr>
        <w:fldChar w:fldCharType="end"/>
      </w:r>
      <w:r w:rsidR="00562CE4">
        <w:rPr>
          <w:rFonts w:eastAsiaTheme="minorEastAsia"/>
          <w:i w:val="0"/>
          <w:iCs w:val="0"/>
        </w:rPr>
        <w:t>.</w:t>
      </w:r>
      <w:r w:rsidR="00562CE4">
        <w:rPr>
          <w:rFonts w:eastAsiaTheme="minorEastAsia"/>
          <w:i w:val="0"/>
          <w:iCs w:val="0"/>
        </w:rPr>
        <w:fldChar w:fldCharType="begin"/>
      </w:r>
      <w:r w:rsidR="00562CE4">
        <w:rPr>
          <w:rFonts w:eastAsiaTheme="minorEastAsia"/>
          <w:i w:val="0"/>
          <w:iCs w:val="0"/>
        </w:rPr>
        <w:instrText xml:space="preserve"> SEQ Equation \* ARABIC \s 1 </w:instrText>
      </w:r>
      <w:r w:rsidR="00562CE4">
        <w:rPr>
          <w:rFonts w:eastAsiaTheme="minorEastAsia"/>
          <w:i w:val="0"/>
          <w:iCs w:val="0"/>
        </w:rPr>
        <w:fldChar w:fldCharType="separate"/>
      </w:r>
      <w:r w:rsidR="00562CE4">
        <w:rPr>
          <w:rFonts w:eastAsiaTheme="minorEastAsia"/>
          <w:i w:val="0"/>
          <w:iCs w:val="0"/>
        </w:rPr>
        <w:t>8</w:t>
      </w:r>
      <w:r w:rsidR="00562CE4">
        <w:rPr>
          <w:rFonts w:eastAsiaTheme="minorEastAsia"/>
          <w:i w:val="0"/>
          <w:iCs w:val="0"/>
        </w:rPr>
        <w:fldChar w:fldCharType="end"/>
      </w:r>
      <w:r w:rsidR="00EB1148" w:rsidRPr="00EB1148">
        <w:rPr>
          <w:rFonts w:eastAsiaTheme="minorEastAsia"/>
          <w:i w:val="0"/>
          <w:iCs w:val="0"/>
        </w:rPr>
        <w:t>)</w:t>
      </w:r>
    </w:p>
    <w:p w:rsidR="00EB1148" w:rsidRPr="00EB1148" w:rsidRDefault="00EB1148" w:rsidP="00EB1148"/>
    <w:p w:rsidR="00E2077D" w:rsidRDefault="00E6545D" w:rsidP="00041551">
      <w:r>
        <w:t>In the next step</w:t>
      </w:r>
      <w:r w:rsidR="00F0471C">
        <w:t xml:space="preserve">, </w:t>
      </w:r>
      <w:r w:rsidR="00767D16">
        <w:t xml:space="preserve">Hard or Soft thresholding technique is used to apply </w:t>
      </w:r>
      <w:r w:rsidR="00F0471C">
        <w:t>the computed optimal threshold</w:t>
      </w:r>
      <w:r w:rsidR="0020239F">
        <w:t xml:space="preserve"> from the </w:t>
      </w:r>
      <w:r w:rsidR="00041551">
        <w:t>e</w:t>
      </w:r>
      <w:r w:rsidR="0020239F">
        <w:t xml:space="preserve">quation </w:t>
      </w:r>
      <w:r w:rsidR="00A25CEE">
        <w:t>3</w:t>
      </w:r>
      <w:r w:rsidR="0020239F">
        <w:t>.</w:t>
      </w:r>
      <w:r w:rsidR="00041551">
        <w:t>8</w:t>
      </w:r>
      <w:r w:rsidR="00F0471C">
        <w:t xml:space="preserve"> </w:t>
      </w:r>
      <w:r w:rsidR="00F0471C"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w:t>
      </w:r>
      <w:r w:rsidR="00CB2C0A">
        <w:t>E</w:t>
      </w:r>
      <w:r w:rsidR="002673C0">
        <w:t>quation</w:t>
      </w:r>
      <w:r w:rsidR="006D3D44">
        <w:t>s</w:t>
      </w:r>
      <w:r w:rsidR="002673C0">
        <w:t xml:space="preserve"> </w:t>
      </w:r>
      <w:r w:rsidR="00D62B31">
        <w:t>3</w:t>
      </w:r>
      <w:r w:rsidR="002673C0">
        <w:t>.</w:t>
      </w:r>
      <w:r w:rsidR="00041551">
        <w:t>9</w:t>
      </w:r>
      <w:r w:rsidR="002673C0">
        <w:t xml:space="preserve"> and </w:t>
      </w:r>
      <w:r w:rsidR="00D62B31">
        <w:t>3</w:t>
      </w:r>
      <w:r w:rsidR="002673C0">
        <w:t>.</w:t>
      </w:r>
      <w:r w:rsidR="00041551">
        <w:t>10</w:t>
      </w:r>
      <w:r w:rsidR="00DF5F4F" w:rsidRPr="00935C78">
        <w:t xml:space="preserve"> where c is the coefficient array</w:t>
      </w:r>
      <w:r w:rsidR="004279E5">
        <w:t xml:space="preserve"> </w:t>
      </w:r>
      <w:sdt>
        <w:sdtPr>
          <w:alias w:val="Don't edit this field"/>
          <w:tag w:val="CitaviPlaceholder#b5fba8d8-ced0-4e40-a54f-ed22d59918c9"/>
          <w:id w:val="142089448"/>
          <w:placeholder>
            <w:docPart w:val="DefaultPlaceholder_-1854013440"/>
          </w:placeholder>
        </w:sdtPr>
        <w:sdtEndPr/>
        <w:sdtContent>
          <w:r w:rsidR="004279E5">
            <w:fldChar w:fldCharType="begin"/>
          </w:r>
          <w:r w:rsidR="00B8294D">
            <w:instrText>ADDIN CitaviPlaceholder{eyIkaWQiOiIxIiwiRW50cmllcyI6W3siJGlkIjoiMiIsIklkIjoiMTQ4NTVkYjktYjY2MC00M2JlLWFhMjktMGJkYjA5NjYxODFi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YjVmYmE4ZDgtY2VkMC00ZTQwLWE1NGYtZWQyMmQ1OTkxOGM5IiwiVGV4dCI6Ils0MF0iLCJXQUlWZXJzaW9uIjoiNi4xLjAuMCJ9}</w:instrText>
          </w:r>
          <w:r w:rsidR="004279E5">
            <w:fldChar w:fldCharType="separate"/>
          </w:r>
          <w:r w:rsidR="000E712B">
            <w:t>[40]</w:t>
          </w:r>
          <w:r w:rsidR="004279E5">
            <w:fldChar w:fldCharType="end"/>
          </w:r>
        </w:sdtContent>
      </w:sdt>
      <w:r w:rsidR="00DF5F4F" w:rsidRPr="00935C78">
        <w:t xml:space="preserve">. </w:t>
      </w:r>
    </w:p>
    <w:p w:rsidR="009E4D7F" w:rsidRDefault="009E4D7F" w:rsidP="00D31B09"/>
    <w:p w:rsidR="00DB36B0" w:rsidRPr="00041551" w:rsidRDefault="008A2771" w:rsidP="00041551">
      <w:pPr>
        <w:pStyle w:val="Caption"/>
        <w:ind w:left="1440" w:firstLine="720"/>
        <w:rPr>
          <w:i w:val="0"/>
          <w:iCs w:val="0"/>
        </w:rP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w:rPr>
                    <w:rFonts w:ascii="Cambria Math" w:hAnsi="Cambria Math"/>
                  </w:rPr>
                  <m:t xml:space="preserve">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gt;</m:t>
                </m:r>
                <m:r>
                  <w:rPr>
                    <w:rFonts w:ascii="Cambria Math" w:hAnsi="Cambria Math" w:cs="Calibri"/>
                  </w:rPr>
                  <m:t>λ</m:t>
                </m:r>
                <m:ctrlPr>
                  <w:rPr>
                    <w:rFonts w:ascii="Cambria Math" w:hAnsi="Cambria Math"/>
                  </w:rPr>
                </m:ctrlPr>
              </m:e>
              <m:e>
                <m:r>
                  <w:rPr>
                    <w:rFonts w:ascii="Cambria Math" w:hAnsi="Cambria Math"/>
                  </w:rPr>
                  <m:t xml:space="preserve">   0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cs="Calibri"/>
                  </w:rPr>
                  <m:t>≤λ</m:t>
                </m:r>
                <m:ctrlPr>
                  <w:rPr>
                    <w:rFonts w:ascii="Cambria Math" w:hAnsi="Cambria Math"/>
                  </w:rPr>
                </m:ctrlPr>
              </m:e>
            </m:eqArr>
            <m:ctrlPr>
              <w:rPr>
                <w:rFonts w:ascii="Cambria Math" w:hAnsi="Cambria Math" w:cs="Arial"/>
              </w:rPr>
            </m:ctrlPr>
          </m:e>
        </m:d>
      </m:oMath>
      <w:r w:rsidR="00041551">
        <w:t xml:space="preserve">     </w:t>
      </w:r>
      <w:r w:rsidR="00041551">
        <w:tab/>
        <w:t xml:space="preserve"> </w:t>
      </w:r>
      <w:r w:rsidR="00041551">
        <w:tab/>
      </w:r>
      <w:r w:rsidR="00765EA3">
        <w:t xml:space="preserve"> </w:t>
      </w:r>
      <w:r w:rsidR="00041551" w:rsidRPr="00041551">
        <w:rPr>
          <w:i w:val="0"/>
          <w:iCs w:val="0"/>
        </w:rPr>
        <w:t>(</w:t>
      </w:r>
      <w:r w:rsidR="00562CE4">
        <w:rPr>
          <w:i w:val="0"/>
          <w:iCs w:val="0"/>
        </w:rPr>
        <w:fldChar w:fldCharType="begin"/>
      </w:r>
      <w:r w:rsidR="00562CE4">
        <w:rPr>
          <w:i w:val="0"/>
          <w:iCs w:val="0"/>
        </w:rPr>
        <w:instrText xml:space="preserve"> STYLEREF 1 \s </w:instrText>
      </w:r>
      <w:r w:rsidR="00562CE4">
        <w:rPr>
          <w:i w:val="0"/>
          <w:iCs w:val="0"/>
        </w:rPr>
        <w:fldChar w:fldCharType="separate"/>
      </w:r>
      <w:r w:rsidR="00562CE4">
        <w:rPr>
          <w:i w:val="0"/>
          <w:iCs w:val="0"/>
          <w:cs/>
        </w:rPr>
        <w:t>‎</w:t>
      </w:r>
      <w:r w:rsidR="00562CE4">
        <w:rPr>
          <w:i w:val="0"/>
          <w:iCs w:val="0"/>
        </w:rPr>
        <w:t>3</w:t>
      </w:r>
      <w:r w:rsidR="00562CE4">
        <w:rPr>
          <w:i w:val="0"/>
          <w:iCs w:val="0"/>
        </w:rPr>
        <w:fldChar w:fldCharType="end"/>
      </w:r>
      <w:r w:rsidR="00562CE4">
        <w:rPr>
          <w:i w:val="0"/>
          <w:iCs w:val="0"/>
        </w:rPr>
        <w:t>.</w:t>
      </w:r>
      <w:r w:rsidR="00562CE4">
        <w:rPr>
          <w:i w:val="0"/>
          <w:iCs w:val="0"/>
        </w:rPr>
        <w:fldChar w:fldCharType="begin"/>
      </w:r>
      <w:r w:rsidR="00562CE4">
        <w:rPr>
          <w:i w:val="0"/>
          <w:iCs w:val="0"/>
        </w:rPr>
        <w:instrText xml:space="preserve"> SEQ Equation \* ARABIC \s 1 </w:instrText>
      </w:r>
      <w:r w:rsidR="00562CE4">
        <w:rPr>
          <w:i w:val="0"/>
          <w:iCs w:val="0"/>
        </w:rPr>
        <w:fldChar w:fldCharType="separate"/>
      </w:r>
      <w:r w:rsidR="00562CE4">
        <w:rPr>
          <w:i w:val="0"/>
          <w:iCs w:val="0"/>
        </w:rPr>
        <w:t>9</w:t>
      </w:r>
      <w:r w:rsidR="00562CE4">
        <w:rPr>
          <w:i w:val="0"/>
          <w:iCs w:val="0"/>
        </w:rPr>
        <w:fldChar w:fldCharType="end"/>
      </w:r>
      <w:r w:rsidR="00041551" w:rsidRPr="00041551">
        <w:rPr>
          <w:i w:val="0"/>
          <w:iCs w:val="0"/>
        </w:rPr>
        <w:t>)</w:t>
      </w:r>
      <w:r w:rsidR="00765EA3" w:rsidRPr="00041551">
        <w:rPr>
          <w:i w:val="0"/>
          <w:iCs w:val="0"/>
        </w:rPr>
        <w:t xml:space="preserve">   </w:t>
      </w:r>
    </w:p>
    <w:p w:rsidR="00DB36B0" w:rsidRDefault="00120E46" w:rsidP="00D31B09">
      <w:r>
        <w:tab/>
      </w:r>
    </w:p>
    <w:p w:rsidR="00C367B1" w:rsidRDefault="008A2771" w:rsidP="00041551">
      <w:pPr>
        <w:pStyle w:val="Caption"/>
        <w:ind w:left="1440" w:firstLine="720"/>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λ</m:t>
                    </m:r>
                  </m:e>
                </m:d>
                <m:r>
                  <w:rPr>
                    <w:rFonts w:ascii="Cambria Math" w:hAnsi="Cambria Math"/>
                  </w:rPr>
                  <m:t xml:space="preserve">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gt;</m:t>
                </m:r>
                <m:r>
                  <w:rPr>
                    <w:rFonts w:ascii="Cambria Math" w:hAnsi="Cambria Math" w:cs="Calibri"/>
                  </w:rPr>
                  <m:t>λ</m:t>
                </m:r>
                <m:ctrlPr>
                  <w:rPr>
                    <w:rFonts w:ascii="Cambria Math" w:hAnsi="Cambria Math"/>
                  </w:rPr>
                </m:ctrlPr>
              </m:e>
              <m:e>
                <m:r>
                  <w:rPr>
                    <w:rFonts w:ascii="Cambria Math" w:hAnsi="Cambria Math"/>
                  </w:rPr>
                  <m:t xml:space="preserve">   0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cs="Calibri"/>
                  </w:rPr>
                  <m:t>≤λ</m:t>
                </m:r>
                <m:ctrlPr>
                  <w:rPr>
                    <w:rFonts w:ascii="Cambria Math" w:hAnsi="Cambria Math"/>
                  </w:rPr>
                </m:ctrlPr>
              </m:e>
            </m:eqArr>
            <m:ctrlPr>
              <w:rPr>
                <w:rFonts w:ascii="Cambria Math" w:hAnsi="Cambria Math" w:cs="Arial"/>
              </w:rPr>
            </m:ctrlPr>
          </m:e>
        </m:d>
      </m:oMath>
      <w:r w:rsidR="00041551">
        <w:t xml:space="preserve">  </w:t>
      </w:r>
      <w:r w:rsidR="009A2959">
        <w:t xml:space="preserve"> </w:t>
      </w:r>
      <w:r w:rsidR="00041551">
        <w:t>(</w:t>
      </w:r>
      <w:r w:rsidR="00562CE4">
        <w:fldChar w:fldCharType="begin"/>
      </w:r>
      <w:r w:rsidR="00562CE4">
        <w:instrText xml:space="preserve"> STYLEREF 1 \s </w:instrText>
      </w:r>
      <w:r w:rsidR="00562CE4">
        <w:fldChar w:fldCharType="separate"/>
      </w:r>
      <w:r w:rsidR="00562CE4">
        <w:rPr>
          <w:cs/>
        </w:rPr>
        <w:t>‎</w:t>
      </w:r>
      <w:r w:rsidR="00562CE4">
        <w:t>3</w:t>
      </w:r>
      <w:r w:rsidR="00562CE4">
        <w:fldChar w:fldCharType="end"/>
      </w:r>
      <w:r w:rsidR="00562CE4">
        <w:t>.</w:t>
      </w:r>
      <w:r w:rsidR="00562CE4">
        <w:fldChar w:fldCharType="begin"/>
      </w:r>
      <w:r w:rsidR="00562CE4">
        <w:instrText xml:space="preserve"> SEQ Equation \* ARABIC \s 1 </w:instrText>
      </w:r>
      <w:r w:rsidR="00562CE4">
        <w:fldChar w:fldCharType="separate"/>
      </w:r>
      <w:r w:rsidR="00562CE4">
        <w:t>10</w:t>
      </w:r>
      <w:r w:rsidR="00562CE4">
        <w:fldChar w:fldCharType="end"/>
      </w:r>
      <w:r w:rsidR="00041551">
        <w:rPr>
          <w:i w:val="0"/>
          <w:iCs w:val="0"/>
        </w:rPr>
        <w:t>)</w:t>
      </w:r>
      <w:r w:rsidR="00D05E61">
        <w:tab/>
        <w:t xml:space="preserve">    </w:t>
      </w:r>
    </w:p>
    <w:p w:rsidR="00404D22" w:rsidRDefault="00404D22" w:rsidP="00D31B09"/>
    <w:p w:rsidR="009E6EBE" w:rsidRDefault="00404D22" w:rsidP="00A03628">
      <w:pPr>
        <w:rPr>
          <w:rFonts w:eastAsiaTheme="minorEastAsia"/>
        </w:rPr>
      </w:pPr>
      <w:r>
        <w:lastRenderedPageBreak/>
        <w:t>T</w:t>
      </w:r>
      <w:r w:rsidR="008A57DB">
        <w:t>he</w:t>
      </w:r>
      <w:r w:rsidR="0036488E">
        <w:t xml:space="preserve"> proposed</w:t>
      </w:r>
      <w:r w:rsidR="008A57DB">
        <w:t xml:space="preserve"> </w:t>
      </w:r>
      <w:r>
        <w:t>thresholding method</w:t>
      </w:r>
      <w:r w:rsidR="008A57DB">
        <w:t>s discard</w:t>
      </w:r>
      <w:r>
        <w:t xml:space="preserve"> the</w:t>
      </w:r>
      <w:r w:rsidR="00487544">
        <w:t xml:space="preserve"> coefficients which have a</w:t>
      </w:r>
      <w:r w:rsidR="000378CE">
        <w:t xml:space="preserve"> smaller</w:t>
      </w:r>
      <w:r w:rsidR="00487544">
        <w:t xml:space="preserve"> value</w:t>
      </w:r>
      <w:r>
        <w:t xml:space="preserve"> </w:t>
      </w:r>
      <w:r w:rsidR="008A57DB">
        <w:t>than the threshold and keep the rest</w:t>
      </w:r>
      <w:r w:rsidR="00AA4347">
        <w:t xml:space="preserve"> ones</w:t>
      </w:r>
      <w:r w:rsidR="00A03628">
        <w:t>. H</w:t>
      </w:r>
      <w:r w:rsidR="008A57DB">
        <w:t>owever,</w:t>
      </w:r>
      <w:r w:rsidR="00221040">
        <w:t xml:space="preserve"> the</w:t>
      </w:r>
      <w:r w:rsidR="008A57DB">
        <w:t xml:space="preserve"> soft thresholding has a </w:t>
      </w:r>
      <w:r w:rsidR="00B94C05">
        <w:t>stronger</w:t>
      </w:r>
      <w:r w:rsidR="008A57DB">
        <w:t xml:space="preserve"> mathematical </w:t>
      </w:r>
      <w:r w:rsidR="00487544">
        <w:t>function</w:t>
      </w:r>
      <w:r w:rsidR="00A03628">
        <w:t xml:space="preserve"> which</w:t>
      </w:r>
      <w:r w:rsidR="00221040">
        <w:t xml:space="preserve">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 xml:space="preserve">λ </m:t>
        </m:r>
      </m:oMath>
      <w:sdt>
        <w:sdtPr>
          <w:rPr>
            <w:rFonts w:ascii="Cambria Math" w:hAnsi="Cambria Math"/>
            <w:i/>
          </w:rPr>
          <w:alias w:val="Don't edit this field"/>
          <w:tag w:val="CitaviPlaceholder#ae89c231-e8ba-4b29-93f2-6d9b43226d87"/>
          <w:id w:val="1335571658"/>
          <w:placeholder>
            <w:docPart w:val="DefaultPlaceholder_-1854013440"/>
          </w:placeholder>
        </w:sdtPr>
        <w:sdtEndPr/>
        <w:sdtContent>
          <m:oMath>
            <m:r>
              <w:rPr>
                <w:rFonts w:ascii="Cambria Math" w:hAnsi="Cambria Math"/>
                <w:i/>
              </w:rPr>
              <w:fldChar w:fldCharType="begin"/>
            </m:r>
            <m:r>
              <m:rPr>
                <m:sty m:val="p"/>
              </m:rPr>
              <w:rPr>
                <w:rFonts w:ascii="Cambria Math" w:hAnsi="Cambria Math"/>
              </w:rPr>
              <m:t>ADDIN CitaviPlaceholder{eyIkaWQiOiIxIiwiRW50cmllcyI6W10sIlRhZyI6IkNpdGF2aVBsYWNlaG9sZGVyI2FlODljMjMxLWU4YmEtNGIyOS05M2YyLTZkOWI0MzIyNmQ4NyIsIldBSVZlcnNpb24iOiI2LjEuMC4wIn0=}</m:t>
            </m:r>
            <m:r>
              <w:rPr>
                <w:rFonts w:ascii="Cambria Math" w:hAnsi="Cambria Math"/>
                <w:i/>
              </w:rPr>
              <w:fldChar w:fldCharType="separate"/>
            </m:r>
            <m:r>
              <m:rPr>
                <m:sty m:val="p"/>
              </m:rPr>
              <w:rPr>
                <w:rFonts w:ascii="Cambria Math" w:hAnsi="Cambria Math"/>
              </w:rPr>
              <m:t xml:space="preserve"> </m:t>
            </m:r>
            <m:r>
              <w:rPr>
                <w:rFonts w:ascii="Cambria Math" w:hAnsi="Cambria Math"/>
                <w:i/>
              </w:rPr>
              <w:fldChar w:fldCharType="end"/>
            </m:r>
          </m:oMath>
        </w:sdtContent>
      </w:sdt>
      <w:r w:rsidR="00C34D8C">
        <w:rPr>
          <w:rFonts w:eastAsiaTheme="minorEastAsia"/>
        </w:rPr>
        <w:t xml:space="preserve"> </w:t>
      </w:r>
      <w:sdt>
        <w:sdtPr>
          <w:rPr>
            <w:rFonts w:eastAsiaTheme="minorEastAsia"/>
          </w:rPr>
          <w:alias w:val="Don't edit this field"/>
          <w:tag w:val="CitaviPlaceholder#bc2f0ad6-ac57-41e9-b17a-80e285fc1785"/>
          <w:id w:val="2100523700"/>
          <w:placeholder>
            <w:docPart w:val="DefaultPlaceholder_-1854013440"/>
          </w:placeholder>
        </w:sdtPr>
        <w:sdtEndPr/>
        <w:sdtContent>
          <w:r w:rsidR="00C34D8C">
            <w:rPr>
              <w:rFonts w:eastAsiaTheme="minorEastAsia"/>
            </w:rPr>
            <w:fldChar w:fldCharType="begin"/>
          </w:r>
          <w:r w:rsidR="00B8294D">
            <w:rPr>
              <w:rFonts w:eastAsiaTheme="minorEastAsia"/>
            </w:rPr>
            <w:instrText>ADDIN CitaviPlaceholder{eyIkaWQiOiIxIiwiRW50cmllcyI6W3siJGlkIjoiMiIsIklkIjoiYTZhMTg4MmItNjliZS00MjBiLWJlZTYtNmJiNTExYmEzMzE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YmMyZjBhZDYtYWM1Ny00MWU5LWIxN2EtODBlMjg1ZmMxNzg1IiwiVGV4dCI6Ils0MF0iLCJXQUlWZXJzaW9uIjoiNi4xLjAuMCJ9}</w:instrText>
          </w:r>
          <w:r w:rsidR="00C34D8C">
            <w:rPr>
              <w:rFonts w:eastAsiaTheme="minorEastAsia"/>
            </w:rPr>
            <w:fldChar w:fldCharType="separate"/>
          </w:r>
          <w:r w:rsidR="000E712B">
            <w:rPr>
              <w:rFonts w:eastAsiaTheme="minorEastAsia"/>
            </w:rPr>
            <w:t>[40]</w:t>
          </w:r>
          <w:r w:rsidR="00C34D8C">
            <w:rPr>
              <w:rFonts w:eastAsiaTheme="minorEastAsia"/>
            </w:rPr>
            <w:fldChar w:fldCharType="end"/>
          </w:r>
          <w:r w:rsidR="00C34D8C">
            <w:rPr>
              <w:rFonts w:eastAsiaTheme="minorEastAsia"/>
            </w:rPr>
            <w:t>.</w:t>
          </w:r>
        </w:sdtContent>
      </w:sdt>
    </w:p>
    <w:p w:rsidR="004E46DF" w:rsidRDefault="003321E1" w:rsidP="00487544">
      <w:r>
        <w:t>Figure 3.1</w:t>
      </w:r>
      <w:r w:rsidR="00487544">
        <w:t>8</w:t>
      </w:r>
      <w:r>
        <w:t xml:space="preserve"> shows the capture</w:t>
      </w:r>
      <w:r w:rsidR="008256A9">
        <w:t>d</w:t>
      </w:r>
      <w:r w:rsidR="000378CE">
        <w:t>-MR</w:t>
      </w:r>
      <w:r>
        <w:t xml:space="preserve"> image before noise removal and after </w:t>
      </w:r>
      <w:r w:rsidR="00730F29">
        <w:t>filtering</w:t>
      </w:r>
      <w:r>
        <w:t xml:space="preserve"> by the</w:t>
      </w:r>
      <w:r w:rsidR="001E668F">
        <w:t xml:space="preserve"> proposed method </w:t>
      </w:r>
      <w:r w:rsidR="000B4C45">
        <w:t xml:space="preserve">of </w:t>
      </w:r>
      <w:r w:rsidR="00F42E0D">
        <w:t xml:space="preserve">the </w:t>
      </w:r>
      <w:r w:rsidR="001E668F">
        <w:t>wavelet</w:t>
      </w:r>
      <w:r w:rsidR="000B4C45">
        <w:t xml:space="preserve"> denoising</w:t>
      </w:r>
      <w:r>
        <w:t>.</w:t>
      </w:r>
      <w:r w:rsidR="001E668F">
        <w:t xml:space="preserve"> </w:t>
      </w:r>
    </w:p>
    <w:p w:rsidR="00F81059" w:rsidRDefault="00F42E0D" w:rsidP="004E46DF">
      <w:r>
        <w:rPr>
          <w:noProof/>
        </w:rPr>
        <mc:AlternateContent>
          <mc:Choice Requires="wps">
            <w:drawing>
              <wp:anchor distT="0" distB="0" distL="114300" distR="114300" simplePos="0" relativeHeight="251907584" behindDoc="0" locked="0" layoutInCell="1" allowOverlap="1" wp14:anchorId="0B191DD6" wp14:editId="5D9A5290">
                <wp:simplePos x="0" y="0"/>
                <wp:positionH relativeFrom="column">
                  <wp:posOffset>4243352</wp:posOffset>
                </wp:positionH>
                <wp:positionV relativeFrom="paragraph">
                  <wp:posOffset>3214158</wp:posOffset>
                </wp:positionV>
                <wp:extent cx="893445" cy="174625"/>
                <wp:effectExtent l="0" t="0" r="1905" b="0"/>
                <wp:wrapTopAndBottom/>
                <wp:docPr id="1073741934" name="Text Box 107374193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191DD6" id="Text Box 1073741934" o:spid="_x0000_s1133" type="#_x0000_t202" style="position:absolute;left:0;text-align:left;margin-left:334.1pt;margin-top:253.1pt;width:70.35pt;height:13.75pt;z-index:2519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" stroked="f">
                <v:textbox inset="0,0,0,0">
                  <w:txbxContent>
                    <w:p w:rsidR="00C22965" w:rsidRPr="00CF759E" w:rsidRDefault="00C22965" w:rsidP="00251888">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5536" behindDoc="0" locked="0" layoutInCell="1" allowOverlap="1" wp14:anchorId="4C61A225" wp14:editId="589639A9">
                <wp:simplePos x="0" y="0"/>
                <wp:positionH relativeFrom="column">
                  <wp:posOffset>1248128</wp:posOffset>
                </wp:positionH>
                <wp:positionV relativeFrom="paragraph">
                  <wp:posOffset>3212536</wp:posOffset>
                </wp:positionV>
                <wp:extent cx="948055" cy="174625"/>
                <wp:effectExtent l="0" t="0" r="4445" b="0"/>
                <wp:wrapTopAndBottom/>
                <wp:docPr id="1073741928" name="Text Box 1073741928"/>
                <wp:cNvGraphicFramePr/>
                <a:graphic xmlns:a="http://schemas.openxmlformats.org/drawingml/2006/main">
                  <a:graphicData uri="http://schemas.microsoft.com/office/word/2010/wordprocessingShape">
                    <wps:wsp>
                      <wps:cNvSpPr txBox="1"/>
                      <wps:spPr>
                        <a:xfrm>
                          <a:off x="0" y="0"/>
                          <a:ext cx="948055" cy="174625"/>
                        </a:xfrm>
                        <a:prstGeom prst="rect">
                          <a:avLst/>
                        </a:prstGeom>
                        <a:solidFill>
                          <a:prstClr val="white"/>
                        </a:solidFill>
                        <a:ln>
                          <a:noFill/>
                        </a:ln>
                      </wps:spPr>
                      <wps:txbx>
                        <w:txbxContent>
                          <w:p w:rsidR="00C22965" w:rsidRPr="00CF759E" w:rsidRDefault="00C22965"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1A225" id="Text Box 1073741928" o:spid="_x0000_s1134" type="#_x0000_t202" style="position:absolute;left:0;text-align:left;margin-left:98.3pt;margin-top:252.95pt;width:74.65pt;height:13.75pt;z-index:2519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" stroked="f">
                <v:textbox inset="0,0,0,0">
                  <w:txbxContent>
                    <w:p w:rsidR="00C22965" w:rsidRPr="00CF759E" w:rsidRDefault="00C22965" w:rsidP="00251888">
                      <w:pPr>
                        <w:pStyle w:val="Caption"/>
                      </w:pPr>
                      <w:r>
                        <w:t>(</w:t>
                      </w:r>
                      <w:r w:rsidRPr="00CF759E">
                        <w:t>a</w:t>
                      </w:r>
                      <w:r>
                        <w:t>)</w:t>
                      </w:r>
                    </w:p>
                  </w:txbxContent>
                </v:textbox>
                <w10:wrap type="topAndBottom"/>
              </v:shape>
            </w:pict>
          </mc:Fallback>
        </mc:AlternateContent>
      </w:r>
      <w:r>
        <w:rPr>
          <w:noProof/>
        </w:rPr>
        <w:drawing>
          <wp:anchor distT="0" distB="0" distL="114300" distR="114300" simplePos="0" relativeHeight="251698688" behindDoc="0" locked="0" layoutInCell="1" allowOverlap="1" wp14:anchorId="162EE888" wp14:editId="209B5E9C">
            <wp:simplePos x="0" y="0"/>
            <wp:positionH relativeFrom="margin">
              <wp:align>right</wp:align>
            </wp:positionH>
            <wp:positionV relativeFrom="paragraph">
              <wp:posOffset>345440</wp:posOffset>
            </wp:positionV>
            <wp:extent cx="2847975" cy="2743200"/>
            <wp:effectExtent l="0" t="4762" r="4762" b="4763"/>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63">
                      <a:extLst>
                        <a:ext uri="{28A0092B-C50C-407E-A947-70E740481C1C}">
                          <a14:useLocalDpi xmlns:a14="http://schemas.microsoft.com/office/drawing/2010/main" val="0"/>
                        </a:ext>
                      </a:extLst>
                    </a:blip>
                    <a:srcRect l="19497" t="10295" r="18262" b="17556"/>
                    <a:stretch/>
                  </pic:blipFill>
                  <pic:spPr bwMode="auto">
                    <a:xfrm rot="5400000">
                      <a:off x="0" y="0"/>
                      <a:ext cx="284797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9712" behindDoc="0" locked="0" layoutInCell="1" allowOverlap="1" wp14:anchorId="038938CE" wp14:editId="4254D7CE">
            <wp:simplePos x="0" y="0"/>
            <wp:positionH relativeFrom="margin">
              <wp:align>left</wp:align>
            </wp:positionH>
            <wp:positionV relativeFrom="paragraph">
              <wp:posOffset>356235</wp:posOffset>
            </wp:positionV>
            <wp:extent cx="2830830" cy="2743200"/>
            <wp:effectExtent l="5715" t="0" r="0" b="0"/>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4">
                      <a:extLst>
                        <a:ext uri="{28A0092B-C50C-407E-A947-70E740481C1C}">
                          <a14:useLocalDpi xmlns:a14="http://schemas.microsoft.com/office/drawing/2010/main" val="0"/>
                        </a:ext>
                      </a:extLst>
                    </a:blip>
                    <a:srcRect l="17644" t="7923" r="20673" b="20155"/>
                    <a:stretch/>
                  </pic:blipFill>
                  <pic:spPr bwMode="auto">
                    <a:xfrm rot="5400000">
                      <a:off x="0" y="0"/>
                      <a:ext cx="283083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78AC" w:rsidRPr="001B3507" w:rsidRDefault="00F42E0D" w:rsidP="00A345C4">
      <w:r>
        <w:rPr>
          <w:noProof/>
        </w:rPr>
        <mc:AlternateContent>
          <mc:Choice Requires="wps">
            <w:drawing>
              <wp:anchor distT="0" distB="0" distL="114300" distR="114300" simplePos="0" relativeHeight="251785728" behindDoc="0" locked="0" layoutInCell="1" allowOverlap="1" wp14:anchorId="2BDAFB40" wp14:editId="0AE5A0FE">
                <wp:simplePos x="0" y="0"/>
                <wp:positionH relativeFrom="margin">
                  <wp:align>right</wp:align>
                </wp:positionH>
                <wp:positionV relativeFrom="paragraph">
                  <wp:posOffset>3253105</wp:posOffset>
                </wp:positionV>
                <wp:extent cx="573468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452533" cy="635"/>
                        </a:xfrm>
                        <a:prstGeom prst="rect">
                          <a:avLst/>
                        </a:prstGeom>
                        <a:solidFill>
                          <a:prstClr val="white"/>
                        </a:solidFill>
                        <a:ln>
                          <a:noFill/>
                        </a:ln>
                      </wps:spPr>
                      <wps:txbx>
                        <w:txbxContent>
                          <w:p w:rsidR="00C22965" w:rsidRDefault="00C22965" w:rsidP="00A03628">
                            <w:pPr>
                              <w:pStyle w:val="Caption"/>
                            </w:pPr>
                            <w:bookmarkStart w:id="155" w:name="_Toc523735303"/>
                            <w:bookmarkStart w:id="156" w:name="_Toc524625286"/>
                            <w:bookmarkStart w:id="157" w:name="_Toc52540510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55"/>
                            <w:bookmarkEnd w:id="156"/>
                            <w:bookmarkEnd w:id="157"/>
                          </w:p>
                          <w:p w:rsidR="00C22965" w:rsidRPr="00F42E0D" w:rsidRDefault="00C22965" w:rsidP="00F42E0D"/>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DAFB40" id="Text Box 12" o:spid="_x0000_s1135" type="#_x0000_t202" style="position:absolute;left:0;text-align:left;margin-left:400.35pt;margin-top:256.15pt;width:451.55pt;height:.05pt;z-index:2517857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" stroked="f">
                <v:textbox style="mso-fit-shape-to-text:t" inset="0,0,0,0">
                  <w:txbxContent>
                    <w:p w:rsidR="00C22965" w:rsidRDefault="00C22965" w:rsidP="00A03628">
                      <w:pPr>
                        <w:pStyle w:val="Caption"/>
                      </w:pPr>
                      <w:bookmarkStart w:id="158" w:name="_Toc523735303"/>
                      <w:bookmarkStart w:id="159" w:name="_Toc524625286"/>
                      <w:bookmarkStart w:id="160" w:name="_Toc52540510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58"/>
                      <w:bookmarkEnd w:id="159"/>
                      <w:bookmarkEnd w:id="160"/>
                    </w:p>
                    <w:p w:rsidR="00C22965" w:rsidRPr="00F42E0D" w:rsidRDefault="00C22965" w:rsidP="00F42E0D"/>
                  </w:txbxContent>
                </v:textbox>
                <w10:wrap type="topAndBottom" anchorx="margin"/>
              </v:shape>
            </w:pict>
          </mc:Fallback>
        </mc:AlternateContent>
      </w:r>
    </w:p>
    <w:p w:rsidR="0067393B" w:rsidRPr="002E1777" w:rsidRDefault="00711F3C" w:rsidP="00F81059">
      <w:pPr>
        <w:pStyle w:val="ListParagraph"/>
        <w:numPr>
          <w:ilvl w:val="0"/>
          <w:numId w:val="32"/>
        </w:numPr>
        <w:rPr>
          <w:rFonts w:asciiTheme="majorHAnsi" w:hAnsiTheme="majorHAnsi"/>
          <w:b/>
          <w:bCs/>
          <w:sz w:val="28"/>
          <w:szCs w:val="28"/>
        </w:rPr>
      </w:pPr>
      <w:r w:rsidRPr="002E1777">
        <w:rPr>
          <w:rFonts w:asciiTheme="majorHAnsi" w:hAnsiTheme="majorHAnsi"/>
          <w:b/>
          <w:bCs/>
          <w:sz w:val="28"/>
          <w:szCs w:val="28"/>
        </w:rPr>
        <w:t>Image denoising</w:t>
      </w:r>
      <w:r w:rsidR="00A83172" w:rsidRPr="002E1777">
        <w:rPr>
          <w:rFonts w:asciiTheme="majorHAnsi" w:hAnsiTheme="majorHAnsi"/>
          <w:b/>
          <w:bCs/>
          <w:sz w:val="28"/>
          <w:szCs w:val="28"/>
        </w:rPr>
        <w:t xml:space="preserve"> u</w:t>
      </w:r>
      <w:r w:rsidR="00173FD3" w:rsidRPr="002E1777">
        <w:rPr>
          <w:rFonts w:asciiTheme="majorHAnsi" w:hAnsiTheme="majorHAnsi"/>
          <w:b/>
          <w:bCs/>
          <w:sz w:val="28"/>
          <w:szCs w:val="28"/>
        </w:rPr>
        <w:t>sing</w:t>
      </w:r>
      <w:r w:rsidR="00326F30" w:rsidRPr="002E1777">
        <w:rPr>
          <w:rFonts w:asciiTheme="majorHAnsi" w:hAnsiTheme="majorHAnsi"/>
          <w:b/>
          <w:bCs/>
          <w:sz w:val="28"/>
          <w:szCs w:val="28"/>
        </w:rPr>
        <w:t xml:space="preserve"> </w:t>
      </w:r>
      <w:r w:rsidR="0067393B" w:rsidRPr="002E1777">
        <w:rPr>
          <w:rFonts w:asciiTheme="majorHAnsi" w:hAnsiTheme="majorHAnsi"/>
          <w:b/>
          <w:bCs/>
          <w:sz w:val="28"/>
          <w:szCs w:val="28"/>
        </w:rPr>
        <w:t xml:space="preserve">Nonlinear </w:t>
      </w:r>
      <w:r w:rsidR="00DA0801" w:rsidRPr="002E1777">
        <w:rPr>
          <w:rFonts w:asciiTheme="majorHAnsi" w:hAnsiTheme="majorHAnsi"/>
          <w:b/>
          <w:bCs/>
          <w:sz w:val="28"/>
          <w:szCs w:val="28"/>
        </w:rPr>
        <w:t>A</w:t>
      </w:r>
      <w:r w:rsidR="0067393B" w:rsidRPr="002E1777">
        <w:rPr>
          <w:rFonts w:asciiTheme="majorHAnsi" w:hAnsiTheme="majorHAnsi"/>
          <w:b/>
          <w:bCs/>
          <w:sz w:val="28"/>
          <w:szCs w:val="28"/>
        </w:rPr>
        <w:t xml:space="preserve">nisotropic </w:t>
      </w:r>
      <w:r w:rsidR="00DA0801" w:rsidRPr="002E1777">
        <w:rPr>
          <w:rFonts w:asciiTheme="majorHAnsi" w:hAnsiTheme="majorHAnsi"/>
          <w:b/>
          <w:bCs/>
          <w:sz w:val="28"/>
          <w:szCs w:val="28"/>
        </w:rPr>
        <w:t>F</w:t>
      </w:r>
      <w:r w:rsidR="0067393B" w:rsidRPr="002E1777">
        <w:rPr>
          <w:rFonts w:asciiTheme="majorHAnsi" w:hAnsiTheme="majorHAnsi"/>
          <w:b/>
          <w:bCs/>
          <w:sz w:val="28"/>
          <w:szCs w:val="28"/>
        </w:rPr>
        <w:t>iltering</w:t>
      </w:r>
    </w:p>
    <w:p w:rsidR="00951B7C" w:rsidRDefault="009623C2" w:rsidP="00A03628">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rsidR="00663C3B">
        <w:t xml:space="preserve"> </w:t>
      </w:r>
      <w:sdt>
        <w:sdtPr>
          <w:alias w:val="Don't edit this field"/>
          <w:tag w:val="CitaviPlaceholder#d02ad75f-2205-4a8b-8b9e-fbba2cc90626"/>
          <w:id w:val="-1801608563"/>
          <w:placeholder>
            <w:docPart w:val="DefaultPlaceholder_-1854013440"/>
          </w:placeholder>
        </w:sdtPr>
        <w:sdtEndPr/>
        <w:sdtContent>
          <w:r w:rsidR="00663C3B">
            <w:fldChar w:fldCharType="begin"/>
          </w:r>
          <w:r w:rsidR="00991A57">
            <w:instrText>ADDIN CitaviPlaceholder{eyIkaWQiOiIxIiwiRW50cmllcyI6W3siJGlkIjoiMiIsIklkIjoiNjFkNmQzOGItOGZkZC00YmIwLWI1ZjctNmQ5MWYxYjE3NmUxIiwiUmFuZ2VMZW5ndGgiOjQsIlJlZmVyZW5jZUlkIjoiMTYyMzU5NDQtYTM3NC00NDJhLWEzOTgtNzUwY2YxY2FlYjEx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xpbmtlZFJlc291cmNlVHlwZSI6MSwiVXJpU3RyaW5nIjoiTm9ubGluZWFyIGFuaXNvdHJvcGljIGRpZmZ1c2lvbiBmaWx0ZXJpbmc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}</w:instrText>
          </w:r>
          <w:r w:rsidR="00663C3B">
            <w:fldChar w:fldCharType="separate"/>
          </w:r>
          <w:r w:rsidR="000E712B">
            <w:t>[41]</w:t>
          </w:r>
          <w:r w:rsidR="00663C3B">
            <w:fldChar w:fldCharType="end"/>
          </w:r>
        </w:sdtContent>
      </w:sdt>
      <w:r w:rsidRPr="004A24FA">
        <w:t>.</w:t>
      </w:r>
      <w:r>
        <w:t xml:space="preserve"> </w:t>
      </w:r>
      <w:r w:rsidR="00470928">
        <w:t>Anisotropic diffusion</w:t>
      </w:r>
      <w:r w:rsidR="00672544">
        <w:t xml:space="preserve"> filtering</w:t>
      </w:r>
      <w:r w:rsidR="00470928">
        <w:t xml:space="preserve"> proposed</w:t>
      </w:r>
      <w:r w:rsidR="00A345C4">
        <w:t xml:space="preserve"> by Perona and Malic </w:t>
      </w:r>
      <w:sdt>
        <w:sdtPr>
          <w:alias w:val="Don't edit this field"/>
          <w:tag w:val="CitaviPlaceholder#96782360-e6e9-45a0-8b93-a24c3e9c301d"/>
          <w:id w:val="1359464105"/>
          <w:placeholder>
            <w:docPart w:val="DefaultPlaceholder_-1854013440"/>
          </w:placeholder>
        </w:sdtPr>
        <w:sdtEndPr/>
        <w:sdtContent>
          <w:r w:rsidR="00A345C4">
            <w:fldChar w:fldCharType="begin"/>
          </w:r>
          <w:r w:rsidR="00B8294D">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OTY3ODIzNjAtZTZlOS00NWEwLThiOTMtYTI0YzNlOWMzMDFkIiwiVGV4dCI6Ils0Ml0iLCJXQUlWZXJzaW9uIjoiNi4xLjAuMCJ9}</w:instrText>
          </w:r>
          <w:r w:rsidR="00A345C4">
            <w:fldChar w:fldCharType="separate"/>
          </w:r>
          <w:r w:rsidR="000E712B">
            <w:t>[42]</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w:t>
      </w:r>
      <w:r w:rsidR="00A03628">
        <w:t xml:space="preserve">employs </w:t>
      </w:r>
      <w:r w:rsidR="00E72321">
        <w:t>an adapted diffusion tensor</w:t>
      </w:r>
      <w:r w:rsidR="006C4455">
        <w:t xml:space="preserve"> for smoothing the images. </w:t>
      </w:r>
      <w:r w:rsidR="003924A2">
        <w:t>Importantly,</w:t>
      </w:r>
      <w:r w:rsidR="00C256D8">
        <w:t xml:space="preserve"> </w:t>
      </w:r>
      <w:r w:rsidR="00C256D8" w:rsidRPr="00550EB1">
        <w:lastRenderedPageBreak/>
        <w:t>the</w:t>
      </w:r>
      <w:r w:rsidR="00550EB1">
        <w:t xml:space="preserve"> inhomogeneous</w:t>
      </w:r>
      <w:r w:rsidR="00C256D8">
        <w:t xml:space="preserve"> diffusive procedure limits the </w:t>
      </w:r>
      <w:r w:rsidR="003F1622">
        <w:t>smoothing in</w:t>
      </w:r>
      <w:r w:rsidR="00A03628">
        <w:t xml:space="preserve"> the</w:t>
      </w:r>
      <w:r w:rsidR="003F1622">
        <w:t xml:space="preserve"> areas</w:t>
      </w:r>
      <w:r w:rsidR="00AC15CD">
        <w:t xml:space="preserve"> of interest which have a large</w:t>
      </w:r>
      <w:r w:rsidR="003F1622">
        <w:t xml:space="preserve"> likelihood to be edges</w:t>
      </w:r>
      <w:r w:rsidR="003924A2">
        <w:t xml:space="preserve"> or boundaries</w:t>
      </w:r>
      <w:r w:rsidR="00A21FA1">
        <w:t xml:space="preserve"> </w:t>
      </w:r>
      <w:sdt>
        <w:sdtPr>
          <w:alias w:val="Don't edit this field"/>
          <w:tag w:val="CitaviPlaceholder#777d7a85-6b10-4f40-af77-613fcca6e846"/>
          <w:id w:val="1144083818"/>
          <w:placeholder>
            <w:docPart w:val="DefaultPlaceholder_-1854013440"/>
          </w:placeholder>
        </w:sdtPr>
        <w:sdtEndPr/>
        <w:sdtContent>
          <w:r w:rsidR="00A21FA1">
            <w:fldChar w:fldCharType="begin"/>
          </w:r>
          <w:r w:rsidR="00B8294D">
            <w:instrText>ADDIN CitaviPlaceholder{eyIkaWQiOiIxIiwiRW50cmllcyI6W3siJGlkIjoiMiIsIklkIjoiOWNjZTVhZDMtODAxMC00NGNiLTlmY2YtMTI5OWUyOTE5ZmJj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Nzc3ZDdhODUtNmIxMC00ZjQwLWFmNzctNjEzZmNjYTZlODQ2IiwiVGV4dCI6Ils0Ml0iLCJXQUlWZXJzaW9uIjoiNi4xLjAuMCJ9}</w:instrText>
          </w:r>
          <w:r w:rsidR="00A21FA1">
            <w:fldChar w:fldCharType="separate"/>
          </w:r>
          <w:r w:rsidR="000E712B">
            <w:t>[42]</w:t>
          </w:r>
          <w:r w:rsidR="00A21FA1">
            <w:fldChar w:fldCharType="end"/>
          </w:r>
        </w:sdtContent>
      </w:sdt>
      <w:r w:rsidR="00C256D8">
        <w:t xml:space="preserve">. </w:t>
      </w:r>
    </w:p>
    <w:p w:rsidR="0034007C" w:rsidRDefault="00C22965" w:rsidP="00E508ED">
      <w:r>
        <w:t xml:space="preserve">The performance of the Perona-Malik filter </w:t>
      </w:r>
      <w:r w:rsidR="00DB530A">
        <w:t>is</w:t>
      </w:r>
      <w:r w:rsidR="00BE2A50">
        <w:t xml:space="preserve"> based on the mathematical formulation</w:t>
      </w:r>
      <w:r w:rsidR="00377E30">
        <w:t xml:space="preserve"> </w:t>
      </w:r>
      <w:r w:rsidR="00DB530A">
        <w:t xml:space="preserve">given in </w:t>
      </w:r>
      <w:r w:rsidR="00E508ED">
        <w:t>the e</w:t>
      </w:r>
      <w:r w:rsidR="00DB530A">
        <w:t xml:space="preserve">quation </w:t>
      </w:r>
      <w:r w:rsidR="00DE50C3">
        <w:t>3</w:t>
      </w:r>
      <w:r w:rsidR="00DB530A">
        <w:t>.</w:t>
      </w:r>
      <w:r w:rsidR="00E508ED">
        <w:t>11</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x,y,t)</w:t>
      </w:r>
      <w:r w:rsidR="00A21FA1">
        <w:t xml:space="preserve"> </w:t>
      </w:r>
      <w:sdt>
        <w:sdtPr>
          <w:alias w:val="Don't edit this field"/>
          <w:tag w:val="CitaviPlaceholder#a9a7872b-914c-46fd-86b8-e4b158a1e4a0"/>
          <w:id w:val="-1694379888"/>
          <w:placeholder>
            <w:docPart w:val="DefaultPlaceholder_-1854013440"/>
          </w:placeholder>
        </w:sdtPr>
        <w:sdtEndPr/>
        <w:sdtContent>
          <w:r w:rsidR="00A21FA1">
            <w:fldChar w:fldCharType="begin"/>
          </w:r>
          <w:r w:rsidR="00B8294D">
            <w:instrText>ADDIN CitaviPlaceholder{eyIkaWQiOiIxIiwiRW50cmllcyI6W3siJGlkIjoiMiIsIklkIjoiNWQ3ZWMyZjEtYjIzYS00Y2YwLTk4ZDctYTFhN2U3NjNhYjc0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YTlhNzg3MmItOTE0Yy00NmZkLTg2YjgtZTRiMTU4YTFlNGEwIiwiVGV4dCI6Ils0Ml0iLCJXQUlWZXJzaW9uIjoiNi4xLjAuMCJ9}</w:instrText>
          </w:r>
          <w:r w:rsidR="00A21FA1">
            <w:fldChar w:fldCharType="separate"/>
          </w:r>
          <w:r w:rsidR="000E712B">
            <w:t>[42]</w:t>
          </w:r>
          <w:r w:rsidR="00A21FA1">
            <w:fldChar w:fldCharType="end"/>
          </w:r>
        </w:sdtContent>
      </w:sdt>
      <w:r w:rsidR="00DB530A">
        <w:t xml:space="preserve">. </w:t>
      </w:r>
    </w:p>
    <w:p w:rsidR="00B00CA9" w:rsidRPr="00951B7C" w:rsidRDefault="00B00CA9" w:rsidP="00E508ED"/>
    <w:p w:rsidR="00A06F61" w:rsidRDefault="008A2771" w:rsidP="00E508ED">
      <w:pPr>
        <w:pStyle w:val="Caption"/>
        <w:ind w:left="2160" w:firstLine="720"/>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 xml:space="preserve">I </m:t>
        </m:r>
        <m:d>
          <m:dPr>
            <m:ctrlPr>
              <w:rPr>
                <w:rFonts w:ascii="Cambria Math" w:hAnsi="Cambria Math"/>
              </w:rPr>
            </m:ctrlPr>
          </m:dPr>
          <m:e>
            <m:r>
              <w:rPr>
                <w:rFonts w:ascii="Cambria Math" w:hAnsi="Cambria Math"/>
              </w:rPr>
              <m:t>x,y,t</m:t>
            </m:r>
          </m:e>
        </m:d>
        <m:r>
          <w:rPr>
            <w:rFonts w:ascii="Cambria Math" w:hAnsi="Cambria Math"/>
          </w:rPr>
          <m:t>=div(c</m:t>
        </m:r>
        <m:d>
          <m:dPr>
            <m:ctrlPr>
              <w:rPr>
                <w:rFonts w:ascii="Cambria Math" w:hAnsi="Cambria Math"/>
              </w:rPr>
            </m:ctrlPr>
          </m:dPr>
          <m:e>
            <m:r>
              <w:rPr>
                <w:rFonts w:ascii="Cambria Math" w:hAnsi="Cambria Math"/>
              </w:rPr>
              <m:t>x,y,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m:t>
        </m:r>
      </m:oMath>
      <w:r w:rsidR="00562CE4">
        <w:rPr>
          <w:rFonts w:eastAsiaTheme="minorEastAsia"/>
        </w:rPr>
        <w:tab/>
      </w:r>
      <w:r w:rsidR="000771D4" w:rsidRPr="00AF6EBE">
        <w:tab/>
      </w:r>
      <w:r w:rsidR="00E508ED" w:rsidRPr="00E508ED">
        <w:rPr>
          <w:i w:val="0"/>
          <w:iCs w:val="0"/>
        </w:rPr>
        <w:t>(</w:t>
      </w:r>
      <w:r w:rsidR="00562CE4">
        <w:rPr>
          <w:i w:val="0"/>
          <w:iCs w:val="0"/>
        </w:rPr>
        <w:fldChar w:fldCharType="begin"/>
      </w:r>
      <w:r w:rsidR="00562CE4">
        <w:rPr>
          <w:i w:val="0"/>
          <w:iCs w:val="0"/>
        </w:rPr>
        <w:instrText xml:space="preserve"> STYLEREF 1 \s </w:instrText>
      </w:r>
      <w:r w:rsidR="00562CE4">
        <w:rPr>
          <w:i w:val="0"/>
          <w:iCs w:val="0"/>
        </w:rPr>
        <w:fldChar w:fldCharType="separate"/>
      </w:r>
      <w:r w:rsidR="00562CE4">
        <w:rPr>
          <w:i w:val="0"/>
          <w:iCs w:val="0"/>
          <w:cs/>
        </w:rPr>
        <w:t>‎</w:t>
      </w:r>
      <w:r w:rsidR="00562CE4">
        <w:rPr>
          <w:i w:val="0"/>
          <w:iCs w:val="0"/>
        </w:rPr>
        <w:t>3</w:t>
      </w:r>
      <w:r w:rsidR="00562CE4">
        <w:rPr>
          <w:i w:val="0"/>
          <w:iCs w:val="0"/>
        </w:rPr>
        <w:fldChar w:fldCharType="end"/>
      </w:r>
      <w:r w:rsidR="00562CE4">
        <w:rPr>
          <w:i w:val="0"/>
          <w:iCs w:val="0"/>
        </w:rPr>
        <w:t>.</w:t>
      </w:r>
      <w:r w:rsidR="00562CE4">
        <w:rPr>
          <w:i w:val="0"/>
          <w:iCs w:val="0"/>
        </w:rPr>
        <w:fldChar w:fldCharType="begin"/>
      </w:r>
      <w:r w:rsidR="00562CE4">
        <w:rPr>
          <w:i w:val="0"/>
          <w:iCs w:val="0"/>
        </w:rPr>
        <w:instrText xml:space="preserve"> SEQ Equation \* ARABIC \s 1 </w:instrText>
      </w:r>
      <w:r w:rsidR="00562CE4">
        <w:rPr>
          <w:i w:val="0"/>
          <w:iCs w:val="0"/>
        </w:rPr>
        <w:fldChar w:fldCharType="separate"/>
      </w:r>
      <w:r w:rsidR="00562CE4">
        <w:rPr>
          <w:i w:val="0"/>
          <w:iCs w:val="0"/>
        </w:rPr>
        <w:t>11</w:t>
      </w:r>
      <w:r w:rsidR="00562CE4">
        <w:rPr>
          <w:i w:val="0"/>
          <w:iCs w:val="0"/>
        </w:rPr>
        <w:fldChar w:fldCharType="end"/>
      </w:r>
      <w:r w:rsidR="00E508ED" w:rsidRPr="00E508ED">
        <w:rPr>
          <w:i w:val="0"/>
          <w:iCs w:val="0"/>
        </w:rPr>
        <w:t>)</w:t>
      </w:r>
    </w:p>
    <w:p w:rsidR="00E508ED" w:rsidRPr="00E508ED" w:rsidRDefault="00E508ED" w:rsidP="00E508ED"/>
    <w:p w:rsidR="00C64E52" w:rsidRPr="00850621" w:rsidRDefault="00BB70FC" w:rsidP="00BB70FC">
      <w:r>
        <w:t xml:space="preserve">Furthermore, </w:t>
      </w:r>
      <m:oMath>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w:rPr>
            <w:rFonts w:ascii="Cambria Math" w:hAnsi="Cambria Math"/>
          </w:rPr>
          <m:t xml:space="preserve"> </m:t>
        </m:r>
      </m:oMath>
      <w:r w:rsidR="00C64E52" w:rsidRPr="006F4F16">
        <w:t>represents the image intensity</w:t>
      </w:r>
      <w:r>
        <w:t>,</w:t>
      </w:r>
      <w:r w:rsidR="00C64E52" w:rsidRPr="006F4F16">
        <w:t xml:space="preserve"> div and </w:t>
      </w:r>
      <m:oMath>
        <m:r>
          <m:rPr>
            <m:sty m:val="p"/>
          </m:rPr>
          <w:rPr>
            <w:rFonts w:ascii="Cambria Math" w:hAnsi="Cambria Math"/>
          </w:rPr>
          <m:t>∇</m:t>
        </m:r>
      </m:oMath>
      <w:r w:rsidR="00C64E52" w:rsidRPr="006F4F16">
        <w:t xml:space="preserve"> denote the divergence and the gradient operators</w:t>
      </w:r>
      <w:r w:rsidR="00C64E52">
        <w:t xml:space="preserve"> respectively. Moreover</w:t>
      </w:r>
      <w:r w:rsidR="00C64E52" w:rsidRPr="00C64E52">
        <w:t>, x and y</w:t>
      </w:r>
      <w:r w:rsidR="00C64E52">
        <w:t xml:space="preserve"> represent </w:t>
      </w:r>
      <w:r w:rsidR="00C64E52" w:rsidRPr="00C64E52">
        <w:t>the spatial coordinates in the</w:t>
      </w:r>
      <w:r w:rsidR="00C64E52">
        <w:t xml:space="preserve"> two-dimensional image, and t corresponds to the </w:t>
      </w:r>
      <w:r w:rsidR="00C64E52" w:rsidRPr="00C64E52">
        <w:t>iteration number.</w:t>
      </w:r>
    </w:p>
    <w:p w:rsidR="00635819" w:rsidRDefault="0032555B" w:rsidP="00DF7D8D">
      <w:r>
        <w:t>An import</w:t>
      </w:r>
      <w:r w:rsidR="007060F3">
        <w:t>ant step in this technique is the</w:t>
      </w:r>
      <w:r>
        <w:t xml:space="preserve"> </w:t>
      </w:r>
      <w:r w:rsidR="007060F3">
        <w:t>estimation of</w:t>
      </w:r>
      <w:r>
        <w:t xml:space="preserve"> </w:t>
      </w:r>
      <w:r w:rsidR="0054775D">
        <w:t>an appropriate</w:t>
      </w:r>
      <w:r>
        <w:t xml:space="preserve"> </w:t>
      </w:r>
      <w:r w:rsidRPr="000E2573">
        <w:t>diffusion coefficient</w:t>
      </w:r>
      <w:r>
        <w:t xml:space="preserve"> </w:t>
      </w:r>
      <w:r w:rsidR="007060F3">
        <w:t>according to</w:t>
      </w:r>
      <w:r w:rsidR="003D1B4C">
        <w:t xml:space="preserve">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Perona and Malik</w:t>
      </w:r>
      <w:r w:rsidR="00BD3833">
        <w:t xml:space="preserve"> introduced </w:t>
      </w:r>
      <w:r w:rsidR="005F4978">
        <w:t>two mathe</w:t>
      </w:r>
      <w:r w:rsidR="000213B6">
        <w:t xml:space="preserve">matical </w:t>
      </w:r>
      <w:r w:rsidR="00BD3833">
        <w:t>e</w:t>
      </w:r>
      <w:r w:rsidR="000213B6">
        <w:t>quations</w:t>
      </w:r>
      <w:r w:rsidR="001B5099">
        <w:t xml:space="preserve"> </w:t>
      </w:r>
      <w:r w:rsidR="00BD3833">
        <w:t>(</w:t>
      </w:r>
      <w:r w:rsidR="005B1071">
        <w:t>3</w:t>
      </w:r>
      <w:r w:rsidR="00761335">
        <w:t>.1</w:t>
      </w:r>
      <w:r w:rsidR="00DF7D8D">
        <w:t>2</w:t>
      </w:r>
      <w:r w:rsidR="00761335">
        <w:t xml:space="preserve"> and </w:t>
      </w:r>
      <w:r w:rsidR="005B1071">
        <w:t>3</w:t>
      </w:r>
      <w:r w:rsidR="00761335">
        <w:t>.1</w:t>
      </w:r>
      <w:r w:rsidR="00DF7D8D">
        <w:t>3</w:t>
      </w:r>
      <w:r w:rsidR="00BD3833">
        <w:t>)</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w:t>
      </w:r>
      <w:r w:rsidR="00750275">
        <w:t>E</w:t>
      </w:r>
      <w:r w:rsidR="005F388E">
        <w:t xml:space="preserv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r w:rsidR="00A21FA1">
        <w:t xml:space="preserve"> </w:t>
      </w:r>
      <w:sdt>
        <w:sdtPr>
          <w:alias w:val="Don't edit this field"/>
          <w:tag w:val="CitaviPlaceholder#f1fe9243-500f-46e9-86ef-58f6a4d26823"/>
          <w:id w:val="102848425"/>
          <w:placeholder>
            <w:docPart w:val="DefaultPlaceholder_-1854013440"/>
          </w:placeholder>
        </w:sdtPr>
        <w:sdtEndPr/>
        <w:sdtContent>
          <w:r w:rsidR="00A21FA1">
            <w:fldChar w:fldCharType="begin"/>
          </w:r>
          <w:r w:rsidR="00B8294D">
            <w:instrText>ADDIN CitaviPlaceholder{eyIkaWQiOiIxIiwiRW50cmllcyI6W3siJGlkIjoiMiIsIklkIjoiMGQ5OTkzNjktNDY5MS00NDcxLTk4MTMtMDRjNzVhODg5MmZ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ZjFmZTkyNDMtNTAwZi00NmU5LTg2ZWYtNThmNmE0ZDI2ODIzIiwiVGV4dCI6Ils0Ml0iLCJXQUlWZXJzaW9uIjoiNi4xLjAuMCJ9}</w:instrText>
          </w:r>
          <w:r w:rsidR="00A21FA1">
            <w:fldChar w:fldCharType="separate"/>
          </w:r>
          <w:r w:rsidR="000E712B">
            <w:t>[42]</w:t>
          </w:r>
          <w:r w:rsidR="00A21FA1">
            <w:fldChar w:fldCharType="end"/>
          </w:r>
        </w:sdtContent>
      </w:sdt>
      <w:r w:rsidR="004E5B44">
        <w:t>.</w:t>
      </w:r>
    </w:p>
    <w:p w:rsidR="00E23325" w:rsidRDefault="00E23325" w:rsidP="00D31B09"/>
    <w:p w:rsidR="00AA5495" w:rsidRDefault="008A2771" w:rsidP="00BD3833">
      <w:pPr>
        <w:pStyle w:val="Caption"/>
        <w:ind w:left="2160" w:firstLine="720"/>
      </w:pP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r>
              <w:rPr>
                <w:rFonts w:ascii="Cambria Math" w:hAnsi="Cambria Math"/>
              </w:rPr>
              <m:t>x,y,t</m:t>
            </m:r>
          </m:e>
        </m:d>
        <m:r>
          <w:rPr>
            <w:rFonts w:ascii="Cambria Math" w:hAnsi="Cambria Math"/>
          </w:rPr>
          <m:t>=exp⁡(</m:t>
        </m:r>
        <m:sSup>
          <m:sSupPr>
            <m:ctrlPr>
              <w:rPr>
                <w:rFonts w:ascii="Cambria Math" w:hAnsi="Cambria Math"/>
              </w:rPr>
            </m:ctrlPr>
          </m:sSupPr>
          <m:e>
            <m: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I</m:t>
                    </m:r>
                    <m:d>
                      <m:dPr>
                        <m:ctrlPr>
                          <w:rPr>
                            <w:rFonts w:ascii="Cambria Math" w:hAnsi="Cambria Math"/>
                          </w:rPr>
                        </m:ctrlPr>
                      </m:dPr>
                      <m:e>
                        <m:r>
                          <w:rPr>
                            <w:rFonts w:ascii="Cambria Math" w:hAnsi="Cambria Math"/>
                          </w:rPr>
                          <m:t>x,y,t</m:t>
                        </m:r>
                      </m:e>
                    </m:d>
                  </m:e>
                </m:d>
              </m:num>
              <m:den>
                <m:r>
                  <w:rPr>
                    <w:rFonts w:ascii="Cambria Math" w:hAnsi="Cambria Math"/>
                  </w:rPr>
                  <m:t>k</m:t>
                </m:r>
              </m:den>
            </m:f>
            <m:r>
              <w:rPr>
                <w:rFonts w:ascii="Cambria Math" w:hAnsi="Cambria Math"/>
              </w:rPr>
              <m:t>)</m:t>
            </m:r>
          </m:e>
          <m:sup>
            <m:r>
              <w:rPr>
                <w:rFonts w:ascii="Cambria Math" w:hAnsi="Cambria Math"/>
              </w:rPr>
              <m:t>2</m:t>
            </m:r>
          </m:sup>
        </m:sSup>
      </m:oMath>
      <w:r w:rsidR="00BD3833">
        <w:rPr>
          <w:rFonts w:eastAsiaTheme="minorEastAsia"/>
        </w:rPr>
        <w:tab/>
      </w:r>
      <w:r w:rsidR="00BD3833">
        <w:rPr>
          <w:rFonts w:eastAsiaTheme="minorEastAsia"/>
        </w:rPr>
        <w:tab/>
      </w:r>
      <w:r w:rsidR="00BD3833" w:rsidRPr="003C6136">
        <w:rPr>
          <w:rFonts w:eastAsiaTheme="minorEastAsia"/>
          <w:i w:val="0"/>
          <w:iCs w:val="0"/>
        </w:rPr>
        <w:t>(</w:t>
      </w:r>
      <w:r w:rsidR="00562CE4" w:rsidRPr="003C6136">
        <w:rPr>
          <w:rFonts w:eastAsiaTheme="minorEastAsia"/>
          <w:i w:val="0"/>
          <w:iCs w:val="0"/>
        </w:rPr>
        <w:fldChar w:fldCharType="begin"/>
      </w:r>
      <w:r w:rsidR="00562CE4" w:rsidRPr="003C6136">
        <w:rPr>
          <w:rFonts w:eastAsiaTheme="minorEastAsia"/>
          <w:i w:val="0"/>
          <w:iCs w:val="0"/>
        </w:rPr>
        <w:instrText xml:space="preserve"> STYLEREF 1 \s </w:instrText>
      </w:r>
      <w:r w:rsidR="00562CE4" w:rsidRPr="003C6136">
        <w:rPr>
          <w:rFonts w:eastAsiaTheme="minorEastAsia"/>
          <w:i w:val="0"/>
          <w:iCs w:val="0"/>
        </w:rPr>
        <w:fldChar w:fldCharType="separate"/>
      </w:r>
      <w:r w:rsidR="00562CE4" w:rsidRPr="003C6136">
        <w:rPr>
          <w:rFonts w:eastAsiaTheme="minorEastAsia"/>
          <w:i w:val="0"/>
          <w:iCs w:val="0"/>
          <w:cs/>
        </w:rPr>
        <w:t>‎</w:t>
      </w:r>
      <w:r w:rsidR="00562CE4" w:rsidRPr="003C6136">
        <w:rPr>
          <w:rFonts w:eastAsiaTheme="minorEastAsia"/>
          <w:i w:val="0"/>
          <w:iCs w:val="0"/>
        </w:rPr>
        <w:t>3</w:t>
      </w:r>
      <w:r w:rsidR="00562CE4" w:rsidRPr="003C6136">
        <w:rPr>
          <w:rFonts w:eastAsiaTheme="minorEastAsia"/>
          <w:i w:val="0"/>
          <w:iCs w:val="0"/>
        </w:rPr>
        <w:fldChar w:fldCharType="end"/>
      </w:r>
      <w:r w:rsidR="00562CE4" w:rsidRPr="003C6136">
        <w:rPr>
          <w:rFonts w:eastAsiaTheme="minorEastAsia"/>
          <w:i w:val="0"/>
          <w:iCs w:val="0"/>
        </w:rPr>
        <w:t>.</w:t>
      </w:r>
      <w:r w:rsidR="00562CE4" w:rsidRPr="003C6136">
        <w:rPr>
          <w:rFonts w:eastAsiaTheme="minorEastAsia"/>
          <w:i w:val="0"/>
          <w:iCs w:val="0"/>
        </w:rPr>
        <w:fldChar w:fldCharType="begin"/>
      </w:r>
      <w:r w:rsidR="00562CE4" w:rsidRPr="003C6136">
        <w:rPr>
          <w:rFonts w:eastAsiaTheme="minorEastAsia"/>
          <w:i w:val="0"/>
          <w:iCs w:val="0"/>
        </w:rPr>
        <w:instrText xml:space="preserve"> SEQ Equation \* ARABIC \s 1 </w:instrText>
      </w:r>
      <w:r w:rsidR="00562CE4" w:rsidRPr="003C6136">
        <w:rPr>
          <w:rFonts w:eastAsiaTheme="minorEastAsia"/>
          <w:i w:val="0"/>
          <w:iCs w:val="0"/>
        </w:rPr>
        <w:fldChar w:fldCharType="separate"/>
      </w:r>
      <w:r w:rsidR="00562CE4" w:rsidRPr="003C6136">
        <w:rPr>
          <w:rFonts w:eastAsiaTheme="minorEastAsia"/>
          <w:i w:val="0"/>
          <w:iCs w:val="0"/>
        </w:rPr>
        <w:t>12</w:t>
      </w:r>
      <w:r w:rsidR="00562CE4" w:rsidRPr="003C6136">
        <w:rPr>
          <w:rFonts w:eastAsiaTheme="minorEastAsia"/>
          <w:i w:val="0"/>
          <w:iCs w:val="0"/>
        </w:rPr>
        <w:fldChar w:fldCharType="end"/>
      </w:r>
      <w:r w:rsidR="00BD3833" w:rsidRPr="003C6136">
        <w:rPr>
          <w:rFonts w:eastAsiaTheme="minorEastAsia"/>
          <w:i w:val="0"/>
          <w:iCs w:val="0"/>
        </w:rPr>
        <w:t>)</w:t>
      </w:r>
    </w:p>
    <w:p w:rsidR="00BD3833" w:rsidRDefault="00BD3833" w:rsidP="00BD3833">
      <w:pPr>
        <w:pStyle w:val="Caption"/>
        <w:ind w:left="2160" w:firstLine="720"/>
        <w:rPr>
          <w:rFonts w:eastAsiaTheme="minorEastAsia"/>
        </w:rPr>
      </w:pPr>
    </w:p>
    <w:p w:rsidR="00A06F61" w:rsidRPr="00BD3833" w:rsidRDefault="008A2771" w:rsidP="00BD3833">
      <w:pPr>
        <w:pStyle w:val="Caption"/>
        <w:ind w:left="2160" w:firstLine="720"/>
        <w:rPr>
          <w:rFonts w:eastAsiaTheme="minorEastAsia"/>
          <w:i w:val="0"/>
          <w:iCs w:val="0"/>
        </w:rPr>
      </w:pPr>
      <m:oMath>
        <m:sSub>
          <m:sSubPr>
            <m:ctrlPr>
              <w:rPr>
                <w:rFonts w:ascii="Cambria Math" w:hAnsi="Cambria Math" w:cstheme="majorHAnsi"/>
              </w:rPr>
            </m:ctrlPr>
          </m:sSubPr>
          <m:e>
            <m:r>
              <w:rPr>
                <w:rFonts w:ascii="Cambria Math" w:hAnsi="Cambria Math" w:cstheme="majorHAnsi"/>
              </w:rPr>
              <m:t>c</m:t>
            </m:r>
          </m:e>
          <m:sub>
            <m: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y,t</m:t>
            </m:r>
          </m:e>
        </m:d>
        <m:r>
          <w:rPr>
            <w:rFonts w:ascii="Cambria Math" w:hAnsi="Cambria Math" w:cstheme="majorHAnsi"/>
          </w:rPr>
          <m:t>=</m:t>
        </m:r>
        <m:f>
          <m:fPr>
            <m:ctrlPr>
              <w:rPr>
                <w:rFonts w:ascii="Cambria Math" w:hAnsi="Cambria Math" w:cstheme="majorHAnsi"/>
              </w:rPr>
            </m:ctrlPr>
          </m:fPr>
          <m:num>
            <m:r>
              <w:rPr>
                <w:rFonts w:ascii="Cambria Math" w:hAnsi="Cambria Math" w:cstheme="majorHAnsi"/>
              </w:rPr>
              <m:t>1</m:t>
            </m:r>
          </m:num>
          <m:den>
            <m:r>
              <w:rPr>
                <w:rFonts w:ascii="Cambria Math" w:hAnsi="Cambria Math" w:cstheme="majorHAnsi"/>
              </w:rPr>
              <m:t>1+(</m:t>
            </m:r>
            <m:sSup>
              <m:sSupPr>
                <m:ctrlPr>
                  <w:rPr>
                    <w:rFonts w:ascii="Cambria Math" w:hAnsi="Cambria Math"/>
                  </w:rPr>
                </m:ctrlPr>
              </m:sSupPr>
              <m:e>
                <m: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I</m:t>
                        </m:r>
                        <m:d>
                          <m:dPr>
                            <m:ctrlPr>
                              <w:rPr>
                                <w:rFonts w:ascii="Cambria Math" w:hAnsi="Cambria Math"/>
                              </w:rPr>
                            </m:ctrlPr>
                          </m:dPr>
                          <m:e>
                            <m:r>
                              <w:rPr>
                                <w:rFonts w:ascii="Cambria Math" w:hAnsi="Cambria Math"/>
                              </w:rPr>
                              <m:t>x,y,t</m:t>
                            </m:r>
                          </m:e>
                        </m:d>
                      </m:e>
                    </m:d>
                  </m:num>
                  <m:den>
                    <m:r>
                      <w:rPr>
                        <w:rFonts w:ascii="Cambria Math" w:hAnsi="Cambria Math"/>
                      </w:rPr>
                      <m:t>k</m:t>
                    </m:r>
                  </m:den>
                </m:f>
                <m:r>
                  <w:rPr>
                    <w:rFonts w:ascii="Cambria Math" w:hAnsi="Cambria Math"/>
                  </w:rPr>
                  <m:t>)</m:t>
                </m:r>
              </m:e>
              <m:sup>
                <m:r>
                  <w:rPr>
                    <w:rFonts w:ascii="Cambria Math" w:hAnsi="Cambria Math"/>
                  </w:rPr>
                  <m:t>2</m:t>
                </m:r>
              </m:sup>
            </m:sSup>
          </m:den>
        </m:f>
      </m:oMath>
      <w:r w:rsidR="003047DA">
        <w:rPr>
          <w:rFonts w:eastAsiaTheme="minorEastAsia"/>
        </w:rPr>
        <w:tab/>
      </w:r>
      <w:r w:rsidR="003047DA">
        <w:rPr>
          <w:rFonts w:eastAsiaTheme="minorEastAsia"/>
        </w:rPr>
        <w:tab/>
      </w:r>
      <w:r w:rsidR="003047DA">
        <w:rPr>
          <w:rFonts w:eastAsiaTheme="minorEastAsia"/>
        </w:rPr>
        <w:tab/>
      </w:r>
      <w:r w:rsidR="00BD3833" w:rsidRPr="00BD3833">
        <w:rPr>
          <w:rFonts w:eastAsiaTheme="minorEastAsia"/>
          <w:i w:val="0"/>
          <w:iCs w:val="0"/>
        </w:rPr>
        <w:t>(</w:t>
      </w:r>
      <w:r w:rsidR="00562CE4">
        <w:rPr>
          <w:rFonts w:eastAsiaTheme="minorEastAsia"/>
          <w:i w:val="0"/>
          <w:iCs w:val="0"/>
        </w:rPr>
        <w:fldChar w:fldCharType="begin"/>
      </w:r>
      <w:r w:rsidR="00562CE4">
        <w:rPr>
          <w:rFonts w:eastAsiaTheme="minorEastAsia"/>
          <w:i w:val="0"/>
          <w:iCs w:val="0"/>
        </w:rPr>
        <w:instrText xml:space="preserve"> STYLEREF 1 \s </w:instrText>
      </w:r>
      <w:r w:rsidR="00562CE4">
        <w:rPr>
          <w:rFonts w:eastAsiaTheme="minorEastAsia"/>
          <w:i w:val="0"/>
          <w:iCs w:val="0"/>
        </w:rPr>
        <w:fldChar w:fldCharType="separate"/>
      </w:r>
      <w:r w:rsidR="00562CE4">
        <w:rPr>
          <w:rFonts w:eastAsiaTheme="minorEastAsia"/>
          <w:i w:val="0"/>
          <w:iCs w:val="0"/>
          <w:cs/>
        </w:rPr>
        <w:t>‎</w:t>
      </w:r>
      <w:r w:rsidR="00562CE4">
        <w:rPr>
          <w:rFonts w:eastAsiaTheme="minorEastAsia"/>
          <w:i w:val="0"/>
          <w:iCs w:val="0"/>
        </w:rPr>
        <w:t>3</w:t>
      </w:r>
      <w:r w:rsidR="00562CE4">
        <w:rPr>
          <w:rFonts w:eastAsiaTheme="minorEastAsia"/>
          <w:i w:val="0"/>
          <w:iCs w:val="0"/>
        </w:rPr>
        <w:fldChar w:fldCharType="end"/>
      </w:r>
      <w:r w:rsidR="00562CE4">
        <w:rPr>
          <w:rFonts w:eastAsiaTheme="minorEastAsia"/>
          <w:i w:val="0"/>
          <w:iCs w:val="0"/>
        </w:rPr>
        <w:t>.</w:t>
      </w:r>
      <w:r w:rsidR="00562CE4">
        <w:rPr>
          <w:rFonts w:eastAsiaTheme="minorEastAsia"/>
          <w:i w:val="0"/>
          <w:iCs w:val="0"/>
        </w:rPr>
        <w:fldChar w:fldCharType="begin"/>
      </w:r>
      <w:r w:rsidR="00562CE4">
        <w:rPr>
          <w:rFonts w:eastAsiaTheme="minorEastAsia"/>
          <w:i w:val="0"/>
          <w:iCs w:val="0"/>
        </w:rPr>
        <w:instrText xml:space="preserve"> SEQ Equation \* ARABIC \s 1 </w:instrText>
      </w:r>
      <w:r w:rsidR="00562CE4">
        <w:rPr>
          <w:rFonts w:eastAsiaTheme="minorEastAsia"/>
          <w:i w:val="0"/>
          <w:iCs w:val="0"/>
        </w:rPr>
        <w:fldChar w:fldCharType="separate"/>
      </w:r>
      <w:r w:rsidR="00562CE4">
        <w:rPr>
          <w:rFonts w:eastAsiaTheme="minorEastAsia"/>
          <w:i w:val="0"/>
          <w:iCs w:val="0"/>
        </w:rPr>
        <w:t>13</w:t>
      </w:r>
      <w:r w:rsidR="00562CE4">
        <w:rPr>
          <w:rFonts w:eastAsiaTheme="minorEastAsia"/>
          <w:i w:val="0"/>
          <w:iCs w:val="0"/>
        </w:rPr>
        <w:fldChar w:fldCharType="end"/>
      </w:r>
      <w:r w:rsidR="00BD3833">
        <w:rPr>
          <w:rFonts w:eastAsiaTheme="minorEastAsia"/>
          <w:i w:val="0"/>
          <w:iCs w:val="0"/>
        </w:rPr>
        <w:t>)</w:t>
      </w:r>
    </w:p>
    <w:p w:rsidR="00E23325" w:rsidRPr="00AA5495" w:rsidRDefault="00E23325" w:rsidP="00D31B09"/>
    <w:p w:rsidR="00382B5E" w:rsidRDefault="00B533CA" w:rsidP="00382B5E">
      <w:r>
        <w:t xml:space="preserve">In the </w:t>
      </w:r>
      <w:r w:rsidR="00750275">
        <w:t>E</w:t>
      </w:r>
      <w:r>
        <w:t>quations</w:t>
      </w:r>
      <w:r w:rsidR="00E23325">
        <w:t xml:space="preserve"> </w:t>
      </w:r>
      <w:r w:rsidR="0028145C">
        <w:t>3</w:t>
      </w:r>
      <w:r w:rsidR="00E23325">
        <w:t>.1</w:t>
      </w:r>
      <w:r w:rsidR="002E1777">
        <w:t>2</w:t>
      </w:r>
      <w:r w:rsidR="00E23325">
        <w:t xml:space="preserve"> and </w:t>
      </w:r>
      <w:r w:rsidR="0028145C">
        <w:t>3</w:t>
      </w:r>
      <w:r w:rsidR="00E23325">
        <w:t>.1</w:t>
      </w:r>
      <w:r w:rsidR="002E1777">
        <w:t>3</w:t>
      </w:r>
      <w:r w:rsidR="00E23325">
        <w:t>, k is</w:t>
      </w:r>
      <w:r>
        <w:t xml:space="preserve"> </w:t>
      </w:r>
      <w:r w:rsidR="0032542A">
        <w:t xml:space="preserve">the conductance parameter, </w:t>
      </w:r>
      <w:r w:rsidR="0028145C">
        <w:t>which</w:t>
      </w:r>
      <w:r>
        <w:t xml:space="preserve"> determines the difference </w:t>
      </w:r>
      <w:r w:rsidRPr="00E36265">
        <w:t xml:space="preserve">between an edge and an intensity value </w:t>
      </w:r>
      <w:r w:rsidR="0070056C">
        <w:t xml:space="preserve">which is </w:t>
      </w:r>
      <w:r w:rsidR="00E36265" w:rsidRPr="00E36265">
        <w:t>destroyed</w:t>
      </w:r>
      <w:r w:rsidRPr="00E36265">
        <w:t xml:space="preserve"> by noise </w:t>
      </w:r>
      <w:sdt>
        <w:sdtPr>
          <w:alias w:val="Don't edit this field"/>
          <w:tag w:val="CitaviPlaceholder#87750b8c-971b-463e-9c2a-1c9b7c87d2f5"/>
          <w:id w:val="-1224211371"/>
          <w:placeholder>
            <w:docPart w:val="DefaultPlaceholder_-1854013440"/>
          </w:placeholder>
        </w:sdtPr>
        <w:sdtEndPr/>
        <w:sdtContent>
          <w:r w:rsidR="00A21FA1">
            <w:fldChar w:fldCharType="begin"/>
          </w:r>
          <w:r w:rsidR="00B8294D">
            <w:instrText>ADDIN CitaviPlaceholder{eyIkaWQiOiIxIiwiRW50cmllcyI6W3siJGlkIjoiMiIsIklkIjoiOGMwMTE4YTctZWM3NS00NjAxLWI5ZWYtZGJiZGNkMGJkMGUy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ODc3NTBiOGMtOTcxYi00NjNlLTljMmEtMWM5YjdjODdkMmY1IiwiVGV4dCI6Ils0Ml0iLCJXQUlWZXJzaW9uIjoiNi4xLjAuMCJ9}</w:instrText>
          </w:r>
          <w:r w:rsidR="00A21FA1">
            <w:fldChar w:fldCharType="separate"/>
          </w:r>
          <w:r w:rsidR="000E712B">
            <w:t>[42]</w:t>
          </w:r>
          <w:r w:rsidR="00A21FA1">
            <w:fldChar w:fldCharType="end"/>
          </w:r>
        </w:sdtContent>
      </w:sdt>
      <w:r>
        <w:t>.</w:t>
      </w:r>
      <w:r w:rsidR="0032542A">
        <w:t xml:space="preserve"> Usually it </w:t>
      </w:r>
      <w:r w:rsidR="004F7C88">
        <w:t>can be</w:t>
      </w:r>
      <w:r w:rsidR="0032542A">
        <w:t xml:space="preserve"> selected empirically.</w:t>
      </w:r>
      <w:r w:rsidR="00382B5E">
        <w:t xml:space="preserve"> </w:t>
      </w:r>
    </w:p>
    <w:p w:rsidR="008D12BB" w:rsidRDefault="00D02045" w:rsidP="00382B5E">
      <w:r>
        <w:lastRenderedPageBreak/>
        <w:t>In addition, t</w:t>
      </w:r>
      <w:r w:rsidR="001F74BB">
        <w:t>he diffusive procedure</w:t>
      </w:r>
      <w:r w:rsidR="000E5C71">
        <w:t xml:space="preserve"> </w:t>
      </w:r>
      <w:r w:rsidR="00F6149C">
        <w:t>t</w:t>
      </w:r>
      <w:r w:rsidR="00CC4088">
        <w:t>hat</w:t>
      </w:r>
      <w:r w:rsidR="000E5C71">
        <w:t xml:space="preserve"> applies</w:t>
      </w:r>
      <w:r w:rsidR="00F6149C">
        <w:t xml:space="preserve"> the </w:t>
      </w:r>
      <w:r w:rsidR="00E33B4A">
        <w:t>e</w:t>
      </w:r>
      <w:r w:rsidR="00F6149C">
        <w:t>quation 3</w:t>
      </w:r>
      <w:r w:rsidR="000E5C71">
        <w:t>.</w:t>
      </w:r>
      <w:r w:rsidR="00562CE4">
        <w:t>11</w:t>
      </w:r>
      <w:r w:rsidR="000E5C71">
        <w:t xml:space="preserve"> defines the intensity change in each iteration </w:t>
      </w:r>
      <w:r w:rsidR="00341E62">
        <w:t>based on the</w:t>
      </w:r>
      <w:r w:rsidR="000B56FC">
        <w:t xml:space="preserve"> summation of</w:t>
      </w:r>
      <w:r w:rsidR="00382B5E">
        <w:t xml:space="preserve"> the</w:t>
      </w:r>
      <w:r w:rsidR="00341E62">
        <w:t xml:space="preserve"> contributed pixels at </w:t>
      </w:r>
      <w:r w:rsidR="000B56FC">
        <w:t xml:space="preserve">the </w:t>
      </w:r>
      <w:r w:rsidR="00341E62">
        <w:t>neighborhood</w:t>
      </w:r>
      <w:r w:rsidR="000B56FC">
        <w:t>s</w:t>
      </w:r>
      <w:r w:rsidR="00341E62">
        <w:t xml:space="preserve"> of</w:t>
      </w:r>
      <w:r w:rsidR="0034513D">
        <w:t xml:space="preserve"> (x,y) </w:t>
      </w:r>
      <w:r w:rsidR="00382B5E">
        <w:t xml:space="preserve">which are </w:t>
      </w:r>
      <w:r w:rsidR="000B56FC">
        <w:t>weighted according to</w:t>
      </w:r>
      <w:r w:rsidR="00274970">
        <w:t xml:space="preserve"> the</w:t>
      </w:r>
      <w:r w:rsidR="000B56FC">
        <w:t xml:space="preserve"> </w:t>
      </w:r>
      <w:r w:rsidR="00BD49C0">
        <w:t>e</w:t>
      </w:r>
      <w:r w:rsidR="000B56FC">
        <w:t xml:space="preserve">quation </w:t>
      </w:r>
      <w:r w:rsidR="00B32DA7">
        <w:t>3</w:t>
      </w:r>
      <w:r w:rsidR="005B2C42">
        <w:t>.1</w:t>
      </w:r>
      <w:r w:rsidR="00BD49C0">
        <w:t>4</w:t>
      </w:r>
      <w:r w:rsidR="00382B5E">
        <w:t>. The result</w:t>
      </w:r>
      <w:r w:rsidR="00FB3C8F">
        <w:t xml:space="preserve"> of the procedure</w:t>
      </w:r>
      <w:r w:rsidR="00382B5E">
        <w:t xml:space="preserve"> is</w:t>
      </w:r>
      <w:r w:rsidR="005B2C42">
        <w:t xml:space="preserve"> presented in </w:t>
      </w:r>
      <w:r w:rsidR="00BD49C0">
        <w:t>e</w:t>
      </w:r>
      <w:r w:rsidR="005B2C42">
        <w:t xml:space="preserve">quation </w:t>
      </w:r>
      <w:r w:rsidR="00B32DA7">
        <w:t>3</w:t>
      </w:r>
      <w:r w:rsidR="005B2C42">
        <w:t>.1</w:t>
      </w:r>
      <w:r w:rsidR="00BD49C0">
        <w:t>5</w:t>
      </w:r>
      <w:r w:rsidR="0022493E">
        <w:t xml:space="preserve"> </w:t>
      </w:r>
      <w:sdt>
        <w:sdtPr>
          <w:alias w:val="Don't edit this field"/>
          <w:tag w:val="CitaviPlaceholder#e8218e46-99ea-4f37-b190-75f67d967349"/>
          <w:id w:val="1247158111"/>
          <w:placeholder>
            <w:docPart w:val="DefaultPlaceholder_-1854013440"/>
          </w:placeholder>
        </w:sdtPr>
        <w:sdtEndPr/>
        <w:sdtContent>
          <w:r w:rsidR="0022493E">
            <w:fldChar w:fldCharType="begin"/>
          </w:r>
          <w:r w:rsidR="00B8294D">
            <w:instrText>ADDIN CitaviPlaceholder{eyIkaWQiOiIxIiwiRW50cmllcyI6W3siJGlkIjoiMiIsIklkIjoiMTk0MWI4Y2YtNjU3YS00ZDI4LWJjMzUtMmNmZjk2MWIyNTFl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ZTgyMThlNDYtOTllYS00ZjM3LWIxOTAtNzVmNjdkOTY3MzQ5IiwiVGV4dCI6Ils0Ml0iLCJXQUlWZXJzaW9uIjoiNi4xLjAuMCJ9}</w:instrText>
          </w:r>
          <w:r w:rsidR="0022493E">
            <w:fldChar w:fldCharType="separate"/>
          </w:r>
          <w:r w:rsidR="000E712B">
            <w:t>[42]</w:t>
          </w:r>
          <w:r w:rsidR="0022493E">
            <w:fldChar w:fldCharType="end"/>
          </w:r>
        </w:sdtContent>
      </w:sdt>
      <w:r w:rsidR="00F45EB2">
        <w:t>.</w:t>
      </w:r>
      <w:r w:rsidR="000B56FC">
        <w:t xml:space="preserve"> </w:t>
      </w:r>
    </w:p>
    <w:p w:rsidR="00A4148B" w:rsidRDefault="00A4148B" w:rsidP="00D31B09"/>
    <w:p w:rsidR="0091602D" w:rsidRDefault="008A2771"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8A2771"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8A2771"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B55700" w:rsidRDefault="00F51346" w:rsidP="00562CE4">
      <w:pPr>
        <w:pStyle w:val="Caption"/>
        <w:rPr>
          <w:rFonts w:eastAsiaTheme="minorEastAsia"/>
        </w:rPr>
      </w:pPr>
      <w:r>
        <w:rPr>
          <w:rFonts w:eastAsiaTheme="minorEastAsia"/>
        </w:rPr>
        <w:t xml:space="preserve">  </w:t>
      </w:r>
      <w:r w:rsidR="00EE1FD6">
        <w:rPr>
          <w:rFonts w:eastAsiaTheme="minorEastAsia"/>
        </w:rPr>
        <w:t xml:space="preserve"> </w:t>
      </w:r>
      <w:r w:rsidR="00562CE4">
        <w:rPr>
          <w:rFonts w:eastAsiaTheme="minorEastAsia"/>
        </w:rPr>
        <w:tab/>
      </w:r>
      <w:r w:rsidR="00562CE4">
        <w:rPr>
          <w:rFonts w:eastAsiaTheme="minorEastAsia"/>
        </w:rPr>
        <w:tab/>
        <w:t xml:space="preserve">  </w:t>
      </w:r>
      <w:r w:rsidR="00B32DA7">
        <w:rPr>
          <w:rFonts w:eastAsiaTheme="minorEastAsia"/>
        </w:rPr>
        <w:t xml:space="preserve"> </w:t>
      </w:r>
      <m:oMath>
        <m:sSub>
          <m:sSubPr>
            <m:ctrlPr>
              <w:rPr>
                <w:rFonts w:ascii="Cambria Math" w:hAnsi="Cambria Math"/>
              </w:rPr>
            </m:ctrlPr>
          </m:sSubPr>
          <m:e>
            <m: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y,t</m:t>
            </m:r>
          </m:e>
        </m:d>
        <m:r>
          <w:rPr>
            <w:rFonts w:ascii="Cambria Math" w:hAnsi="Cambria Math"/>
          </w:rPr>
          <m:t>=c</m:t>
        </m:r>
        <m:d>
          <m:dPr>
            <m:ctrlPr>
              <w:rPr>
                <w:rFonts w:ascii="Cambria Math" w:hAnsi="Cambria Math"/>
              </w:rPr>
            </m:ctrlPr>
          </m:dPr>
          <m:e>
            <m:r>
              <w:rPr>
                <w:rFonts w:ascii="Cambria Math" w:hAnsi="Cambria Math"/>
              </w:rPr>
              <m:t>x,y-</m:t>
            </m:r>
            <m:f>
              <m:fPr>
                <m:ctrlPr>
                  <w:rPr>
                    <w:rFonts w:ascii="Cambria Math" w:hAnsi="Cambria Math"/>
                  </w:rPr>
                </m:ctrlPr>
              </m:fPr>
              <m:num>
                <m:r>
                  <w:rPr>
                    <w:rFonts w:ascii="Cambria Math" w:hAnsi="Cambria Math"/>
                  </w:rPr>
                  <m:t>dy</m:t>
                </m:r>
              </m:num>
              <m:den>
                <m:r>
                  <w:rPr>
                    <w:rFonts w:ascii="Cambria Math" w:hAnsi="Cambria Math"/>
                  </w:rPr>
                  <m:t>2</m:t>
                </m:r>
              </m:den>
            </m:f>
            <m:r>
              <w:rPr>
                <w:rFonts w:ascii="Cambria Math" w:hAnsi="Cambria Math"/>
              </w:rPr>
              <m:t>,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I</m:t>
        </m:r>
        <m:d>
          <m:dPr>
            <m:ctrlPr>
              <w:rPr>
                <w:rFonts w:ascii="Cambria Math" w:hAnsi="Cambria Math"/>
              </w:rPr>
            </m:ctrlPr>
          </m:dPr>
          <m:e>
            <m:r>
              <w:rPr>
                <w:rFonts w:ascii="Cambria Math" w:hAnsi="Cambria Math"/>
              </w:rPr>
              <m:t>x,y-dy,t</m:t>
            </m:r>
          </m:e>
        </m:d>
        <m:r>
          <w:rPr>
            <w:rFonts w:ascii="Cambria Math" w:hAnsi="Cambria Math"/>
          </w:rPr>
          <m:t>]</m:t>
        </m:r>
      </m:oMath>
      <w:r w:rsidR="00562CE4">
        <w:rPr>
          <w:rFonts w:eastAsiaTheme="minorEastAsia"/>
        </w:rPr>
        <w:t xml:space="preserve">               </w:t>
      </w:r>
      <w:r w:rsidRPr="00FB3C8F">
        <w:rPr>
          <w:rFonts w:eastAsiaTheme="minorEastAsia"/>
          <w:i w:val="0"/>
          <w:iCs w:val="0"/>
        </w:rPr>
        <w:t>(</w:t>
      </w:r>
      <w:r w:rsidR="00562CE4" w:rsidRPr="00FB3C8F">
        <w:rPr>
          <w:rFonts w:eastAsiaTheme="minorEastAsia"/>
          <w:i w:val="0"/>
          <w:iCs w:val="0"/>
        </w:rPr>
        <w:fldChar w:fldCharType="begin"/>
      </w:r>
      <w:r w:rsidR="00562CE4" w:rsidRPr="00FB3C8F">
        <w:rPr>
          <w:rFonts w:eastAsiaTheme="minorEastAsia"/>
          <w:i w:val="0"/>
          <w:iCs w:val="0"/>
        </w:rPr>
        <w:instrText xml:space="preserve"> STYLEREF 1 \s </w:instrText>
      </w:r>
      <w:r w:rsidR="00562CE4" w:rsidRPr="00FB3C8F">
        <w:rPr>
          <w:rFonts w:eastAsiaTheme="minorEastAsia"/>
          <w:i w:val="0"/>
          <w:iCs w:val="0"/>
        </w:rPr>
        <w:fldChar w:fldCharType="separate"/>
      </w:r>
      <w:r w:rsidR="00562CE4" w:rsidRPr="00FB3C8F">
        <w:rPr>
          <w:rFonts w:eastAsiaTheme="minorEastAsia"/>
          <w:i w:val="0"/>
          <w:iCs w:val="0"/>
          <w:cs/>
        </w:rPr>
        <w:t>‎</w:t>
      </w:r>
      <w:r w:rsidR="00562CE4" w:rsidRPr="00FB3C8F">
        <w:rPr>
          <w:rFonts w:eastAsiaTheme="minorEastAsia"/>
          <w:i w:val="0"/>
          <w:iCs w:val="0"/>
        </w:rPr>
        <w:t>3</w:t>
      </w:r>
      <w:r w:rsidR="00562CE4" w:rsidRPr="00FB3C8F">
        <w:rPr>
          <w:rFonts w:eastAsiaTheme="minorEastAsia"/>
          <w:i w:val="0"/>
          <w:iCs w:val="0"/>
        </w:rPr>
        <w:fldChar w:fldCharType="end"/>
      </w:r>
      <w:r w:rsidR="00562CE4" w:rsidRPr="00FB3C8F">
        <w:rPr>
          <w:rFonts w:eastAsiaTheme="minorEastAsia"/>
          <w:i w:val="0"/>
          <w:iCs w:val="0"/>
        </w:rPr>
        <w:t>.</w:t>
      </w:r>
      <w:r w:rsidR="00562CE4" w:rsidRPr="00FB3C8F">
        <w:rPr>
          <w:rFonts w:eastAsiaTheme="minorEastAsia"/>
          <w:i w:val="0"/>
          <w:iCs w:val="0"/>
        </w:rPr>
        <w:fldChar w:fldCharType="begin"/>
      </w:r>
      <w:r w:rsidR="00562CE4" w:rsidRPr="00FB3C8F">
        <w:rPr>
          <w:rFonts w:eastAsiaTheme="minorEastAsia"/>
          <w:i w:val="0"/>
          <w:iCs w:val="0"/>
        </w:rPr>
        <w:instrText xml:space="preserve"> SEQ Equation \* ARABIC \s 1 </w:instrText>
      </w:r>
      <w:r w:rsidR="00562CE4" w:rsidRPr="00FB3C8F">
        <w:rPr>
          <w:rFonts w:eastAsiaTheme="minorEastAsia"/>
          <w:i w:val="0"/>
          <w:iCs w:val="0"/>
        </w:rPr>
        <w:fldChar w:fldCharType="separate"/>
      </w:r>
      <w:r w:rsidR="00562CE4" w:rsidRPr="00FB3C8F">
        <w:rPr>
          <w:rFonts w:eastAsiaTheme="minorEastAsia"/>
          <w:i w:val="0"/>
          <w:iCs w:val="0"/>
        </w:rPr>
        <w:t>14</w:t>
      </w:r>
      <w:r w:rsidR="00562CE4" w:rsidRPr="00FB3C8F">
        <w:rPr>
          <w:rFonts w:eastAsiaTheme="minorEastAsia"/>
          <w:i w:val="0"/>
          <w:iCs w:val="0"/>
        </w:rPr>
        <w:fldChar w:fldCharType="end"/>
      </w:r>
      <w:r w:rsidRPr="00FB3C8F">
        <w:rPr>
          <w:rFonts w:eastAsiaTheme="minorEastAsia"/>
          <w:i w:val="0"/>
          <w:iCs w:val="0"/>
        </w:rPr>
        <w:t>)</w:t>
      </w:r>
    </w:p>
    <w:p w:rsidR="00562CE4" w:rsidRPr="00562CE4" w:rsidRDefault="00562CE4" w:rsidP="00562CE4"/>
    <w:p w:rsidR="004441E0" w:rsidRDefault="009F1C33" w:rsidP="003D3318">
      <w:pPr>
        <w:pStyle w:val="Caption"/>
        <w:jc w:val="center"/>
      </w:pPr>
      <m:oMath>
        <m:r>
          <w:rPr>
            <w:rFonts w:ascii="Cambria Math" w:hAnsi="Cambria Math"/>
          </w:rPr>
          <m:t>I</m:t>
        </m:r>
        <m:d>
          <m:dPr>
            <m:ctrlPr>
              <w:rPr>
                <w:rFonts w:ascii="Cambria Math" w:hAnsi="Cambria Math"/>
              </w:rPr>
            </m:ctrlPr>
          </m:dPr>
          <m:e>
            <m:r>
              <w:rPr>
                <w:rFonts w:ascii="Cambria Math" w:hAnsi="Cambria Math"/>
              </w:rPr>
              <m:t>x,y,t+d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dt</m:t>
        </m:r>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dx</m:t>
                    </m:r>
                  </m:e>
                  <m:sup>
                    <m: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y,t</m:t>
                    </m:r>
                  </m:e>
                </m:d>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y,t</m:t>
                    </m:r>
                  </m:e>
                </m:d>
              </m:e>
            </m:d>
            <m: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dy</m:t>
                    </m:r>
                  </m:e>
                  <m:sup>
                    <m: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y,t</m:t>
                    </m:r>
                  </m:e>
                </m:d>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y,t</m:t>
                    </m:r>
                  </m:e>
                </m:d>
              </m:e>
            </m:d>
          </m:e>
        </m:d>
      </m:oMath>
      <w:r w:rsidR="00091AE4">
        <w:t xml:space="preserve"> </w:t>
      </w:r>
      <w:r w:rsidR="004847B1">
        <w:tab/>
      </w:r>
      <w:r w:rsidR="004847B1">
        <w:tab/>
      </w:r>
      <w:r w:rsidR="004847B1">
        <w:tab/>
      </w:r>
      <w:r w:rsidR="004847B1">
        <w:tab/>
      </w:r>
      <w:r w:rsidR="004847B1">
        <w:tab/>
        <w:t xml:space="preserve">   </w:t>
      </w:r>
      <w:r w:rsidR="003D3318">
        <w:tab/>
      </w:r>
      <w:r w:rsidR="003D3318">
        <w:tab/>
      </w:r>
      <w:r w:rsidR="003D3318">
        <w:tab/>
      </w:r>
      <w:r w:rsidR="003D3318">
        <w:tab/>
      </w:r>
      <w:r w:rsidR="004847B1">
        <w:t xml:space="preserve">   </w:t>
      </w:r>
      <w:r w:rsidR="005030C1">
        <w:t xml:space="preserve">      </w:t>
      </w:r>
      <w:bookmarkStart w:id="161" w:name="_GoBack"/>
      <w:bookmarkEnd w:id="161"/>
      <w:r w:rsidR="004847B1">
        <w:t xml:space="preserve"> </w:t>
      </w:r>
      <w:r w:rsidR="008D7450" w:rsidRPr="00FB3C8F">
        <w:rPr>
          <w:i w:val="0"/>
          <w:iCs w:val="0"/>
        </w:rPr>
        <w:t>(</w:t>
      </w:r>
      <w:r w:rsidR="00562CE4" w:rsidRPr="00FB3C8F">
        <w:rPr>
          <w:i w:val="0"/>
          <w:iCs w:val="0"/>
        </w:rPr>
        <w:fldChar w:fldCharType="begin"/>
      </w:r>
      <w:r w:rsidR="00562CE4" w:rsidRPr="00FB3C8F">
        <w:rPr>
          <w:i w:val="0"/>
          <w:iCs w:val="0"/>
        </w:rPr>
        <w:instrText xml:space="preserve"> STYLEREF 1 \s </w:instrText>
      </w:r>
      <w:r w:rsidR="00562CE4" w:rsidRPr="00FB3C8F">
        <w:rPr>
          <w:i w:val="0"/>
          <w:iCs w:val="0"/>
        </w:rPr>
        <w:fldChar w:fldCharType="separate"/>
      </w:r>
      <w:r w:rsidR="00562CE4" w:rsidRPr="00FB3C8F">
        <w:rPr>
          <w:i w:val="0"/>
          <w:iCs w:val="0"/>
          <w:cs/>
        </w:rPr>
        <w:t>‎</w:t>
      </w:r>
      <w:r w:rsidR="00562CE4" w:rsidRPr="00FB3C8F">
        <w:rPr>
          <w:i w:val="0"/>
          <w:iCs w:val="0"/>
        </w:rPr>
        <w:t>3</w:t>
      </w:r>
      <w:r w:rsidR="00562CE4" w:rsidRPr="00FB3C8F">
        <w:rPr>
          <w:i w:val="0"/>
          <w:iCs w:val="0"/>
        </w:rPr>
        <w:fldChar w:fldCharType="end"/>
      </w:r>
      <w:r w:rsidR="00562CE4" w:rsidRPr="00FB3C8F">
        <w:rPr>
          <w:i w:val="0"/>
          <w:iCs w:val="0"/>
        </w:rPr>
        <w:t>.</w:t>
      </w:r>
      <w:r w:rsidR="00562CE4" w:rsidRPr="00FB3C8F">
        <w:rPr>
          <w:i w:val="0"/>
          <w:iCs w:val="0"/>
        </w:rPr>
        <w:fldChar w:fldCharType="begin"/>
      </w:r>
      <w:r w:rsidR="00562CE4" w:rsidRPr="00FB3C8F">
        <w:rPr>
          <w:i w:val="0"/>
          <w:iCs w:val="0"/>
        </w:rPr>
        <w:instrText xml:space="preserve"> SEQ Equation \* ARABIC \s 1 </w:instrText>
      </w:r>
      <w:r w:rsidR="00562CE4" w:rsidRPr="00FB3C8F">
        <w:rPr>
          <w:i w:val="0"/>
          <w:iCs w:val="0"/>
        </w:rPr>
        <w:fldChar w:fldCharType="separate"/>
      </w:r>
      <w:r w:rsidR="00562CE4" w:rsidRPr="00FB3C8F">
        <w:rPr>
          <w:i w:val="0"/>
          <w:iCs w:val="0"/>
        </w:rPr>
        <w:t>15</w:t>
      </w:r>
      <w:r w:rsidR="00562CE4" w:rsidRPr="00FB3C8F">
        <w:rPr>
          <w:i w:val="0"/>
          <w:iCs w:val="0"/>
        </w:rPr>
        <w:fldChar w:fldCharType="end"/>
      </w:r>
      <w:r w:rsidR="008D7450" w:rsidRPr="00FB3C8F">
        <w:rPr>
          <w:i w:val="0"/>
          <w:iCs w:val="0"/>
        </w:rPr>
        <w:t>)</w:t>
      </w:r>
    </w:p>
    <w:p w:rsidR="008F66C4" w:rsidRDefault="008F66C4" w:rsidP="008F66C4"/>
    <w:p w:rsidR="00181C12" w:rsidRDefault="0065286A" w:rsidP="00B81FA3">
      <w:r>
        <w:t xml:space="preserve">In the </w:t>
      </w:r>
      <w:r w:rsidR="00750275">
        <w:t>E</w:t>
      </w:r>
      <w:r>
        <w:t xml:space="preserve">quations </w:t>
      </w:r>
      <w:r w:rsidR="00DA5A2D">
        <w:t>3</w:t>
      </w:r>
      <w:r>
        <w:t xml:space="preserve">.12 and </w:t>
      </w:r>
      <w:r w:rsidR="00DA5A2D">
        <w:t>3</w:t>
      </w:r>
      <w:r>
        <w:t>.13, t</w:t>
      </w:r>
      <w:r w:rsidR="00331B66">
        <w:t>he pixel spacing in the image is represented by</w:t>
      </w:r>
      <w:r w:rsidR="00746602">
        <w:t xml:space="preserve"> dx and dy</w:t>
      </w:r>
      <w:r w:rsidR="00331B66">
        <w:t xml:space="preserve"> </w:t>
      </w:r>
      <w:r w:rsidR="00DA5A2D">
        <w:t>Furthermore</w:t>
      </w:r>
      <w:r w:rsidR="00B901B7">
        <w:t>,</w:t>
      </w:r>
      <w:r w:rsidR="00964917">
        <w:t xml:space="preserve"> </w:t>
      </w:r>
      <w:r w:rsidR="00483F5C">
        <w:t>i</w:t>
      </w:r>
      <w:r w:rsidR="00D02045">
        <w:t xml:space="preserve">n </w:t>
      </w:r>
      <w:r w:rsidR="000A73CC">
        <w:t>E</w:t>
      </w:r>
      <w:r w:rsidR="00D02045">
        <w:t xml:space="preserve">quation </w:t>
      </w:r>
      <w:r w:rsidR="00DA5A2D">
        <w:t>3</w:t>
      </w:r>
      <w:r w:rsidR="00D02045">
        <w:t>.13</w:t>
      </w:r>
      <w:r w:rsidR="00F836AD">
        <w:t>,</w:t>
      </w:r>
      <w:r w:rsidR="00112EF3">
        <w:t xml:space="preserve"> dt</w:t>
      </w:r>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EndPr/>
        <w:sdtContent>
          <w:r w:rsidR="00581821">
            <w:fldChar w:fldCharType="begin"/>
          </w:r>
          <w:r w:rsidR="00B8294D">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10sIkNpdGF0aW9uS2V5VXBkYXRlVHlwZSI6MCwiQ29sbGFib3JhdG9ycyI6W10sIkNvdmVyUGF0aCI6eyIkaWQiOiIxMyIsIkF0dGFjaG1lbnRGb2xkZXJXYXNJbkZhbGxiYWNrTW9kZSI6ZmFsc2UsIkxpbmtlZFJlc291cmNlU3RhdHVzIjo4LCJMaW5rZWRSZXNvdXJjZVR5cGUiOjEsIlVyaVN0cmluZyI6ImFuaXNvdHJvcGlj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}</w:instrText>
          </w:r>
          <w:r w:rsidR="00581821">
            <w:fldChar w:fldCharType="separate"/>
          </w:r>
          <w:r w:rsidR="000E712B">
            <w:t>[42, 43]</w:t>
          </w:r>
          <w:r w:rsidR="00581821">
            <w:fldChar w:fldCharType="end"/>
          </w:r>
        </w:sdtContent>
      </w:sdt>
      <w:r w:rsidR="00EE32FF">
        <w:t xml:space="preserve">. </w:t>
      </w:r>
      <w:r w:rsidR="009D44A2">
        <w:t xml:space="preserve"> Figure </w:t>
      </w:r>
      <w:r w:rsidR="00DA5A2D">
        <w:t>3</w:t>
      </w:r>
      <w:r w:rsidR="00E3730B">
        <w:t>.</w:t>
      </w:r>
      <w:r w:rsidR="00B81FA3">
        <w:t>20</w:t>
      </w:r>
      <w:r w:rsidR="00E3730B">
        <w:t xml:space="preserve"> shows an image</w:t>
      </w:r>
      <w:r w:rsidR="00DA5A2D">
        <w:t xml:space="preserve"> of the captured Z-frame marker</w:t>
      </w:r>
      <w:r w:rsidR="00E3730B">
        <w:t xml:space="preserve"> which is denoised using anisotropic filter after binarization</w:t>
      </w:r>
      <w:r w:rsidR="006E05C5">
        <w:t>.</w:t>
      </w:r>
    </w:p>
    <w:p w:rsidR="00C53B6F" w:rsidRDefault="008677E1" w:rsidP="00D31B09">
      <w:pPr>
        <w:rPr>
          <w:rFonts w:cstheme="minorHAnsi"/>
        </w:rPr>
      </w:pPr>
      <w:r>
        <w:rPr>
          <w:noProof/>
        </w:rPr>
        <w:lastRenderedPageBreak/>
        <mc:AlternateContent>
          <mc:Choice Requires="wps">
            <w:drawing>
              <wp:anchor distT="0" distB="0" distL="114300" distR="114300" simplePos="0" relativeHeight="251911680" behindDoc="0" locked="0" layoutInCell="1" allowOverlap="1" wp14:anchorId="0B8584A5" wp14:editId="1C3E567B">
                <wp:simplePos x="0" y="0"/>
                <wp:positionH relativeFrom="column">
                  <wp:posOffset>3782117</wp:posOffset>
                </wp:positionH>
                <wp:positionV relativeFrom="paragraph">
                  <wp:posOffset>2757862</wp:posOffset>
                </wp:positionV>
                <wp:extent cx="893445" cy="174625"/>
                <wp:effectExtent l="0" t="0" r="1905" b="0"/>
                <wp:wrapTopAndBottom/>
                <wp:docPr id="1073741937" name="Text Box 107374193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8584A5" id="Text Box 1073741937" o:spid="_x0000_s1136" type="#_x0000_t202" style="position:absolute;left:0;text-align:left;margin-left:297.8pt;margin-top:217.15pt;width:70.35pt;height:13.75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" stroked="f">
                <v:textbox inset="0,0,0,0">
                  <w:txbxContent>
                    <w:p w:rsidR="00C22965" w:rsidRPr="00CF759E" w:rsidRDefault="00C22965" w:rsidP="00251888">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9632" behindDoc="0" locked="0" layoutInCell="1" allowOverlap="1" wp14:anchorId="1E886A6D" wp14:editId="7267A4D9">
                <wp:simplePos x="0" y="0"/>
                <wp:positionH relativeFrom="column">
                  <wp:posOffset>1050877</wp:posOffset>
                </wp:positionH>
                <wp:positionV relativeFrom="paragraph">
                  <wp:posOffset>2769832</wp:posOffset>
                </wp:positionV>
                <wp:extent cx="893445" cy="174625"/>
                <wp:effectExtent l="0" t="0" r="1905" b="0"/>
                <wp:wrapTopAndBottom/>
                <wp:docPr id="1073741935" name="Text Box 107374193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86A6D" id="Text Box 1073741935" o:spid="_x0000_s1137" type="#_x0000_t202" style="position:absolute;left:0;text-align:left;margin-left:82.75pt;margin-top:218.1pt;width:70.35pt;height:13.7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" stroked="f">
                <v:textbox inset="0,0,0,0">
                  <w:txbxContent>
                    <w:p w:rsidR="00C22965" w:rsidRPr="00CF759E" w:rsidRDefault="00C22965" w:rsidP="00251888">
                      <w:pPr>
                        <w:pStyle w:val="Caption"/>
                      </w:pPr>
                      <w:r>
                        <w:t>(</w:t>
                      </w:r>
                      <w:r w:rsidRPr="00CF759E">
                        <w:t>a</w:t>
                      </w:r>
                      <w:r>
                        <w:t>)</w:t>
                      </w:r>
                    </w:p>
                  </w:txbxContent>
                </v:textbox>
                <w10:wrap type="topAndBottom"/>
              </v:shape>
            </w:pict>
          </mc:Fallback>
        </mc:AlternateContent>
      </w:r>
      <w:r w:rsidR="009F3022">
        <w:rPr>
          <w:noProof/>
        </w:rPr>
        <w:drawing>
          <wp:anchor distT="0" distB="0" distL="114300" distR="114300" simplePos="0" relativeHeight="251701760" behindDoc="0" locked="0" layoutInCell="1" allowOverlap="1" wp14:anchorId="0D2BFD17" wp14:editId="6B991054">
            <wp:simplePos x="0" y="0"/>
            <wp:positionH relativeFrom="column">
              <wp:posOffset>3067524</wp:posOffset>
            </wp:positionH>
            <wp:positionV relativeFrom="paragraph">
              <wp:posOffset>467702</wp:posOffset>
            </wp:positionV>
            <wp:extent cx="2306231" cy="2231136"/>
            <wp:effectExtent l="0" t="635" r="0" b="0"/>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65">
                      <a:extLst>
                        <a:ext uri="{28A0092B-C50C-407E-A947-70E740481C1C}">
                          <a14:useLocalDpi xmlns:a14="http://schemas.microsoft.com/office/drawing/2010/main" val="0"/>
                        </a:ext>
                      </a:extLst>
                    </a:blip>
                    <a:srcRect l="16146" t="6570" r="17664" b="16375"/>
                    <a:stretch/>
                  </pic:blipFill>
                  <pic:spPr bwMode="auto">
                    <a:xfrm rot="5400000">
                      <a:off x="0" y="0"/>
                      <a:ext cx="2306231"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F3022">
        <w:rPr>
          <w:noProof/>
        </w:rPr>
        <w:drawing>
          <wp:anchor distT="0" distB="0" distL="114300" distR="114300" simplePos="0" relativeHeight="251700736" behindDoc="0" locked="0" layoutInCell="1" allowOverlap="1" wp14:anchorId="6A145076" wp14:editId="285FB914">
            <wp:simplePos x="0" y="0"/>
            <wp:positionH relativeFrom="margin">
              <wp:posOffset>344170</wp:posOffset>
            </wp:positionH>
            <wp:positionV relativeFrom="paragraph">
              <wp:posOffset>469265</wp:posOffset>
            </wp:positionV>
            <wp:extent cx="2302650" cy="2231136"/>
            <wp:effectExtent l="0" t="2223" r="318" b="317"/>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4">
                      <a:extLst>
                        <a:ext uri="{28A0092B-C50C-407E-A947-70E740481C1C}">
                          <a14:useLocalDpi xmlns:a14="http://schemas.microsoft.com/office/drawing/2010/main" val="0"/>
                        </a:ext>
                      </a:extLst>
                    </a:blip>
                    <a:srcRect l="17644" t="7923" r="20673" b="20155"/>
                    <a:stretch/>
                  </pic:blipFill>
                  <pic:spPr bwMode="auto">
                    <a:xfrm rot="5400000">
                      <a:off x="0" y="0"/>
                      <a:ext cx="230265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2F9C" w:rsidRDefault="00ED1F09" w:rsidP="0070646E">
      <w:r>
        <w:rPr>
          <w:noProof/>
        </w:rPr>
        <mc:AlternateContent>
          <mc:Choice Requires="wps">
            <w:drawing>
              <wp:anchor distT="0" distB="0" distL="114300" distR="114300" simplePos="0" relativeHeight="251787776" behindDoc="0" locked="0" layoutInCell="1" allowOverlap="1" wp14:anchorId="7B4BF18E" wp14:editId="2B7EC4C1">
                <wp:simplePos x="0" y="0"/>
                <wp:positionH relativeFrom="margin">
                  <wp:align>left</wp:align>
                </wp:positionH>
                <wp:positionV relativeFrom="paragraph">
                  <wp:posOffset>2595245</wp:posOffset>
                </wp:positionV>
                <wp:extent cx="5748020" cy="762635"/>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62635"/>
                        </a:xfrm>
                        <a:prstGeom prst="rect">
                          <a:avLst/>
                        </a:prstGeom>
                        <a:solidFill>
                          <a:prstClr val="white"/>
                        </a:solidFill>
                        <a:ln>
                          <a:noFill/>
                        </a:ln>
                      </wps:spPr>
                      <wps:txbx>
                        <w:txbxContent>
                          <w:p w:rsidR="00C22965" w:rsidRPr="00547190" w:rsidRDefault="00C22965" w:rsidP="00251888">
                            <w:pPr>
                              <w:pStyle w:val="Caption"/>
                            </w:pPr>
                            <w:bookmarkStart w:id="162" w:name="_Toc523735304"/>
                            <w:bookmarkStart w:id="163" w:name="_Toc524625287"/>
                            <w:bookmarkStart w:id="164" w:name="_Toc52540510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w:t>
                            </w:r>
                            <w:r w:rsidRPr="000E1A54">
                              <w:t xml:space="preserve"> </w:t>
                            </w:r>
                            <w:r>
                              <w:t>(a) The original image. (b) the denoised image using anisotropic filter after binarization. Equation 3.11 is used to for estimation of the diffusing coefficient.</w:t>
                            </w:r>
                            <w:bookmarkEnd w:id="162"/>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BF18E" id="Text Box 36" o:spid="_x0000_s1138" type="#_x0000_t202" style="position:absolute;left:0;text-align:left;margin-left:0;margin-top:204.35pt;width:452.6pt;height:60.05pt;z-index:2517877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" stroked="f">
                <v:textbox inset="0,0,0,0">
                  <w:txbxContent>
                    <w:p w:rsidR="00C22965" w:rsidRPr="00547190" w:rsidRDefault="00C22965" w:rsidP="00251888">
                      <w:pPr>
                        <w:pStyle w:val="Caption"/>
                      </w:pPr>
                      <w:bookmarkStart w:id="165" w:name="_Toc523735304"/>
                      <w:bookmarkStart w:id="166" w:name="_Toc524625287"/>
                      <w:bookmarkStart w:id="167" w:name="_Toc52540510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w:t>
                      </w:r>
                      <w:r w:rsidRPr="000E1A54">
                        <w:t xml:space="preserve"> </w:t>
                      </w:r>
                      <w:r>
                        <w:t>(a) The original image. (b) the denoised image using anisotropic filter after binarization. Equation 3.11 is used to for estimation of the diffusing coefficient.</w:t>
                      </w:r>
                      <w:bookmarkEnd w:id="165"/>
                      <w:bookmarkEnd w:id="166"/>
                      <w:bookmarkEnd w:id="167"/>
                    </w:p>
                  </w:txbxContent>
                </v:textbox>
                <w10:wrap type="topAndBottom" anchorx="margin"/>
              </v:shape>
            </w:pict>
          </mc:Fallback>
        </mc:AlternateContent>
      </w:r>
    </w:p>
    <w:p w:rsidR="00A840DE" w:rsidRDefault="00AF4DE2" w:rsidP="00DB7F09">
      <w:r>
        <w:t>In conclusion, based on the</w:t>
      </w:r>
      <w:r w:rsidR="0065286A">
        <w:t xml:space="preserve"> results presented in Figure</w:t>
      </w:r>
      <w:r w:rsidR="00D53A2D">
        <w:t xml:space="preserve"> 3.12, 3.13 and</w:t>
      </w:r>
      <w:r w:rsidR="0065286A">
        <w:t xml:space="preserve"> </w:t>
      </w:r>
      <w:r w:rsidR="00856809">
        <w:t>3</w:t>
      </w:r>
      <w:r w:rsidR="0065286A">
        <w:t>.14</w:t>
      </w:r>
      <w:r>
        <w:t xml:space="preserve">, the anisotropic diffusion filtering </w:t>
      </w:r>
      <w:r w:rsidR="00354F59">
        <w:t xml:space="preserve">approach </w:t>
      </w:r>
      <w:r>
        <w:t>has the best performance on the</w:t>
      </w:r>
      <w:r w:rsidR="0070646E">
        <w:t xml:space="preserve"> captured-</w:t>
      </w:r>
      <w:r>
        <w:t>image</w:t>
      </w:r>
      <w:r w:rsidR="00D538FC">
        <w:t>s</w:t>
      </w:r>
      <w:r w:rsidR="00354F59">
        <w:t xml:space="preserve"> as a preprocessing step (noise reduction and edge enhancement</w:t>
      </w:r>
      <w:r w:rsidR="00354F59" w:rsidRPr="00705671">
        <w:t>)</w:t>
      </w:r>
      <w:r w:rsidRPr="00705671">
        <w:t>.</w:t>
      </w:r>
      <w:r w:rsidR="00D90F13" w:rsidRPr="00705671">
        <w:t xml:space="preserve"> Moreover</w:t>
      </w:r>
      <w:r w:rsidR="00705671" w:rsidRPr="00705671">
        <w:t>,</w:t>
      </w:r>
      <w:r w:rsidR="00D90F13" w:rsidRPr="00705671">
        <w:t xml:space="preserve"> due to the mentioned characteristics of the anisotropic diffusion, the</w:t>
      </w:r>
      <w:r w:rsidR="00D53A2D">
        <w:t xml:space="preserve"> captured </w:t>
      </w:r>
      <w:r w:rsidR="00D90F13" w:rsidRPr="00705671">
        <w:t>image</w:t>
      </w:r>
      <w:r w:rsidR="00705671" w:rsidRPr="00705671">
        <w:t xml:space="preserve"> </w:t>
      </w:r>
      <w:r w:rsidR="00D538FC" w:rsidRPr="00705671">
        <w:t xml:space="preserve">converges faster to the desired </w:t>
      </w:r>
      <w:r w:rsidR="00FC2F9B">
        <w:t>shape</w:t>
      </w:r>
      <w:r w:rsidR="00D538FC" w:rsidRPr="00705671">
        <w:t xml:space="preserve"> fo</w:t>
      </w:r>
      <w:r w:rsidR="009C7C62">
        <w:t>r</w:t>
      </w:r>
      <w:r w:rsidR="00D90F13" w:rsidRPr="00705671">
        <w:t xml:space="preserve"> </w:t>
      </w:r>
      <w:r w:rsidR="00D53A2D">
        <w:t xml:space="preserve">the </w:t>
      </w:r>
      <w:r w:rsidR="00D90F13" w:rsidRPr="00705671">
        <w:t>further processing.</w:t>
      </w:r>
    </w:p>
    <w:p w:rsidR="00CB6448" w:rsidRDefault="00CB6448" w:rsidP="00DB7F09"/>
    <w:p w:rsidR="005B09B3" w:rsidRDefault="005B09B3" w:rsidP="00CB6448">
      <w:pPr>
        <w:pStyle w:val="Heading4"/>
        <w:spacing w:before="0"/>
      </w:pPr>
      <w:bookmarkStart w:id="168" w:name="_Toc525387385"/>
      <w:r w:rsidRPr="008A2176">
        <w:t xml:space="preserve">Image </w:t>
      </w:r>
      <w:r w:rsidR="00043A7A">
        <w:t>c</w:t>
      </w:r>
      <w:r w:rsidRPr="008A2176">
        <w:t xml:space="preserve">ontrast </w:t>
      </w:r>
      <w:r w:rsidR="00043A7A">
        <w:t>e</w:t>
      </w:r>
      <w:r w:rsidRPr="008A2176">
        <w:t>nhancement</w:t>
      </w:r>
      <w:bookmarkEnd w:id="168"/>
    </w:p>
    <w:p w:rsidR="008A2176" w:rsidRDefault="0003653A" w:rsidP="00B44312">
      <w:r w:rsidRPr="00F242B4">
        <w:t>In order to</w:t>
      </w:r>
      <w:r w:rsidR="001D2247" w:rsidRPr="00F242B4">
        <w:t xml:space="preserve"> adjust the intensity value in the</w:t>
      </w:r>
      <w:r w:rsidR="0013469E">
        <w:t xml:space="preserve"> denoised</w:t>
      </w:r>
      <w:r w:rsidR="001D2247" w:rsidRPr="00F242B4">
        <w:t xml:space="preserve"> image</w:t>
      </w:r>
      <w:r w:rsidR="0013469E">
        <w:t>s</w:t>
      </w:r>
      <w:r w:rsidR="000E6261" w:rsidRPr="00F242B4">
        <w:t>,</w:t>
      </w:r>
      <w:r w:rsidR="001D2247" w:rsidRPr="00F242B4">
        <w:t xml:space="preserve"> the</w:t>
      </w:r>
      <w:r w:rsidR="001D2247" w:rsidRPr="00F242B4">
        <w:rPr>
          <w:i/>
        </w:rPr>
        <w:t xml:space="preserve"> imadjust </w:t>
      </w:r>
      <w:r w:rsidR="001D2247" w:rsidRPr="00F242B4">
        <w:t>fu</w:t>
      </w:r>
      <w:r w:rsidR="00586957" w:rsidRPr="00F242B4">
        <w:t>nction in M</w:t>
      </w:r>
      <w:r w:rsidR="00B44312">
        <w:t>atlab</w:t>
      </w:r>
      <w:r w:rsidR="00586957" w:rsidRPr="00F242B4">
        <w:t xml:space="preserve"> is implemented, while the range of the input v</w:t>
      </w:r>
      <w:r w:rsidR="00652ABA" w:rsidRPr="00F242B4">
        <w:t xml:space="preserve">alues and the output values </w:t>
      </w:r>
      <w:r w:rsidR="00586957" w:rsidRPr="00F242B4">
        <w:t>are specified in two vectors that pass to</w:t>
      </w:r>
      <w:r w:rsidR="00652ABA" w:rsidRPr="00F242B4">
        <w:t xml:space="preserve"> the</w:t>
      </w:r>
      <w:r w:rsidR="00586957" w:rsidRPr="00F242B4">
        <w:t xml:space="preserve"> </w:t>
      </w:r>
      <w:r w:rsidR="00586957" w:rsidRPr="00F242B4">
        <w:rPr>
          <w:i/>
        </w:rPr>
        <w:t>imadjust</w:t>
      </w:r>
      <w:r w:rsidR="00586957" w:rsidRPr="00F242B4">
        <w:t xml:space="preserve"> </w:t>
      </w:r>
      <w:r w:rsidR="006D7DDD" w:rsidRPr="00F242B4">
        <w:t xml:space="preserve">function </w:t>
      </w:r>
      <w:r w:rsidR="00586957" w:rsidRPr="00F242B4">
        <w:t>as arguments.</w:t>
      </w:r>
      <w:r w:rsidR="00DE303D" w:rsidRPr="00F242B4">
        <w:t xml:space="preserve"> The first vector specifies the low- and high-intensity values</w:t>
      </w:r>
      <w:r w:rsidR="00EC0483" w:rsidRPr="00F242B4">
        <w:t xml:space="preserve"> that must be mapped</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13469E">
        <w:t xml:space="preserve"> [Mathwork]</w:t>
      </w:r>
      <w:r w:rsidR="00F50375" w:rsidRPr="00F242B4">
        <w:t>.</w:t>
      </w:r>
      <w:r w:rsidR="00722CD5">
        <w:t xml:space="preserve"> </w:t>
      </w:r>
      <w:r w:rsidR="00A55DB7">
        <w:t>The result of this process</w:t>
      </w:r>
      <w:r w:rsidR="004C17F8">
        <w:t>ing step is represented in Figure 3</w:t>
      </w:r>
      <w:r w:rsidR="00DB201C">
        <w:t>.21</w:t>
      </w:r>
      <w:r w:rsidR="00A55DB7">
        <w:t>.</w:t>
      </w:r>
    </w:p>
    <w:p w:rsidR="00A840DE" w:rsidRDefault="00570E1C" w:rsidP="00D31B09">
      <w:r>
        <w:rPr>
          <w:noProof/>
        </w:rPr>
        <w:lastRenderedPageBreak/>
        <mc:AlternateContent>
          <mc:Choice Requires="wps">
            <w:drawing>
              <wp:anchor distT="0" distB="0" distL="114300" distR="114300" simplePos="0" relativeHeight="251789824" behindDoc="0" locked="0" layoutInCell="1" allowOverlap="1" wp14:anchorId="394EF6CE" wp14:editId="255F1CBF">
                <wp:simplePos x="0" y="0"/>
                <wp:positionH relativeFrom="margin">
                  <wp:align>center</wp:align>
                </wp:positionH>
                <wp:positionV relativeFrom="paragraph">
                  <wp:posOffset>2826291</wp:posOffset>
                </wp:positionV>
                <wp:extent cx="528193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5281930" cy="635"/>
                        </a:xfrm>
                        <a:prstGeom prst="rect">
                          <a:avLst/>
                        </a:prstGeom>
                        <a:solidFill>
                          <a:prstClr val="white"/>
                        </a:solidFill>
                        <a:ln>
                          <a:noFill/>
                        </a:ln>
                      </wps:spPr>
                      <wps:txbx>
                        <w:txbxContent>
                          <w:p w:rsidR="00C22965" w:rsidRPr="00CC6D97" w:rsidRDefault="00C22965" w:rsidP="00251888">
                            <w:pPr>
                              <w:pStyle w:val="Caption"/>
                            </w:pPr>
                            <w:bookmarkStart w:id="169" w:name="_Toc523735305"/>
                            <w:bookmarkStart w:id="170" w:name="_Toc524625288"/>
                            <w:bookmarkStart w:id="171" w:name="_Toc52540510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Image (a) is a captured MRI image using Gaussian filter, Image (b) is after contrast enhancement procedure</w:t>
                            </w:r>
                            <w:bookmarkEnd w:id="169"/>
                            <w:bookmarkEnd w:id="170"/>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4EF6CE" id="Text Box 47" o:spid="_x0000_s1139" type="#_x0000_t202" style="position:absolute;left:0;text-align:left;margin-left:0;margin-top:222.55pt;width:415.9pt;height:.05pt;z-index:2517898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" stroked="f">
                <v:textbox style="mso-fit-shape-to-text:t" inset="0,0,0,0">
                  <w:txbxContent>
                    <w:p w:rsidR="00C22965" w:rsidRPr="00CC6D97" w:rsidRDefault="00C22965" w:rsidP="00251888">
                      <w:pPr>
                        <w:pStyle w:val="Caption"/>
                      </w:pPr>
                      <w:bookmarkStart w:id="172" w:name="_Toc523735305"/>
                      <w:bookmarkStart w:id="173" w:name="_Toc524625288"/>
                      <w:bookmarkStart w:id="174" w:name="_Toc52540510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Image (a) is a captured MRI image using Gaussian filter, Image (b) is after contrast enhancement procedure</w:t>
                      </w:r>
                      <w:bookmarkEnd w:id="172"/>
                      <w:bookmarkEnd w:id="173"/>
                      <w:bookmarkEnd w:id="174"/>
                    </w:p>
                  </w:txbxContent>
                </v:textbox>
                <w10:wrap type="topAndBottom" anchorx="margin"/>
              </v:shape>
            </w:pict>
          </mc:Fallback>
        </mc:AlternateContent>
      </w:r>
      <w:r w:rsidR="00A26500">
        <w:rPr>
          <w:noProof/>
        </w:rPr>
        <mc:AlternateContent>
          <mc:Choice Requires="wps">
            <w:drawing>
              <wp:anchor distT="0" distB="0" distL="114300" distR="114300" simplePos="0" relativeHeight="251915776" behindDoc="0" locked="0" layoutInCell="1" allowOverlap="1" wp14:anchorId="4CDE920B" wp14:editId="119594DA">
                <wp:simplePos x="0" y="0"/>
                <wp:positionH relativeFrom="column">
                  <wp:posOffset>3857673</wp:posOffset>
                </wp:positionH>
                <wp:positionV relativeFrom="paragraph">
                  <wp:posOffset>2650538</wp:posOffset>
                </wp:positionV>
                <wp:extent cx="893445" cy="174625"/>
                <wp:effectExtent l="0" t="0" r="1905" b="0"/>
                <wp:wrapTopAndBottom/>
                <wp:docPr id="1073741940" name="Text Box 107374194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E920B" id="Text Box 1073741940" o:spid="_x0000_s1140" type="#_x0000_t202" style="position:absolute;left:0;text-align:left;margin-left:303.75pt;margin-top:208.7pt;width:70.35pt;height:13.75pt;z-index:2519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" stroked="f">
                <v:textbox inset="0,0,0,0">
                  <w:txbxContent>
                    <w:p w:rsidR="00C22965" w:rsidRPr="00CF759E" w:rsidRDefault="00C22965" w:rsidP="00251888">
                      <w:pPr>
                        <w:pStyle w:val="Caption"/>
                      </w:pPr>
                      <w:r>
                        <w:t>(b)</w:t>
                      </w:r>
                    </w:p>
                  </w:txbxContent>
                </v:textbox>
                <w10:wrap type="topAndBottom"/>
              </v:shape>
            </w:pict>
          </mc:Fallback>
        </mc:AlternateContent>
      </w:r>
      <w:r w:rsidR="00A26500">
        <w:rPr>
          <w:noProof/>
        </w:rPr>
        <mc:AlternateContent>
          <mc:Choice Requires="wps">
            <w:drawing>
              <wp:anchor distT="0" distB="0" distL="114300" distR="114300" simplePos="0" relativeHeight="251913728" behindDoc="0" locked="0" layoutInCell="1" allowOverlap="1" wp14:anchorId="327C3567" wp14:editId="621991D3">
                <wp:simplePos x="0" y="0"/>
                <wp:positionH relativeFrom="column">
                  <wp:posOffset>1098645</wp:posOffset>
                </wp:positionH>
                <wp:positionV relativeFrom="paragraph">
                  <wp:posOffset>2639032</wp:posOffset>
                </wp:positionV>
                <wp:extent cx="893445" cy="174625"/>
                <wp:effectExtent l="0" t="0" r="1905" b="0"/>
                <wp:wrapTopAndBottom/>
                <wp:docPr id="1073741938" name="Text Box 1073741938"/>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7C3567" id="Text Box 1073741938" o:spid="_x0000_s1141" type="#_x0000_t202" style="position:absolute;left:0;text-align:left;margin-left:86.5pt;margin-top:207.8pt;width:70.35pt;height:13.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" stroked="f">
                <v:textbox inset="0,0,0,0">
                  <w:txbxContent>
                    <w:p w:rsidR="00C22965" w:rsidRPr="00CF759E" w:rsidRDefault="00C22965" w:rsidP="00251888">
                      <w:pPr>
                        <w:pStyle w:val="Caption"/>
                      </w:pPr>
                      <w:r>
                        <w:t>(</w:t>
                      </w:r>
                      <w:r w:rsidRPr="00CF759E">
                        <w:t>a</w:t>
                      </w:r>
                      <w:r>
                        <w:t>)</w:t>
                      </w:r>
                    </w:p>
                  </w:txbxContent>
                </v:textbox>
                <w10:wrap type="topAndBottom"/>
              </v:shape>
            </w:pict>
          </mc:Fallback>
        </mc:AlternateContent>
      </w:r>
      <w:r w:rsidR="003952F4">
        <w:rPr>
          <w:noProof/>
        </w:rPr>
        <w:drawing>
          <wp:anchor distT="0" distB="0" distL="114300" distR="114300" simplePos="0" relativeHeight="251702784" behindDoc="0" locked="0" layoutInCell="1" allowOverlap="1" wp14:anchorId="09FC2A97" wp14:editId="29FA9BA7">
            <wp:simplePos x="0" y="0"/>
            <wp:positionH relativeFrom="margin">
              <wp:posOffset>3148965</wp:posOffset>
            </wp:positionH>
            <wp:positionV relativeFrom="paragraph">
              <wp:posOffset>392430</wp:posOffset>
            </wp:positionV>
            <wp:extent cx="2267712" cy="2222788"/>
            <wp:effectExtent l="3493" t="0" r="2857" b="2858"/>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66">
                      <a:extLst>
                        <a:ext uri="{28A0092B-C50C-407E-A947-70E740481C1C}">
                          <a14:useLocalDpi xmlns:a14="http://schemas.microsoft.com/office/drawing/2010/main" val="0"/>
                        </a:ext>
                      </a:extLst>
                    </a:blip>
                    <a:srcRect l="18934" t="10577" r="26551" b="25131"/>
                    <a:stretch/>
                  </pic:blipFill>
                  <pic:spPr bwMode="auto">
                    <a:xfrm rot="5400000">
                      <a:off x="0" y="0"/>
                      <a:ext cx="2267712" cy="22227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952F4">
        <w:rPr>
          <w:noProof/>
        </w:rPr>
        <w:drawing>
          <wp:anchor distT="0" distB="0" distL="114300" distR="114300" simplePos="0" relativeHeight="251703808" behindDoc="0" locked="0" layoutInCell="1" allowOverlap="1" wp14:anchorId="0E32235F" wp14:editId="3483B4DA">
            <wp:simplePos x="0" y="0"/>
            <wp:positionH relativeFrom="margin">
              <wp:posOffset>435610</wp:posOffset>
            </wp:positionH>
            <wp:positionV relativeFrom="paragraph">
              <wp:posOffset>387985</wp:posOffset>
            </wp:positionV>
            <wp:extent cx="2265313" cy="2231136"/>
            <wp:effectExtent l="0" t="1905" r="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67">
                      <a:extLst>
                        <a:ext uri="{28A0092B-C50C-407E-A947-70E740481C1C}">
                          <a14:useLocalDpi xmlns:a14="http://schemas.microsoft.com/office/drawing/2010/main" val="0"/>
                        </a:ext>
                      </a:extLst>
                    </a:blip>
                    <a:srcRect l="17916" t="9071" r="22296" b="20055"/>
                    <a:stretch/>
                  </pic:blipFill>
                  <pic:spPr bwMode="auto">
                    <a:xfrm rot="5400000">
                      <a:off x="0" y="0"/>
                      <a:ext cx="2265313"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D31B09"/>
    <w:p w:rsidR="00A85C2F" w:rsidRDefault="00A85C2F" w:rsidP="00D31B09"/>
    <w:p w:rsidR="00E77364" w:rsidRDefault="00E77364" w:rsidP="0097760E">
      <w:pPr>
        <w:pStyle w:val="Heading4"/>
        <w:spacing w:before="0"/>
      </w:pPr>
      <w:bookmarkStart w:id="175" w:name="_Toc525387386"/>
      <w:r w:rsidRPr="00E77364">
        <w:t xml:space="preserve">Image </w:t>
      </w:r>
      <w:r w:rsidR="00C42E4D">
        <w:t>b</w:t>
      </w:r>
      <w:r w:rsidRPr="00E77364">
        <w:t>inarization</w:t>
      </w:r>
      <w:bookmarkEnd w:id="175"/>
    </w:p>
    <w:p w:rsidR="00BA7013" w:rsidRDefault="00945BAA" w:rsidP="00BE2085">
      <w:pPr>
        <w:rPr>
          <w:rFonts w:eastAsiaTheme="minorEastAsia"/>
        </w:rPr>
      </w:pPr>
      <w:r>
        <w:t>Thresholding is a common image processing technique app</w:t>
      </w:r>
      <w:r w:rsidR="00442189">
        <w:t>lied t</w:t>
      </w:r>
      <w:r w:rsidR="007B3800">
        <w:t xml:space="preserve">o gray-scale images for image </w:t>
      </w:r>
      <w:r w:rsidR="004C6750">
        <w:t>binarization</w:t>
      </w:r>
      <w:r w:rsidR="00442189">
        <w:t xml:space="preserve">. </w:t>
      </w:r>
      <w:r w:rsidR="00BA7013">
        <w:t>In general, it makes a binary partition of the image data set by using intensity values of the</w:t>
      </w:r>
      <w:r w:rsidR="00D70F92">
        <w:t xml:space="preserve"> image</w:t>
      </w:r>
      <w:r w:rsidR="00BA7013">
        <w:t xml:space="preserve"> pixels</w:t>
      </w:r>
      <w:r w:rsidR="00BE2085">
        <w:t xml:space="preserve"> </w:t>
      </w:r>
      <w:sdt>
        <w:sdtPr>
          <w:alias w:val="Don't edit this field"/>
          <w:tag w:val="CitaviPlaceholder#e8414328-415a-432d-a786-2be5df7af87d"/>
          <w:id w:val="178397929"/>
          <w:placeholder>
            <w:docPart w:val="DefaultPlaceholder_-1854013440"/>
          </w:placeholder>
        </w:sdtPr>
        <w:sdtEndPr/>
        <w:sdtContent>
          <w:r w:rsidR="00BE2085">
            <w:fldChar w:fldCharType="begin"/>
          </w:r>
          <w:r w:rsidR="00B8294D">
            <w:instrText>ADDIN CitaviPlaceholder{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lVua25vd24gLSBnYmhiMjI0UERGLmpwZyIsIkxpbmtlZFJlc291cmNlVHlwZSI6MSwiVXJpU3RyaW5nIjoiVW5rbm93biAtIGdiaGIyMjRQRE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Q0XSJ9XX0sIlRhZyI6IkNpdGF2aVBsYWNlaG9sZGVyI2U4NDE0MzI4LTQxNWEtNDMyZC1hNzg2LTJiZTVkZjdhZjg3ZCIsIlRleHQiOiJbNDRdIiwiV0FJVmVyc2lvbiI6IjYuMS4wLjAifQ==}</w:instrText>
          </w:r>
          <w:r w:rsidR="00BE2085">
            <w:fldChar w:fldCharType="separate"/>
          </w:r>
          <w:r w:rsidR="000E712B">
            <w:t>[44]</w:t>
          </w:r>
          <w:r w:rsidR="00BE2085">
            <w:fldChar w:fldCharType="end"/>
          </w:r>
        </w:sdtContent>
      </w:sdt>
      <w:r w:rsidR="00BA7013">
        <w:t xml:space="preserve">. </w:t>
      </w:r>
      <w:r w:rsidR="00D5590C">
        <w:t>Single-threshold algorithm</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751663">
        <w:t xml:space="preserve"> where,</w:t>
      </w:r>
      <w:r w:rsidR="00D04CD2">
        <w:t xml:space="preserve"> pixels with 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 xml:space="preserve">in </w:t>
      </w:r>
      <w:r w:rsidR="00862A17">
        <w:t>E</w:t>
      </w:r>
      <w:r w:rsidR="00643506">
        <w:t>quation</w:t>
      </w:r>
      <w:r w:rsidR="00B7595E">
        <w:t xml:space="preserve"> 3.1</w:t>
      </w:r>
      <w:r w:rsidR="00643506">
        <w:t>4</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FD52D8">
        <w:rPr>
          <w:rFonts w:eastAsiaTheme="minorEastAsia"/>
        </w:rPr>
        <w:t xml:space="preserve"> respectively</w:t>
      </w:r>
      <w:r w:rsidR="00BE2085">
        <w:rPr>
          <w:rFonts w:eastAsiaTheme="minorEastAsia"/>
        </w:rPr>
        <w:t xml:space="preserve"> </w:t>
      </w:r>
      <w:sdt>
        <w:sdtPr>
          <w:rPr>
            <w:rFonts w:eastAsiaTheme="minorEastAsia"/>
          </w:rPr>
          <w:alias w:val="Don't edit this field"/>
          <w:tag w:val="CitaviPlaceholder#90aaf8e6-9554-4fc6-b4f6-dc446a07feb5"/>
          <w:id w:val="-296065632"/>
          <w:placeholder>
            <w:docPart w:val="DefaultPlaceholder_-1854013440"/>
          </w:placeholder>
        </w:sdtPr>
        <w:sdtEndPr/>
        <w:sdtContent>
          <w:r w:rsidR="00BE2085">
            <w:rPr>
              <w:rFonts w:eastAsiaTheme="minorEastAsia"/>
            </w:rPr>
            <w:fldChar w:fldCharType="begin"/>
          </w:r>
          <w:r w:rsidR="00B8294D">
            <w:rPr>
              <w:rFonts w:eastAsiaTheme="minorEastAsia"/>
            </w:rPr>
            <w:instrText>ADDIN CitaviPlaceholder{eyIkaWQiOiIxIiwiRW50cmllcyI6W3siJGlkIjoiMiIsIklkIjoiNjc5NmJhMTQtZGUyYi00MmU4LWE4N2ItOTk0YzQ4MzE2Njkx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IxVDE4OjA2OjMzIiwiUHJvamVjdCI6eyIkcmVmIjoiNSJ9fSwiVXNlTnVtYmVyaW5nVHlwZU9mUGFyZW50RG9jdW1lbnQiOmZhbHNlfV0sIkZvcm1hdHRlZFRleHQiOnsiJGlkIjoiNyIsIkNvdW50IjoxLCJUZXh0VW5pdHMiOlt7IiRpZCI6IjgiLCJGb250U3R5bGUiOnsiJGlkIjoiOSIsIk5ldXRyYWwiOnRydWV9LCJSZWFkaW5nT3JkZXIiOjEsIlRleHQiOiJbNDVdIn1dfSwiVGFnIjoiQ2l0YXZpUGxhY2Vob2xkZXIjOTBhYWY4ZTYtOTU1NC00ZmM2LWI0ZjYtZGM0NDZhMDdmZWI1IiwiVGV4dCI6Ils0NV0iLCJXQUlWZXJzaW9uIjoiNi4xLjAuMCJ9}</w:instrText>
          </w:r>
          <w:r w:rsidR="00BE2085">
            <w:rPr>
              <w:rFonts w:eastAsiaTheme="minorEastAsia"/>
            </w:rPr>
            <w:fldChar w:fldCharType="separate"/>
          </w:r>
          <w:r w:rsidR="000E712B">
            <w:rPr>
              <w:rFonts w:eastAsiaTheme="minorEastAsia"/>
            </w:rPr>
            <w:t>[45]</w:t>
          </w:r>
          <w:r w:rsidR="00BE2085">
            <w:rPr>
              <w:rFonts w:eastAsiaTheme="minorEastAsia"/>
            </w:rPr>
            <w:fldChar w:fldCharType="end"/>
          </w:r>
        </w:sdtContent>
      </w:sdt>
      <w:r w:rsidR="00D745C4">
        <w:rPr>
          <w:rFonts w:eastAsiaTheme="minorEastAsia"/>
        </w:rPr>
        <w:t xml:space="preserve">. </w:t>
      </w:r>
    </w:p>
    <w:p w:rsidR="00C1253F" w:rsidRDefault="00C1253F" w:rsidP="00D31B09">
      <w:r>
        <w:rPr>
          <w:noProof/>
        </w:rPr>
        <w:drawing>
          <wp:anchor distT="0" distB="0" distL="114300" distR="114300" simplePos="0" relativeHeight="251790848" behindDoc="0" locked="0" layoutInCell="1" allowOverlap="1" wp14:anchorId="3BBDD1A8" wp14:editId="7C20F84A">
            <wp:simplePos x="0" y="0"/>
            <wp:positionH relativeFrom="column">
              <wp:posOffset>1776318</wp:posOffset>
            </wp:positionH>
            <wp:positionV relativeFrom="paragraph">
              <wp:posOffset>81389</wp:posOffset>
            </wp:positionV>
            <wp:extent cx="1416050" cy="730052"/>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68">
                      <a:extLst>
                        <a:ext uri="{28A0092B-C50C-407E-A947-70E740481C1C}">
                          <a14:useLocalDpi xmlns:a14="http://schemas.microsoft.com/office/drawing/2010/main" val="0"/>
                        </a:ext>
                      </a:extLst>
                    </a:blip>
                    <a:stretch>
                      <a:fillRect/>
                    </a:stretch>
                  </pic:blipFill>
                  <pic:spPr>
                    <a:xfrm>
                      <a:off x="0" y="0"/>
                      <a:ext cx="1416050" cy="730052"/>
                    </a:xfrm>
                    <a:prstGeom prst="rect">
                      <a:avLst/>
                    </a:prstGeom>
                  </pic:spPr>
                </pic:pic>
              </a:graphicData>
            </a:graphic>
          </wp:anchor>
        </w:drawing>
      </w:r>
    </w:p>
    <w:p w:rsidR="00C21F68" w:rsidRPr="00B7595E" w:rsidRDefault="00C1253F" w:rsidP="00D31B09">
      <w:r>
        <w:tab/>
      </w:r>
      <w:r>
        <w:tab/>
      </w:r>
      <w:r>
        <w:tab/>
      </w:r>
      <w:r>
        <w:tab/>
        <w:t>(3.14)</w:t>
      </w:r>
      <w:r>
        <w:tab/>
      </w:r>
      <w:r>
        <w:br w:type="textWrapping" w:clear="all"/>
      </w:r>
    </w:p>
    <w:p w:rsidR="004F00CD" w:rsidRDefault="001E5665" w:rsidP="009631AA">
      <w:r>
        <w:lastRenderedPageBreak/>
        <w:t xml:space="preserve">The main important aspect </w:t>
      </w:r>
      <w:r w:rsidR="0094421A">
        <w:t>in this approach is that the threshold value should be determined in a way that best differentiate the regions of interest.</w:t>
      </w:r>
      <w:r w:rsidR="00904C76">
        <w:t xml:space="preserve"> Practically, t</w:t>
      </w:r>
      <w:r w:rsidR="001F5009">
        <w:t xml:space="preserve">he result of the filter depends on </w:t>
      </w:r>
      <w:r w:rsidR="00904C76">
        <w:t xml:space="preserve">the threshold value, </w:t>
      </w:r>
      <w:r w:rsidR="00904C76" w:rsidRPr="003C0129">
        <w:t>MRI noise and inhomogeneities</w:t>
      </w:r>
      <w:r w:rsidR="009631AA">
        <w:t xml:space="preserve"> </w:t>
      </w:r>
      <w:sdt>
        <w:sdtPr>
          <w:alias w:val="Don't edit this field"/>
          <w:tag w:val="CitaviPlaceholder#d79921d5-b87e-4a40-8351-b74b80eb4767"/>
          <w:id w:val="724415006"/>
          <w:placeholder>
            <w:docPart w:val="DefaultPlaceholder_-1854013440"/>
          </w:placeholder>
        </w:sdtPr>
        <w:sdtEndPr/>
        <w:sdtContent>
          <w:r w:rsidR="009631AA">
            <w:fldChar w:fldCharType="begin"/>
          </w:r>
          <w:r w:rsidR="00B8294D">
            <w:instrText>ADDIN CitaviPlaceholder{eyIkaWQiOiIxIiwiRW50cmllcyI6W3siJGlkIjoiMiIsIklkIjoiNjIwYmI5ZWYtMDdmOS00MWU5LTljMTItZDdhMDUxYmVhYTBj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IxVDE4OjA2OjMzIiwiUHJvamVjdCI6eyIkcmVmIjoiNSJ9fSwiVXNlTnVtYmVyaW5nVHlwZU9mUGFyZW50RG9jdW1lbnQiOmZhbHNlfV0sIkZvcm1hdHRlZFRleHQiOnsiJGlkIjoiNyIsIkNvdW50IjoxLCJUZXh0VW5pdHMiOlt7IiRpZCI6IjgiLCJGb250U3R5bGUiOnsiJGlkIjoiOSIsIk5ldXRyYWwiOnRydWV9LCJSZWFkaW5nT3JkZXIiOjEsIlRleHQiOiJbNDVdIn1dfSwiVGFnIjoiQ2l0YXZpUGxhY2Vob2xkZXIjZDc5OTIxZDUtYjg3ZS00YTQwLTgzNTEtYjc0YjgwZWI0NzY3IiwiVGV4dCI6Ils0NV0iLCJXQUlWZXJzaW9uIjoiNi4xLjAuMCJ9}</w:instrText>
          </w:r>
          <w:r w:rsidR="009631AA">
            <w:fldChar w:fldCharType="separate"/>
          </w:r>
          <w:r w:rsidR="000E712B">
            <w:t>[45]</w:t>
          </w:r>
          <w:r w:rsidR="009631AA">
            <w:fldChar w:fldCharType="end"/>
          </w:r>
        </w:sdtContent>
      </w:sdt>
      <w:r w:rsidR="00904C76" w:rsidRPr="003C0129">
        <w:t>.</w:t>
      </w:r>
      <w:r w:rsidR="0094421A">
        <w:t xml:space="preserve"> </w:t>
      </w:r>
    </w:p>
    <w:p w:rsidR="009D4782" w:rsidRDefault="00442189" w:rsidP="0043709D">
      <w:r>
        <w:t>In this project</w:t>
      </w:r>
      <w:r w:rsidR="00D70F92">
        <w:t xml:space="preserve">, in order </w:t>
      </w:r>
      <w:r>
        <w:t xml:space="preserve">to </w:t>
      </w:r>
      <w:r w:rsidR="00D70F92">
        <w:t>distinguish between</w:t>
      </w:r>
      <w:r>
        <w:t xml:space="preserve"> </w:t>
      </w:r>
      <w:r w:rsidR="00CF6DCE" w:rsidRPr="00CF6DCE">
        <w:t xml:space="preserve">the cylindrical </w:t>
      </w:r>
      <w:r>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r w:rsidR="00914BDC">
        <w:t>Figure 3.22 shows the captured-MRI image after binarization.</w:t>
      </w:r>
    </w:p>
    <w:p w:rsidR="00324B5F" w:rsidRDefault="00324B5F" w:rsidP="00D31B09"/>
    <w:p w:rsidR="0043709D" w:rsidRDefault="00A85C2F" w:rsidP="0043709D">
      <w:pPr>
        <w:keepNext/>
        <w:jc w:val="center"/>
      </w:pPr>
      <w:r>
        <w:rPr>
          <w:noProof/>
        </w:rPr>
        <w:drawing>
          <wp:inline distT="0" distB="0" distL="0" distR="0" wp14:anchorId="17E21C0E" wp14:editId="585B1196">
            <wp:extent cx="2244725" cy="2286000"/>
            <wp:effectExtent l="0" t="1587" r="1587" b="1588"/>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69">
                      <a:extLst>
                        <a:ext uri="{28A0092B-C50C-407E-A947-70E740481C1C}">
                          <a14:useLocalDpi xmlns:a14="http://schemas.microsoft.com/office/drawing/2010/main" val="0"/>
                        </a:ext>
                      </a:extLst>
                    </a:blip>
                    <a:srcRect l="18343" t="6365" r="21332" b="19713"/>
                    <a:stretch/>
                  </pic:blipFill>
                  <pic:spPr bwMode="auto">
                    <a:xfrm rot="5400000">
                      <a:off x="0" y="0"/>
                      <a:ext cx="2244725" cy="2286000"/>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43709D" w:rsidP="00251888">
      <w:pPr>
        <w:pStyle w:val="Caption"/>
      </w:pPr>
      <w:bookmarkStart w:id="176" w:name="_Toc523735306"/>
      <w:bookmarkStart w:id="177" w:name="_Toc525405103"/>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22</w:t>
      </w:r>
      <w:r w:rsidR="00494A48">
        <w:fldChar w:fldCharType="end"/>
      </w:r>
      <w:r>
        <w:t>: The binarized image of the capture</w:t>
      </w:r>
      <w:r w:rsidR="00E361BB">
        <w:t>d-</w:t>
      </w:r>
      <w:r>
        <w:t xml:space="preserve">MRI image after denoising by </w:t>
      </w:r>
      <w:r w:rsidR="00E361BB">
        <w:t xml:space="preserve">the </w:t>
      </w:r>
      <w:r>
        <w:t>Gaussian filter and contrast enhancement.</w:t>
      </w:r>
      <w:bookmarkEnd w:id="176"/>
      <w:bookmarkEnd w:id="177"/>
    </w:p>
    <w:p w:rsidR="008900CD" w:rsidRDefault="008900CD" w:rsidP="00D31B09"/>
    <w:p w:rsidR="002C1A87" w:rsidRDefault="002C1A87" w:rsidP="00D31B09"/>
    <w:p w:rsidR="00402652" w:rsidRDefault="00744529" w:rsidP="002C1A87">
      <w:pPr>
        <w:pStyle w:val="Heading4"/>
        <w:spacing w:before="0"/>
      </w:pPr>
      <w:bookmarkStart w:id="178" w:name="_Toc525387387"/>
      <w:r w:rsidRPr="00744529">
        <w:t xml:space="preserve">Binary </w:t>
      </w:r>
      <w:r w:rsidR="00237562">
        <w:t>i</w:t>
      </w:r>
      <w:r w:rsidRPr="00744529">
        <w:t xml:space="preserve">mage </w:t>
      </w:r>
      <w:r w:rsidR="00237562">
        <w:t>m</w:t>
      </w:r>
      <w:r w:rsidRPr="00744529">
        <w:t>ask</w:t>
      </w:r>
      <w:bookmarkEnd w:id="178"/>
    </w:p>
    <w:p w:rsidR="00AF4DE2" w:rsidRDefault="00213C0D" w:rsidP="00E37853">
      <w:r>
        <w:t xml:space="preserve">At this stage, each </w:t>
      </w:r>
      <w:r w:rsidR="00874799">
        <w:t>segment</w:t>
      </w:r>
      <w:r>
        <w:t xml:space="preserve"> which is detected as a fiducial marker, is examined based on its volume and dimensions.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t xml:space="preserve">Therefore, function </w:t>
      </w:r>
      <w:r w:rsidR="00CB2D9F" w:rsidRPr="00CB2D9F">
        <w:rPr>
          <w:i/>
        </w:rPr>
        <w:t>bwareaopen</w:t>
      </w:r>
      <w:r w:rsidR="00CB2D9F">
        <w:rPr>
          <w:i/>
        </w:rPr>
        <w:t xml:space="preserve"> </w:t>
      </w:r>
      <w:r w:rsidR="00CB2D9F">
        <w:t xml:space="preserve">in MATLAB is used to </w:t>
      </w:r>
      <w:r w:rsidR="007261E9">
        <w:t xml:space="preserve">create a binary mask and remove small </w:t>
      </w:r>
      <w:r w:rsidR="00874799">
        <w:t>segments</w:t>
      </w:r>
      <w:r w:rsidR="00F821C8">
        <w:t xml:space="preserve"> from the image as it is shown in Figure</w:t>
      </w:r>
      <w:r w:rsidR="0081452F">
        <w:t xml:space="preserve"> 3.</w:t>
      </w:r>
      <w:r w:rsidR="00E37853">
        <w:t>23</w:t>
      </w:r>
      <w:r w:rsidR="0081452F">
        <w:t>(a)</w:t>
      </w:r>
      <w:r w:rsidR="00F821C8">
        <w:t>.</w:t>
      </w:r>
    </w:p>
    <w:p w:rsidR="00704FBB" w:rsidRDefault="00667A4E" w:rsidP="00616F78">
      <w:r>
        <w:rPr>
          <w:noProof/>
        </w:rPr>
        <w:lastRenderedPageBreak/>
        <mc:AlternateContent>
          <mc:Choice Requires="wps">
            <w:drawing>
              <wp:anchor distT="0" distB="0" distL="114300" distR="114300" simplePos="0" relativeHeight="251708928" behindDoc="0" locked="0" layoutInCell="1" allowOverlap="1" wp14:anchorId="38BE92CA" wp14:editId="02122D6C">
                <wp:simplePos x="0" y="0"/>
                <wp:positionH relativeFrom="column">
                  <wp:posOffset>3398293</wp:posOffset>
                </wp:positionH>
                <wp:positionV relativeFrom="paragraph">
                  <wp:posOffset>1529942</wp:posOffset>
                </wp:positionV>
                <wp:extent cx="1390650" cy="395786"/>
                <wp:effectExtent l="0" t="0" r="0" b="4445"/>
                <wp:wrapNone/>
                <wp:docPr id="4" name="Text Box 4"/>
                <wp:cNvGraphicFramePr/>
                <a:graphic xmlns:a="http://schemas.openxmlformats.org/drawingml/2006/main">
                  <a:graphicData uri="http://schemas.microsoft.com/office/word/2010/wordprocessingShape">
                    <wps:wsp>
                      <wps:cNvSpPr txBox="1"/>
                      <wps:spPr>
                        <a:xfrm>
                          <a:off x="0" y="0"/>
                          <a:ext cx="1390650" cy="395786"/>
                        </a:xfrm>
                        <a:prstGeom prst="rect">
                          <a:avLst/>
                        </a:prstGeom>
                        <a:solidFill>
                          <a:schemeClr val="lt1"/>
                        </a:solidFill>
                        <a:ln w="6350">
                          <a:noFill/>
                        </a:ln>
                      </wps:spPr>
                      <wps:txbx>
                        <w:txbxContent>
                          <w:p w:rsidR="00C22965" w:rsidRDefault="00C22965"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BE92CA" id="Text Box 4" o:spid="_x0000_s1142" type="#_x0000_t202" style="position:absolute;left:0;text-align:left;margin-left:267.6pt;margin-top:120.45pt;width:109.5pt;height:31.1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" fillcolor="white [3201]" stroked="f" strokeweight=".5pt">
                <v:textbox>
                  <w:txbxContent>
                    <w:p w:rsidR="00C22965" w:rsidRDefault="00C22965" w:rsidP="00D31B09">
                      <w:r>
                        <w:t>Polygon vertices</w:t>
                      </w:r>
                    </w:p>
                  </w:txbxContent>
                </v:textbox>
              </v:shape>
            </w:pict>
          </mc:Fallback>
        </mc:AlternateContent>
      </w:r>
      <w:r w:rsidR="00645C2E">
        <w:t>Furtheromore</w:t>
      </w:r>
      <w:r w:rsidR="0071489A">
        <w:t xml:space="preserve">, Z-marker with </w:t>
      </w:r>
      <w:r w:rsidR="006E4A92">
        <w:t>Z-axis indication triangle</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 in different angulations.</w:t>
      </w:r>
      <w:r w:rsidR="006842C6">
        <w:t xml:space="preserve"> For this purpose</w:t>
      </w:r>
      <w:r w:rsidR="00596E54">
        <w:t xml:space="preserve">, </w:t>
      </w:r>
      <w:r w:rsidR="00E65203">
        <w:t>a polygonal region of interest (ROI) mask is implemented which creates an interactive polygon tools for selecting a ROI. The mask sets pixels inside ROI to 0 and other pixels to 1.</w:t>
      </w:r>
      <w:r w:rsidR="00BE6964">
        <w:t xml:space="preserve"> </w:t>
      </w:r>
      <w:r w:rsidR="00C255D2">
        <w:t>Figure</w:t>
      </w:r>
      <w:r w:rsidR="00CA7086">
        <w:t xml:space="preserve"> 3.</w:t>
      </w:r>
      <w:r w:rsidR="00616F78">
        <w:t>23</w:t>
      </w:r>
      <w:r w:rsidR="00CA7086">
        <w:t>(b)</w:t>
      </w:r>
      <w:r w:rsidR="00C255D2">
        <w:t xml:space="preserve"> illustrates</w:t>
      </w:r>
      <w:r w:rsidR="00F75CD0">
        <w:t xml:space="preserve"> the interactive tool for selecting and adjusting polygon vertices </w:t>
      </w:r>
      <w:r w:rsidR="003A56AC">
        <w:t xml:space="preserve">on the image </w:t>
      </w:r>
      <w:r w:rsidR="00F75CD0">
        <w:t>using the mouse.</w:t>
      </w:r>
    </w:p>
    <w:p w:rsidR="00EB2F48" w:rsidRDefault="00E452CE" w:rsidP="00D31B09">
      <w:r>
        <w:rPr>
          <w:noProof/>
        </w:rPr>
        <mc:AlternateContent>
          <mc:Choice Requires="wps">
            <w:drawing>
              <wp:anchor distT="0" distB="0" distL="114300" distR="114300" simplePos="0" relativeHeight="251792896" behindDoc="0" locked="0" layoutInCell="1" allowOverlap="1" wp14:anchorId="0E653A24" wp14:editId="5C742981">
                <wp:simplePos x="0" y="0"/>
                <wp:positionH relativeFrom="margin">
                  <wp:posOffset>19524</wp:posOffset>
                </wp:positionH>
                <wp:positionV relativeFrom="paragraph">
                  <wp:posOffset>2748280</wp:posOffset>
                </wp:positionV>
                <wp:extent cx="5521325" cy="635"/>
                <wp:effectExtent l="0" t="0" r="3175" b="1270"/>
                <wp:wrapTopAndBottom/>
                <wp:docPr id="49" name="Text Box 49"/>
                <wp:cNvGraphicFramePr/>
                <a:graphic xmlns:a="http://schemas.openxmlformats.org/drawingml/2006/main">
                  <a:graphicData uri="http://schemas.microsoft.com/office/word/2010/wordprocessingShape">
                    <wps:wsp>
                      <wps:cNvSpPr txBox="1"/>
                      <wps:spPr>
                        <a:xfrm>
                          <a:off x="0" y="0"/>
                          <a:ext cx="5521325" cy="635"/>
                        </a:xfrm>
                        <a:prstGeom prst="rect">
                          <a:avLst/>
                        </a:prstGeom>
                        <a:solidFill>
                          <a:prstClr val="white"/>
                        </a:solidFill>
                        <a:ln>
                          <a:noFill/>
                        </a:ln>
                      </wps:spPr>
                      <wps:txbx>
                        <w:txbxContent>
                          <w:p w:rsidR="00C22965" w:rsidRPr="007373D1" w:rsidRDefault="00C22965" w:rsidP="00251888">
                            <w:pPr>
                              <w:pStyle w:val="Caption"/>
                            </w:pPr>
                            <w:bookmarkStart w:id="179" w:name="_Toc523735307"/>
                            <w:bookmarkStart w:id="180" w:name="_Toc524625290"/>
                            <w:bookmarkStart w:id="181" w:name="_Toc52540510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left image shows the first image masking method using a threshold to withdraw small objects from the background. The right image represents the polygonal masking technique to remove the triangle structure from the image.</w:t>
                            </w:r>
                            <w:bookmarkEnd w:id="179"/>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653A24" id="Text Box 49" o:spid="_x0000_s1143" type="#_x0000_t202" style="position:absolute;left:0;text-align:left;margin-left:1.55pt;margin-top:216.4pt;width:434.75pt;height:.05pt;z-index:251792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" stroked="f">
                <v:textbox style="mso-fit-shape-to-text:t" inset="0,0,0,0">
                  <w:txbxContent>
                    <w:p w:rsidR="00C22965" w:rsidRPr="007373D1" w:rsidRDefault="00C22965" w:rsidP="00251888">
                      <w:pPr>
                        <w:pStyle w:val="Caption"/>
                      </w:pPr>
                      <w:bookmarkStart w:id="182" w:name="_Toc523735307"/>
                      <w:bookmarkStart w:id="183" w:name="_Toc524625290"/>
                      <w:bookmarkStart w:id="184" w:name="_Toc52540510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left image shows the first image masking method using a threshold to withdraw small objects from the background. The right image represents the polygonal masking technique to remove the triangle structure from the image.</w:t>
                      </w:r>
                      <w:bookmarkEnd w:id="182"/>
                      <w:bookmarkEnd w:id="183"/>
                      <w:bookmarkEnd w:id="184"/>
                    </w:p>
                  </w:txbxContent>
                </v:textbox>
                <w10:wrap type="topAndBottom" anchorx="margin"/>
              </v:shape>
            </w:pict>
          </mc:Fallback>
        </mc:AlternateContent>
      </w:r>
      <w:r w:rsidR="00344487">
        <w:rPr>
          <w:noProof/>
        </w:rPr>
        <mc:AlternateContent>
          <mc:Choice Requires="wps">
            <w:drawing>
              <wp:anchor distT="0" distB="0" distL="114300" distR="114300" simplePos="0" relativeHeight="251917824" behindDoc="0" locked="0" layoutInCell="1" allowOverlap="1" wp14:anchorId="6F693412" wp14:editId="31FF7A32">
                <wp:simplePos x="0" y="0"/>
                <wp:positionH relativeFrom="column">
                  <wp:posOffset>1036955</wp:posOffset>
                </wp:positionH>
                <wp:positionV relativeFrom="paragraph">
                  <wp:posOffset>2492375</wp:posOffset>
                </wp:positionV>
                <wp:extent cx="893445" cy="174625"/>
                <wp:effectExtent l="0" t="0" r="1905" b="0"/>
                <wp:wrapTopAndBottom/>
                <wp:docPr id="1073741941" name="Text Box 1073741941"/>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93412" id="Text Box 1073741941" o:spid="_x0000_s1144" type="#_x0000_t202" style="position:absolute;left:0;text-align:left;margin-left:81.65pt;margin-top:196.25pt;width:70.35pt;height:13.75pt;z-index:2519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" stroked="f">
                <v:textbox inset="0,0,0,0">
                  <w:txbxContent>
                    <w:p w:rsidR="00C22965" w:rsidRPr="00CF759E" w:rsidRDefault="00C22965" w:rsidP="00251888">
                      <w:pPr>
                        <w:pStyle w:val="Caption"/>
                      </w:pPr>
                      <w:r>
                        <w:t>(</w:t>
                      </w:r>
                      <w:r w:rsidRPr="00CF759E">
                        <w:t>a</w:t>
                      </w:r>
                      <w:r>
                        <w:t>)</w:t>
                      </w:r>
                    </w:p>
                  </w:txbxContent>
                </v:textbox>
                <w10:wrap type="topAndBottom"/>
              </v:shape>
            </w:pict>
          </mc:Fallback>
        </mc:AlternateContent>
      </w:r>
      <w:r w:rsidR="00344487">
        <w:rPr>
          <w:noProof/>
        </w:rPr>
        <mc:AlternateContent>
          <mc:Choice Requires="wps">
            <w:drawing>
              <wp:anchor distT="0" distB="0" distL="114300" distR="114300" simplePos="0" relativeHeight="251919872" behindDoc="0" locked="0" layoutInCell="1" allowOverlap="1" wp14:anchorId="30FF9A1F" wp14:editId="58C85573">
                <wp:simplePos x="0" y="0"/>
                <wp:positionH relativeFrom="column">
                  <wp:posOffset>3789253</wp:posOffset>
                </wp:positionH>
                <wp:positionV relativeFrom="paragraph">
                  <wp:posOffset>2505596</wp:posOffset>
                </wp:positionV>
                <wp:extent cx="893445" cy="174625"/>
                <wp:effectExtent l="0" t="0" r="1905" b="0"/>
                <wp:wrapTopAndBottom/>
                <wp:docPr id="1073741942" name="Text Box 107374194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FF9A1F" id="Text Box 1073741942" o:spid="_x0000_s1145" type="#_x0000_t202" style="position:absolute;left:0;text-align:left;margin-left:298.35pt;margin-top:197.3pt;width:70.35pt;height:13.75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" stroked="f">
                <v:textbox inset="0,0,0,0">
                  <w:txbxContent>
                    <w:p w:rsidR="00C22965" w:rsidRPr="00CF759E" w:rsidRDefault="00C22965" w:rsidP="00251888">
                      <w:pPr>
                        <w:pStyle w:val="Caption"/>
                      </w:pPr>
                      <w:r>
                        <w:t>(b)</w:t>
                      </w:r>
                    </w:p>
                  </w:txbxContent>
                </v:textbox>
                <w10:wrap type="topAndBottom"/>
              </v:shape>
            </w:pict>
          </mc:Fallback>
        </mc:AlternateContent>
      </w:r>
      <w:r w:rsidR="00667A4E">
        <w:rPr>
          <w:noProof/>
        </w:rPr>
        <mc:AlternateContent>
          <mc:Choice Requires="wps">
            <w:drawing>
              <wp:anchor distT="0" distB="0" distL="114300" distR="114300" simplePos="0" relativeHeight="251709952" behindDoc="0" locked="0" layoutInCell="1" allowOverlap="1" wp14:anchorId="188313D7" wp14:editId="779CEAA1">
                <wp:simplePos x="0" y="0"/>
                <wp:positionH relativeFrom="column">
                  <wp:posOffset>3808294</wp:posOffset>
                </wp:positionH>
                <wp:positionV relativeFrom="paragraph">
                  <wp:posOffset>13487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11ACB0" id="Straight Arrow Connector 10" o:spid="_x0000_s1026" type="#_x0000_t32" style="position:absolute;margin-left:299.85pt;margin-top:10.6pt;width:7.5pt;height:45pt;flip:x;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" strokecolor="#5b9bd5 [3204]" strokeweight=".5pt">
                <v:stroke endarrow="block" joinstyle="miter"/>
              </v:shape>
            </w:pict>
          </mc:Fallback>
        </mc:AlternateContent>
      </w:r>
      <w:r w:rsidR="00667A4E">
        <w:rPr>
          <w:noProof/>
        </w:rPr>
        <mc:AlternateContent>
          <mc:Choice Requires="wps">
            <w:drawing>
              <wp:anchor distT="0" distB="0" distL="114300" distR="114300" simplePos="0" relativeHeight="251710976" behindDoc="0" locked="0" layoutInCell="1" allowOverlap="1" wp14:anchorId="59E22649" wp14:editId="53E3ABD7">
                <wp:simplePos x="0" y="0"/>
                <wp:positionH relativeFrom="column">
                  <wp:posOffset>3900559</wp:posOffset>
                </wp:positionH>
                <wp:positionV relativeFrom="paragraph">
                  <wp:posOffset>141700</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27B183" id="Straight Arrow Connector 63" o:spid="_x0000_s1026" type="#_x0000_t32" style="position:absolute;margin-left:307.15pt;margin-top:11.15pt;width:34.5pt;height:9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" strokecolor="#5b9bd5 [3204]" strokeweight=".5pt">
                <v:stroke endarrow="block" joinstyle="miter"/>
              </v:shape>
            </w:pict>
          </mc:Fallback>
        </mc:AlternateContent>
      </w:r>
      <w:r w:rsidR="00667A4E">
        <w:rPr>
          <w:noProof/>
        </w:rPr>
        <w:drawing>
          <wp:anchor distT="0" distB="0" distL="114300" distR="114300" simplePos="0" relativeHeight="251707904" behindDoc="0" locked="0" layoutInCell="1" allowOverlap="1" wp14:anchorId="60443178" wp14:editId="332AA4AF">
            <wp:simplePos x="0" y="0"/>
            <wp:positionH relativeFrom="margin">
              <wp:posOffset>443865</wp:posOffset>
            </wp:positionH>
            <wp:positionV relativeFrom="paragraph">
              <wp:posOffset>227330</wp:posOffset>
            </wp:positionV>
            <wp:extent cx="2240280" cy="2289175"/>
            <wp:effectExtent l="0" t="5398" r="2223" b="2222"/>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70">
                      <a:extLst>
                        <a:ext uri="{28A0092B-C50C-407E-A947-70E740481C1C}">
                          <a14:useLocalDpi xmlns:a14="http://schemas.microsoft.com/office/drawing/2010/main" val="0"/>
                        </a:ext>
                      </a:extLst>
                    </a:blip>
                    <a:srcRect l="21714" t="10471" r="26196" b="25463"/>
                    <a:stretch/>
                  </pic:blipFill>
                  <pic:spPr bwMode="auto">
                    <a:xfrm rot="5400000">
                      <a:off x="0" y="0"/>
                      <a:ext cx="2240280" cy="2289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67A4E">
        <w:rPr>
          <w:noProof/>
        </w:rPr>
        <w:drawing>
          <wp:anchor distT="0" distB="0" distL="114300" distR="114300" simplePos="0" relativeHeight="251704832" behindDoc="0" locked="0" layoutInCell="1" allowOverlap="1" wp14:anchorId="05FC8A1F" wp14:editId="444B71BF">
            <wp:simplePos x="0" y="0"/>
            <wp:positionH relativeFrom="margin">
              <wp:posOffset>3044190</wp:posOffset>
            </wp:positionH>
            <wp:positionV relativeFrom="page">
              <wp:posOffset>5316855</wp:posOffset>
            </wp:positionV>
            <wp:extent cx="2244090" cy="2230755"/>
            <wp:effectExtent l="6667"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71">
                      <a:extLst>
                        <a:ext uri="{28A0092B-C50C-407E-A947-70E740481C1C}">
                          <a14:useLocalDpi xmlns:a14="http://schemas.microsoft.com/office/drawing/2010/main" val="0"/>
                        </a:ext>
                      </a:extLst>
                    </a:blip>
                    <a:srcRect l="21284" t="12276" r="25173" b="25454"/>
                    <a:stretch/>
                  </pic:blipFill>
                  <pic:spPr bwMode="auto">
                    <a:xfrm rot="5400000">
                      <a:off x="0" y="0"/>
                      <a:ext cx="2244090" cy="2230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FB0E78" w:rsidP="00D31B09"/>
    <w:p w:rsidR="00C579E4" w:rsidRDefault="00C579E4" w:rsidP="00D31B09"/>
    <w:p w:rsidR="00CB30F1" w:rsidRDefault="00CB30F1" w:rsidP="00D31B09"/>
    <w:p w:rsidR="002C1A87" w:rsidRDefault="002C1A87" w:rsidP="00D31B09"/>
    <w:p w:rsidR="002C1A87" w:rsidRDefault="002C1A87" w:rsidP="00D31B09"/>
    <w:p w:rsidR="002C1A87" w:rsidRDefault="002C1A87" w:rsidP="00D31B09"/>
    <w:p w:rsidR="00F7786E" w:rsidRDefault="00695244" w:rsidP="00F7786E">
      <w:pPr>
        <w:pStyle w:val="Heading3"/>
      </w:pPr>
      <w:bookmarkStart w:id="185" w:name="_Ref525319058"/>
      <w:bookmarkStart w:id="186" w:name="_Toc525387388"/>
      <w:r>
        <w:lastRenderedPageBreak/>
        <w:t xml:space="preserve">Localization and </w:t>
      </w:r>
      <w:r w:rsidR="00237562">
        <w:t>r</w:t>
      </w:r>
      <w:r>
        <w:t>egistration</w:t>
      </w:r>
      <w:bookmarkEnd w:id="185"/>
      <w:bookmarkEnd w:id="186"/>
    </w:p>
    <w:p w:rsidR="00F7786E" w:rsidRPr="00F7786E" w:rsidRDefault="00F7786E" w:rsidP="00F7786E"/>
    <w:p w:rsidR="00BE5597" w:rsidRPr="001D002D" w:rsidRDefault="00227EDC" w:rsidP="00F7786E">
      <w:pPr>
        <w:pStyle w:val="Heading4"/>
        <w:spacing w:before="0"/>
      </w:pPr>
      <w:bookmarkStart w:id="187" w:name="_Toc525387389"/>
      <w:r w:rsidRPr="001D002D">
        <w:t xml:space="preserve">Center </w:t>
      </w:r>
      <w:r w:rsidR="00237562">
        <w:t>d</w:t>
      </w:r>
      <w:r w:rsidRPr="001D002D">
        <w:t xml:space="preserve">etection of the </w:t>
      </w:r>
      <w:r w:rsidR="00237562">
        <w:t>f</w:t>
      </w:r>
      <w:r w:rsidRPr="001D002D">
        <w:t xml:space="preserve">iducial </w:t>
      </w:r>
      <w:r w:rsidR="00237562">
        <w:t>e</w:t>
      </w:r>
      <w:r w:rsidRPr="001D002D">
        <w:t>llipses</w:t>
      </w:r>
      <w:bookmarkEnd w:id="187"/>
      <w:r w:rsidR="00D67CDB" w:rsidRPr="001D002D">
        <w:t xml:space="preserve"> </w:t>
      </w:r>
      <w:r w:rsidR="00BE5597" w:rsidRPr="001D002D">
        <w:t xml:space="preserve"> </w:t>
      </w:r>
    </w:p>
    <w:p w:rsidR="00250ADD" w:rsidRDefault="00250ADD" w:rsidP="008B0F53">
      <w:r w:rsidRPr="00250ADD">
        <w:t xml:space="preserve">Once all 7 ellipses with the size close to the physical size of the marker were detected, the function </w:t>
      </w:r>
      <w:r w:rsidRPr="004E29C1">
        <w:rPr>
          <w:i/>
        </w:rPr>
        <w:t xml:space="preserve">regionprops </w:t>
      </w:r>
      <w:r w:rsidRPr="00250ADD">
        <w:t>in M</w:t>
      </w:r>
      <w:r w:rsidR="007E314D">
        <w:t>atlab</w:t>
      </w:r>
      <w:r w:rsidRPr="00250ADD">
        <w:t xml:space="preserve"> </w:t>
      </w:r>
      <w:r>
        <w:t>is</w:t>
      </w:r>
      <w:r w:rsidRPr="00250ADD">
        <w:t xml:space="preserve"> used to calculate the center of each fiducial marker. The result </w:t>
      </w:r>
      <w:r>
        <w:t>is</w:t>
      </w:r>
      <w:r w:rsidR="004E29C1">
        <w:t xml:space="preserve"> </w:t>
      </w:r>
      <w:r w:rsidRPr="00250ADD">
        <w:t xml:space="preserve">a 7×2 matrix where the first column represents x coordinate and the second column </w:t>
      </w:r>
      <w:r w:rsidR="00C4091E">
        <w:t>correspond</w:t>
      </w:r>
      <w:r w:rsidRPr="00250ADD">
        <w:t>s</w:t>
      </w:r>
      <w:r w:rsidR="00C4091E">
        <w:t xml:space="preserve"> to</w:t>
      </w:r>
      <w:r w:rsidRPr="00250ADD">
        <w:t xml:space="preserve"> y coordinate of the center of the fiducial mass region</w:t>
      </w:r>
      <w:r w:rsidR="008B0F53">
        <w:t xml:space="preserve"> </w:t>
      </w:r>
      <w:sdt>
        <w:sdtPr>
          <w:alias w:val="Don't edit this field"/>
          <w:tag w:val="CitaviPlaceholder#adfee6ec-8ad4-49b6-a2e8-6f76eb3bbf8a"/>
          <w:id w:val="-1038894340"/>
          <w:placeholder>
            <w:docPart w:val="DefaultPlaceholder_-1854013440"/>
          </w:placeholder>
        </w:sdtPr>
        <w:sdtEndPr/>
        <w:sdtContent>
          <w:r w:rsidR="008B0F53">
            <w:fldChar w:fldCharType="begin"/>
          </w:r>
          <w:r w:rsidR="00B8294D">
            <w:instrText>ADDIN CitaviPlaceholder{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YXJlbnRSZWZlcmVuY2UiOnsiJGlkIjoiMTc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zMjctOSIsIktleXdvcmRzIjpbXSwiTG9jYXRpb25zIjpbXSwiT3JnYW5pemF0aW9ucyI6W10sIk90aGVyc0ludm9sdmVkIjpbXSwiUHVibGlzaGVycyI6W3siJGlkIjoiMTg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}</w:instrText>
          </w:r>
          <w:r w:rsidR="008B0F53">
            <w:fldChar w:fldCharType="separate"/>
          </w:r>
          <w:r w:rsidR="000E712B">
            <w:t>[46]</w:t>
          </w:r>
          <w:r w:rsidR="008B0F53">
            <w:fldChar w:fldCharType="end"/>
          </w:r>
        </w:sdtContent>
      </w:sdt>
      <w:r w:rsidRPr="00250ADD">
        <w:t xml:space="preserve">. The resulting 7 centroids of the ellipses were </w:t>
      </w:r>
      <w:r w:rsidR="00C4091E">
        <w:t>sorted along the U-shape of the marker</w:t>
      </w:r>
      <w:r w:rsidRPr="00250ADD">
        <w:t xml:space="preserve"> as illustrated in Fig</w:t>
      </w:r>
      <w:r w:rsidR="00C50844">
        <w:t>ure 3.</w:t>
      </w:r>
      <w:r w:rsidR="000E0342">
        <w:t>24</w:t>
      </w:r>
      <w:r w:rsidR="00C50844">
        <w:t>.</w:t>
      </w:r>
      <w:r w:rsidR="00E61840">
        <w:t xml:space="preserve"> </w:t>
      </w:r>
    </w:p>
    <w:p w:rsidR="00BA2F68" w:rsidRDefault="00A132ED" w:rsidP="00715363">
      <w:r>
        <w:t>Depending on the attachment of the Z-frame on the robotic device, the frame has different position, scale, and orientation in the MR images</w:t>
      </w:r>
      <w:r w:rsidR="008A6014">
        <w:t>, hence, the points are not always detected in the same way</w:t>
      </w:r>
      <w:r>
        <w:t>.</w:t>
      </w:r>
      <w:r w:rsidR="008A6014">
        <w:t xml:space="preserve"> Accordingly, a robust technique is required to rotate the Z-</w:t>
      </w:r>
      <w:r w:rsidR="001207CD">
        <w:t>frame</w:t>
      </w:r>
      <w:r w:rsidR="008A6014">
        <w:t xml:space="preserve"> </w:t>
      </w:r>
      <w:r w:rsidR="005A67EB">
        <w:t xml:space="preserve">around its axis </w:t>
      </w:r>
      <w:r w:rsidR="00715363">
        <w:t>in</w:t>
      </w:r>
      <w:r w:rsidR="003447A2">
        <w:t xml:space="preserve"> the image </w:t>
      </w:r>
      <w:r w:rsidR="0010210C">
        <w:t>automatically.</w:t>
      </w:r>
      <w:r w:rsidR="00294DB6">
        <w:t xml:space="preserve"> </w:t>
      </w:r>
      <w:r w:rsidR="005A67EB">
        <w:t xml:space="preserve"> </w:t>
      </w:r>
    </w:p>
    <w:p w:rsidR="00BA2F68" w:rsidRDefault="00BA2F68" w:rsidP="00D31B09"/>
    <w:p w:rsidR="00C50844" w:rsidRDefault="00BA2F68" w:rsidP="00715363">
      <w:pPr>
        <w:keepNext/>
        <w:jc w:val="center"/>
      </w:pPr>
      <w:r>
        <w:rPr>
          <w:noProof/>
        </w:rPr>
        <w:drawing>
          <wp:inline distT="0" distB="0" distL="0" distR="0" wp14:anchorId="55D8C501" wp14:editId="780A88CF">
            <wp:extent cx="2080899" cy="219456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72">
                      <a:extLst>
                        <a:ext uri="{28A0092B-C50C-407E-A947-70E740481C1C}">
                          <a14:useLocalDpi xmlns:a14="http://schemas.microsoft.com/office/drawing/2010/main" val="0"/>
                        </a:ext>
                      </a:extLst>
                    </a:blip>
                    <a:srcRect l="26810" t="15070" r="22181" b="25322"/>
                    <a:stretch/>
                  </pic:blipFill>
                  <pic:spPr bwMode="auto">
                    <a:xfrm>
                      <a:off x="0" y="0"/>
                      <a:ext cx="2080899" cy="2194560"/>
                    </a:xfrm>
                    <a:prstGeom prst="rect">
                      <a:avLst/>
                    </a:prstGeom>
                    <a:ln>
                      <a:noFill/>
                    </a:ln>
                    <a:extLst>
                      <a:ext uri="{53640926-AAD7-44D8-BBD7-CCE9431645EC}">
                        <a14:shadowObscured xmlns:a14="http://schemas.microsoft.com/office/drawing/2010/main"/>
                      </a:ext>
                    </a:extLst>
                  </pic:spPr>
                </pic:pic>
              </a:graphicData>
            </a:graphic>
          </wp:inline>
        </w:drawing>
      </w:r>
    </w:p>
    <w:p w:rsidR="00715363" w:rsidRPr="00826E72" w:rsidRDefault="00C50844" w:rsidP="00251888">
      <w:pPr>
        <w:pStyle w:val="Caption"/>
      </w:pPr>
      <w:bookmarkStart w:id="188" w:name="_Toc523735308"/>
      <w:bookmarkStart w:id="189" w:name="_Toc525405105"/>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24</w:t>
      </w:r>
      <w:r w:rsidR="00494A48">
        <w:fldChar w:fldCharType="end"/>
      </w:r>
      <w:r w:rsidR="00715363">
        <w:t>:</w:t>
      </w:r>
      <w:r w:rsidR="00715363" w:rsidRPr="00715363">
        <w:t xml:space="preserve"> </w:t>
      </w:r>
      <w:r w:rsidR="00715363">
        <w:t>This image illustrates the binary image with centroid locations of the seven fiducial markers. The accurate position of the centroids depends on the pre-processing stage for preserving more relevant signal and suppressing noise.</w:t>
      </w:r>
      <w:bookmarkEnd w:id="188"/>
      <w:bookmarkEnd w:id="189"/>
    </w:p>
    <w:p w:rsidR="005303A9" w:rsidRDefault="005303A9" w:rsidP="00D31B09"/>
    <w:p w:rsidR="00A35962" w:rsidRPr="00FA1D5B" w:rsidRDefault="00496575" w:rsidP="00DF775D">
      <w:pPr>
        <w:pStyle w:val="Heading4"/>
      </w:pPr>
      <w:bookmarkStart w:id="190" w:name="_Toc525387390"/>
      <w:r w:rsidRPr="00FA1D5B">
        <w:lastRenderedPageBreak/>
        <w:t xml:space="preserve">Image </w:t>
      </w:r>
      <w:r w:rsidR="00DF775D">
        <w:t>r</w:t>
      </w:r>
      <w:r w:rsidRPr="00FA1D5B">
        <w:t xml:space="preserve">otation </w:t>
      </w:r>
      <w:r w:rsidR="00DF775D">
        <w:t>e</w:t>
      </w:r>
      <w:r w:rsidR="00C7383A">
        <w:t xml:space="preserve">stimation </w:t>
      </w:r>
      <w:r w:rsidRPr="00FA1D5B">
        <w:t xml:space="preserve">using </w:t>
      </w:r>
      <w:r w:rsidR="00DF775D">
        <w:t>a</w:t>
      </w:r>
      <w:r w:rsidR="00F1106B" w:rsidRPr="00FA1D5B">
        <w:t xml:space="preserve">utomated </w:t>
      </w:r>
      <w:r w:rsidR="00DF775D">
        <w:t>f</w:t>
      </w:r>
      <w:r w:rsidR="00F1106B" w:rsidRPr="00FA1D5B">
        <w:t xml:space="preserve">eature </w:t>
      </w:r>
      <w:r w:rsidR="00DF775D">
        <w:t>m</w:t>
      </w:r>
      <w:r w:rsidR="00F1106B" w:rsidRPr="00FA1D5B">
        <w:t>atching</w:t>
      </w:r>
      <w:bookmarkEnd w:id="190"/>
    </w:p>
    <w:p w:rsidR="00B74BE8" w:rsidRDefault="009E5211" w:rsidP="00F17EAB">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 xml:space="preserve">the features in both images </w:t>
      </w:r>
      <w:r w:rsidR="00DD56B0">
        <w:t>should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EndPr/>
        <w:sdtContent>
          <w:r w:rsidR="00223F1F">
            <w:fldChar w:fldCharType="begin"/>
          </w:r>
          <w:r w:rsidR="00B8294D">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OS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5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ddIn1dfSwiVGFnIjoiQ2l0YXZpUGxhY2Vob2xkZXIjOTE4YjAyNjUtMjE0Ny00MWMwLTk1MTAtMjk5ZDk3YjMxNTUzIiwiVGV4dCI6Ils0N10iLCJXQUlWZXJzaW9uIjoiNi4xLjAuMCJ9}</w:instrText>
          </w:r>
          <w:r w:rsidR="00223F1F">
            <w:fldChar w:fldCharType="separate"/>
          </w:r>
          <w:r w:rsidR="000E712B">
            <w:t>[47]</w:t>
          </w:r>
          <w:r w:rsidR="00223F1F">
            <w:fldChar w:fldCharType="end"/>
          </w:r>
        </w:sdtContent>
      </w:sdt>
      <w:r w:rsidR="00EB2523">
        <w:t xml:space="preserve">. SIFT </w:t>
      </w:r>
      <w:r w:rsidR="00C75321">
        <w:t>is an</w:t>
      </w:r>
      <w:r w:rsidR="00EB2523">
        <w:t xml:space="preserve"> efficient</w:t>
      </w:r>
      <w:r w:rsidR="00C75321">
        <w:t xml:space="preserve"> detector </w:t>
      </w:r>
      <w:r w:rsidR="00EB2523">
        <w:t>in o</w:t>
      </w:r>
      <w:r w:rsidR="00C75321">
        <w:t xml:space="preserve">bject recognition applications that </w:t>
      </w:r>
      <w:r w:rsidR="00D11646">
        <w:t>is invariant of the rotation, intensity and viewpoint changes in 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 is </w:t>
      </w:r>
      <w:r w:rsidR="00193D01">
        <w:t>comput</w:t>
      </w:r>
      <w:r w:rsidR="00970913">
        <w:t>ed</w:t>
      </w:r>
      <w:r w:rsidRPr="007102CB">
        <w:t xml:space="preserve"> using the sta</w:t>
      </w:r>
      <w:r w:rsidR="00724FCB">
        <w:t>tistically robust M-estimator SA</w:t>
      </w:r>
      <w:r w:rsidRPr="007102CB">
        <w:t xml:space="preserve">mple Consensus (MSAC) algorithm. </w:t>
      </w:r>
      <w:r w:rsidR="00193D01">
        <w:t>Matching point pairs used in the estimation of the transformation matrix</w:t>
      </w:r>
      <w:r w:rsidR="005076BF">
        <w:t xml:space="preserve"> for the Z-frame marker fiducials</w:t>
      </w:r>
      <w:r w:rsidR="00193D01">
        <w:t xml:space="preserve"> is displayed in Fig</w:t>
      </w:r>
      <w:r w:rsidR="00970913">
        <w:t>ure</w:t>
      </w:r>
      <w:r w:rsidR="005076BF">
        <w:t xml:space="preserve"> 3.</w:t>
      </w:r>
      <w:r w:rsidR="0030794C">
        <w:t>25</w:t>
      </w:r>
      <w:r w:rsidR="00F17EAB">
        <w:t>(c)</w:t>
      </w:r>
      <w:r w:rsidR="00193D01">
        <w:t>.</w:t>
      </w:r>
      <w:r w:rsidR="00970913">
        <w:t xml:space="preserve"> Subsequently,</w:t>
      </w:r>
      <w:r w:rsidR="00E052AE">
        <w:t xml:space="preserve"> </w:t>
      </w:r>
      <w:r w:rsidR="00970913">
        <w:t>t</w:t>
      </w:r>
      <w:r w:rsidR="002308AE">
        <w:t>he desired angle of rotation</w:t>
      </w:r>
      <w:r w:rsidR="008B6B1F">
        <w:t xml:space="preserve"> is calculated using the geometric transform from the last step.</w:t>
      </w:r>
      <w:r w:rsidR="001266C2">
        <w:t xml:space="preserve"> The recovered </w:t>
      </w:r>
      <w:r w:rsidR="00CD6A63">
        <w:t>is sh</w:t>
      </w:r>
      <w:r w:rsidR="001266C2">
        <w:t>own in Fig</w:t>
      </w:r>
      <w:r w:rsidR="00043BFC">
        <w:t>ure</w:t>
      </w:r>
      <w:r w:rsidR="005076BF">
        <w:t xml:space="preserve"> </w:t>
      </w:r>
      <w:r w:rsidR="00256E58">
        <w:t xml:space="preserve">3.25 </w:t>
      </w:r>
      <w:r w:rsidR="005076BF">
        <w:t>(d)</w:t>
      </w:r>
      <w:r w:rsidR="006656B2">
        <w:t xml:space="preserve"> </w:t>
      </w:r>
      <w:sdt>
        <w:sdtPr>
          <w:alias w:val="Don't edit this field"/>
          <w:tag w:val="CitaviPlaceholder#95007b8e-61c9-44cf-90bc-54a14916db01"/>
          <w:id w:val="-276095430"/>
          <w:placeholder>
            <w:docPart w:val="DefaultPlaceholder_-1854013440"/>
          </w:placeholder>
        </w:sdtPr>
        <w:sdtEndPr/>
        <w:sdtContent>
          <w:r w:rsidR="006656B2">
            <w:fldChar w:fldCharType="begin"/>
          </w:r>
          <w:r w:rsidR="00B8294D">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}</w:instrText>
          </w:r>
          <w:r w:rsidR="006656B2">
            <w:fldChar w:fldCharType="separate"/>
          </w:r>
          <w:r w:rsidR="000E712B">
            <w:t>[48]</w:t>
          </w:r>
          <w:r w:rsidR="006656B2">
            <w:fldChar w:fldCharType="end"/>
          </w:r>
        </w:sdtContent>
      </w:sdt>
      <w:r w:rsidR="001266C2">
        <w:t>.</w:t>
      </w:r>
      <w:r w:rsidR="004B287B">
        <w:t xml:space="preserve"> </w:t>
      </w:r>
    </w:p>
    <w:p w:rsidR="00485693" w:rsidRDefault="004B287B" w:rsidP="00485693">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 in the images</w:t>
      </w:r>
      <w:r w:rsidR="003B6079">
        <w:t xml:space="preserve"> properly</w:t>
      </w:r>
      <w:r>
        <w:t>.</w:t>
      </w:r>
      <w:r w:rsidR="00DA448D">
        <w:t xml:space="preserve"> Figure </w:t>
      </w:r>
      <w:r w:rsidR="00355509">
        <w:t>3.2</w:t>
      </w:r>
      <w:r w:rsidR="00607FE1">
        <w:t>6</w:t>
      </w:r>
      <w:r w:rsidR="00355509">
        <w:t xml:space="preserve"> illustrates an unsuccessful matching model of the point pairs</w:t>
      </w:r>
      <w:r w:rsidR="00F73BB5">
        <w:t xml:space="preserve"> in two</w:t>
      </w:r>
      <w:r w:rsidR="00CC7568">
        <w:t xml:space="preserve"> different</w:t>
      </w:r>
      <w:r w:rsidR="00F73BB5">
        <w:t xml:space="preserve"> </w:t>
      </w:r>
      <w:r w:rsidR="007D7340">
        <w:t>cross</w:t>
      </w:r>
      <w:r w:rsidR="00F73BB5">
        <w:t>-sectional image</w:t>
      </w:r>
      <w:r w:rsidR="00A85CBA">
        <w:t>s</w:t>
      </w:r>
      <w:r w:rsidR="00F73BB5">
        <w:t xml:space="preserve"> of the Z-frame</w:t>
      </w:r>
      <w:r w:rsidR="00355509">
        <w:t>.</w:t>
      </w:r>
    </w:p>
    <w:p w:rsidR="00A70CDE" w:rsidRDefault="00F7786E" w:rsidP="00485693">
      <w:r>
        <w:rPr>
          <w:noProof/>
        </w:rPr>
        <w:lastRenderedPageBreak/>
        <mc:AlternateContent>
          <mc:Choice Requires="wps">
            <w:drawing>
              <wp:anchor distT="0" distB="0" distL="114300" distR="114300" simplePos="0" relativeHeight="251794944" behindDoc="0" locked="0" layoutInCell="1" allowOverlap="1" wp14:anchorId="472F580C" wp14:editId="7E519F18">
                <wp:simplePos x="0" y="0"/>
                <wp:positionH relativeFrom="margin">
                  <wp:align>right</wp:align>
                </wp:positionH>
                <wp:positionV relativeFrom="paragraph">
                  <wp:posOffset>5344507</wp:posOffset>
                </wp:positionV>
                <wp:extent cx="5417185" cy="635"/>
                <wp:effectExtent l="0" t="0" r="0" b="1270"/>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417185" cy="635"/>
                        </a:xfrm>
                        <a:prstGeom prst="rect">
                          <a:avLst/>
                        </a:prstGeom>
                        <a:solidFill>
                          <a:prstClr val="white"/>
                        </a:solidFill>
                        <a:ln>
                          <a:noFill/>
                        </a:ln>
                      </wps:spPr>
                      <wps:txbx>
                        <w:txbxContent>
                          <w:p w:rsidR="00C22965" w:rsidRPr="007F55B0" w:rsidRDefault="00C22965" w:rsidP="00251888">
                            <w:pPr>
                              <w:pStyle w:val="Caption"/>
                            </w:pPr>
                            <w:bookmarkStart w:id="191" w:name="_Toc523735309"/>
                            <w:bookmarkStart w:id="192" w:name="_Toc524625292"/>
                            <w:bookmarkStart w:id="193" w:name="_Toc52540510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bookmarkEnd w:id="191"/>
                            <w:r>
                              <w:t xml:space="preserve"> (a) Original 2D image of the Z-frame marker in a captured-MRI image (b) A rotated Z-frame marker in the image. (c) Matching point pairs used in the estimation of the transformation matrix for the Z-frame marker fiducials.(d) The recovered image of the rotated one.</w:t>
                            </w:r>
                            <w:bookmarkEnd w:id="192"/>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2F580C" id="Text Box 1073741828" o:spid="_x0000_s1146" type="#_x0000_t202" style="position:absolute;left:0;text-align:left;margin-left:375.35pt;margin-top:420.85pt;width:426.55pt;height:.05pt;z-index:2517949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" stroked="f">
                <v:textbox style="mso-fit-shape-to-text:t" inset="0,0,0,0">
                  <w:txbxContent>
                    <w:p w:rsidR="00C22965" w:rsidRPr="007F55B0" w:rsidRDefault="00C22965" w:rsidP="00251888">
                      <w:pPr>
                        <w:pStyle w:val="Caption"/>
                      </w:pPr>
                      <w:bookmarkStart w:id="194" w:name="_Toc523735309"/>
                      <w:bookmarkStart w:id="195" w:name="_Toc524625292"/>
                      <w:bookmarkStart w:id="196" w:name="_Toc52540510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bookmarkEnd w:id="194"/>
                      <w:r>
                        <w:t xml:space="preserve"> (a) Original 2D image of the Z-frame marker in a captured-MRI image (b) A rotated Z-frame marker in the image. (c) Matching point pairs used in the estimation of the transformation matrix for the Z-frame marker fiducials.(d) The recovered image of the rotated one.</w:t>
                      </w:r>
                      <w:bookmarkEnd w:id="195"/>
                      <w:bookmarkEnd w:id="196"/>
                    </w:p>
                  </w:txbxContent>
                </v:textbox>
                <w10:wrap type="square" anchorx="margin"/>
              </v:shape>
            </w:pict>
          </mc:Fallback>
        </mc:AlternateContent>
      </w:r>
      <w:r w:rsidR="00F3674D">
        <w:rPr>
          <w:noProof/>
        </w:rPr>
        <w:drawing>
          <wp:anchor distT="0" distB="0" distL="114300" distR="114300" simplePos="0" relativeHeight="251555328" behindDoc="0" locked="0" layoutInCell="1" allowOverlap="1" wp14:anchorId="1C515AA6" wp14:editId="780F60C0">
            <wp:simplePos x="0" y="0"/>
            <wp:positionH relativeFrom="margin">
              <wp:posOffset>3480274</wp:posOffset>
            </wp:positionH>
            <wp:positionV relativeFrom="page">
              <wp:posOffset>382079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73">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674D">
        <w:rPr>
          <w:noProof/>
        </w:rPr>
        <w:drawing>
          <wp:anchor distT="0" distB="0" distL="114300" distR="114300" simplePos="0" relativeHeight="251554304" behindDoc="0" locked="0" layoutInCell="1" allowOverlap="1" wp14:anchorId="00FFACC6" wp14:editId="6B93E7B1">
            <wp:simplePos x="0" y="0"/>
            <wp:positionH relativeFrom="margin">
              <wp:posOffset>3485089</wp:posOffset>
            </wp:positionH>
            <wp:positionV relativeFrom="margin">
              <wp:align>top</wp:align>
            </wp:positionV>
            <wp:extent cx="2103120" cy="2091596"/>
            <wp:effectExtent l="0" t="0" r="0" b="444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4">
                      <a:extLst>
                        <a:ext uri="{28A0092B-C50C-407E-A947-70E740481C1C}">
                          <a14:useLocalDpi xmlns:a14="http://schemas.microsoft.com/office/drawing/2010/main" val="0"/>
                        </a:ext>
                      </a:extLst>
                    </a:blip>
                    <a:srcRect l="22029" t="10680" r="22973" b="19355"/>
                    <a:stretch/>
                  </pic:blipFill>
                  <pic:spPr bwMode="auto">
                    <a:xfrm>
                      <a:off x="0" y="0"/>
                      <a:ext cx="2103120" cy="20915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674D">
        <w:rPr>
          <w:noProof/>
        </w:rPr>
        <w:drawing>
          <wp:anchor distT="0" distB="0" distL="114300" distR="114300" simplePos="0" relativeHeight="251557376" behindDoc="0" locked="0" layoutInCell="1" allowOverlap="1" wp14:anchorId="242C613F" wp14:editId="559B7B23">
            <wp:simplePos x="0" y="0"/>
            <wp:positionH relativeFrom="column">
              <wp:posOffset>230590</wp:posOffset>
            </wp:positionH>
            <wp:positionV relativeFrom="page">
              <wp:posOffset>3786989</wp:posOffset>
            </wp:positionV>
            <wp:extent cx="2103120" cy="2070860"/>
            <wp:effectExtent l="0" t="0" r="0" b="571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75">
                      <a:extLst>
                        <a:ext uri="{28A0092B-C50C-407E-A947-70E740481C1C}">
                          <a14:useLocalDpi xmlns:a14="http://schemas.microsoft.com/office/drawing/2010/main" val="0"/>
                        </a:ext>
                      </a:extLst>
                    </a:blip>
                    <a:srcRect l="33403" t="10460" r="33526" b="21199"/>
                    <a:stretch/>
                  </pic:blipFill>
                  <pic:spPr bwMode="auto">
                    <a:xfrm>
                      <a:off x="0" y="0"/>
                      <a:ext cx="2103120" cy="2070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674D">
        <w:rPr>
          <w:noProof/>
        </w:rPr>
        <w:drawing>
          <wp:anchor distT="0" distB="0" distL="114300" distR="114300" simplePos="0" relativeHeight="251553280" behindDoc="0" locked="0" layoutInCell="1" allowOverlap="1" wp14:anchorId="48CFD1F8" wp14:editId="67B6F248">
            <wp:simplePos x="0" y="0"/>
            <wp:positionH relativeFrom="margin">
              <wp:posOffset>232012</wp:posOffset>
            </wp:positionH>
            <wp:positionV relativeFrom="margin">
              <wp:align>top</wp:align>
            </wp:positionV>
            <wp:extent cx="2103120" cy="2084001"/>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76">
                      <a:extLst>
                        <a:ext uri="{28A0092B-C50C-407E-A947-70E740481C1C}">
                          <a14:useLocalDpi xmlns:a14="http://schemas.microsoft.com/office/drawing/2010/main" val="0"/>
                        </a:ext>
                      </a:extLst>
                    </a:blip>
                    <a:srcRect l="19814" t="8498" r="28904" b="29746"/>
                    <a:stretch/>
                  </pic:blipFill>
                  <pic:spPr bwMode="auto">
                    <a:xfrm>
                      <a:off x="0" y="0"/>
                      <a:ext cx="2103120" cy="208400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674D">
        <w:rPr>
          <w:noProof/>
        </w:rPr>
        <mc:AlternateContent>
          <mc:Choice Requires="wps">
            <w:drawing>
              <wp:anchor distT="0" distB="0" distL="114300" distR="114300" simplePos="0" relativeHeight="251930112" behindDoc="0" locked="0" layoutInCell="1" allowOverlap="1" wp14:anchorId="7079902A" wp14:editId="029C9D90">
                <wp:simplePos x="0" y="0"/>
                <wp:positionH relativeFrom="column">
                  <wp:posOffset>4291007</wp:posOffset>
                </wp:positionH>
                <wp:positionV relativeFrom="paragraph">
                  <wp:posOffset>4741005</wp:posOffset>
                </wp:positionV>
                <wp:extent cx="893445" cy="174625"/>
                <wp:effectExtent l="0" t="0" r="1905" b="0"/>
                <wp:wrapTopAndBottom/>
                <wp:docPr id="1073741950" name="Text Box 107374195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79902A" id="Text Box 1073741950" o:spid="_x0000_s1147" type="#_x0000_t202" style="position:absolute;left:0;text-align:left;margin-left:337.85pt;margin-top:373.3pt;width:70.35pt;height:13.75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" stroked="f">
                <v:textbox inset="0,0,0,0">
                  <w:txbxContent>
                    <w:p w:rsidR="00C22965" w:rsidRPr="00CF759E" w:rsidRDefault="00C22965" w:rsidP="00251888">
                      <w:pPr>
                        <w:pStyle w:val="Caption"/>
                      </w:pPr>
                      <w:r>
                        <w:t>(d)</w:t>
                      </w:r>
                    </w:p>
                  </w:txbxContent>
                </v:textbox>
                <w10:wrap type="topAndBottom"/>
              </v:shape>
            </w:pict>
          </mc:Fallback>
        </mc:AlternateContent>
      </w:r>
      <w:r w:rsidR="00F3674D">
        <w:rPr>
          <w:noProof/>
        </w:rPr>
        <mc:AlternateContent>
          <mc:Choice Requires="wps">
            <w:drawing>
              <wp:anchor distT="0" distB="0" distL="114300" distR="114300" simplePos="0" relativeHeight="251926016" behindDoc="0" locked="0" layoutInCell="1" allowOverlap="1" wp14:anchorId="4D554BFE" wp14:editId="5C512F55">
                <wp:simplePos x="0" y="0"/>
                <wp:positionH relativeFrom="margin">
                  <wp:posOffset>602928</wp:posOffset>
                </wp:positionH>
                <wp:positionV relativeFrom="paragraph">
                  <wp:posOffset>4658455</wp:posOffset>
                </wp:positionV>
                <wp:extent cx="893445" cy="174625"/>
                <wp:effectExtent l="0" t="0" r="1905" b="0"/>
                <wp:wrapTopAndBottom/>
                <wp:docPr id="1073741946" name="Text Box 107374194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554BFE" id="Text Box 1073741946" o:spid="_x0000_s1148" type="#_x0000_t202" style="position:absolute;left:0;text-align:left;margin-left:47.45pt;margin-top:366.8pt;width:70.35pt;height:13.75pt;z-index:25192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" stroked="f">
                <v:textbox inset="0,0,0,0">
                  <w:txbxContent>
                    <w:p w:rsidR="00C22965" w:rsidRPr="00CF759E" w:rsidRDefault="00C22965" w:rsidP="00251888">
                      <w:pPr>
                        <w:pStyle w:val="Caption"/>
                      </w:pPr>
                      <w:r>
                        <w:t>(c)</w:t>
                      </w:r>
                    </w:p>
                  </w:txbxContent>
                </v:textbox>
                <w10:wrap type="topAndBottom" anchorx="margin"/>
              </v:shape>
            </w:pict>
          </mc:Fallback>
        </mc:AlternateContent>
      </w:r>
      <w:r w:rsidR="00375480">
        <w:rPr>
          <w:noProof/>
        </w:rPr>
        <mc:AlternateContent>
          <mc:Choice Requires="wps">
            <w:drawing>
              <wp:anchor distT="0" distB="0" distL="114300" distR="114300" simplePos="0" relativeHeight="251923968" behindDoc="0" locked="0" layoutInCell="1" allowOverlap="1" wp14:anchorId="3191BB7A" wp14:editId="3ED20ADE">
                <wp:simplePos x="0" y="0"/>
                <wp:positionH relativeFrom="column">
                  <wp:posOffset>4389755</wp:posOffset>
                </wp:positionH>
                <wp:positionV relativeFrom="paragraph">
                  <wp:posOffset>2113015</wp:posOffset>
                </wp:positionV>
                <wp:extent cx="893445" cy="174625"/>
                <wp:effectExtent l="0" t="0" r="1905" b="0"/>
                <wp:wrapTopAndBottom/>
                <wp:docPr id="1073741944" name="Text Box 107374194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1BB7A" id="Text Box 1073741944" o:spid="_x0000_s1149" type="#_x0000_t202" style="position:absolute;left:0;text-align:left;margin-left:345.65pt;margin-top:166.4pt;width:70.35pt;height:13.75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" stroked="f">
                <v:textbox inset="0,0,0,0">
                  <w:txbxContent>
                    <w:p w:rsidR="00C22965" w:rsidRPr="00CF759E" w:rsidRDefault="00C22965" w:rsidP="00251888">
                      <w:pPr>
                        <w:pStyle w:val="Caption"/>
                      </w:pPr>
                      <w:r>
                        <w:t>(b)</w:t>
                      </w:r>
                    </w:p>
                  </w:txbxContent>
                </v:textbox>
                <w10:wrap type="topAndBottom"/>
              </v:shape>
            </w:pict>
          </mc:Fallback>
        </mc:AlternateContent>
      </w:r>
      <w:r w:rsidR="00375480">
        <w:rPr>
          <w:noProof/>
        </w:rPr>
        <mc:AlternateContent>
          <mc:Choice Requires="wps">
            <w:drawing>
              <wp:anchor distT="0" distB="0" distL="114300" distR="114300" simplePos="0" relativeHeight="251921920" behindDoc="0" locked="0" layoutInCell="1" allowOverlap="1" wp14:anchorId="1AF7AE6F" wp14:editId="2AEB8C40">
                <wp:simplePos x="0" y="0"/>
                <wp:positionH relativeFrom="column">
                  <wp:posOffset>580030</wp:posOffset>
                </wp:positionH>
                <wp:positionV relativeFrom="paragraph">
                  <wp:posOffset>2109120</wp:posOffset>
                </wp:positionV>
                <wp:extent cx="893445" cy="174625"/>
                <wp:effectExtent l="0" t="0" r="1905" b="0"/>
                <wp:wrapTopAndBottom/>
                <wp:docPr id="1073741943" name="Text Box 107374194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7AE6F" id="Text Box 1073741943" o:spid="_x0000_s1150" type="#_x0000_t202" style="position:absolute;left:0;text-align:left;margin-left:45.65pt;margin-top:166.05pt;width:70.35pt;height:13.75pt;z-index:2519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" stroked="f">
                <v:textbox inset="0,0,0,0">
                  <w:txbxContent>
                    <w:p w:rsidR="00C22965" w:rsidRPr="00CF759E" w:rsidRDefault="00C22965" w:rsidP="00251888">
                      <w:pPr>
                        <w:pStyle w:val="Caption"/>
                      </w:pPr>
                      <w:r>
                        <w:t>(</w:t>
                      </w:r>
                      <w:r w:rsidRPr="00CF759E">
                        <w:t>a</w:t>
                      </w:r>
                      <w:r>
                        <w:t>)</w:t>
                      </w:r>
                    </w:p>
                  </w:txbxContent>
                </v:textbox>
                <w10:wrap type="topAndBottom"/>
              </v:shape>
            </w:pict>
          </mc:Fallback>
        </mc:AlternateContent>
      </w:r>
    </w:p>
    <w:p w:rsidR="00A70CDE" w:rsidRDefault="00A70CDE" w:rsidP="00D31B09"/>
    <w:p w:rsidR="00A70CDE" w:rsidRDefault="00A70CDE" w:rsidP="00D31B09"/>
    <w:p w:rsidR="00A70CDE" w:rsidRDefault="00A70CDE" w:rsidP="00D31B09"/>
    <w:p w:rsidR="00F17EAB" w:rsidRDefault="00F17EAB" w:rsidP="00D31B09"/>
    <w:p w:rsidR="00F17EAB" w:rsidRDefault="00F17EAB" w:rsidP="00D31B09"/>
    <w:p w:rsidR="009D4EC1" w:rsidRPr="00C7383A" w:rsidRDefault="009804FD" w:rsidP="00D31B09">
      <w:r>
        <w:rPr>
          <w:noProof/>
        </w:rPr>
        <w:lastRenderedPageBreak/>
        <mc:AlternateContent>
          <mc:Choice Requires="wps">
            <w:drawing>
              <wp:anchor distT="0" distB="0" distL="114300" distR="114300" simplePos="0" relativeHeight="251798016" behindDoc="0" locked="0" layoutInCell="1" allowOverlap="1" wp14:anchorId="2970485F" wp14:editId="5395252D">
                <wp:simplePos x="0" y="0"/>
                <wp:positionH relativeFrom="margin">
                  <wp:align>center</wp:align>
                </wp:positionH>
                <wp:positionV relativeFrom="paragraph">
                  <wp:posOffset>2440807</wp:posOffset>
                </wp:positionV>
                <wp:extent cx="3118485" cy="635"/>
                <wp:effectExtent l="0" t="0" r="5715" b="0"/>
                <wp:wrapTopAndBottom/>
                <wp:docPr id="1073741847" name="Text Box 1073741847"/>
                <wp:cNvGraphicFramePr/>
                <a:graphic xmlns:a="http://schemas.openxmlformats.org/drawingml/2006/main">
                  <a:graphicData uri="http://schemas.microsoft.com/office/word/2010/wordprocessingShape">
                    <wps:wsp>
                      <wps:cNvSpPr txBox="1"/>
                      <wps:spPr>
                        <a:xfrm>
                          <a:off x="0" y="0"/>
                          <a:ext cx="3118485" cy="635"/>
                        </a:xfrm>
                        <a:prstGeom prst="rect">
                          <a:avLst/>
                        </a:prstGeom>
                        <a:solidFill>
                          <a:prstClr val="white"/>
                        </a:solidFill>
                        <a:ln>
                          <a:noFill/>
                        </a:ln>
                      </wps:spPr>
                      <wps:txbx>
                        <w:txbxContent>
                          <w:p w:rsidR="00C22965" w:rsidRPr="005C010C" w:rsidRDefault="00C22965" w:rsidP="00251888">
                            <w:pPr>
                              <w:pStyle w:val="Caption"/>
                            </w:pPr>
                            <w:bookmarkStart w:id="197" w:name="_Toc523735310"/>
                            <w:bookmarkStart w:id="198" w:name="_Toc524625293"/>
                            <w:bookmarkStart w:id="199" w:name="_Toc52540510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n successful matching of the pair points of the Z-frame fiducials</w:t>
                            </w:r>
                            <w:bookmarkEnd w:id="197"/>
                            <w:bookmarkEnd w:id="198"/>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70485F" id="Text Box 1073741847" o:spid="_x0000_s1151" type="#_x0000_t202" style="position:absolute;left:0;text-align:left;margin-left:0;margin-top:192.2pt;width:245.55pt;height:.05pt;z-index:2517980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" stroked="f">
                <v:textbox style="mso-fit-shape-to-text:t" inset="0,0,0,0">
                  <w:txbxContent>
                    <w:p w:rsidR="00C22965" w:rsidRPr="005C010C" w:rsidRDefault="00C22965" w:rsidP="00251888">
                      <w:pPr>
                        <w:pStyle w:val="Caption"/>
                      </w:pPr>
                      <w:bookmarkStart w:id="200" w:name="_Toc523735310"/>
                      <w:bookmarkStart w:id="201" w:name="_Toc524625293"/>
                      <w:bookmarkStart w:id="202" w:name="_Toc52540510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n successful matching of the pair points of the Z-frame fiducials</w:t>
                      </w:r>
                      <w:bookmarkEnd w:id="200"/>
                      <w:bookmarkEnd w:id="201"/>
                      <w:bookmarkEnd w:id="202"/>
                    </w:p>
                  </w:txbxContent>
                </v:textbox>
                <w10:wrap type="topAndBottom" anchorx="margin"/>
              </v:shape>
            </w:pict>
          </mc:Fallback>
        </mc:AlternateContent>
      </w:r>
      <w:r w:rsidR="00F17EAB">
        <w:rPr>
          <w:noProof/>
        </w:rPr>
        <w:drawing>
          <wp:anchor distT="0" distB="0" distL="114300" distR="114300" simplePos="0" relativeHeight="251795968" behindDoc="0" locked="0" layoutInCell="1" allowOverlap="1" wp14:anchorId="1BBFFFD3" wp14:editId="2FC5F847">
            <wp:simplePos x="0" y="0"/>
            <wp:positionH relativeFrom="margin">
              <wp:align>center</wp:align>
            </wp:positionH>
            <wp:positionV relativeFrom="paragraph">
              <wp:posOffset>6966</wp:posOffset>
            </wp:positionV>
            <wp:extent cx="2228850" cy="2143125"/>
            <wp:effectExtent l="0" t="0" r="0"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77">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F6293" w:rsidRPr="00EF6293" w:rsidRDefault="00EF6293" w:rsidP="00EF6293">
      <w:pPr>
        <w:pStyle w:val="Heading4"/>
        <w:numPr>
          <w:ilvl w:val="0"/>
          <w:numId w:val="0"/>
        </w:numPr>
      </w:pPr>
    </w:p>
    <w:p w:rsidR="00BC43F6" w:rsidRPr="00BF3023" w:rsidRDefault="00496575" w:rsidP="002F0D8B">
      <w:pPr>
        <w:pStyle w:val="Heading4"/>
        <w:spacing w:before="0"/>
      </w:pPr>
      <w:bookmarkStart w:id="203" w:name="_Toc525387391"/>
      <w:r>
        <w:rPr>
          <w:rFonts w:cstheme="minorHAnsi"/>
        </w:rPr>
        <w:t xml:space="preserve">Image </w:t>
      </w:r>
      <w:r w:rsidR="00482188" w:rsidRPr="00482188">
        <w:t>r</w:t>
      </w:r>
      <w:r w:rsidRPr="00482188">
        <w:t>otation</w:t>
      </w:r>
      <w:r>
        <w:rPr>
          <w:rFonts w:cstheme="minorHAnsi"/>
        </w:rPr>
        <w:t xml:space="preserve"> </w:t>
      </w:r>
      <w:r>
        <w:t>using centroids coordinate system</w:t>
      </w:r>
      <w:bookmarkEnd w:id="203"/>
    </w:p>
    <w:p w:rsidR="00BC43F6" w:rsidRDefault="008D0C26" w:rsidP="00A537F5">
      <w:r>
        <w:t xml:space="preserve">In </w:t>
      </w:r>
      <w:r w:rsidR="00850808">
        <w:t>this</w:t>
      </w:r>
      <w:r>
        <w:t xml:space="preserve"> technique,</w:t>
      </w:r>
      <w:r w:rsidR="008473AA">
        <w:t xml:space="preserve"> the</w:t>
      </w:r>
      <w:r w:rsidR="00196B5D">
        <w:t xml:space="preserve"> seven</w:t>
      </w:r>
      <w:r w:rsidR="008473AA">
        <w:t xml:space="preserve"> centroids </w:t>
      </w:r>
      <w:r w:rsidR="00494DCE">
        <w:t>position</w:t>
      </w:r>
      <w:r w:rsidR="008473AA">
        <w:t xml:space="preserve"> of</w:t>
      </w:r>
      <w:r w:rsidR="006D5EE6">
        <w:t xml:space="preserve"> the</w:t>
      </w:r>
      <w:r w:rsidR="008473AA">
        <w:t xml:space="preserve"> fiducial markers </w:t>
      </w:r>
      <w:r w:rsidR="00494DCE">
        <w:t>is</w:t>
      </w:r>
      <w:r w:rsidR="008473AA">
        <w:t xml:space="preserve"> used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marker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2718B3">
        <w:t>with</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w:t>
      </w:r>
      <w:r w:rsidR="00482188">
        <w:t>the Z-frame</w:t>
      </w:r>
      <w:r w:rsidR="002B640C">
        <w:t xml:space="preserve">. The point with </w:t>
      </w:r>
      <w:r w:rsidR="00AD2347">
        <w:t>minimum x</w:t>
      </w:r>
      <w:r w:rsidR="008D4E77">
        <w:t xml:space="preserve"> coordinate is detected as p1 and one wit</w:t>
      </w:r>
      <w:r w:rsidR="00B0489D">
        <w:t>h maximum x</w:t>
      </w:r>
      <w:r w:rsidR="006D5EE6">
        <w:t xml:space="preserve"> coordinate</w:t>
      </w:r>
      <w:r w:rsidR="00B0489D">
        <w:t xml:space="preserve"> is determines as p7, however, their </w:t>
      </w:r>
      <w:r w:rsidR="000E5C54">
        <w:t>y coordinates should be compared for a</w:t>
      </w:r>
      <w:r w:rsidR="001D52D5">
        <w:t>n accurate</w:t>
      </w:r>
      <w:r w:rsidR="000E5C54">
        <w:t xml:space="preserve"> estimation.</w:t>
      </w:r>
      <w:r w:rsidR="002572D7">
        <w:t xml:space="preserve"> Totally, four different rotation</w:t>
      </w:r>
      <w:r w:rsidR="004B59DD">
        <w:t xml:space="preserve"> models</w:t>
      </w:r>
      <w:r w:rsidR="006E00F9">
        <w:t xml:space="preserve"> of the Z-marker are possible, </w:t>
      </w:r>
      <w:r w:rsidR="004B59DD">
        <w:t>which</w:t>
      </w:r>
      <w:r w:rsidR="006E00F9">
        <w:t xml:space="preserve"> algorithm should </w:t>
      </w:r>
      <w:r w:rsidR="0026220E">
        <w:t>select</w:t>
      </w:r>
      <w:r w:rsidR="004B59DD">
        <w:t xml:space="preserve"> automatically</w:t>
      </w:r>
      <w:r w:rsidR="006E00F9">
        <w:t xml:space="preserve"> </w:t>
      </w:r>
      <w:r w:rsidR="0026220E">
        <w:t>the correct one and</w:t>
      </w:r>
      <w:r w:rsidR="0029313E">
        <w:t xml:space="preserve"> rotate the marker according to its shape. </w:t>
      </w:r>
      <w:r w:rsidR="00A57933">
        <w:t>Figure 3.2</w:t>
      </w:r>
      <w:r w:rsidR="00A537F5">
        <w:t>7</w:t>
      </w:r>
      <w:r w:rsidR="00A57933">
        <w:t xml:space="preserve"> illustrates four possible rotation </w:t>
      </w:r>
      <w:r w:rsidR="00E816BF">
        <w:t xml:space="preserve">models of the Z-frame marker. </w:t>
      </w:r>
      <w:r w:rsidR="00E74C06">
        <w:t xml:space="preserve"> </w:t>
      </w:r>
    </w:p>
    <w:p w:rsidR="00BC43F6" w:rsidRDefault="00BC43F6" w:rsidP="00D31B09"/>
    <w:p w:rsidR="00BC43F6" w:rsidRDefault="00BC43F6" w:rsidP="00D31B09"/>
    <w:p w:rsidR="0089383C" w:rsidRDefault="0089383C" w:rsidP="00D31B09"/>
    <w:p w:rsidR="0089383C" w:rsidRDefault="00AF1AC1" w:rsidP="00D31B09">
      <w:r>
        <w:rPr>
          <w:noProof/>
        </w:rPr>
        <w:lastRenderedPageBreak/>
        <mc:AlternateContent>
          <mc:Choice Requires="wps">
            <w:drawing>
              <wp:anchor distT="0" distB="0" distL="114300" distR="114300" simplePos="0" relativeHeight="251938304" behindDoc="0" locked="0" layoutInCell="1" allowOverlap="1" wp14:anchorId="58D27F3A" wp14:editId="1E67C032">
                <wp:simplePos x="0" y="0"/>
                <wp:positionH relativeFrom="column">
                  <wp:posOffset>2845558</wp:posOffset>
                </wp:positionH>
                <wp:positionV relativeFrom="paragraph">
                  <wp:posOffset>4512708</wp:posOffset>
                </wp:positionV>
                <wp:extent cx="893445" cy="174625"/>
                <wp:effectExtent l="0" t="0" r="1905" b="0"/>
                <wp:wrapTopAndBottom/>
                <wp:docPr id="1073741957" name="Text Box 107374195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27F3A" id="Text Box 1073741957" o:spid="_x0000_s1152" type="#_x0000_t202" style="position:absolute;left:0;text-align:left;margin-left:224.05pt;margin-top:355.35pt;width:70.35pt;height:13.75pt;z-index:2519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" stroked="f">
                <v:textbox inset="0,0,0,0">
                  <w:txbxContent>
                    <w:p w:rsidR="00C22965" w:rsidRPr="00CF759E" w:rsidRDefault="00C22965" w:rsidP="00251888">
                      <w:pPr>
                        <w:pStyle w:val="Caption"/>
                      </w:pPr>
                      <w:r>
                        <w:t>(d)</w:t>
                      </w:r>
                    </w:p>
                  </w:txbxContent>
                </v:textbox>
                <w10:wrap type="topAndBottom"/>
              </v:shape>
            </w:pict>
          </mc:Fallback>
        </mc:AlternateContent>
      </w:r>
      <w:r>
        <w:rPr>
          <w:noProof/>
        </w:rPr>
        <mc:AlternateContent>
          <mc:Choice Requires="wps">
            <w:drawing>
              <wp:anchor distT="0" distB="0" distL="114300" distR="114300" simplePos="0" relativeHeight="251936256" behindDoc="0" locked="0" layoutInCell="1" allowOverlap="1" wp14:anchorId="0D44F5C4" wp14:editId="29950B24">
                <wp:simplePos x="0" y="0"/>
                <wp:positionH relativeFrom="column">
                  <wp:posOffset>372101</wp:posOffset>
                </wp:positionH>
                <wp:positionV relativeFrom="paragraph">
                  <wp:posOffset>4549301</wp:posOffset>
                </wp:positionV>
                <wp:extent cx="893445" cy="174625"/>
                <wp:effectExtent l="0" t="0" r="1905" b="0"/>
                <wp:wrapTopAndBottom/>
                <wp:docPr id="1073741956" name="Text Box 107374195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44F5C4" id="Text Box 1073741956" o:spid="_x0000_s1153" type="#_x0000_t202" style="position:absolute;left:0;text-align:left;margin-left:29.3pt;margin-top:358.2pt;width:70.35pt;height:13.75pt;z-index:2519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" stroked="f">
                <v:textbox inset="0,0,0,0">
                  <w:txbxContent>
                    <w:p w:rsidR="00C22965" w:rsidRPr="00CF759E" w:rsidRDefault="00C22965" w:rsidP="00251888">
                      <w:pPr>
                        <w:pStyle w:val="Caption"/>
                      </w:pPr>
                      <w:r>
                        <w:t>(c)</w:t>
                      </w:r>
                    </w:p>
                  </w:txbxContent>
                </v:textbox>
                <w10:wrap type="topAndBottom"/>
              </v:shape>
            </w:pict>
          </mc:Fallback>
        </mc:AlternateContent>
      </w:r>
      <w:r>
        <w:rPr>
          <w:noProof/>
        </w:rPr>
        <mc:AlternateContent>
          <mc:Choice Requires="wps">
            <w:drawing>
              <wp:anchor distT="0" distB="0" distL="114300" distR="114300" simplePos="0" relativeHeight="251934208" behindDoc="0" locked="0" layoutInCell="1" allowOverlap="1" wp14:anchorId="55D91AA0" wp14:editId="04DF4EF6">
                <wp:simplePos x="0" y="0"/>
                <wp:positionH relativeFrom="column">
                  <wp:posOffset>2900026</wp:posOffset>
                </wp:positionH>
                <wp:positionV relativeFrom="paragraph">
                  <wp:posOffset>2246630</wp:posOffset>
                </wp:positionV>
                <wp:extent cx="893445" cy="174625"/>
                <wp:effectExtent l="0" t="0" r="1905" b="0"/>
                <wp:wrapTopAndBottom/>
                <wp:docPr id="1073741955" name="Text Box 107374195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D91AA0" id="Text Box 1073741955" o:spid="_x0000_s1154" type="#_x0000_t202" style="position:absolute;left:0;text-align:left;margin-left:228.35pt;margin-top:176.9pt;width:70.35pt;height:13.75pt;z-index:25193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" stroked="f">
                <v:textbox inset="0,0,0,0">
                  <w:txbxContent>
                    <w:p w:rsidR="00C22965" w:rsidRPr="00CF759E" w:rsidRDefault="00C22965" w:rsidP="00251888">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32160" behindDoc="0" locked="0" layoutInCell="1" allowOverlap="1" wp14:anchorId="05E4D6E3" wp14:editId="371479B0">
                <wp:simplePos x="0" y="0"/>
                <wp:positionH relativeFrom="column">
                  <wp:posOffset>395785</wp:posOffset>
                </wp:positionH>
                <wp:positionV relativeFrom="paragraph">
                  <wp:posOffset>2274475</wp:posOffset>
                </wp:positionV>
                <wp:extent cx="893445" cy="174625"/>
                <wp:effectExtent l="0" t="0" r="1905" b="0"/>
                <wp:wrapTopAndBottom/>
                <wp:docPr id="1073741952" name="Text Box 107374195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22965" w:rsidRPr="00CF759E" w:rsidRDefault="00C22965"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E4D6E3" id="Text Box 1073741952" o:spid="_x0000_s1155" type="#_x0000_t202" style="position:absolute;left:0;text-align:left;margin-left:31.15pt;margin-top:179.1pt;width:70.35pt;height:13.75pt;z-index:25193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" stroked="f">
                <v:textbox inset="0,0,0,0">
                  <w:txbxContent>
                    <w:p w:rsidR="00C22965" w:rsidRPr="00CF759E" w:rsidRDefault="00C22965" w:rsidP="00251888">
                      <w:pPr>
                        <w:pStyle w:val="Caption"/>
                      </w:pPr>
                      <w:r>
                        <w:t>(</w:t>
                      </w:r>
                      <w:r w:rsidRPr="00CF759E">
                        <w:t>a</w:t>
                      </w:r>
                      <w:r>
                        <w:t>)</w:t>
                      </w:r>
                    </w:p>
                  </w:txbxContent>
                </v:textbox>
                <w10:wrap type="topAndBottom"/>
              </v:shape>
            </w:pict>
          </mc:Fallback>
        </mc:AlternateContent>
      </w:r>
      <w:r w:rsidR="003D0809">
        <w:rPr>
          <w:noProof/>
        </w:rPr>
        <mc:AlternateContent>
          <mc:Choice Requires="wps">
            <w:drawing>
              <wp:anchor distT="0" distB="0" distL="114300" distR="114300" simplePos="0" relativeHeight="251564544" behindDoc="0" locked="0" layoutInCell="1" allowOverlap="1" wp14:anchorId="278D29C2" wp14:editId="6D87C2A1">
                <wp:simplePos x="0" y="0"/>
                <wp:positionH relativeFrom="column">
                  <wp:posOffset>2040340</wp:posOffset>
                </wp:positionH>
                <wp:positionV relativeFrom="paragraph">
                  <wp:posOffset>4124353</wp:posOffset>
                </wp:positionV>
                <wp:extent cx="9144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lt1"/>
                        </a:solidFill>
                        <a:ln w="6350">
                          <a:noFill/>
                        </a:ln>
                      </wps:spPr>
                      <wps:txbx>
                        <w:txbxContent>
                          <w:p w:rsidR="00C22965" w:rsidRDefault="00C22965"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D29C2" id="Text Box 86" o:spid="_x0000_s1156" type="#_x0000_t202" style="position:absolute;left:0;text-align:left;margin-left:160.65pt;margin-top:324.75pt;width:1in;height:23.25pt;z-index:25156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" fillcolor="white [3201]" stroked="f" strokeweight=".5pt">
                <v:textbox>
                  <w:txbxContent>
                    <w:p w:rsidR="00C22965" w:rsidRDefault="00C22965" w:rsidP="00D31B09">
                      <w:r>
                        <w:t>innerpoint</w:t>
                      </w:r>
                    </w:p>
                  </w:txbxContent>
                </v:textbox>
              </v:shape>
            </w:pict>
          </mc:Fallback>
        </mc:AlternateContent>
      </w:r>
      <w:r w:rsidR="003D0809">
        <w:rPr>
          <w:noProof/>
        </w:rPr>
        <mc:AlternateContent>
          <mc:Choice Requires="wps">
            <w:drawing>
              <wp:anchor distT="0" distB="0" distL="114300" distR="114300" simplePos="0" relativeHeight="251562496" behindDoc="0" locked="0" layoutInCell="1" allowOverlap="1" wp14:anchorId="0C427B73" wp14:editId="6D86A00D">
                <wp:simplePos x="0" y="0"/>
                <wp:positionH relativeFrom="column">
                  <wp:posOffset>2115403</wp:posOffset>
                </wp:positionH>
                <wp:positionV relativeFrom="paragraph">
                  <wp:posOffset>1715524</wp:posOffset>
                </wp:positionV>
                <wp:extent cx="934872" cy="295275"/>
                <wp:effectExtent l="0" t="0" r="0" b="9525"/>
                <wp:wrapNone/>
                <wp:docPr id="84" name="Text Box 84"/>
                <wp:cNvGraphicFramePr/>
                <a:graphic xmlns:a="http://schemas.openxmlformats.org/drawingml/2006/main">
                  <a:graphicData uri="http://schemas.microsoft.com/office/word/2010/wordprocessingShape">
                    <wps:wsp>
                      <wps:cNvSpPr txBox="1"/>
                      <wps:spPr>
                        <a:xfrm>
                          <a:off x="0" y="0"/>
                          <a:ext cx="934872" cy="295275"/>
                        </a:xfrm>
                        <a:prstGeom prst="rect">
                          <a:avLst/>
                        </a:prstGeom>
                        <a:solidFill>
                          <a:schemeClr val="lt1"/>
                        </a:solidFill>
                        <a:ln w="6350">
                          <a:noFill/>
                        </a:ln>
                      </wps:spPr>
                      <wps:txbx>
                        <w:txbxContent>
                          <w:p w:rsidR="00C22965" w:rsidRDefault="00C22965"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427B73" id="Text Box 84" o:spid="_x0000_s1157" type="#_x0000_t202" style="position:absolute;left:0;text-align:left;margin-left:166.55pt;margin-top:135.1pt;width:73.6pt;height:23.25pt;z-index:25156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" fillcolor="white [3201]" stroked="f" strokeweight=".5pt">
                <v:textbox>
                  <w:txbxContent>
                    <w:p w:rsidR="00C22965" w:rsidRDefault="00C22965" w:rsidP="00D31B09">
                      <w:r>
                        <w:t>innerpoint</w:t>
                      </w:r>
                    </w:p>
                  </w:txbxContent>
                </v:textbox>
              </v:shape>
            </w:pict>
          </mc:Fallback>
        </mc:AlternateContent>
      </w:r>
      <w:r w:rsidR="00036C96">
        <w:rPr>
          <w:noProof/>
        </w:rPr>
        <mc:AlternateContent>
          <mc:Choice Requires="wps">
            <w:drawing>
              <wp:anchor distT="0" distB="0" distL="114300" distR="114300" simplePos="0" relativeHeight="251800064" behindDoc="0" locked="0" layoutInCell="1" allowOverlap="1" wp14:anchorId="60B6F22E" wp14:editId="6575B86F">
                <wp:simplePos x="0" y="0"/>
                <wp:positionH relativeFrom="margin">
                  <wp:align>right</wp:align>
                </wp:positionH>
                <wp:positionV relativeFrom="paragraph">
                  <wp:posOffset>5022831</wp:posOffset>
                </wp:positionV>
                <wp:extent cx="5200650" cy="635"/>
                <wp:effectExtent l="0" t="0" r="0" b="0"/>
                <wp:wrapTopAndBottom/>
                <wp:docPr id="1073741848" name="Text Box 1073741848"/>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rsidR="00C22965" w:rsidRPr="00091071" w:rsidRDefault="00C22965" w:rsidP="00251888">
                            <w:pPr>
                              <w:pStyle w:val="Caption"/>
                            </w:pPr>
                            <w:bookmarkStart w:id="204" w:name="_Toc523735311"/>
                            <w:bookmarkStart w:id="205" w:name="_Toc524625294"/>
                            <w:bookmarkStart w:id="206" w:name="_Toc52540510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xml:space="preserve">: </w:t>
                            </w:r>
                            <w:r w:rsidRPr="0089383C">
                              <w:t>Four different possible rotation of the Z-marker</w:t>
                            </w:r>
                            <w:bookmarkEnd w:id="204"/>
                            <w:bookmarkEnd w:id="205"/>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B6F22E" id="Text Box 1073741848" o:spid="_x0000_s1158" type="#_x0000_t202" style="position:absolute;left:0;text-align:left;margin-left:358.3pt;margin-top:395.5pt;width:409.5pt;height:.05pt;z-index:2518000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" stroked="f">
                <v:textbox style="mso-fit-shape-to-text:t" inset="0,0,0,0">
                  <w:txbxContent>
                    <w:p w:rsidR="00C22965" w:rsidRPr="00091071" w:rsidRDefault="00C22965" w:rsidP="00251888">
                      <w:pPr>
                        <w:pStyle w:val="Caption"/>
                      </w:pPr>
                      <w:bookmarkStart w:id="207" w:name="_Toc523735311"/>
                      <w:bookmarkStart w:id="208" w:name="_Toc524625294"/>
                      <w:bookmarkStart w:id="209" w:name="_Toc52540510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xml:space="preserve">: </w:t>
                      </w:r>
                      <w:r w:rsidRPr="0089383C">
                        <w:t>Four different possible rotation of the Z-marker</w:t>
                      </w:r>
                      <w:bookmarkEnd w:id="207"/>
                      <w:bookmarkEnd w:id="208"/>
                      <w:bookmarkEnd w:id="209"/>
                    </w:p>
                  </w:txbxContent>
                </v:textbox>
                <w10:wrap type="topAndBottom" anchorx="margin"/>
              </v:shape>
            </w:pict>
          </mc:Fallback>
        </mc:AlternateContent>
      </w:r>
      <w:r w:rsidR="00274BC4">
        <w:rPr>
          <w:noProof/>
        </w:rPr>
        <mc:AlternateContent>
          <mc:Choice Requires="wps">
            <w:drawing>
              <wp:anchor distT="0" distB="0" distL="114300" distR="114300" simplePos="0" relativeHeight="251568640" behindDoc="0" locked="0" layoutInCell="1" allowOverlap="1" wp14:anchorId="70315F7A" wp14:editId="3128AD67">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C22965" w:rsidRPr="00F22E16" w:rsidRDefault="00C22965"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315F7A" id="Text Box 91" o:spid="_x0000_s1159" type="#_x0000_t202" style="position:absolute;left:0;text-align:left;margin-left:313.5pt;margin-top:175.5pt;width:52.5pt;height:26.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" fillcolor="white [3201]" stroked="f" strokeweight=".5pt">
                <v:textbox>
                  <w:txbxContent>
                    <w:p w:rsidR="00C22965" w:rsidRPr="00F22E16" w:rsidRDefault="00C22965" w:rsidP="00D31B09">
                      <w:r w:rsidRPr="00F22E16">
                        <w:t>D=</w:t>
                      </w:r>
                      <w:r>
                        <w:t>27</w:t>
                      </w:r>
                      <w:r w:rsidRPr="00F22E16">
                        <w:t>0</w:t>
                      </w:r>
                    </w:p>
                  </w:txbxContent>
                </v:textbox>
              </v:shape>
            </w:pict>
          </mc:Fallback>
        </mc:AlternateContent>
      </w:r>
      <w:r w:rsidR="003E36B3">
        <w:rPr>
          <w:noProof/>
        </w:rPr>
        <mc:AlternateContent>
          <mc:Choice Requires="wps">
            <w:drawing>
              <wp:anchor distT="0" distB="0" distL="114300" distR="114300" simplePos="0" relativeHeight="251567616" behindDoc="0" locked="0" layoutInCell="1" allowOverlap="1" wp14:anchorId="0091196B" wp14:editId="5988DEE8">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C22965" w:rsidRPr="00F22E16" w:rsidRDefault="00C22965"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91196B" id="Text Box 90" o:spid="_x0000_s1160" type="#_x0000_t202" style="position:absolute;left:0;text-align:left;margin-left:116.25pt;margin-top:176.25pt;width:51pt;height:26.2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" fillcolor="white [3201]" stroked="f" strokeweight=".5pt">
                <v:textbox>
                  <w:txbxContent>
                    <w:p w:rsidR="00C22965" w:rsidRPr="00F22E16" w:rsidRDefault="00C22965" w:rsidP="00D31B09">
                      <w:r w:rsidRPr="00F22E16">
                        <w:t>D=</w:t>
                      </w:r>
                      <w:r>
                        <w:t>18</w:t>
                      </w:r>
                      <w:r w:rsidRPr="00F22E16">
                        <w:t>0</w:t>
                      </w:r>
                    </w:p>
                  </w:txbxContent>
                </v:textbox>
              </v:shape>
            </w:pict>
          </mc:Fallback>
        </mc:AlternateContent>
      </w:r>
      <w:r w:rsidR="00F22E16">
        <w:rPr>
          <w:noProof/>
        </w:rPr>
        <mc:AlternateContent>
          <mc:Choice Requires="wps">
            <w:drawing>
              <wp:anchor distT="0" distB="0" distL="114300" distR="114300" simplePos="0" relativeHeight="251569664" behindDoc="0" locked="0" layoutInCell="1" allowOverlap="1" wp14:anchorId="72DC5D98" wp14:editId="0AFF8A6E">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C22965" w:rsidRPr="00F22E16" w:rsidRDefault="00C22965"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DC5D98" id="Text Box 92" o:spid="_x0000_s1161" type="#_x0000_t202" style="position:absolute;left:0;text-align:left;margin-left:323.25pt;margin-top:356.25pt;width:43.5pt;height:26.25pt;z-index:25156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" fillcolor="white [3201]" stroked="f" strokeweight=".5pt">
                <v:textbox>
                  <w:txbxContent>
                    <w:p w:rsidR="00C22965" w:rsidRPr="00F22E16" w:rsidRDefault="00C22965" w:rsidP="00D31B09">
                      <w:r w:rsidRPr="00F22E16">
                        <w:t>D=0</w:t>
                      </w:r>
                    </w:p>
                  </w:txbxContent>
                </v:textbox>
              </v:shape>
            </w:pict>
          </mc:Fallback>
        </mc:AlternateContent>
      </w:r>
      <w:r w:rsidR="00F22E16">
        <w:rPr>
          <w:noProof/>
        </w:rPr>
        <mc:AlternateContent>
          <mc:Choice Requires="wps">
            <w:drawing>
              <wp:anchor distT="0" distB="0" distL="114300" distR="114300" simplePos="0" relativeHeight="251566592" behindDoc="0" locked="0" layoutInCell="1" allowOverlap="1" wp14:anchorId="086E5B55" wp14:editId="0CB2764B">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C22965" w:rsidRPr="00F22E16" w:rsidRDefault="00C22965"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6E5B55" id="Text Box 89" o:spid="_x0000_s1162" type="#_x0000_t202" style="position:absolute;left:0;text-align:left;margin-left:124.5pt;margin-top:359.95pt;width:43.5pt;height:26.25pt;z-index:251566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" fillcolor="white [3201]" stroked="f" strokeweight=".5pt">
                <v:textbox>
                  <w:txbxContent>
                    <w:p w:rsidR="00C22965" w:rsidRPr="00F22E16" w:rsidRDefault="00C22965" w:rsidP="00D31B09">
                      <w:r w:rsidRPr="00F22E16">
                        <w:t>D=</w:t>
                      </w:r>
                      <w:r>
                        <w:t>9</w:t>
                      </w:r>
                      <w:r w:rsidRPr="00F22E16">
                        <w:t>0</w:t>
                      </w:r>
                    </w:p>
                  </w:txbxContent>
                </v:textbox>
              </v:shape>
            </w:pict>
          </mc:Fallback>
        </mc:AlternateContent>
      </w:r>
      <w:r w:rsidR="00010AEA">
        <w:rPr>
          <w:noProof/>
        </w:rPr>
        <mc:AlternateContent>
          <mc:Choice Requires="wps">
            <w:drawing>
              <wp:anchor distT="0" distB="0" distL="114300" distR="114300" simplePos="0" relativeHeight="251565568" behindDoc="0" locked="0" layoutInCell="1" allowOverlap="1" wp14:anchorId="3570C761" wp14:editId="429DAD8E">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3692DD" id="Straight Arrow Connector 88" o:spid="_x0000_s1026" type="#_x0000_t32" style="position:absolute;margin-left:108pt;margin-top:113.25pt;width:61.5pt;height:32.25pt;z-index:251565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noProof/>
        </w:rPr>
        <mc:AlternateContent>
          <mc:Choice Requires="wps">
            <w:drawing>
              <wp:anchor distT="0" distB="0" distL="114300" distR="114300" simplePos="0" relativeHeight="251563520" behindDoc="0" locked="0" layoutInCell="1" allowOverlap="1" wp14:anchorId="3617E7D8" wp14:editId="4E261957">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A72F33" id="Straight Arrow Connector 85" o:spid="_x0000_s1026" type="#_x0000_t32" style="position:absolute;margin-left:167.25pt;margin-top:309pt;width:12.75pt;height:15pt;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D85785">
        <w:rPr>
          <w:noProof/>
        </w:rPr>
        <w:drawing>
          <wp:anchor distT="0" distB="0" distL="114300" distR="114300" simplePos="0" relativeHeight="251559424" behindDoc="0" locked="0" layoutInCell="1" allowOverlap="1" wp14:anchorId="26A71093" wp14:editId="72339571">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78">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D31B09"/>
    <w:p w:rsidR="005320F1" w:rsidRDefault="00085C81" w:rsidP="00160870">
      <w:r>
        <w:t>In the next step</w:t>
      </w:r>
      <w:r w:rsidR="006E00F9">
        <w:t>,</w:t>
      </w:r>
      <w:r>
        <w:t xml:space="preserve"> the algorithm detect</w:t>
      </w:r>
      <w:r w:rsidR="006C762B">
        <w:t>s</w:t>
      </w:r>
      <w:r w:rsidR="006E00F9">
        <w:t xml:space="preserve"> the</w:t>
      </w:r>
      <w:r w:rsidR="006F4EFA">
        <w:t xml:space="preserve"> nearest</w:t>
      </w:r>
      <w:r w:rsidR="006E00F9">
        <w:t xml:space="preserve"> neighbors of the p1</w:t>
      </w:r>
      <w:r w:rsidR="006D07AA">
        <w:t xml:space="preserve">, if it has only one neighbor, the z marker has one of the </w:t>
      </w:r>
      <w:r w:rsidR="007C0BFF">
        <w:t>shape model in Figure 3.2</w:t>
      </w:r>
      <w:r w:rsidR="00160870">
        <w:t>7</w:t>
      </w:r>
      <w:r w:rsidR="006D07AA">
        <w:t xml:space="preserve"> </w:t>
      </w:r>
      <w:r w:rsidR="007C0BFF">
        <w:t>(</w:t>
      </w:r>
      <w:r w:rsidR="006D07AA">
        <w:t>a</w:t>
      </w:r>
      <w:r w:rsidR="007C0BFF">
        <w:t>) and 3.2</w:t>
      </w:r>
      <w:r w:rsidR="00160870">
        <w:t>7</w:t>
      </w:r>
      <w:r w:rsidR="006D07AA">
        <w:t xml:space="preserve"> </w:t>
      </w:r>
      <w:r w:rsidR="007C0BFF">
        <w:t>(</w:t>
      </w:r>
      <w:r w:rsidR="006D07AA">
        <w:t>b</w:t>
      </w:r>
      <w:r w:rsidR="007C0BFF">
        <w:t>)</w:t>
      </w:r>
      <w:r w:rsidR="006D07AA">
        <w:t>, and if it has two neighbors</w:t>
      </w:r>
      <w:r w:rsidR="00D9727D">
        <w:t xml:space="preserve"> the shape models in Figure 3.2</w:t>
      </w:r>
      <w:r w:rsidR="00160870">
        <w:t>7</w:t>
      </w:r>
      <w:r w:rsidR="00D9727D">
        <w:t xml:space="preserve"> (</w:t>
      </w:r>
      <w:r w:rsidR="00D01E6B">
        <w:t>c</w:t>
      </w:r>
      <w:r w:rsidR="00D9727D">
        <w:t>)</w:t>
      </w:r>
      <w:r w:rsidR="00D01E6B">
        <w:t xml:space="preserve"> and</w:t>
      </w:r>
      <w:r w:rsidR="00D9727D">
        <w:t xml:space="preserve"> 3.2</w:t>
      </w:r>
      <w:r w:rsidR="00160870">
        <w:t>7</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algorithm </w:t>
      </w:r>
      <w:r w:rsidR="00E73BDE">
        <w:t>should detect</w:t>
      </w:r>
      <w:r w:rsidR="00A554AA">
        <w:t xml:space="preserve"> a point called </w:t>
      </w:r>
      <w:r w:rsidR="00A554AA" w:rsidRPr="00A554AA">
        <w:rPr>
          <w:i/>
          <w:iCs/>
        </w:rPr>
        <w:t>innerpoint</w:t>
      </w:r>
      <w:r w:rsidR="00A554AA">
        <w:rPr>
          <w:i/>
          <w:iCs/>
        </w:rPr>
        <w:t xml:space="preserve">, </w:t>
      </w:r>
      <w:r w:rsidR="00A554AA">
        <w:t xml:space="preserve">which is located between p1 </w:t>
      </w:r>
      <w:r w:rsidR="00E73BDE">
        <w:t>(</w:t>
      </w:r>
      <w:r w:rsidR="00A554AA">
        <w:t>or p7</w:t>
      </w:r>
      <w:r w:rsidR="00E73BDE">
        <w:t>)</w:t>
      </w:r>
      <w:r w:rsidR="00A554AA">
        <w:t xml:space="preserve"> and the po</w:t>
      </w:r>
      <w:r w:rsidR="000F12FC">
        <w:t>int with a minimum y coordinate</w:t>
      </w:r>
      <w:r w:rsidR="00E73BDE">
        <w:t>,</w:t>
      </w:r>
      <w:r w:rsidR="00332227">
        <w:t xml:space="preserve"> as it is shown in Figure 3.2</w:t>
      </w:r>
      <w:r w:rsidR="00160870">
        <w:t>7</w:t>
      </w:r>
      <w:r w:rsidR="00332227">
        <w:t xml:space="preserve">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 xml:space="preserve">is defined in </w:t>
      </w:r>
      <w:r w:rsidR="00160870">
        <w:t>E</w:t>
      </w:r>
      <w:r w:rsidR="00BA0CDF">
        <w:t>quation 3.</w:t>
      </w:r>
      <w:r w:rsidR="00136E80">
        <w:t>15 and 3.16</w:t>
      </w:r>
      <w:r w:rsidR="00384072">
        <w:t>.</w:t>
      </w:r>
    </w:p>
    <w:p w:rsidR="00136E80" w:rsidRDefault="00136E80" w:rsidP="00BA0CDF"/>
    <w:p w:rsidR="00384072" w:rsidRDefault="00136E80" w:rsidP="00633E0E">
      <w:pPr>
        <w:ind w:left="2880" w:firstLine="720"/>
        <w:rPr>
          <w:rFonts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70D1D">
        <w:rPr>
          <w:rFonts w:eastAsiaTheme="minorEastAsia" w:cstheme="minorHAnsi"/>
        </w:rPr>
        <w:t>(3.15</w:t>
      </w:r>
      <w:r w:rsidR="00633E0E">
        <w:rPr>
          <w:rFonts w:eastAsiaTheme="minorEastAsia" w:cstheme="minorHAnsi"/>
        </w:rPr>
        <w:t>)</w:t>
      </w:r>
    </w:p>
    <w:p w:rsidR="00384072" w:rsidRDefault="00136E80" w:rsidP="00633E0E">
      <w:pPr>
        <w:ind w:left="2880" w:firstLine="720"/>
      </w:pPr>
      <m:oMath>
        <m:r>
          <w:rPr>
            <w:rFonts w:ascii="Cambria Math" w:hAnsi="Cambria Math" w:cs="Cambria Math"/>
          </w:rPr>
          <m:t>β</m:t>
        </m:r>
        <m:r>
          <w:rPr>
            <w:rFonts w:ascii="Cambria Math" w:hAnsi="Cambria Math"/>
          </w:rPr>
          <m:t xml:space="preserve">= </m:t>
        </m:r>
        <m:r>
          <w:rPr>
            <w:rFonts w:ascii="Cambria Math" w:hAnsi="Cambria Math" w:cs="Cambria Math"/>
          </w:rPr>
          <m:t>α</m:t>
        </m:r>
        <m:r>
          <w:rPr>
            <w:rFonts w:ascii="Cambria Math" w:hAnsi="Cambria Math"/>
          </w:rPr>
          <m:t>-45</m:t>
        </m:r>
      </m:oMath>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t>(</w:t>
      </w:r>
      <w:r w:rsidR="00670D1D">
        <w:rPr>
          <w:rFonts w:eastAsiaTheme="minorEastAsia"/>
        </w:rPr>
        <w:t>3.16</w:t>
      </w:r>
      <w:r w:rsidR="00633E0E">
        <w:rPr>
          <w:rFonts w:eastAsiaTheme="minorEastAsia"/>
        </w:rPr>
        <w:t>)</w:t>
      </w:r>
    </w:p>
    <w:p w:rsidR="00F52279" w:rsidRDefault="00384072" w:rsidP="004A7949">
      <w:pPr>
        <w:rPr>
          <w:rFonts w:cstheme="minorHAnsi"/>
        </w:rPr>
      </w:pPr>
      <w:r>
        <w:rPr>
          <w:rFonts w:cstheme="minorHAnsi"/>
        </w:rPr>
        <w:lastRenderedPageBreak/>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4468C1">
        <w:t>is made by p1 and p7,</w:t>
      </w:r>
      <w:r w:rsidR="00A00C94">
        <w:t xml:space="preserve"> and the line</w:t>
      </w:r>
      <w:r w:rsidR="00442B2D">
        <w:t xml:space="preserve"> which</w:t>
      </w:r>
      <w:r w:rsidR="00A00C94">
        <w:t xml:space="preserve"> </w:t>
      </w:r>
      <w:r w:rsidR="004F231F">
        <w:t xml:space="preserve">passes through p1 </w:t>
      </w:r>
      <w:r w:rsidR="007E79F5">
        <w:t>which</w:t>
      </w:r>
      <w:r w:rsidR="004F231F">
        <w:t xml:space="preserve"> is parallel to the y axis. </w:t>
      </w:r>
      <w:r w:rsidR="00BF1AE9">
        <w:t xml:space="preserve"> D corresponds to the </w:t>
      </w:r>
      <w:r w:rsidR="00DA3EB3">
        <w:t xml:space="preserve">defined </w:t>
      </w:r>
      <w:r w:rsidR="00BF1AE9">
        <w:t xml:space="preserve">angle that </w:t>
      </w:r>
      <w:r w:rsidR="00DA3EB3">
        <w:t>is di</w:t>
      </w:r>
      <w:r w:rsidR="004B59DD">
        <w:t>fferent in each</w:t>
      </w:r>
      <w:r w:rsidR="00D714EC">
        <w:t xml:space="preserve"> four</w:t>
      </w:r>
      <w:r w:rsidR="00A557A6">
        <w:t xml:space="preserve"> model for making the z marker </w:t>
      </w:r>
      <w:r w:rsidR="006728A4">
        <w:t>a</w:t>
      </w:r>
      <w:r w:rsidR="00CA7613">
        <w:t>s a</w:t>
      </w:r>
      <w:r w:rsidR="006728A4">
        <w:t xml:space="preserve"> U shape structure.</w:t>
      </w:r>
      <w:r w:rsidR="003C6A01">
        <w:rPr>
          <w:rFonts w:cstheme="minorHAnsi"/>
        </w:rPr>
        <w:t xml:space="preserve"> </w:t>
      </w:r>
      <w:r w:rsidR="00AC1439">
        <w:rPr>
          <w:rFonts w:cstheme="minorHAnsi"/>
        </w:rPr>
        <w:t>Therefore, a rotation matrix is calculated to be multiplied with the centroids matrix</w:t>
      </w:r>
      <w:r w:rsidR="00D421FA">
        <w:rPr>
          <w:rFonts w:cstheme="minorHAnsi"/>
        </w:rPr>
        <w:t>.</w:t>
      </w:r>
      <w:r w:rsidR="00DC1C0E">
        <w:rPr>
          <w:rFonts w:cstheme="minorHAnsi"/>
        </w:rPr>
        <w:t xml:space="preserve"> The ordered coordinate of the Z-frame is then applied for the next procedures.</w:t>
      </w:r>
    </w:p>
    <w:p w:rsidR="002256E3" w:rsidRDefault="002256E3" w:rsidP="004A7949">
      <w:pPr>
        <w:rPr>
          <w:rFonts w:cstheme="minorHAnsi"/>
        </w:rPr>
      </w:pPr>
    </w:p>
    <w:p w:rsidR="00BD5989" w:rsidRPr="00BD5989" w:rsidRDefault="00BD5989" w:rsidP="002256E3">
      <w:pPr>
        <w:pStyle w:val="Heading4"/>
        <w:spacing w:before="0"/>
      </w:pPr>
      <w:bookmarkStart w:id="210" w:name="_Ref523927173"/>
      <w:bookmarkStart w:id="211" w:name="_Toc525387392"/>
      <w:r w:rsidRPr="00BD5989">
        <w:t>Distance calculation and calibration</w:t>
      </w:r>
      <w:bookmarkEnd w:id="210"/>
      <w:bookmarkEnd w:id="211"/>
    </w:p>
    <w:p w:rsidR="00DD104B" w:rsidRPr="00374FBD" w:rsidRDefault="00883F5B" w:rsidP="00160870">
      <w:r>
        <w:t xml:space="preserve">In the calibration part, a coefficient should be calculated to </w:t>
      </w:r>
      <w:r w:rsidR="00F933E5">
        <w:t>transfer points from image coordinate system to the frame coordinate system.</w:t>
      </w:r>
      <w:r w:rsidR="008A4079">
        <w:t xml:space="preserve"> In DICOM images, </w:t>
      </w:r>
      <w:r w:rsidR="002327BC">
        <w:t>pixel spa</w:t>
      </w:r>
      <w:r w:rsidR="00016286">
        <w:t>cing</w:t>
      </w:r>
      <w:r w:rsidR="000170DD">
        <w:t xml:space="preserve"> is defined as the physical distance between the centers of </w:t>
      </w:r>
      <w:r w:rsidR="006F0F0E">
        <w:t>each two-dimensional pixel</w:t>
      </w:r>
      <w:r w:rsidR="001C2495">
        <w:t>,</w:t>
      </w:r>
      <w:r w:rsidR="00D14386">
        <w:t xml:space="preserve"> and this number is available in the MRI </w:t>
      </w:r>
      <w:r w:rsidR="001C2495">
        <w:t>DICOM</w:t>
      </w:r>
      <w:r w:rsidR="00D14386">
        <w:t xml:space="preserve"> header</w:t>
      </w:r>
      <w:r w:rsidR="00016286">
        <w:t>.</w:t>
      </w:r>
      <w:r w:rsidR="00A1453E">
        <w:t xml:space="preserve"> However,</w:t>
      </w:r>
      <w:r w:rsidR="00CD7054">
        <w:t xml:space="preserve"> </w:t>
      </w:r>
      <w:r w:rsidR="00A1453E">
        <w:t>i</w:t>
      </w:r>
      <w:r w:rsidR="00387B7E">
        <w:t xml:space="preserve">n screen shot images, the resolution of the MRI monitor and the capture </w:t>
      </w:r>
      <w:r w:rsidR="000C5D79">
        <w:t>device</w:t>
      </w:r>
      <w:r w:rsidR="00183FCD">
        <w:t xml:space="preserve"> </w:t>
      </w:r>
      <w:r w:rsidR="00D14386">
        <w:t xml:space="preserve">should be considered to calculate the pixel </w:t>
      </w:r>
      <w:r w:rsidR="00183FCD">
        <w:t>spacing of the images</w:t>
      </w:r>
      <w:r w:rsidR="00036145">
        <w:t>.</w:t>
      </w:r>
      <w:r w:rsidR="00DA2E38">
        <w:t xml:space="preserve"> Therefore, the captured MRI image 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 </w:t>
      </w:r>
      <w:r w:rsidR="00160870">
        <w:t>E</w:t>
      </w:r>
      <w:r w:rsidR="008D51B1">
        <w:t>quations</w:t>
      </w:r>
      <w:r w:rsidR="00DA7F2D">
        <w:t xml:space="preserve"> 3.17 and 3.18</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should be multiplied with the x coordinat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 should be multiplied with the y coordinat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 and d is the Euclidean distance between points.</w:t>
      </w:r>
      <w:r w:rsidR="00374FBD">
        <w:rPr>
          <w:rFonts w:cstheme="minorHAnsi"/>
          <w:color w:val="000000"/>
        </w:rPr>
        <w:t xml:space="preserve"> Moreover,</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5E359B" w:rsidP="00160870">
      <w:pPr>
        <w:ind w:left="1440" w:firstLine="720"/>
      </w:pPr>
      <m:oMath>
        <m:r>
          <w:rPr>
            <w:rFonts w:ascii="Cambria Math" w:hAnsi="Cambria Math"/>
          </w:rPr>
          <m:t>µx = (|d’/d (P5, P3) |+|d’/d (P1, P7) |)/2</m:t>
        </m:r>
      </m:oMath>
      <w:r>
        <w:t xml:space="preserve"> </w:t>
      </w:r>
      <w:r>
        <w:tab/>
      </w:r>
      <w:r>
        <w:tab/>
        <w:t>(3.17)</w:t>
      </w:r>
    </w:p>
    <w:p w:rsidR="00C31DBD" w:rsidRDefault="00C31DBD" w:rsidP="00D31B09"/>
    <w:p w:rsidR="004B2857" w:rsidRDefault="005E359B" w:rsidP="00160870">
      <w:pPr>
        <w:ind w:left="1440" w:firstLine="720"/>
      </w:pPr>
      <m:oMath>
        <m:r>
          <w:rPr>
            <w:rFonts w:ascii="Cambria Math" w:hAnsi="Cambria Math"/>
          </w:rPr>
          <m:t xml:space="preserve">µy = (|d’/d (P3, P1) |+|d’/d (P5, P7) |)/2 </m:t>
        </m:r>
      </m:oMath>
      <w:r>
        <w:rPr>
          <w:rFonts w:eastAsiaTheme="minorEastAsia"/>
        </w:rPr>
        <w:tab/>
      </w:r>
      <w:r>
        <w:rPr>
          <w:rFonts w:eastAsiaTheme="minorEastAsia"/>
        </w:rPr>
        <w:tab/>
      </w:r>
      <w:r>
        <w:t>(3.18)</w:t>
      </w:r>
    </w:p>
    <w:p w:rsidR="00B857F7" w:rsidRDefault="00B857F7" w:rsidP="00D31B09"/>
    <w:p w:rsidR="00E35054" w:rsidRDefault="00141F3B" w:rsidP="005F3772">
      <w:r>
        <w:lastRenderedPageBreak/>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w:t>
      </w:r>
      <w:r w:rsidR="005F3772">
        <w:t>8</w:t>
      </w:r>
      <w:r>
        <w:t xml:space="preserve">.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9C5B8D" w:rsidP="00D31B09"/>
    <w:p w:rsidR="006D5F41" w:rsidRDefault="00B05340" w:rsidP="00D31B09">
      <w:r>
        <w:rPr>
          <w:noProof/>
        </w:rPr>
        <mc:AlternateContent>
          <mc:Choice Requires="wps">
            <w:drawing>
              <wp:anchor distT="0" distB="0" distL="114300" distR="114300" simplePos="0" relativeHeight="251802112" behindDoc="0" locked="0" layoutInCell="1" allowOverlap="1" wp14:anchorId="3FF8F92D" wp14:editId="4D7C0731">
                <wp:simplePos x="0" y="0"/>
                <wp:positionH relativeFrom="column">
                  <wp:posOffset>1064886</wp:posOffset>
                </wp:positionH>
                <wp:positionV relativeFrom="paragraph">
                  <wp:posOffset>2492622</wp:posOffset>
                </wp:positionV>
                <wp:extent cx="3954780" cy="635"/>
                <wp:effectExtent l="0" t="0" r="762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3954780" cy="635"/>
                        </a:xfrm>
                        <a:prstGeom prst="rect">
                          <a:avLst/>
                        </a:prstGeom>
                        <a:solidFill>
                          <a:prstClr val="white"/>
                        </a:solidFill>
                        <a:ln>
                          <a:noFill/>
                        </a:ln>
                      </wps:spPr>
                      <wps:txbx>
                        <w:txbxContent>
                          <w:p w:rsidR="00C22965" w:rsidRPr="00DA6B64" w:rsidRDefault="00C22965" w:rsidP="00251888">
                            <w:pPr>
                              <w:pStyle w:val="Caption"/>
                            </w:pPr>
                            <w:bookmarkStart w:id="212" w:name="_Toc523735312"/>
                            <w:bookmarkStart w:id="213" w:name="_Toc524625295"/>
                            <w:bookmarkStart w:id="214" w:name="_Toc52540510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8</w:t>
                            </w:r>
                            <w:r>
                              <w:fldChar w:fldCharType="end"/>
                            </w:r>
                            <w:r>
                              <w:t>:The estimated center of the Z-frame marker for transforming the  point.</w:t>
                            </w:r>
                            <w:bookmarkEnd w:id="212"/>
                            <w:bookmarkEnd w:id="213"/>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F8F92D" id="Text Box 1073741849" o:spid="_x0000_s1163" type="#_x0000_t202" style="position:absolute;left:0;text-align:left;margin-left:83.85pt;margin-top:196.25pt;width:311.4pt;height:.05pt;z-index:251802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" stroked="f">
                <v:textbox style="mso-fit-shape-to-text:t" inset="0,0,0,0">
                  <w:txbxContent>
                    <w:p w:rsidR="00C22965" w:rsidRPr="00DA6B64" w:rsidRDefault="00C22965" w:rsidP="00251888">
                      <w:pPr>
                        <w:pStyle w:val="Caption"/>
                      </w:pPr>
                      <w:bookmarkStart w:id="215" w:name="_Toc523735312"/>
                      <w:bookmarkStart w:id="216" w:name="_Toc524625295"/>
                      <w:bookmarkStart w:id="217" w:name="_Toc52540510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8</w:t>
                      </w:r>
                      <w:r>
                        <w:fldChar w:fldCharType="end"/>
                      </w:r>
                      <w:r>
                        <w:t>:The estimated center of the Z-frame marker for transforming the  point.</w:t>
                      </w:r>
                      <w:bookmarkEnd w:id="215"/>
                      <w:bookmarkEnd w:id="216"/>
                      <w:bookmarkEnd w:id="217"/>
                    </w:p>
                  </w:txbxContent>
                </v:textbox>
                <w10:wrap type="topAndBottom"/>
              </v:shape>
            </w:pict>
          </mc:Fallback>
        </mc:AlternateContent>
      </w:r>
      <w:r w:rsidRPr="00A906E4">
        <w:rPr>
          <w:noProof/>
        </w:rPr>
        <w:drawing>
          <wp:anchor distT="0" distB="0" distL="114300" distR="114300" simplePos="0" relativeHeight="251572736" behindDoc="0" locked="0" layoutInCell="1" allowOverlap="1" wp14:anchorId="2A2CC675" wp14:editId="12C64050">
            <wp:simplePos x="0" y="0"/>
            <wp:positionH relativeFrom="margin">
              <wp:posOffset>1764030</wp:posOffset>
            </wp:positionH>
            <wp:positionV relativeFrom="paragraph">
              <wp:posOffset>0</wp:posOffset>
            </wp:positionV>
            <wp:extent cx="2365438" cy="2286000"/>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11561" t="4360" r="10982" b="20349"/>
                    <a:stretch/>
                  </pic:blipFill>
                  <pic:spPr bwMode="auto">
                    <a:xfrm>
                      <a:off x="0" y="0"/>
                      <a:ext cx="2365438" cy="2286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Default="00530902" w:rsidP="00D31B09"/>
    <w:p w:rsidR="00530902" w:rsidRPr="005E454A" w:rsidRDefault="00530902" w:rsidP="00D31B09"/>
    <w:p w:rsidR="00DC25C4" w:rsidRPr="004825FC" w:rsidRDefault="00DC25C4" w:rsidP="00490747">
      <w:pPr>
        <w:pStyle w:val="Heading4"/>
        <w:spacing w:before="0"/>
        <w:rPr>
          <w:sz w:val="30"/>
          <w:szCs w:val="30"/>
        </w:rPr>
      </w:pPr>
      <w:bookmarkStart w:id="218" w:name="_Ref523927127"/>
      <w:bookmarkStart w:id="219" w:name="_Toc525387393"/>
      <w:r>
        <w:t xml:space="preserve">Marker </w:t>
      </w:r>
      <w:r w:rsidR="004B0ACC">
        <w:t>a</w:t>
      </w:r>
      <w:r>
        <w:t xml:space="preserve">lignment </w:t>
      </w:r>
      <w:r w:rsidR="004B0ACC">
        <w:t>c</w:t>
      </w:r>
      <w:r>
        <w:t>alculations</w:t>
      </w:r>
      <w:bookmarkEnd w:id="218"/>
      <w:bookmarkEnd w:id="219"/>
    </w:p>
    <w:p w:rsidR="00B57E14" w:rsidRPr="000D36F2" w:rsidRDefault="004825FC" w:rsidP="00210280">
      <w:r w:rsidRPr="004825FC">
        <w:t>Once the center of all 7 fiducials was calculated</w:t>
      </w:r>
      <w:r w:rsidR="00175C77">
        <w:t xml:space="preserve"> and calibrated</w:t>
      </w:r>
      <w:r w:rsidRPr="004825FC">
        <w:t>, the position of the three corresponding point</w:t>
      </w:r>
      <w:r w:rsidR="00B57E14">
        <w:t>s in frame coordinate system is</w:t>
      </w:r>
      <w:r w:rsidRPr="004825FC">
        <w:t xml:space="preserve"> estimated according to </w:t>
      </w:r>
      <w:r w:rsidR="00210280">
        <w:t>E</w:t>
      </w:r>
      <w:r w:rsidR="00B57E14">
        <w:t>quation</w:t>
      </w:r>
      <w:r w:rsidR="00EE46DA">
        <w:t xml:space="preserve">s 3.19 and </w:t>
      </w:r>
      <w:r w:rsidR="00526146">
        <w:t>3.20</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and p</w:t>
      </w:r>
      <w:r w:rsidR="000D36F2">
        <w:rPr>
          <w:rFonts w:eastAsiaTheme="minorEastAsia"/>
          <w:i/>
          <w:iCs/>
          <w:vertAlign w:val="subscript"/>
        </w:rPr>
        <w:t xml:space="preserve">iMR </w:t>
      </w:r>
      <w:r w:rsidR="000D36F2">
        <w:rPr>
          <w:rFonts w:eastAsiaTheme="minorEastAsia"/>
        </w:rPr>
        <w:t xml:space="preserve"> is the centroid of ellipse </w:t>
      </w:r>
      <w:r w:rsidR="000D36F2">
        <w:rPr>
          <w:rFonts w:eastAsiaTheme="minorEastAsia"/>
          <w:i/>
          <w:iCs/>
        </w:rPr>
        <w:t>i</w:t>
      </w:r>
      <w:r w:rsidR="000D36F2">
        <w:rPr>
          <w:rFonts w:eastAsiaTheme="minorEastAsia"/>
        </w:rPr>
        <w:t xml:space="preserve"> identified in MR image</w:t>
      </w:r>
      <w:r w:rsidR="00210280">
        <w:rPr>
          <w:rFonts w:eastAsiaTheme="minorEastAsia"/>
        </w:rPr>
        <w:t xml:space="preserve"> </w:t>
      </w:r>
      <w:sdt>
        <w:sdtPr>
          <w:rPr>
            <w:rFonts w:eastAsiaTheme="minorEastAsia"/>
          </w:rPr>
          <w:alias w:val="Don't edit this field"/>
          <w:tag w:val="CitaviPlaceholder#3dd179b5-6259-428f-8b6f-d4ccf55dc937"/>
          <w:id w:val="1078706476"/>
          <w:placeholder>
            <w:docPart w:val="DefaultPlaceholder_-1854013440"/>
          </w:placeholder>
        </w:sdtPr>
        <w:sdtEndPr/>
        <w:sdtContent>
          <w:r w:rsidR="00210280">
            <w:rPr>
              <w:rFonts w:eastAsiaTheme="minorEastAsia"/>
            </w:rPr>
            <w:fldChar w:fldCharType="begin"/>
          </w:r>
          <w:r w:rsidR="00B8294D">
            <w:rPr>
              <w:rFonts w:eastAsiaTheme="minorEastAsia"/>
            </w:rPr>
            <w:instrText>ADDIN CitaviPlaceholder{eyIkaWQiOiIxIiwiRW50cmllcyI6W3siJGlkIjoiMiIsIklkIjoiMmM5ZTE2YmEtNTAzYi00NDBjLThlZGItMjk0Yzg0NzY0MmJi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MzZGQxNzliNS02MjU5LTQyOGYtOGI2Zi1kNGNjZjU1ZGM5MzciLCJUZXh0IjoiWzE2XSIsIldBSVZlcnNpb24iOiI2LjEuMC4wIn0=}</w:instrText>
          </w:r>
          <w:r w:rsidR="00210280">
            <w:rPr>
              <w:rFonts w:eastAsiaTheme="minorEastAsia"/>
            </w:rPr>
            <w:fldChar w:fldCharType="separate"/>
          </w:r>
          <w:r w:rsidR="000E712B">
            <w:rPr>
              <w:rFonts w:eastAsiaTheme="minorEastAsia"/>
            </w:rPr>
            <w:t>[16]</w:t>
          </w:r>
          <w:r w:rsidR="00210280">
            <w:rPr>
              <w:rFonts w:eastAsiaTheme="minorEastAsia"/>
            </w:rPr>
            <w:fldChar w:fldCharType="end"/>
          </w:r>
        </w:sdtContent>
      </w:sdt>
      <w:r w:rsidR="000D36F2">
        <w:rPr>
          <w:rFonts w:eastAsiaTheme="minorEastAsia"/>
        </w:rPr>
        <w:t>.</w:t>
      </w:r>
    </w:p>
    <w:p w:rsidR="00EF1DAA" w:rsidRDefault="00EF1DAA" w:rsidP="00D31B09"/>
    <w:p w:rsidR="001E6535" w:rsidRPr="009315F2" w:rsidRDefault="008A2771" w:rsidP="009315F2">
      <w:pPr>
        <w:ind w:left="1440" w:firstLine="720"/>
        <w:rPr>
          <w:rFonts w:eastAsiaTheme="minorEastAsia"/>
          <w:noProof/>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 xml:space="preserve">2f </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4f</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6f</m:t>
                </m:r>
              </m:sub>
            </m:sSub>
          </m:e>
        </m:d>
      </m:oMath>
      <w:r w:rsidR="00143982">
        <w:rPr>
          <w:rFonts w:eastAsiaTheme="minorEastAsia"/>
          <w:noProof/>
        </w:rPr>
        <w:t xml:space="preserve"> =</w:t>
      </w:r>
      <w:r w:rsidR="009315F2">
        <w:rPr>
          <w:rFonts w:eastAsiaTheme="minorEastAsia"/>
          <w:noProof/>
        </w:rPr>
        <w:t xml:space="preserve"> </w:t>
      </w:r>
      <w:r w:rsidR="00143982">
        <w:rPr>
          <w:noProof/>
        </w:rPr>
        <w:t xml:space="preserve"> </w:t>
      </w:r>
      <m:oMath>
        <m:d>
          <m:dPr>
            <m:begChr m:val="["/>
            <m:endChr m:val="]"/>
            <m:ctrlPr>
              <w:rPr>
                <w:rFonts w:ascii="Cambria Math" w:hAnsi="Cambria Math"/>
                <w:noProof/>
              </w:rPr>
            </m:ctrlPr>
          </m:dPr>
          <m:e>
            <m:eqArr>
              <m:eqArrPr>
                <m:ctrlPr>
                  <w:rPr>
                    <w:rFonts w:ascii="Cambria Math" w:hAnsi="Cambria Math"/>
                    <w:noProof/>
                  </w:rPr>
                </m:ctrlPr>
              </m:eqArrPr>
              <m:e>
                <m:sSub>
                  <m:sSubPr>
                    <m:ctrlPr>
                      <w:rPr>
                        <w:rFonts w:ascii="Cambria Math" w:hAnsi="Cambria Math"/>
                        <w:noProof/>
                      </w:rPr>
                    </m:ctrlPr>
                  </m:sSubPr>
                  <m:e>
                    <m:r>
                      <w:rPr>
                        <w:rFonts w:ascii="Cambria Math" w:hAnsi="Cambria Math"/>
                        <w:noProof/>
                      </w:rPr>
                      <m:t>l</m:t>
                    </m:r>
                  </m:e>
                  <m:sub>
                    <m:r>
                      <w:rPr>
                        <w:rFonts w:ascii="Cambria Math" w:hAnsi="Cambria Math"/>
                        <w:noProof/>
                      </w:rPr>
                      <m:t>x</m:t>
                    </m:r>
                  </m:sub>
                </m:sSub>
                <m:d>
                  <m:dPr>
                    <m:begChr m:val="{"/>
                    <m:endChr m:val="}"/>
                    <m:ctrlPr>
                      <w:rPr>
                        <w:rFonts w:ascii="Cambria Math" w:hAnsi="Cambria Math"/>
                        <w:noProof/>
                      </w:rPr>
                    </m:ctrlPr>
                  </m:dPr>
                  <m:e>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 xml:space="preserve">4 </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e>
                </m:d>
              </m:e>
              <m:e>
                <m:sSub>
                  <m:sSubPr>
                    <m:ctrlPr>
                      <w:rPr>
                        <w:rFonts w:ascii="Cambria Math" w:hAnsi="Cambria Math"/>
                        <w:noProof/>
                      </w:rPr>
                    </m:ctrlPr>
                  </m:sSubPr>
                  <m:e>
                    <m:r>
                      <w:rPr>
                        <w:rFonts w:ascii="Cambria Math" w:hAnsi="Cambria Math"/>
                        <w:noProof/>
                      </w:rPr>
                      <m:t>l</m:t>
                    </m:r>
                  </m:e>
                  <m:sub>
                    <m:r>
                      <w:rPr>
                        <w:rFonts w:ascii="Cambria Math" w:hAnsi="Cambria Math"/>
                        <w:noProof/>
                      </w:rPr>
                      <m:t>y</m:t>
                    </m:r>
                  </m:sub>
                </m:sSub>
                <m:r>
                  <m:rPr>
                    <m:sty m:val="p"/>
                  </m:rPr>
                  <w:rPr>
                    <w:rFonts w:ascii="Cambria Math" w:hAnsi="Cambria Math"/>
                    <w:noProof/>
                  </w:rPr>
                  <m:t xml:space="preserve"> </m:t>
                </m:r>
                <m:d>
                  <m:dPr>
                    <m:begChr m:val="{"/>
                    <m:endChr m:val="}"/>
                    <m:ctrlPr>
                      <w:rPr>
                        <w:rFonts w:ascii="Cambria Math" w:hAnsi="Cambria Math"/>
                        <w:noProof/>
                      </w:rPr>
                    </m:ctrlPr>
                  </m:d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6</m:t>
                        </m:r>
                      </m:sub>
                    </m:sSub>
                  </m:e>
                </m:d>
                <m:ctrlPr>
                  <w:rPr>
                    <w:rFonts w:ascii="Cambria Math" w:eastAsia="Cambria Math" w:hAnsi="Cambria Math" w:cs="Cambria Math"/>
                    <w:noProof/>
                  </w:rPr>
                </m:ctrlPr>
              </m:e>
              <m:e>
                <m:sSub>
                  <m:sSubPr>
                    <m:ctrlPr>
                      <w:rPr>
                        <w:rFonts w:ascii="Cambria Math" w:eastAsia="Cambria Math" w:hAnsi="Cambria Math" w:cs="Cambria Math"/>
                        <w:noProof/>
                      </w:rPr>
                    </m:ctrlPr>
                  </m:sSubPr>
                  <m:e>
                    <m:r>
                      <w:rPr>
                        <w:rFonts w:ascii="Cambria Math" w:eastAsia="Cambria Math" w:hAnsi="Cambria Math" w:cs="Cambria Math"/>
                        <w:noProof/>
                      </w:rPr>
                      <m:t>l</m:t>
                    </m:r>
                  </m:e>
                  <m:sub>
                    <m:r>
                      <w:rPr>
                        <w:rFonts w:ascii="Cambria Math" w:eastAsia="Cambria Math" w:hAnsi="Cambria Math" w:cs="Cambria Math"/>
                        <w:noProof/>
                      </w:rPr>
                      <m:t>z</m:t>
                    </m:r>
                  </m:sub>
                </m:sSub>
                <m:d>
                  <m:dPr>
                    <m:begChr m:val="{"/>
                    <m:endChr m:val="}"/>
                    <m:ctrlPr>
                      <w:rPr>
                        <w:rFonts w:ascii="Cambria Math" w:eastAsia="Cambria Math" w:hAnsi="Cambria Math" w:cs="Cambria Math"/>
                        <w:noProof/>
                      </w:rPr>
                    </m:ctrlPr>
                  </m:dPr>
                  <m:e>
                    <m:r>
                      <m:rPr>
                        <m:sty m:val="p"/>
                      </m:rPr>
                      <w:rPr>
                        <w:rFonts w:ascii="Cambria Math" w:eastAsia="Cambria Math" w:hAnsi="Cambria Math" w:cs="Cambria Math"/>
                        <w:noProof/>
                      </w:rPr>
                      <m:t>-</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2</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4</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6</m:t>
                        </m:r>
                      </m:sub>
                    </m:sSub>
                  </m:e>
                </m:d>
              </m:e>
            </m:eqArr>
          </m:e>
        </m:d>
      </m:oMath>
      <w:r w:rsidR="009315F2">
        <w:rPr>
          <w:rFonts w:eastAsiaTheme="minorEastAsia"/>
          <w:noProof/>
        </w:rPr>
        <w:tab/>
        <w:t>(3.19)</w:t>
      </w:r>
    </w:p>
    <w:p w:rsidR="001E6535" w:rsidRDefault="001E6535" w:rsidP="00D31B09"/>
    <w:p w:rsidR="001A072C" w:rsidRDefault="008A2771" w:rsidP="00714606">
      <w:pPr>
        <w:ind w:left="2880" w:firstLine="720"/>
        <w:rPr>
          <w:rFonts w:eastAsiaTheme="minorEastAsia"/>
        </w:rPr>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e>
            </m:d>
          </m:den>
        </m:f>
      </m:oMath>
      <w:r w:rsidR="009315F2">
        <w:rPr>
          <w:rFonts w:eastAsiaTheme="minorEastAsia"/>
        </w:rPr>
        <w:tab/>
      </w:r>
      <w:r w:rsidR="009315F2">
        <w:rPr>
          <w:rFonts w:eastAsiaTheme="minorEastAsia"/>
        </w:rPr>
        <w:tab/>
      </w:r>
      <w:r w:rsidR="009315F2">
        <w:rPr>
          <w:rFonts w:eastAsiaTheme="minorEastAsia"/>
        </w:rPr>
        <w:tab/>
      </w:r>
      <w:r w:rsidR="009315F2">
        <w:rPr>
          <w:rFonts w:eastAsiaTheme="minorEastAsia"/>
        </w:rPr>
        <w:tab/>
        <w:t>(3.</w:t>
      </w:r>
      <w:r w:rsidR="00526146">
        <w:rPr>
          <w:rFonts w:eastAsiaTheme="minorEastAsia"/>
        </w:rPr>
        <w:t>20</w:t>
      </w:r>
      <w:r w:rsidR="009315F2">
        <w:rPr>
          <w:rFonts w:eastAsiaTheme="minorEastAsia"/>
        </w:rPr>
        <w:t>)</w:t>
      </w:r>
    </w:p>
    <w:p w:rsidR="00817885" w:rsidRPr="00E27F7B" w:rsidRDefault="00817885" w:rsidP="00714606">
      <w:pPr>
        <w:ind w:left="2880" w:firstLine="720"/>
      </w:pPr>
    </w:p>
    <w:p w:rsidR="0042658E" w:rsidRPr="0042658E" w:rsidRDefault="00E95342" w:rsidP="00817885">
      <w:pPr>
        <w:pStyle w:val="Heading4"/>
        <w:spacing w:before="0"/>
        <w:rPr>
          <w:sz w:val="30"/>
          <w:szCs w:val="30"/>
        </w:rPr>
      </w:pPr>
      <w:bookmarkStart w:id="220" w:name="_Ref523908509"/>
      <w:bookmarkStart w:id="221" w:name="_Toc525387394"/>
      <w:r>
        <w:t xml:space="preserve">Angle </w:t>
      </w:r>
      <w:r w:rsidR="0028499F">
        <w:t>c</w:t>
      </w:r>
      <w:r>
        <w:t xml:space="preserve">alculation </w:t>
      </w:r>
      <w:r w:rsidR="005D75FE">
        <w:t>of the MR</w:t>
      </w:r>
      <w:r w:rsidR="00D91DF1">
        <w:t>I</w:t>
      </w:r>
      <w:r w:rsidR="005D75FE">
        <w:t xml:space="preserve"> </w:t>
      </w:r>
      <w:r w:rsidR="0028499F">
        <w:t>i</w:t>
      </w:r>
      <w:r w:rsidR="005D75FE">
        <w:t xml:space="preserve">mage </w:t>
      </w:r>
      <w:r w:rsidR="0028499F">
        <w:t>p</w:t>
      </w:r>
      <w:r w:rsidR="005D75FE">
        <w:t>lane and Z-</w:t>
      </w:r>
      <w:r w:rsidR="00CA6505">
        <w:t>frame marker</w:t>
      </w:r>
      <w:bookmarkEnd w:id="220"/>
      <w:bookmarkEnd w:id="221"/>
    </w:p>
    <w:p w:rsidR="00F956C5" w:rsidRDefault="00EA1E92" w:rsidP="00173BAE">
      <w:r w:rsidRPr="00EA1E92">
        <w:t>In this stage, the angle between</w:t>
      </w:r>
      <w:r w:rsidR="00AA41F3">
        <w:t xml:space="preserve"> the</w:t>
      </w:r>
      <w:r w:rsidRPr="00EA1E92">
        <w:t xml:space="preserve"> MR</w:t>
      </w:r>
      <w:r w:rsidR="00D91DF1">
        <w:t>I</w:t>
      </w:r>
      <w:r w:rsidRPr="00EA1E92">
        <w:t xml:space="preserve"> image plane and</w:t>
      </w:r>
      <w:r w:rsidR="002E1531">
        <w:t xml:space="preserve"> the</w:t>
      </w:r>
      <w:r w:rsidR="00AA41F3">
        <w:t xml:space="preserve"> Z-</w:t>
      </w:r>
      <w:r w:rsidR="00AA66EE">
        <w:t xml:space="preserve">frame </w:t>
      </w:r>
      <w:r w:rsidRPr="00EA1E92">
        <w:t>m</w:t>
      </w:r>
      <w:r w:rsidRPr="008D726F">
        <w:rPr>
          <w:highlight w:val="yellow"/>
        </w:rPr>
        <w:t xml:space="preserve">arker </w:t>
      </w:r>
      <w:r w:rsidR="00061C9C" w:rsidRPr="008D726F">
        <w:rPr>
          <w:highlight w:val="yellow"/>
        </w:rPr>
        <w:t>is</w:t>
      </w:r>
      <w:r w:rsidRPr="008D726F">
        <w:rPr>
          <w:highlight w:val="yellow"/>
        </w:rPr>
        <w:t xml:space="preserve"> </w:t>
      </w:r>
      <w:r w:rsidR="008B7958" w:rsidRPr="008D726F">
        <w:rPr>
          <w:highlight w:val="yellow"/>
        </w:rPr>
        <w:t>calculated</w:t>
      </w:r>
      <w:r w:rsidRPr="008D726F">
        <w:rPr>
          <w:highlight w:val="yellow"/>
        </w:rPr>
        <w:t xml:space="preserve"> to confirm t</w:t>
      </w:r>
      <w:r w:rsidR="001C04BF" w:rsidRPr="008D726F">
        <w:rPr>
          <w:highlight w:val="yellow"/>
        </w:rPr>
        <w:t>he parallelization of the marker</w:t>
      </w:r>
      <w:r w:rsidR="00AA66EE" w:rsidRPr="008D726F">
        <w:rPr>
          <w:highlight w:val="yellow"/>
        </w:rPr>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 </w:t>
      </w:r>
      <w:r w:rsidR="00DA7372" w:rsidRPr="00C079E5">
        <w:rPr>
          <w:highlight w:val="yellow"/>
        </w:rPr>
        <w:t>E</w:t>
      </w:r>
      <w:r w:rsidR="00561D8A">
        <w:t>quation</w:t>
      </w:r>
      <w:r w:rsidR="00F032A7">
        <w:t xml:space="preserve"> 3.21</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 xml:space="preserve">in </w:t>
      </w:r>
      <w:r w:rsidR="008A7081">
        <w:t>E</w:t>
      </w:r>
      <w:r w:rsidR="00684495">
        <w:t>quations 3.22</w:t>
      </w:r>
      <w:r w:rsidR="00E117C3">
        <w:t xml:space="preserve"> and </w:t>
      </w:r>
      <w:r w:rsidR="00684495">
        <w:t>3.</w:t>
      </w:r>
      <w:r w:rsidR="00E117C3">
        <w:t>2</w:t>
      </w:r>
      <w:r w:rsidR="00684495">
        <w:t>3</w:t>
      </w:r>
      <w:r w:rsidR="00173BAE">
        <w:t xml:space="preserve"> </w:t>
      </w:r>
      <w:sdt>
        <w:sdtPr>
          <w:alias w:val="Don't edit this field"/>
          <w:tag w:val="CitaviPlaceholder#9cfd916f-a1ed-4182-8de4-5318678962a3"/>
          <w:id w:val="-1410069257"/>
          <w:placeholder>
            <w:docPart w:val="DefaultPlaceholder_-1854013440"/>
          </w:placeholder>
        </w:sdtPr>
        <w:sdtEndPr/>
        <w:sdtContent>
          <w:r w:rsidR="00173BAE">
            <w:fldChar w:fldCharType="begin"/>
          </w:r>
          <w:r w:rsidR="00B8294D">
            <w:instrText>ADDIN CitaviPlaceholder{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ldIn1dfSwiVGFnIjoiQ2l0YXZpUGxhY2Vob2xkZXIjOWNmZDkxNmYtYTFlZC00MTgyLThkZTQtNTMxODY3ODk2MmEzIiwiVGV4dCI6Ils0OV0iLCJXQUlWZXJzaW9uIjoiNi4xLjAuMCJ9}</w:instrText>
          </w:r>
          <w:r w:rsidR="00173BAE">
            <w:fldChar w:fldCharType="separate"/>
          </w:r>
          <w:r w:rsidR="000E712B">
            <w:t>[49]</w:t>
          </w:r>
          <w:r w:rsidR="00173BAE">
            <w:fldChar w:fldCharType="end"/>
          </w:r>
        </w:sdtContent>
      </w:sdt>
      <w:r w:rsidR="00F956C5">
        <w:t>:</w:t>
      </w:r>
      <w:r w:rsidR="008D726F">
        <w:t xml:space="preserve"> </w:t>
      </w:r>
    </w:p>
    <w:p w:rsidR="00AA66EE" w:rsidRDefault="00AA66EE" w:rsidP="00AA66EE">
      <w:pPr>
        <w:rPr>
          <w:rFonts w:eastAsiaTheme="minorEastAsia"/>
          <w:bdr w:val="none" w:sz="0" w:space="0" w:color="auto" w:frame="1"/>
          <w:shd w:val="clear" w:color="auto" w:fill="FFFFFF"/>
        </w:rPr>
      </w:pPr>
    </w:p>
    <w:p w:rsidR="00AA66EE" w:rsidRPr="00DC7D0E" w:rsidRDefault="008A2771" w:rsidP="00DC7D0E">
      <w:pPr>
        <w:ind w:left="2880" w:firstLine="720"/>
        <w:rPr>
          <w:rFonts w:eastAsiaTheme="minorEastAsia" w:cstheme="minorHAnsi"/>
          <w:color w:val="000000"/>
          <w:sz w:val="28"/>
          <w:szCs w:val="28"/>
          <w:bdr w:val="none" w:sz="0" w:space="0" w:color="auto" w:frame="1"/>
          <w:shd w:val="clear" w:color="auto" w:fill="FFFFFF"/>
        </w:rPr>
      </w:pPr>
      <m:oMath>
        <m:func>
          <m:funcPr>
            <m:ctrlPr>
              <w:rPr>
                <w:rFonts w:ascii="Cambria Math" w:hAnsi="Cambria Math"/>
                <w:bdr w:val="none" w:sz="0" w:space="0" w:color="auto" w:frame="1"/>
                <w:shd w:val="clear" w:color="auto" w:fill="FFFFFF"/>
              </w:rPr>
            </m:ctrlPr>
          </m:funcPr>
          <m:fName>
            <m:r>
              <m:rPr>
                <m:sty m:val="p"/>
              </m:rP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r>
              <m:rPr>
                <m:sty m:val="p"/>
              </m:rPr>
              <w:rPr>
                <w:rFonts w:ascii="Cambria Math" w:hAnsi="Cambria Math"/>
                <w:bdr w:val="none" w:sz="0" w:space="0" w:color="auto" w:frame="1"/>
                <w:shd w:val="clear" w:color="auto" w:fill="FFFFFF"/>
              </w:rPr>
              <m:t>=</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r>
                  <m:rPr>
                    <m:sty m:val="p"/>
                  </m:rP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den>
        </m:f>
      </m:oMath>
      <w:r w:rsidR="00AA66EE">
        <w:rPr>
          <w:rFonts w:eastAsiaTheme="minorEastAsia" w:cstheme="minorHAnsi"/>
          <w:bdr w:val="none" w:sz="0" w:space="0" w:color="auto" w:frame="1"/>
          <w:shd w:val="clear" w:color="auto" w:fill="FFFFFF"/>
        </w:rPr>
        <w:t xml:space="preserve"> </w:t>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t>(3.21)</w:t>
      </w:r>
    </w:p>
    <w:p w:rsidR="00B617C9" w:rsidRDefault="00B617C9" w:rsidP="00D31B09"/>
    <w:p w:rsidR="00F956C5" w:rsidRPr="00DA7372" w:rsidRDefault="008A2771" w:rsidP="00BA3103">
      <w:pPr>
        <w:rPr>
          <w:rStyle w:val="mn"/>
          <w:rFonts w:eastAsiaTheme="minorEastAsia" w:cstheme="minorHAnsi"/>
          <w:color w:val="000000"/>
          <w:bdr w:val="none" w:sz="0" w:space="0" w:color="auto" w:frame="1"/>
          <w:shd w:val="clear" w:color="auto" w:fill="FFFFFF"/>
        </w:rPr>
      </w:pPr>
      <m:oMathPara>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0</m:t>
          </m:r>
        </m:oMath>
      </m:oMathPara>
    </w:p>
    <w:p w:rsidR="00F956C5" w:rsidRPr="00DB1302" w:rsidRDefault="00DC7D0E" w:rsidP="00C079E5">
      <w:pPr>
        <w:ind w:left="2160" w:firstLine="720"/>
        <w:rPr>
          <w:rStyle w:val="mn"/>
          <w:rFonts w:cstheme="minorHAnsi"/>
          <w:color w:val="000000"/>
          <w:sz w:val="28"/>
          <w:szCs w:val="28"/>
          <w:bdr w:val="none" w:sz="0" w:space="0" w:color="auto" w:frame="1"/>
          <w:shd w:val="clear" w:color="auto" w:fill="FFFFFF"/>
        </w:rPr>
      </w:pPr>
      <w:r>
        <w:rPr>
          <w:rStyle w:val="mn"/>
          <w:rFonts w:eastAsiaTheme="minorEastAsia" w:cstheme="minorHAnsi"/>
          <w:color w:val="000000"/>
          <w:bdr w:val="none" w:sz="0" w:space="0" w:color="auto" w:frame="1"/>
          <w:shd w:val="clear" w:color="auto" w:fill="FFFFFF"/>
        </w:rPr>
        <w:t xml:space="preserve">  </w:t>
      </w:r>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0</m:t>
        </m:r>
      </m:oMath>
      <w:r w:rsidR="00BA3103">
        <w:rPr>
          <w:rStyle w:val="mn"/>
          <w:rFonts w:eastAsiaTheme="minorEastAsia" w:cstheme="minorHAnsi"/>
          <w:color w:val="000000"/>
          <w:sz w:val="28"/>
          <w:szCs w:val="28"/>
          <w:bdr w:val="none" w:sz="0" w:space="0" w:color="auto" w:frame="1"/>
          <w:shd w:val="clear" w:color="auto" w:fill="FFFFFF"/>
        </w:rPr>
        <w:tab/>
      </w:r>
      <w:r w:rsidR="00BA3103">
        <w:rPr>
          <w:rStyle w:val="mn"/>
          <w:rFonts w:eastAsiaTheme="minorEastAsia" w:cstheme="minorHAnsi"/>
          <w:color w:val="000000"/>
          <w:sz w:val="28"/>
          <w:szCs w:val="28"/>
          <w:bdr w:val="none" w:sz="0" w:space="0" w:color="auto" w:frame="1"/>
          <w:shd w:val="clear" w:color="auto" w:fill="FFFFFF"/>
        </w:rPr>
        <w:tab/>
      </w:r>
      <w:r>
        <w:rPr>
          <w:rStyle w:val="mn"/>
          <w:rFonts w:eastAsiaTheme="minorEastAsia" w:cstheme="minorHAnsi"/>
          <w:color w:val="000000"/>
          <w:sz w:val="28"/>
          <w:szCs w:val="28"/>
          <w:bdr w:val="none" w:sz="0" w:space="0" w:color="auto" w:frame="1"/>
          <w:shd w:val="clear" w:color="auto" w:fill="FFFFFF"/>
        </w:rPr>
        <w:tab/>
      </w:r>
      <w:r w:rsidR="00392ACD" w:rsidRPr="00DC7D0E">
        <w:rPr>
          <w:rStyle w:val="mn"/>
          <w:rFonts w:eastAsiaTheme="minorEastAsia" w:cstheme="minorHAnsi"/>
          <w:color w:val="000000"/>
          <w:bdr w:val="none" w:sz="0" w:space="0" w:color="auto" w:frame="1"/>
          <w:shd w:val="clear" w:color="auto" w:fill="FFFFFF"/>
        </w:rPr>
        <w:t>(3.22)</w:t>
      </w:r>
    </w:p>
    <w:p w:rsidR="0083528E" w:rsidRDefault="0083528E" w:rsidP="00D31B09"/>
    <w:p w:rsidR="00DB7630" w:rsidRPr="00DB1302" w:rsidRDefault="008A2771"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1 = (a</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w:t>
      </w:r>
    </w:p>
    <w:p w:rsidR="00C27D60" w:rsidRPr="00DB1302" w:rsidRDefault="008A2771"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2 = (a</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w:t>
      </w:r>
      <w:r w:rsidR="00392ACD">
        <w:rPr>
          <w:rStyle w:val="mn"/>
          <w:rFonts w:cstheme="minorHAnsi"/>
          <w:color w:val="000000"/>
          <w:sz w:val="28"/>
          <w:szCs w:val="28"/>
          <w:bdr w:val="none" w:sz="0" w:space="0" w:color="auto" w:frame="1"/>
          <w:shd w:val="clear" w:color="auto" w:fill="FFFFFF"/>
        </w:rPr>
        <w:tab/>
      </w:r>
      <w:r w:rsidR="00D412A2">
        <w:rPr>
          <w:rStyle w:val="mn"/>
          <w:rFonts w:cstheme="minorHAnsi"/>
          <w:color w:val="000000"/>
          <w:sz w:val="28"/>
          <w:szCs w:val="28"/>
          <w:bdr w:val="none" w:sz="0" w:space="0" w:color="auto" w:frame="1"/>
          <w:shd w:val="clear" w:color="auto" w:fill="FFFFFF"/>
        </w:rPr>
        <w:tab/>
      </w:r>
      <w:r w:rsidR="00392ACD" w:rsidRPr="00D412A2">
        <w:rPr>
          <w:rStyle w:val="mn"/>
          <w:rFonts w:cstheme="minorHAnsi"/>
          <w:color w:val="000000"/>
          <w:bdr w:val="none" w:sz="0" w:space="0" w:color="auto" w:frame="1"/>
          <w:shd w:val="clear" w:color="auto" w:fill="FFFFFF"/>
        </w:rPr>
        <w:t>(3.23)</w:t>
      </w:r>
    </w:p>
    <w:p w:rsidR="000F0C4D" w:rsidRDefault="000F0C4D" w:rsidP="00D31B09"/>
    <w:p w:rsidR="00DC1C0E" w:rsidRDefault="00423A3B" w:rsidP="005338E2">
      <w:r>
        <w:t xml:space="preserve">Therefore, the </w:t>
      </w:r>
      <w:r w:rsidR="00D50AF4">
        <w:t xml:space="preserve">rotation angle </w:t>
      </w:r>
      <w:r w:rsidR="00C079E5">
        <w:t>of the Z-frame</w:t>
      </w:r>
      <w:r>
        <w:t xml:space="preserve"> around</w:t>
      </w:r>
      <w:r w:rsidR="00C079E5">
        <w:t xml:space="preserve"> the</w:t>
      </w:r>
      <w:r>
        <w:t xml:space="preserve"> x and y axis</w:t>
      </w:r>
      <w:r w:rsidR="00D50AF4">
        <w:t xml:space="preserve"> are calculated using </w:t>
      </w:r>
      <w:r w:rsidR="00C079E5">
        <w:t xml:space="preserve">the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Z-</w:t>
      </w:r>
      <w:r w:rsidR="009D3EAA">
        <w:t>frame</w:t>
      </w:r>
      <w:r w:rsidR="00C415E2">
        <w:t xml:space="preserve"> </w:t>
      </w:r>
      <w:r w:rsidR="00D50AF4" w:rsidRPr="00EA1E92">
        <w:t>coordinate system</w:t>
      </w:r>
      <w:r w:rsidR="00C079E5">
        <w:t xml:space="preserve"> as it is shown in Figure</w:t>
      </w:r>
      <w:r w:rsidR="004A7949">
        <w:t xml:space="preserve"> 3.29</w:t>
      </w:r>
      <w:r w:rsidR="00D50AF4">
        <w:t xml:space="preserve">. </w:t>
      </w:r>
    </w:p>
    <w:p w:rsidR="00FA480E" w:rsidRDefault="00FA480E" w:rsidP="005338E2"/>
    <w:p w:rsidR="003D5992" w:rsidRDefault="007A4130" w:rsidP="003D5992">
      <w:pPr>
        <w:keepNext/>
        <w:jc w:val="center"/>
      </w:pPr>
      <w:r>
        <w:rPr>
          <w:rFonts w:cstheme="minorHAnsi"/>
          <w:noProof/>
        </w:rPr>
        <w:lastRenderedPageBreak/>
        <mc:AlternateContent>
          <mc:Choice Requires="wps">
            <w:drawing>
              <wp:anchor distT="0" distB="0" distL="114300" distR="114300" simplePos="0" relativeHeight="251951616" behindDoc="0" locked="0" layoutInCell="1" allowOverlap="1" wp14:anchorId="5A9DED51" wp14:editId="77A6155D">
                <wp:simplePos x="0" y="0"/>
                <wp:positionH relativeFrom="column">
                  <wp:posOffset>1780559</wp:posOffset>
                </wp:positionH>
                <wp:positionV relativeFrom="paragraph">
                  <wp:posOffset>377503</wp:posOffset>
                </wp:positionV>
                <wp:extent cx="368490" cy="341194"/>
                <wp:effectExtent l="0" t="0" r="0" b="1905"/>
                <wp:wrapNone/>
                <wp:docPr id="1073741964" name="Text Box 1073741964"/>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C22965" w:rsidRPr="007A4130" w:rsidRDefault="00C22965">
                            <w:pPr>
                              <w:rPr>
                                <w:color w:val="FFFFFF" w:themeColor="background1"/>
                              </w:rPr>
                            </w:pPr>
                            <w:r w:rsidRPr="007A4130">
                              <w:rPr>
                                <w:color w:val="FFFFFF" w:themeColor="background1"/>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DED51" id="Text Box 1073741964" o:spid="_x0000_s1164" type="#_x0000_t202" style="position:absolute;left:0;text-align:left;margin-left:140.2pt;margin-top:29.7pt;width:29pt;height:26.85pt;z-index:25195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" filled="f" stroked="f" strokeweight=".5pt">
                <v:textbox>
                  <w:txbxContent>
                    <w:p w:rsidR="00C22965" w:rsidRPr="007A4130" w:rsidRDefault="00C22965">
                      <w:pPr>
                        <w:rPr>
                          <w:color w:val="FFFFFF" w:themeColor="background1"/>
                        </w:rPr>
                      </w:pPr>
                      <w:r w:rsidRPr="007A4130">
                        <w:rPr>
                          <w:color w:val="FFFFFF" w:themeColor="background1"/>
                        </w:rPr>
                        <w:t>P1</w:t>
                      </w:r>
                    </w:p>
                  </w:txbxContent>
                </v:textbox>
              </v:shape>
            </w:pict>
          </mc:Fallback>
        </mc:AlternateContent>
      </w:r>
      <w:r>
        <w:rPr>
          <w:rFonts w:cstheme="minorHAnsi"/>
          <w:noProof/>
        </w:rPr>
        <mc:AlternateContent>
          <mc:Choice Requires="wps">
            <w:drawing>
              <wp:anchor distT="0" distB="0" distL="114300" distR="114300" simplePos="0" relativeHeight="251953664" behindDoc="0" locked="0" layoutInCell="1" allowOverlap="1" wp14:anchorId="398E81ED" wp14:editId="2B1B45BA">
                <wp:simplePos x="0" y="0"/>
                <wp:positionH relativeFrom="column">
                  <wp:posOffset>1768816</wp:posOffset>
                </wp:positionH>
                <wp:positionV relativeFrom="paragraph">
                  <wp:posOffset>1048062</wp:posOffset>
                </wp:positionV>
                <wp:extent cx="368490" cy="341194"/>
                <wp:effectExtent l="0" t="0" r="0" b="1905"/>
                <wp:wrapNone/>
                <wp:docPr id="1073741965" name="Text Box 1073741965"/>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C22965" w:rsidRPr="007A4130" w:rsidRDefault="00C22965" w:rsidP="007A4130">
                            <w:pPr>
                              <w:rPr>
                                <w:color w:val="FFFFFF" w:themeColor="background1"/>
                              </w:rPr>
                            </w:pPr>
                            <w:r w:rsidRPr="007A4130">
                              <w:rPr>
                                <w:color w:val="FFFFFF" w:themeColor="background1"/>
                              </w:rPr>
                              <w:t>P</w:t>
                            </w:r>
                            <w:r>
                              <w:rPr>
                                <w:color w:val="FFFFFF" w:themeColor="background1"/>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8E81ED" id="Text Box 1073741965" o:spid="_x0000_s1165" type="#_x0000_t202" style="position:absolute;left:0;text-align:left;margin-left:139.3pt;margin-top:82.5pt;width:29pt;height:26.85pt;z-index:2519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" filled="f" stroked="f" strokeweight=".5pt">
                <v:textbox>
                  <w:txbxContent>
                    <w:p w:rsidR="00C22965" w:rsidRPr="007A4130" w:rsidRDefault="00C22965" w:rsidP="007A4130">
                      <w:pPr>
                        <w:rPr>
                          <w:color w:val="FFFFFF" w:themeColor="background1"/>
                        </w:rPr>
                      </w:pPr>
                      <w:r w:rsidRPr="007A4130">
                        <w:rPr>
                          <w:color w:val="FFFFFF" w:themeColor="background1"/>
                        </w:rPr>
                        <w:t>P</w:t>
                      </w:r>
                      <w:r>
                        <w:rPr>
                          <w:color w:val="FFFFFF" w:themeColor="background1"/>
                        </w:rPr>
                        <w:t>2</w:t>
                      </w:r>
                    </w:p>
                  </w:txbxContent>
                </v:textbox>
              </v:shape>
            </w:pict>
          </mc:Fallback>
        </mc:AlternateContent>
      </w:r>
      <w:r>
        <w:rPr>
          <w:rFonts w:cstheme="minorHAnsi"/>
          <w:noProof/>
        </w:rPr>
        <mc:AlternateContent>
          <mc:Choice Requires="wps">
            <w:drawing>
              <wp:anchor distT="0" distB="0" distL="114300" distR="114300" simplePos="0" relativeHeight="251955712" behindDoc="0" locked="0" layoutInCell="1" allowOverlap="1" wp14:anchorId="504EC83C" wp14:editId="79649390">
                <wp:simplePos x="0" y="0"/>
                <wp:positionH relativeFrom="column">
                  <wp:posOffset>1755482</wp:posOffset>
                </wp:positionH>
                <wp:positionV relativeFrom="paragraph">
                  <wp:posOffset>1600475</wp:posOffset>
                </wp:positionV>
                <wp:extent cx="368490" cy="341194"/>
                <wp:effectExtent l="0" t="0" r="0" b="1905"/>
                <wp:wrapNone/>
                <wp:docPr id="1073741966" name="Text Box 1073741966"/>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C22965" w:rsidRPr="007A4130" w:rsidRDefault="00C22965" w:rsidP="007A4130">
                            <w:pPr>
                              <w:rPr>
                                <w:color w:val="FFFFFF" w:themeColor="background1"/>
                              </w:rPr>
                            </w:pPr>
                            <w:r w:rsidRPr="007A4130">
                              <w:rPr>
                                <w:color w:val="FFFFFF" w:themeColor="background1"/>
                              </w:rPr>
                              <w:t>P</w:t>
                            </w:r>
                            <w:r>
                              <w:rPr>
                                <w:color w:val="FFFFFF" w:themeColor="background1"/>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4EC83C" id="Text Box 1073741966" o:spid="_x0000_s1166" type="#_x0000_t202" style="position:absolute;left:0;text-align:left;margin-left:138.25pt;margin-top:126pt;width:29pt;height:26.85pt;z-index:2519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" filled="f" stroked="f" strokeweight=".5pt">
                <v:textbox>
                  <w:txbxContent>
                    <w:p w:rsidR="00C22965" w:rsidRPr="007A4130" w:rsidRDefault="00C22965" w:rsidP="007A4130">
                      <w:pPr>
                        <w:rPr>
                          <w:color w:val="FFFFFF" w:themeColor="background1"/>
                        </w:rPr>
                      </w:pPr>
                      <w:r w:rsidRPr="007A4130">
                        <w:rPr>
                          <w:color w:val="FFFFFF" w:themeColor="background1"/>
                        </w:rPr>
                        <w:t>P</w:t>
                      </w:r>
                      <w:r>
                        <w:rPr>
                          <w:color w:val="FFFFFF" w:themeColor="background1"/>
                        </w:rPr>
                        <w:t>3</w:t>
                      </w:r>
                    </w:p>
                  </w:txbxContent>
                </v:textbox>
              </v:shape>
            </w:pict>
          </mc:Fallback>
        </mc:AlternateContent>
      </w:r>
      <w:r>
        <w:rPr>
          <w:rFonts w:cstheme="minorHAnsi"/>
          <w:noProof/>
        </w:rPr>
        <mc:AlternateContent>
          <mc:Choice Requires="wps">
            <w:drawing>
              <wp:anchor distT="0" distB="0" distL="114300" distR="114300" simplePos="0" relativeHeight="251959808" behindDoc="0" locked="0" layoutInCell="1" allowOverlap="1" wp14:anchorId="227DFF7D" wp14:editId="56BF21C5">
                <wp:simplePos x="0" y="0"/>
                <wp:positionH relativeFrom="column">
                  <wp:posOffset>3591228</wp:posOffset>
                </wp:positionH>
                <wp:positionV relativeFrom="paragraph">
                  <wp:posOffset>1621790</wp:posOffset>
                </wp:positionV>
                <wp:extent cx="368490" cy="341194"/>
                <wp:effectExtent l="0" t="0" r="0" b="1905"/>
                <wp:wrapNone/>
                <wp:docPr id="1073741968" name="Text Box 1073741968"/>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C22965" w:rsidRPr="007A4130" w:rsidRDefault="00C22965" w:rsidP="007A4130">
                            <w:pPr>
                              <w:rPr>
                                <w:color w:val="FFFFFF" w:themeColor="background1"/>
                              </w:rPr>
                            </w:pPr>
                            <w:r w:rsidRPr="007A4130">
                              <w:rPr>
                                <w:color w:val="FFFFFF" w:themeColor="background1"/>
                              </w:rPr>
                              <w:t>P</w:t>
                            </w:r>
                            <w:r>
                              <w:rPr>
                                <w:color w:val="FFFFFF" w:themeColor="background1"/>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7DFF7D" id="Text Box 1073741968" o:spid="_x0000_s1167" type="#_x0000_t202" style="position:absolute;left:0;text-align:left;margin-left:282.75pt;margin-top:127.7pt;width:29pt;height:26.85pt;z-index:25195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" filled="f" stroked="f" strokeweight=".5pt">
                <v:textbox>
                  <w:txbxContent>
                    <w:p w:rsidR="00C22965" w:rsidRPr="007A4130" w:rsidRDefault="00C22965" w:rsidP="007A4130">
                      <w:pPr>
                        <w:rPr>
                          <w:color w:val="FFFFFF" w:themeColor="background1"/>
                        </w:rPr>
                      </w:pPr>
                      <w:r w:rsidRPr="007A4130">
                        <w:rPr>
                          <w:color w:val="FFFFFF" w:themeColor="background1"/>
                        </w:rPr>
                        <w:t>P</w:t>
                      </w:r>
                      <w:r>
                        <w:rPr>
                          <w:color w:val="FFFFFF" w:themeColor="background1"/>
                        </w:rPr>
                        <w:t>5</w:t>
                      </w:r>
                    </w:p>
                  </w:txbxContent>
                </v:textbox>
              </v:shape>
            </w:pict>
          </mc:Fallback>
        </mc:AlternateContent>
      </w:r>
      <w:r>
        <w:rPr>
          <w:rFonts w:cstheme="minorHAnsi"/>
          <w:noProof/>
        </w:rPr>
        <mc:AlternateContent>
          <mc:Choice Requires="wps">
            <w:drawing>
              <wp:anchor distT="0" distB="0" distL="114300" distR="114300" simplePos="0" relativeHeight="251963904" behindDoc="0" locked="0" layoutInCell="1" allowOverlap="1" wp14:anchorId="7D7F67B7" wp14:editId="1BBADFED">
                <wp:simplePos x="0" y="0"/>
                <wp:positionH relativeFrom="column">
                  <wp:posOffset>3541243</wp:posOffset>
                </wp:positionH>
                <wp:positionV relativeFrom="paragraph">
                  <wp:posOffset>364205</wp:posOffset>
                </wp:positionV>
                <wp:extent cx="368490" cy="341194"/>
                <wp:effectExtent l="0" t="0" r="0" b="1905"/>
                <wp:wrapNone/>
                <wp:docPr id="1073741971" name="Text Box 1073741971"/>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C22965" w:rsidRPr="007A4130" w:rsidRDefault="00C22965" w:rsidP="007A4130">
                            <w:pPr>
                              <w:rPr>
                                <w:color w:val="FFFFFF" w:themeColor="background1"/>
                              </w:rPr>
                            </w:pPr>
                            <w:r w:rsidRPr="007A4130">
                              <w:rPr>
                                <w:color w:val="FFFFFF" w:themeColor="background1"/>
                              </w:rPr>
                              <w:t>P</w:t>
                            </w:r>
                            <w:r>
                              <w:rPr>
                                <w:color w:val="FFFFFF" w:themeColor="background1"/>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7F67B7" id="Text Box 1073741971" o:spid="_x0000_s1168" type="#_x0000_t202" style="position:absolute;left:0;text-align:left;margin-left:278.85pt;margin-top:28.7pt;width:29pt;height:26.85pt;z-index:2519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" filled="f" stroked="f" strokeweight=".5pt">
                <v:textbox>
                  <w:txbxContent>
                    <w:p w:rsidR="00C22965" w:rsidRPr="007A4130" w:rsidRDefault="00C22965" w:rsidP="007A4130">
                      <w:pPr>
                        <w:rPr>
                          <w:color w:val="FFFFFF" w:themeColor="background1"/>
                        </w:rPr>
                      </w:pPr>
                      <w:r w:rsidRPr="007A4130">
                        <w:rPr>
                          <w:color w:val="FFFFFF" w:themeColor="background1"/>
                        </w:rPr>
                        <w:t>P</w:t>
                      </w:r>
                      <w:r>
                        <w:rPr>
                          <w:color w:val="FFFFFF" w:themeColor="background1"/>
                        </w:rPr>
                        <w:t>7</w:t>
                      </w:r>
                    </w:p>
                  </w:txbxContent>
                </v:textbox>
              </v:shape>
            </w:pict>
          </mc:Fallback>
        </mc:AlternateContent>
      </w:r>
      <w:r>
        <w:rPr>
          <w:rFonts w:cstheme="minorHAnsi"/>
          <w:noProof/>
        </w:rPr>
        <mc:AlternateContent>
          <mc:Choice Requires="wps">
            <w:drawing>
              <wp:anchor distT="0" distB="0" distL="114300" distR="114300" simplePos="0" relativeHeight="251961856" behindDoc="0" locked="0" layoutInCell="1" allowOverlap="1" wp14:anchorId="6B2D5818" wp14:editId="4599781F">
                <wp:simplePos x="0" y="0"/>
                <wp:positionH relativeFrom="column">
                  <wp:posOffset>3591598</wp:posOffset>
                </wp:positionH>
                <wp:positionV relativeFrom="paragraph">
                  <wp:posOffset>1028482</wp:posOffset>
                </wp:positionV>
                <wp:extent cx="368490" cy="341194"/>
                <wp:effectExtent l="0" t="0" r="0" b="1905"/>
                <wp:wrapNone/>
                <wp:docPr id="1073741969" name="Text Box 1073741969"/>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C22965" w:rsidRPr="007A4130" w:rsidRDefault="00C22965" w:rsidP="007A4130">
                            <w:pPr>
                              <w:rPr>
                                <w:color w:val="FFFFFF" w:themeColor="background1"/>
                              </w:rPr>
                            </w:pPr>
                            <w:r w:rsidRPr="007A4130">
                              <w:rPr>
                                <w:color w:val="FFFFFF" w:themeColor="background1"/>
                              </w:rPr>
                              <w:t>P</w:t>
                            </w:r>
                            <w:r>
                              <w:rPr>
                                <w:color w:val="FFFFFF" w:themeColor="background1"/>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D5818" id="Text Box 1073741969" o:spid="_x0000_s1169" type="#_x0000_t202" style="position:absolute;left:0;text-align:left;margin-left:282.8pt;margin-top:81pt;width:29pt;height:26.85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" filled="f" stroked="f" strokeweight=".5pt">
                <v:textbox>
                  <w:txbxContent>
                    <w:p w:rsidR="00C22965" w:rsidRPr="007A4130" w:rsidRDefault="00C22965" w:rsidP="007A4130">
                      <w:pPr>
                        <w:rPr>
                          <w:color w:val="FFFFFF" w:themeColor="background1"/>
                        </w:rPr>
                      </w:pPr>
                      <w:r w:rsidRPr="007A4130">
                        <w:rPr>
                          <w:color w:val="FFFFFF" w:themeColor="background1"/>
                        </w:rPr>
                        <w:t>P</w:t>
                      </w:r>
                      <w:r>
                        <w:rPr>
                          <w:color w:val="FFFFFF" w:themeColor="background1"/>
                        </w:rPr>
                        <w:t>6</w:t>
                      </w:r>
                    </w:p>
                  </w:txbxContent>
                </v:textbox>
              </v:shape>
            </w:pict>
          </mc:Fallback>
        </mc:AlternateContent>
      </w:r>
      <w:r>
        <w:rPr>
          <w:rFonts w:cstheme="minorHAnsi"/>
          <w:noProof/>
        </w:rPr>
        <mc:AlternateContent>
          <mc:Choice Requires="wps">
            <w:drawing>
              <wp:anchor distT="0" distB="0" distL="114300" distR="114300" simplePos="0" relativeHeight="251957760" behindDoc="0" locked="0" layoutInCell="1" allowOverlap="1" wp14:anchorId="2BA20A37" wp14:editId="026EA85E">
                <wp:simplePos x="0" y="0"/>
                <wp:positionH relativeFrom="column">
                  <wp:posOffset>2649779</wp:posOffset>
                </wp:positionH>
                <wp:positionV relativeFrom="paragraph">
                  <wp:posOffset>1888281</wp:posOffset>
                </wp:positionV>
                <wp:extent cx="368490" cy="341194"/>
                <wp:effectExtent l="0" t="0" r="0" b="1905"/>
                <wp:wrapNone/>
                <wp:docPr id="1073741967" name="Text Box 1073741967"/>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C22965" w:rsidRPr="007A4130" w:rsidRDefault="00C22965" w:rsidP="007A4130">
                            <w:pPr>
                              <w:rPr>
                                <w:color w:val="FFFFFF" w:themeColor="background1"/>
                              </w:rPr>
                            </w:pPr>
                            <w:r w:rsidRPr="007A4130">
                              <w:rPr>
                                <w:color w:val="FFFFFF" w:themeColor="background1"/>
                              </w:rPr>
                              <w:t>P</w:t>
                            </w:r>
                            <w:r>
                              <w:rPr>
                                <w:color w:val="FFFFFF" w:themeColor="background1"/>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A20A37" id="Text Box 1073741967" o:spid="_x0000_s1170" type="#_x0000_t202" style="position:absolute;left:0;text-align:left;margin-left:208.65pt;margin-top:148.7pt;width:29pt;height:26.8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" filled="f" stroked="f" strokeweight=".5pt">
                <v:textbox>
                  <w:txbxContent>
                    <w:p w:rsidR="00C22965" w:rsidRPr="007A4130" w:rsidRDefault="00C22965" w:rsidP="007A4130">
                      <w:pPr>
                        <w:rPr>
                          <w:color w:val="FFFFFF" w:themeColor="background1"/>
                        </w:rPr>
                      </w:pPr>
                      <w:r w:rsidRPr="007A4130">
                        <w:rPr>
                          <w:color w:val="FFFFFF" w:themeColor="background1"/>
                        </w:rPr>
                        <w:t>P</w:t>
                      </w:r>
                      <w:r>
                        <w:rPr>
                          <w:color w:val="FFFFFF" w:themeColor="background1"/>
                        </w:rPr>
                        <w:t>4</w:t>
                      </w:r>
                    </w:p>
                  </w:txbxContent>
                </v:textbox>
              </v:shape>
            </w:pict>
          </mc:Fallback>
        </mc:AlternateContent>
      </w:r>
      <w:r w:rsidR="003D5992">
        <w:rPr>
          <w:rFonts w:cstheme="minorHAnsi"/>
          <w:noProof/>
        </w:rPr>
        <mc:AlternateContent>
          <mc:Choice Requires="wps">
            <w:drawing>
              <wp:anchor distT="0" distB="0" distL="114300" distR="114300" simplePos="0" relativeHeight="251950592" behindDoc="0" locked="0" layoutInCell="1" allowOverlap="1" wp14:anchorId="6A3DBD17" wp14:editId="5D8C1C3C">
                <wp:simplePos x="0" y="0"/>
                <wp:positionH relativeFrom="column">
                  <wp:posOffset>2204112</wp:posOffset>
                </wp:positionH>
                <wp:positionV relativeFrom="paragraph">
                  <wp:posOffset>1149141</wp:posOffset>
                </wp:positionV>
                <wp:extent cx="1241947" cy="0"/>
                <wp:effectExtent l="0" t="0" r="34925" b="19050"/>
                <wp:wrapNone/>
                <wp:docPr id="1073741963" name="Straight Connector 1073741963"/>
                <wp:cNvGraphicFramePr/>
                <a:graphic xmlns:a="http://schemas.openxmlformats.org/drawingml/2006/main">
                  <a:graphicData uri="http://schemas.microsoft.com/office/word/2010/wordprocessingShape">
                    <wps:wsp>
                      <wps:cNvCnPr/>
                      <wps:spPr>
                        <a:xfrm>
                          <a:off x="0" y="0"/>
                          <a:ext cx="1241947"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B9AC10" id="Straight Connector 1073741963" o:spid="_x0000_s1026" style="position:absolute;z-index:251950592;visibility:visible;mso-wrap-style:square;mso-wrap-distance-left:9pt;mso-wrap-distance-top:0;mso-wrap-distance-right:9pt;mso-wrap-distance-bottom:0;mso-position-horizontal:absolute;mso-position-horizontal-relative:text;mso-position-vertical:absolute;mso-position-vertical-relative:text" from="173.55pt,90.5pt" to="271.35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" strokecolor="#5b9bd5 [3204]" strokeweight="1pt">
                <v:stroke joinstyle="miter"/>
              </v:line>
            </w:pict>
          </mc:Fallback>
        </mc:AlternateContent>
      </w:r>
      <w:r w:rsidR="003D5992">
        <w:rPr>
          <w:rFonts w:cstheme="minorHAnsi"/>
          <w:noProof/>
        </w:rPr>
        <mc:AlternateContent>
          <mc:Choice Requires="wps">
            <w:drawing>
              <wp:anchor distT="0" distB="0" distL="114300" distR="114300" simplePos="0" relativeHeight="251948544" behindDoc="0" locked="0" layoutInCell="1" allowOverlap="1" wp14:anchorId="63240475" wp14:editId="77CBF476">
                <wp:simplePos x="0" y="0"/>
                <wp:positionH relativeFrom="column">
                  <wp:posOffset>2210937</wp:posOffset>
                </wp:positionH>
                <wp:positionV relativeFrom="paragraph">
                  <wp:posOffset>1149141</wp:posOffset>
                </wp:positionV>
                <wp:extent cx="580030" cy="586418"/>
                <wp:effectExtent l="0" t="0" r="29845" b="23495"/>
                <wp:wrapNone/>
                <wp:docPr id="1073741961" name="Straight Connector 1073741961"/>
                <wp:cNvGraphicFramePr/>
                <a:graphic xmlns:a="http://schemas.openxmlformats.org/drawingml/2006/main">
                  <a:graphicData uri="http://schemas.microsoft.com/office/word/2010/wordprocessingShape">
                    <wps:wsp>
                      <wps:cNvCnPr/>
                      <wps:spPr>
                        <a:xfrm>
                          <a:off x="0" y="0"/>
                          <a:ext cx="580030" cy="586418"/>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A1FB9A" id="Straight Connector 1073741961" o:spid="_x0000_s1026" style="position:absolute;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1pt,90.5pt" to="219.75pt,1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" strokecolor="#5b9bd5 [3204]" strokeweight="1pt">
                <v:stroke joinstyle="miter"/>
              </v:line>
            </w:pict>
          </mc:Fallback>
        </mc:AlternateContent>
      </w:r>
      <w:r w:rsidR="003D5992">
        <w:rPr>
          <w:rFonts w:cstheme="minorHAnsi"/>
          <w:noProof/>
        </w:rPr>
        <mc:AlternateContent>
          <mc:Choice Requires="wps">
            <w:drawing>
              <wp:anchor distT="0" distB="0" distL="114300" distR="114300" simplePos="0" relativeHeight="251949568" behindDoc="0" locked="0" layoutInCell="1" allowOverlap="1" wp14:anchorId="666E4BA6" wp14:editId="30591804">
                <wp:simplePos x="0" y="0"/>
                <wp:positionH relativeFrom="column">
                  <wp:posOffset>2818263</wp:posOffset>
                </wp:positionH>
                <wp:positionV relativeFrom="paragraph">
                  <wp:posOffset>1162789</wp:posOffset>
                </wp:positionV>
                <wp:extent cx="641444" cy="573206"/>
                <wp:effectExtent l="0" t="0" r="25400" b="17780"/>
                <wp:wrapNone/>
                <wp:docPr id="1073741962" name="Straight Connector 1073741962"/>
                <wp:cNvGraphicFramePr/>
                <a:graphic xmlns:a="http://schemas.openxmlformats.org/drawingml/2006/main">
                  <a:graphicData uri="http://schemas.microsoft.com/office/word/2010/wordprocessingShape">
                    <wps:wsp>
                      <wps:cNvCnPr/>
                      <wps:spPr>
                        <a:xfrm flipV="1">
                          <a:off x="0" y="0"/>
                          <a:ext cx="641444" cy="573206"/>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FB46FD" id="Straight Connector 1073741962" o:spid="_x0000_s1026" style="position:absolute;flip:y;z-index:251949568;visibility:visible;mso-wrap-style:square;mso-wrap-distance-left:9pt;mso-wrap-distance-top:0;mso-wrap-distance-right:9pt;mso-wrap-distance-bottom:0;mso-position-horizontal:absolute;mso-position-horizontal-relative:text;mso-position-vertical:absolute;mso-position-vertical-relative:text" from="221.9pt,91.55pt" to="272.4pt,13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" strokecolor="#5b9bd5 [3204]" strokeweight="1pt">
                <v:stroke joinstyle="miter"/>
              </v:line>
            </w:pict>
          </mc:Fallback>
        </mc:AlternateContent>
      </w:r>
      <w:r w:rsidR="004A7949">
        <w:rPr>
          <w:rFonts w:cstheme="minorHAnsi"/>
          <w:noProof/>
        </w:rPr>
        <w:drawing>
          <wp:inline distT="0" distB="0" distL="0" distR="0" wp14:anchorId="64FB1CD4" wp14:editId="108DE6E2">
            <wp:extent cx="2263671" cy="2286000"/>
            <wp:effectExtent l="0" t="0" r="3810" b="0"/>
            <wp:docPr id="1073741960" name="Picture 107374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centroids.jpg"/>
                    <pic:cNvPicPr/>
                  </pic:nvPicPr>
                  <pic:blipFill rotWithShape="1">
                    <a:blip r:embed="rId72">
                      <a:extLst>
                        <a:ext uri="{28A0092B-C50C-407E-A947-70E740481C1C}">
                          <a14:useLocalDpi xmlns:a14="http://schemas.microsoft.com/office/drawing/2010/main" val="0"/>
                        </a:ext>
                      </a:extLst>
                    </a:blip>
                    <a:srcRect l="21659" t="10162" r="15517" b="19538"/>
                    <a:stretch/>
                  </pic:blipFill>
                  <pic:spPr bwMode="auto">
                    <a:xfrm>
                      <a:off x="0" y="0"/>
                      <a:ext cx="2263671" cy="2286000"/>
                    </a:xfrm>
                    <a:prstGeom prst="rect">
                      <a:avLst/>
                    </a:prstGeom>
                    <a:ln>
                      <a:noFill/>
                    </a:ln>
                    <a:extLst>
                      <a:ext uri="{53640926-AAD7-44D8-BBD7-CCE9431645EC}">
                        <a14:shadowObscured xmlns:a14="http://schemas.microsoft.com/office/drawing/2010/main"/>
                      </a:ext>
                    </a:extLst>
                  </pic:spPr>
                </pic:pic>
              </a:graphicData>
            </a:graphic>
          </wp:inline>
        </w:drawing>
      </w:r>
    </w:p>
    <w:p w:rsidR="004A7949" w:rsidRDefault="003D5992" w:rsidP="00251888">
      <w:pPr>
        <w:pStyle w:val="Caption"/>
      </w:pPr>
      <w:bookmarkStart w:id="222" w:name="_Toc525405110"/>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29</w:t>
      </w:r>
      <w:r w:rsidR="00494A48">
        <w:fldChar w:fldCharType="end"/>
      </w:r>
      <w:r>
        <w:t>:</w:t>
      </w:r>
      <w:bookmarkEnd w:id="222"/>
      <w:r>
        <w:t xml:space="preserve"> </w:t>
      </w:r>
    </w:p>
    <w:p w:rsidR="00DE2461" w:rsidRDefault="00DE2461" w:rsidP="005338E2"/>
    <w:p w:rsidR="00423A3B" w:rsidRDefault="00C415E2" w:rsidP="005338E2">
      <w:r>
        <w:t>The angle between the Z-</w:t>
      </w:r>
      <w:r w:rsidR="003C109F">
        <w:t>frame marker</w:t>
      </w:r>
      <w:r w:rsidR="000D394B">
        <w:t xml:space="preserve"> plane and yz-</w:t>
      </w:r>
      <w:r>
        <w:t>plane determines</w:t>
      </w:r>
      <w:r w:rsidR="00EB177A">
        <w:t xml:space="preserve"> the rotation around x-</w:t>
      </w:r>
      <w:r>
        <w:t>axis, and the angle between the Z-</w:t>
      </w:r>
      <w:r w:rsidR="003C109F">
        <w:t xml:space="preserve">frame </w:t>
      </w:r>
      <w:r w:rsidR="00EB177A">
        <w:t>marker plane and xz-</w:t>
      </w:r>
      <w:r>
        <w:t>plane ascertains the</w:t>
      </w:r>
      <w:r w:rsidR="00CD276E">
        <w:t xml:space="preserve"> </w:t>
      </w:r>
      <w:r w:rsidR="00BD4310">
        <w:t>rotation around y</w:t>
      </w:r>
      <w:r w:rsidR="000D394B">
        <w:t>-</w:t>
      </w:r>
      <w:r>
        <w:t>axis.</w:t>
      </w:r>
      <w:r w:rsidR="007C4F40">
        <w:t xml:space="preserve"> In the F</w:t>
      </w:r>
      <w:r w:rsidR="000F0C4D">
        <w:t>igure</w:t>
      </w:r>
      <w:r w:rsidR="007C4F40">
        <w:t xml:space="preserve"> 3.2</w:t>
      </w:r>
      <w:r w:rsidR="005338E2">
        <w:t>9</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 xml:space="preserve">10 degrees around both x and y axis. The white plane is the optimal plane that </w:t>
      </w:r>
      <w:r w:rsidR="0057767E">
        <w:t xml:space="preserve">the </w:t>
      </w:r>
      <w:r w:rsidR="00A02A9F">
        <w:t>Z-</w:t>
      </w:r>
      <w:r w:rsidR="00414CC2">
        <w:t xml:space="preserve">frame </w:t>
      </w:r>
      <w:r w:rsidR="00A02A9F">
        <w:t>marker should</w:t>
      </w:r>
      <w:r w:rsidR="00285B85">
        <w:t xml:space="preserve"> reach after -10 </w:t>
      </w:r>
      <w:r w:rsidR="00762E2F">
        <w:t>degrees’</w:t>
      </w:r>
      <w:r w:rsidR="00285B85">
        <w:t xml:space="preserve"> rotation </w:t>
      </w:r>
      <w:r w:rsidR="00BD4310">
        <w:t xml:space="preserve">of the MRI plane or Z-marker </w:t>
      </w:r>
      <w:r w:rsidR="00285B85">
        <w:t>around both x and y axes</w:t>
      </w:r>
      <w:r w:rsidR="00BD4310">
        <w:t>.</w:t>
      </w:r>
    </w:p>
    <w:p w:rsidR="008A336A" w:rsidRDefault="005338E2" w:rsidP="00D31B09">
      <w:r>
        <w:rPr>
          <w:noProof/>
        </w:rPr>
        <w:lastRenderedPageBreak/>
        <mc:AlternateContent>
          <mc:Choice Requires="wps">
            <w:drawing>
              <wp:anchor distT="0" distB="0" distL="114300" distR="114300" simplePos="0" relativeHeight="251804160" behindDoc="0" locked="0" layoutInCell="1" allowOverlap="1" wp14:anchorId="2EDF14DD" wp14:editId="3F3034EE">
                <wp:simplePos x="0" y="0"/>
                <wp:positionH relativeFrom="margin">
                  <wp:align>center</wp:align>
                </wp:positionH>
                <wp:positionV relativeFrom="paragraph">
                  <wp:posOffset>3054927</wp:posOffset>
                </wp:positionV>
                <wp:extent cx="5238115" cy="1143000"/>
                <wp:effectExtent l="0" t="0" r="635" b="0"/>
                <wp:wrapTopAndBottom/>
                <wp:docPr id="1073741850" name="Text Box 1073741850"/>
                <wp:cNvGraphicFramePr/>
                <a:graphic xmlns:a="http://schemas.openxmlformats.org/drawingml/2006/main">
                  <a:graphicData uri="http://schemas.microsoft.com/office/word/2010/wordprocessingShape">
                    <wps:wsp>
                      <wps:cNvSpPr txBox="1"/>
                      <wps:spPr>
                        <a:xfrm>
                          <a:off x="0" y="0"/>
                          <a:ext cx="5238115" cy="1143000"/>
                        </a:xfrm>
                        <a:prstGeom prst="rect">
                          <a:avLst/>
                        </a:prstGeom>
                        <a:solidFill>
                          <a:prstClr val="white"/>
                        </a:solidFill>
                        <a:ln>
                          <a:noFill/>
                        </a:ln>
                      </wps:spPr>
                      <wps:txbx>
                        <w:txbxContent>
                          <w:p w:rsidR="00C22965" w:rsidRPr="009E20BA" w:rsidRDefault="00C22965" w:rsidP="00251888">
                            <w:pPr>
                              <w:pStyle w:val="Caption"/>
                            </w:pPr>
                            <w:bookmarkStart w:id="223" w:name="_Toc525405111"/>
                            <w:bookmarkStart w:id="224" w:name="_Toc5237353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marker plane including the coordinates of P2, P4 and P6 coordinate systems. The plane is plotted after processing of the captured MRI image and extracting and computing the centroids of the fiducial markers. The Z-frame is rotated -10 degrees around both x and y-axis.</w:t>
                            </w:r>
                            <w:bookmarkEnd w:id="223"/>
                          </w:p>
                          <w:p w:rsidR="00C22965" w:rsidRPr="00414CC2" w:rsidRDefault="00C22965" w:rsidP="00251888">
                            <w:pPr>
                              <w:pStyle w:val="Caption"/>
                            </w:pPr>
                          </w:p>
                          <w:p w:rsidR="00C22965" w:rsidRPr="003A70B6" w:rsidRDefault="00C22965" w:rsidP="00251888">
                            <w:pPr>
                              <w:pStyle w:val="Caption"/>
                            </w:pPr>
                          </w:p>
                          <w:p w:rsidR="00C22965" w:rsidRPr="00414CC2" w:rsidRDefault="00C22965" w:rsidP="00251888">
                            <w:pPr>
                              <w:pStyle w:val="Caption"/>
                            </w:pPr>
                          </w:p>
                          <w:bookmarkEnd w:id="224"/>
                          <w:p w:rsidR="00C22965" w:rsidRPr="00414CC2" w:rsidRDefault="00C22965"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DF14DD" id="Text Box 1073741850" o:spid="_x0000_s1171" type="#_x0000_t202" style="position:absolute;left:0;text-align:left;margin-left:0;margin-top:240.55pt;width:412.45pt;height:90pt;z-index:251804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" stroked="f">
                <v:textbox inset="0,0,0,0">
                  <w:txbxContent>
                    <w:p w:rsidR="00C22965" w:rsidRPr="009E20BA" w:rsidRDefault="00C22965" w:rsidP="00251888">
                      <w:pPr>
                        <w:pStyle w:val="Caption"/>
                      </w:pPr>
                      <w:bookmarkStart w:id="225" w:name="_Toc525405111"/>
                      <w:bookmarkStart w:id="226" w:name="_Toc5237353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marker plane including the coordinates of P2, P4 and P6 coordinate systems. The plane is plotted after processing of the captured MRI image and extracting and computing the centroids of the fiducial markers. The Z-frame is rotated -10 degrees around both x and y-axis.</w:t>
                      </w:r>
                      <w:bookmarkEnd w:id="225"/>
                    </w:p>
                    <w:p w:rsidR="00C22965" w:rsidRPr="00414CC2" w:rsidRDefault="00C22965" w:rsidP="00251888">
                      <w:pPr>
                        <w:pStyle w:val="Caption"/>
                      </w:pPr>
                    </w:p>
                    <w:p w:rsidR="00C22965" w:rsidRPr="003A70B6" w:rsidRDefault="00C22965" w:rsidP="00251888">
                      <w:pPr>
                        <w:pStyle w:val="Caption"/>
                      </w:pPr>
                    </w:p>
                    <w:p w:rsidR="00C22965" w:rsidRPr="00414CC2" w:rsidRDefault="00C22965" w:rsidP="00251888">
                      <w:pPr>
                        <w:pStyle w:val="Caption"/>
                      </w:pPr>
                    </w:p>
                    <w:bookmarkEnd w:id="226"/>
                    <w:p w:rsidR="00C22965" w:rsidRPr="00414CC2" w:rsidRDefault="00C22965" w:rsidP="00251888">
                      <w:pPr>
                        <w:pStyle w:val="Caption"/>
                      </w:pPr>
                    </w:p>
                  </w:txbxContent>
                </v:textbox>
                <w10:wrap type="topAndBottom" anchorx="margin"/>
              </v:shape>
            </w:pict>
          </mc:Fallback>
        </mc:AlternateContent>
      </w:r>
      <w:r>
        <w:rPr>
          <w:noProof/>
        </w:rPr>
        <w:drawing>
          <wp:anchor distT="0" distB="0" distL="114300" distR="114300" simplePos="0" relativeHeight="251560448" behindDoc="0" locked="0" layoutInCell="1" allowOverlap="1" wp14:anchorId="376B75B7" wp14:editId="308FAC7F">
            <wp:simplePos x="0" y="0"/>
            <wp:positionH relativeFrom="margin">
              <wp:posOffset>1141010</wp:posOffset>
            </wp:positionH>
            <wp:positionV relativeFrom="paragraph">
              <wp:posOffset>143605</wp:posOffset>
            </wp:positionV>
            <wp:extent cx="3291840" cy="2654014"/>
            <wp:effectExtent l="0" t="0" r="3810"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80">
                      <a:extLst>
                        <a:ext uri="{28A0092B-C50C-407E-A947-70E740481C1C}">
                          <a14:useLocalDpi xmlns:a14="http://schemas.microsoft.com/office/drawing/2010/main" val="0"/>
                        </a:ext>
                      </a:extLst>
                    </a:blip>
                    <a:stretch>
                      <a:fillRect/>
                    </a:stretch>
                  </pic:blipFill>
                  <pic:spPr>
                    <a:xfrm>
                      <a:off x="0" y="0"/>
                      <a:ext cx="3291840" cy="2654014"/>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D31B09"/>
    <w:p w:rsidR="00E55E51" w:rsidRDefault="00CF47A6" w:rsidP="00DE3F5A">
      <w:r w:rsidRPr="00DE3F5A">
        <w:rPr>
          <w:highlight w:val="yellow"/>
        </w:rPr>
        <w:t>In the coronal view of the Z-</w:t>
      </w:r>
      <w:r w:rsidR="006F7C29" w:rsidRPr="00DE3F5A">
        <w:rPr>
          <w:highlight w:val="yellow"/>
        </w:rPr>
        <w:t>frame</w:t>
      </w:r>
      <w:r w:rsidRPr="00DE3F5A">
        <w:rPr>
          <w:highlight w:val="yellow"/>
        </w:rPr>
        <w:t xml:space="preserve"> in the MRI coordinate system</w:t>
      </w:r>
      <w:r>
        <w:t>, the sagittal plane represents the y axis</w:t>
      </w:r>
      <w:r w:rsidR="00AB56C9">
        <w:t xml:space="preserve"> and</w:t>
      </w:r>
      <w:r>
        <w:t xml:space="preserve"> the transversal plane indicates the x axis.</w:t>
      </w:r>
      <w:r w:rsidR="00AB56C9">
        <w:t xml:space="preserve"> Accordingly, the clinician should rotate the MRI plane -10 degrees both around </w:t>
      </w:r>
      <w:r w:rsidR="00DE3F5A">
        <w:t>x and y axis</w:t>
      </w:r>
      <w:r w:rsidR="00AB56C9">
        <w:t xml:space="preserve"> </w:t>
      </w:r>
      <w:r w:rsidR="00D600D6">
        <w:t>to make the Z-marker parallel to the MRI plane.</w:t>
      </w:r>
      <w:r w:rsidR="001F0B8B">
        <w:t xml:space="preserve"> As it is shown in the Figure</w:t>
      </w:r>
      <w:r w:rsidR="00A746A8">
        <w:t xml:space="preserve"> 3.</w:t>
      </w:r>
      <w:r w:rsidR="006F7C29">
        <w:t>30</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w:t>
      </w:r>
      <w:r w:rsidR="00DE3F5A">
        <w:t xml:space="preserve"> the</w:t>
      </w:r>
      <w:r w:rsidR="00FB0C91">
        <w:t xml:space="preserve"> MRI plane rotation</w:t>
      </w:r>
      <w:r w:rsidR="00EF60BD">
        <w:t>.</w:t>
      </w:r>
    </w:p>
    <w:p w:rsidR="00E55E51" w:rsidRDefault="00E55E51" w:rsidP="00D31B09"/>
    <w:p w:rsidR="00E55E51" w:rsidRDefault="00EF1C5F" w:rsidP="00D31B09">
      <w:r>
        <w:rPr>
          <w:noProof/>
        </w:rPr>
        <w:lastRenderedPageBreak/>
        <w:drawing>
          <wp:anchor distT="0" distB="0" distL="114300" distR="114300" simplePos="0" relativeHeight="251561472" behindDoc="0" locked="0" layoutInCell="1" allowOverlap="1" wp14:anchorId="12D954C3" wp14:editId="36958166">
            <wp:simplePos x="0" y="0"/>
            <wp:positionH relativeFrom="margin">
              <wp:posOffset>1114020</wp:posOffset>
            </wp:positionH>
            <wp:positionV relativeFrom="paragraph">
              <wp:posOffset>219941</wp:posOffset>
            </wp:positionV>
            <wp:extent cx="3438860" cy="2651760"/>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81">
                      <a:extLst>
                        <a:ext uri="{28A0092B-C50C-407E-A947-70E740481C1C}">
                          <a14:useLocalDpi xmlns:a14="http://schemas.microsoft.com/office/drawing/2010/main" val="0"/>
                        </a:ext>
                      </a:extLst>
                    </a:blip>
                    <a:srcRect t="-373" b="1959"/>
                    <a:stretch/>
                  </pic:blipFill>
                  <pic:spPr bwMode="auto">
                    <a:xfrm>
                      <a:off x="0" y="0"/>
                      <a:ext cx="3438860" cy="2651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27219" w:rsidRDefault="00127219" w:rsidP="00D31B09"/>
    <w:p w:rsidR="002F7EED" w:rsidRDefault="002F7EED" w:rsidP="001A641E">
      <w:r>
        <w:rPr>
          <w:noProof/>
        </w:rPr>
        <mc:AlternateContent>
          <mc:Choice Requires="wps">
            <w:drawing>
              <wp:anchor distT="0" distB="0" distL="114300" distR="114300" simplePos="0" relativeHeight="251806208" behindDoc="0" locked="0" layoutInCell="1" allowOverlap="1" wp14:anchorId="2092079D" wp14:editId="1D3AD88C">
                <wp:simplePos x="0" y="0"/>
                <wp:positionH relativeFrom="margin">
                  <wp:posOffset>858520</wp:posOffset>
                </wp:positionH>
                <wp:positionV relativeFrom="paragraph">
                  <wp:posOffset>-1031240</wp:posOffset>
                </wp:positionV>
                <wp:extent cx="4067175" cy="1052830"/>
                <wp:effectExtent l="0" t="0" r="9525" b="0"/>
                <wp:wrapTopAndBottom/>
                <wp:docPr id="1073741858" name="Text Box 1073741858"/>
                <wp:cNvGraphicFramePr/>
                <a:graphic xmlns:a="http://schemas.openxmlformats.org/drawingml/2006/main">
                  <a:graphicData uri="http://schemas.microsoft.com/office/word/2010/wordprocessingShape">
                    <wps:wsp>
                      <wps:cNvSpPr txBox="1"/>
                      <wps:spPr>
                        <a:xfrm>
                          <a:off x="0" y="0"/>
                          <a:ext cx="4067175" cy="1052830"/>
                        </a:xfrm>
                        <a:prstGeom prst="rect">
                          <a:avLst/>
                        </a:prstGeom>
                        <a:solidFill>
                          <a:prstClr val="white"/>
                        </a:solidFill>
                        <a:ln>
                          <a:noFill/>
                        </a:ln>
                      </wps:spPr>
                      <wps:txbx>
                        <w:txbxContent>
                          <w:p w:rsidR="00C22965" w:rsidRPr="009E20BA" w:rsidRDefault="00C22965" w:rsidP="00251888">
                            <w:pPr>
                              <w:pStyle w:val="Caption"/>
                            </w:pPr>
                            <w:bookmarkStart w:id="227" w:name="_Toc525405112"/>
                            <w:bookmarkStart w:id="228" w:name="_Toc5237353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 The Z-frame plane including P2, P4 and P6 coordinate systems is parallar to the MRI image plane. The Z-frame is rotated +10 degrees around both x and y-axis based on its first oriantation in Figure 3.30.</w:t>
                            </w:r>
                            <w:bookmarkEnd w:id="227"/>
                          </w:p>
                          <w:p w:rsidR="00C22965" w:rsidRPr="003A70B6" w:rsidRDefault="00C22965" w:rsidP="00251888">
                            <w:pPr>
                              <w:pStyle w:val="Caption"/>
                            </w:pPr>
                          </w:p>
                          <w:p w:rsidR="00C22965" w:rsidRPr="003A70B6" w:rsidRDefault="00C22965" w:rsidP="00251888">
                            <w:pPr>
                              <w:pStyle w:val="Caption"/>
                            </w:pPr>
                          </w:p>
                          <w:p w:rsidR="00C22965" w:rsidRPr="003A70B6" w:rsidRDefault="00C22965" w:rsidP="00251888">
                            <w:pPr>
                              <w:pStyle w:val="Caption"/>
                            </w:pPr>
                          </w:p>
                          <w:p w:rsidR="00C22965" w:rsidRDefault="00C22965"/>
                          <w:bookmarkEnd w:id="228"/>
                          <w:p w:rsidR="00C22965" w:rsidRPr="003A70B6" w:rsidRDefault="00C22965"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92079D" id="Text Box 1073741858" o:spid="_x0000_s1172" type="#_x0000_t202" style="position:absolute;left:0;text-align:left;margin-left:67.6pt;margin-top:-81.2pt;width:320.25pt;height:82.9pt;z-index:251806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" stroked="f">
                <v:textbox inset="0,0,0,0">
                  <w:txbxContent>
                    <w:p w:rsidR="00C22965" w:rsidRPr="009E20BA" w:rsidRDefault="00C22965" w:rsidP="00251888">
                      <w:pPr>
                        <w:pStyle w:val="Caption"/>
                      </w:pPr>
                      <w:bookmarkStart w:id="229" w:name="_Toc525405112"/>
                      <w:bookmarkStart w:id="230" w:name="_Toc5237353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 The Z-frame plane including P2, P4 and P6 coordinate systems is parallar to the MRI image plane. The Z-frame is rotated +10 degrees around both x and y-axis based on its first oriantation in Figure 3.30.</w:t>
                      </w:r>
                      <w:bookmarkEnd w:id="229"/>
                    </w:p>
                    <w:p w:rsidR="00C22965" w:rsidRPr="003A70B6" w:rsidRDefault="00C22965" w:rsidP="00251888">
                      <w:pPr>
                        <w:pStyle w:val="Caption"/>
                      </w:pPr>
                    </w:p>
                    <w:p w:rsidR="00C22965" w:rsidRPr="003A70B6" w:rsidRDefault="00C22965" w:rsidP="00251888">
                      <w:pPr>
                        <w:pStyle w:val="Caption"/>
                      </w:pPr>
                    </w:p>
                    <w:p w:rsidR="00C22965" w:rsidRPr="003A70B6" w:rsidRDefault="00C22965" w:rsidP="00251888">
                      <w:pPr>
                        <w:pStyle w:val="Caption"/>
                      </w:pPr>
                    </w:p>
                    <w:p w:rsidR="00C22965" w:rsidRDefault="00C22965"/>
                    <w:bookmarkEnd w:id="230"/>
                    <w:p w:rsidR="00C22965" w:rsidRPr="003A70B6" w:rsidRDefault="00C22965" w:rsidP="00251888">
                      <w:pPr>
                        <w:pStyle w:val="Caption"/>
                      </w:pPr>
                    </w:p>
                  </w:txbxContent>
                </v:textbox>
                <w10:wrap type="topAndBottom" anchorx="margin"/>
              </v:shape>
            </w:pict>
          </mc:Fallback>
        </mc:AlternateContent>
      </w:r>
    </w:p>
    <w:p w:rsidR="004E1FC2" w:rsidRDefault="006C27D8" w:rsidP="0085338C">
      <w:r>
        <w:t>Moreover,</w:t>
      </w:r>
      <w:r w:rsidRPr="00EA1E92">
        <w:t xml:space="preserve"> </w:t>
      </w:r>
      <w:r w:rsidR="001A641E">
        <w:t xml:space="preserve">the </w:t>
      </w:r>
      <w:r>
        <w:t>rotation</w:t>
      </w:r>
      <w:r w:rsidR="001A641E">
        <w:t xml:space="preserve"> direction</w:t>
      </w:r>
      <w:r>
        <w:t xml:space="preserve"> of the marker</w:t>
      </w:r>
      <w:r w:rsidR="002B26B2">
        <w:t xml:space="preserve"> around</w:t>
      </w:r>
      <w:r w:rsidR="00BF7E52">
        <w:t xml:space="preserve"> the x and y-</w:t>
      </w:r>
      <w:r w:rsidR="002B26B2">
        <w:t>axi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794747">
        <w:t xml:space="preserve"> triangle feature, </w:t>
      </w:r>
      <w:r w:rsidR="00EA36ED">
        <w:t xml:space="preserve">discussed in </w:t>
      </w:r>
      <w:r w:rsidR="00E67E84">
        <w:t xml:space="preserve">the </w:t>
      </w:r>
      <w:r w:rsidR="002F7EED">
        <w:t>section</w:t>
      </w:r>
      <w:r w:rsidR="0085338C">
        <w:fldChar w:fldCharType="begin"/>
      </w:r>
      <w:r w:rsidR="0085338C">
        <w:instrText xml:space="preserve"> REF _Ref523922273 \r \h </w:instrText>
      </w:r>
      <w:r w:rsidR="0085338C">
        <w:fldChar w:fldCharType="separate"/>
      </w:r>
      <w:r w:rsidR="00514A12">
        <w:rPr>
          <w:cs/>
        </w:rPr>
        <w:t>‎</w:t>
      </w:r>
      <w:r w:rsidR="00514A12">
        <w:t>3.1.1.2</w:t>
      </w:r>
      <w:r w:rsidR="0085338C">
        <w:fldChar w:fldCharType="end"/>
      </w:r>
      <w:r w:rsidR="00794747">
        <w:t>,</w:t>
      </w:r>
      <w:r w:rsidR="001A641E">
        <w:t xml:space="preserve"> is used to determine the </w:t>
      </w:r>
      <w:r w:rsidR="00E32E8C">
        <w:t>correct</w:t>
      </w:r>
      <w:r w:rsidR="00AA5972">
        <w:t xml:space="preserve"> direction in the image</w:t>
      </w:r>
      <w:r w:rsidR="00127219">
        <w:t xml:space="preserve"> coordinate system</w:t>
      </w:r>
      <w:r w:rsidR="00AA5972">
        <w:t>.</w:t>
      </w:r>
      <w:r w:rsidR="00EA36ED">
        <w:t xml:space="preserve"> </w:t>
      </w:r>
    </w:p>
    <w:p w:rsidR="006C27D8" w:rsidRDefault="00127219" w:rsidP="00D718ED">
      <w:r>
        <w:t>The</w:t>
      </w:r>
      <w:r w:rsidR="00794747">
        <w:t xml:space="preserve"> rotation direction around </w:t>
      </w:r>
      <w:r w:rsidR="0046159C">
        <w:t xml:space="preserve">the </w:t>
      </w:r>
      <w:r w:rsidR="00794747">
        <w:t>y-</w:t>
      </w:r>
      <w:r w:rsidR="006C27D8">
        <w:t>axis</w:t>
      </w:r>
      <w:r>
        <w:t xml:space="preserve"> is estimated using</w:t>
      </w:r>
      <w:r w:rsidR="00794747">
        <w:t xml:space="preserve"> the z-</w:t>
      </w:r>
      <w:r>
        <w:t>axis values</w:t>
      </w:r>
      <w:r w:rsidR="006C27D8">
        <w:t xml:space="preserve"> of the</w:t>
      </w:r>
      <w:r w:rsidR="004A6843">
        <w:t xml:space="preserve"> centroids</w:t>
      </w:r>
      <w:r w:rsidR="006C27D8">
        <w:t xml:space="preserve"> </w:t>
      </w:r>
      <w:r w:rsidR="0046159C">
        <w:t>P</w:t>
      </w:r>
      <w:r w:rsidR="006C27D8">
        <w:t xml:space="preserve">2 and </w:t>
      </w:r>
      <w:r w:rsidR="0046159C">
        <w:t>P</w:t>
      </w:r>
      <w:r w:rsidR="006C27D8">
        <w:t xml:space="preserve">6. If </w:t>
      </w:r>
      <w:r w:rsidR="0046159C">
        <w:t>P</w:t>
      </w:r>
      <w:r w:rsidR="006C27D8">
        <w:t xml:space="preserve">2 has a </w:t>
      </w:r>
      <w:r w:rsidR="00130793">
        <w:t>highe</w:t>
      </w:r>
      <w:r w:rsidR="006C27D8">
        <w:t xml:space="preserve">r z value </w:t>
      </w:r>
      <w:r w:rsidR="001768A6">
        <w:t xml:space="preserve">than P6 </w:t>
      </w:r>
      <w:r w:rsidR="006C27D8">
        <w:t>and the triangle is in the left side</w:t>
      </w:r>
      <w:r w:rsidR="001A641E">
        <w:t xml:space="preserve"> of the marker (in the cross-section view)</w:t>
      </w:r>
      <w:r w:rsidR="006C27D8">
        <w:t xml:space="preserve">, it shows that </w:t>
      </w:r>
      <w:r w:rsidR="0046159C">
        <w:t xml:space="preserve">the </w:t>
      </w:r>
      <w:r w:rsidR="006C27D8">
        <w:t xml:space="preserve">rotation </w:t>
      </w:r>
      <w:r w:rsidR="0046159C">
        <w:t>must be executed in</w:t>
      </w:r>
      <w:r w:rsidR="006C27D8">
        <w:t xml:space="preserve"> positive</w:t>
      </w:r>
      <w:r w:rsidR="0046159C">
        <w:t xml:space="preserve"> direction</w:t>
      </w:r>
      <w:r w:rsidR="006C27D8">
        <w:t xml:space="preserve">, </w:t>
      </w:r>
      <w:r w:rsidR="005C2452">
        <w:t>and if P6 has a higher Z value, the rotation must be executed in negative rotation</w:t>
      </w:r>
      <w:r w:rsidR="006C27D8">
        <w:t>. In the case that triangle is in the right side</w:t>
      </w:r>
      <w:r>
        <w:t xml:space="preserve"> of the marker, the z axis has to be</w:t>
      </w:r>
      <w:r w:rsidR="00D718ED">
        <w:t xml:space="preserve"> inverted. </w:t>
      </w:r>
      <w:r w:rsidR="00C6205F">
        <w:t>In addition,</w:t>
      </w:r>
      <w:r w:rsidR="00F90280">
        <w:t xml:space="preserve"> </w:t>
      </w:r>
      <w:r w:rsidR="00C6205F">
        <w:t>t</w:t>
      </w:r>
      <w:r w:rsidR="00F90280">
        <w:t xml:space="preserve">he rotation around x axis is indicated using z coordinates of </w:t>
      </w:r>
      <w:r w:rsidR="001768A6">
        <w:t>P</w:t>
      </w:r>
      <w:r w:rsidR="00F90280">
        <w:t xml:space="preserve">4 and one of the </w:t>
      </w:r>
      <w:r w:rsidR="001768A6">
        <w:t>P</w:t>
      </w:r>
      <w:r w:rsidR="00F90280">
        <w:t xml:space="preserve">2 </w:t>
      </w:r>
      <w:r w:rsidR="001A641E">
        <w:t>or</w:t>
      </w:r>
      <w:r w:rsidR="00F90280">
        <w:t xml:space="preserve"> </w:t>
      </w:r>
      <w:r w:rsidR="001768A6">
        <w:t>P</w:t>
      </w:r>
      <w:r w:rsidR="00F90280">
        <w:t>4 centroids.</w:t>
      </w:r>
      <w:r w:rsidR="005E32D9">
        <w:t xml:space="preserve"> </w:t>
      </w:r>
    </w:p>
    <w:p w:rsidR="00B26833" w:rsidRDefault="00B26833" w:rsidP="00D31B09"/>
    <w:p w:rsidR="00754DCA" w:rsidRDefault="00754DCA" w:rsidP="00D31B09">
      <w:r>
        <w:br w:type="page"/>
      </w:r>
    </w:p>
    <w:p w:rsidR="00FC3773" w:rsidRPr="00B916FD" w:rsidRDefault="00F33F36" w:rsidP="00886BE1">
      <w:pPr>
        <w:pStyle w:val="Heading2"/>
      </w:pPr>
      <w:bookmarkStart w:id="231" w:name="_Ref523925375"/>
      <w:bookmarkStart w:id="232" w:name="_Ref524006251"/>
      <w:bookmarkStart w:id="233" w:name="_Toc525387395"/>
      <w:r w:rsidRPr="00387B61">
        <w:lastRenderedPageBreak/>
        <w:t>Graphical</w:t>
      </w:r>
      <w:r>
        <w:t xml:space="preserve"> user interface implementation</w:t>
      </w:r>
      <w:bookmarkEnd w:id="231"/>
      <w:bookmarkEnd w:id="232"/>
      <w:bookmarkEnd w:id="233"/>
    </w:p>
    <w:p w:rsidR="00374617" w:rsidRDefault="00374617" w:rsidP="00B26656">
      <w:r>
        <w:t>The automatic alignment detection algorithm of the Z-</w:t>
      </w:r>
      <w:r w:rsidR="00AB1B55">
        <w:t>frame</w:t>
      </w:r>
      <w:r>
        <w:t xml:space="preserve"> which utilizes the process </w:t>
      </w:r>
      <w:r w:rsidRPr="00B26656">
        <w:t>has been</w:t>
      </w:r>
      <w:r>
        <w:t xml:space="preserve"> accomplished in a </w:t>
      </w:r>
      <w:r w:rsidRPr="00B26656">
        <w:t>Graphical User</w:t>
      </w:r>
      <w:r>
        <w:t xml:space="preserve"> Interface</w:t>
      </w:r>
      <w:r w:rsidR="00B26656">
        <w:t xml:space="preserve"> (GUI)</w:t>
      </w:r>
      <w:r>
        <w:t xml:space="preserve"> designed in </w:t>
      </w:r>
      <w:r w:rsidRPr="00B26656">
        <w:t xml:space="preserve">MATLAB </w:t>
      </w:r>
      <w:r w:rsidRPr="00F357F2">
        <w:t>R2017a. The</w:t>
      </w:r>
      <w:r>
        <w:t xml:space="preserve"> implemented GUI displays only required information which enables the user to easily interact with the several processing stages</w:t>
      </w:r>
      <w:r w:rsidR="00E1454F">
        <w:t xml:space="preserve"> (Figure 3.32)</w:t>
      </w:r>
      <w:r>
        <w:t>.</w:t>
      </w:r>
    </w:p>
    <w:p w:rsidR="00374617" w:rsidRDefault="00374617" w:rsidP="00E1454F">
      <w:r>
        <w:t>The flowchart of the proposed algorithm for alignment detection and angle calculation of the Z-marker i</w:t>
      </w:r>
      <w:r w:rsidR="001F5F1C">
        <w:t>n GUI is represented in Figure 3.</w:t>
      </w:r>
      <w:r w:rsidR="00E1454F">
        <w:t>31</w:t>
      </w:r>
      <w:r>
        <w:t>.</w:t>
      </w:r>
    </w:p>
    <w:p w:rsidR="00374617" w:rsidRDefault="00374617" w:rsidP="00D31B09"/>
    <w:p w:rsidR="00374617" w:rsidRDefault="00374617" w:rsidP="00D31B09">
      <w:r>
        <w:rPr>
          <w:noProof/>
        </w:rPr>
        <mc:AlternateContent>
          <mc:Choice Requires="wpg">
            <w:drawing>
              <wp:anchor distT="0" distB="0" distL="114300" distR="114300" simplePos="0" relativeHeight="251741696" behindDoc="0" locked="0" layoutInCell="1" allowOverlap="1" wp14:anchorId="75922369" wp14:editId="026567F6">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a:solidFill>
                          <a:schemeClr val="accent6">
                            <a:lumMod val="75000"/>
                          </a:schemeClr>
                        </a:solidFill>
                      </wpg:grpSpPr>
                      <wps:wsp>
                        <wps:cNvPr id="121" name="Rectangle 121"/>
                        <wps:cNvSpPr/>
                        <wps:spPr>
                          <a:xfrm>
                            <a:off x="2238375" y="0"/>
                            <a:ext cx="17907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9C3D05" w:rsidRDefault="00C22965" w:rsidP="00584880">
                              <w:pPr>
                                <w:jc w:val="center"/>
                              </w:pPr>
                              <w:r>
                                <w:t>Entering MRI and Z-marker parameters</w:t>
                              </w:r>
                            </w:p>
                            <w:p w:rsidR="00C22965" w:rsidRDefault="00C22965"/>
                            <w:p w:rsidR="00C22965" w:rsidRPr="009C3D05" w:rsidRDefault="00C22965" w:rsidP="00584880">
                              <w:pPr>
                                <w:jc w:val="center"/>
                              </w:pPr>
                              <w:r>
                                <w:t>Entering MRI and Z-marker parameters</w:t>
                              </w:r>
                            </w:p>
                            <w:p w:rsidR="00C22965" w:rsidRDefault="00C22965"/>
                            <w:p w:rsidR="00C22965" w:rsidRPr="009C3D05" w:rsidRDefault="00C22965" w:rsidP="00584880">
                              <w:pPr>
                                <w:jc w:val="center"/>
                              </w:pPr>
                              <w:r>
                                <w:t>Entering MRI and Z-marker parameters</w:t>
                              </w:r>
                            </w:p>
                            <w:p w:rsidR="00C22965" w:rsidRDefault="00C22965"/>
                            <w:p w:rsidR="00C22965" w:rsidRPr="009C3D05" w:rsidRDefault="00C22965" w:rsidP="00584880">
                              <w:pPr>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9C3D05" w:rsidRDefault="00C22965" w:rsidP="00584880">
                              <w:pPr>
                                <w:jc w:val="center"/>
                              </w:pPr>
                              <w:r>
                                <w:t>Z-frame segmentation</w:t>
                              </w:r>
                            </w:p>
                            <w:p w:rsidR="00C22965" w:rsidRDefault="00C22965"/>
                            <w:p w:rsidR="00C22965" w:rsidRPr="009C3D05" w:rsidRDefault="00C22965" w:rsidP="00584880">
                              <w:pPr>
                                <w:jc w:val="center"/>
                              </w:pPr>
                              <w:r>
                                <w:t>Z-frame segmentation</w:t>
                              </w:r>
                            </w:p>
                            <w:p w:rsidR="00C22965" w:rsidRDefault="00C22965"/>
                            <w:p w:rsidR="00C22965" w:rsidRPr="009C3D05" w:rsidRDefault="00C22965" w:rsidP="00584880">
                              <w:pPr>
                                <w:jc w:val="center"/>
                              </w:pPr>
                              <w:r>
                                <w:t>Z-frame segmentation</w:t>
                              </w:r>
                            </w:p>
                            <w:p w:rsidR="00C22965" w:rsidRDefault="00C22965"/>
                            <w:p w:rsidR="00C22965" w:rsidRPr="009C3D05" w:rsidRDefault="00C22965" w:rsidP="00584880">
                              <w:pPr>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22965" w:rsidRDefault="00C22965" w:rsidP="00584880">
                              <w:pPr>
                                <w:jc w:val="center"/>
                              </w:pPr>
                              <w:r>
                                <w:t>Image</w:t>
                              </w:r>
                            </w:p>
                            <w:p w:rsidR="00C22965" w:rsidRPr="009C3D05" w:rsidRDefault="00C22965" w:rsidP="00D31B09">
                              <w:r>
                                <w:t>pre-processing</w:t>
                              </w:r>
                            </w:p>
                            <w:p w:rsidR="00C22965" w:rsidRDefault="00C22965"/>
                            <w:p w:rsidR="00C22965" w:rsidRDefault="00C22965" w:rsidP="00584880">
                              <w:pPr>
                                <w:jc w:val="center"/>
                              </w:pPr>
                              <w:r>
                                <w:t>Image</w:t>
                              </w:r>
                            </w:p>
                            <w:p w:rsidR="00C22965" w:rsidRPr="009C3D05" w:rsidRDefault="00C22965" w:rsidP="00D31B09">
                              <w:r>
                                <w:t>pre-processing</w:t>
                              </w:r>
                            </w:p>
                            <w:p w:rsidR="00C22965" w:rsidRDefault="00C22965"/>
                            <w:p w:rsidR="00C22965" w:rsidRDefault="00C22965" w:rsidP="00584880">
                              <w:pPr>
                                <w:jc w:val="center"/>
                              </w:pPr>
                              <w:r>
                                <w:t>Image</w:t>
                              </w:r>
                            </w:p>
                            <w:p w:rsidR="00C22965" w:rsidRPr="009C3D05" w:rsidRDefault="00C22965" w:rsidP="00D31B09">
                              <w:r>
                                <w:t>pre-processing</w:t>
                              </w:r>
                            </w:p>
                            <w:p w:rsidR="00C22965" w:rsidRDefault="00C22965"/>
                            <w:p w:rsidR="00C22965" w:rsidRDefault="00C22965" w:rsidP="00584880">
                              <w:pPr>
                                <w:jc w:val="center"/>
                              </w:pPr>
                              <w:r>
                                <w:t>Image</w:t>
                              </w:r>
                            </w:p>
                            <w:p w:rsidR="00C22965" w:rsidRPr="009C3D05" w:rsidRDefault="00C22965"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9C3D05" w:rsidRDefault="00C22965" w:rsidP="00584880">
                              <w:pPr>
                                <w:jc w:val="center"/>
                              </w:pPr>
                              <w:r>
                                <w:t>Fiducial center detection</w:t>
                              </w:r>
                            </w:p>
                            <w:p w:rsidR="00C22965" w:rsidRDefault="00C22965"/>
                            <w:p w:rsidR="00C22965" w:rsidRPr="009C3D05" w:rsidRDefault="00C22965" w:rsidP="00584880">
                              <w:pPr>
                                <w:jc w:val="center"/>
                              </w:pPr>
                              <w:r>
                                <w:t>Fiducial center detection</w:t>
                              </w:r>
                            </w:p>
                            <w:p w:rsidR="00C22965" w:rsidRDefault="00C22965"/>
                            <w:p w:rsidR="00C22965" w:rsidRPr="009C3D05" w:rsidRDefault="00C22965" w:rsidP="00584880">
                              <w:pPr>
                                <w:jc w:val="center"/>
                              </w:pPr>
                              <w:r>
                                <w:t>Fiducial center detection</w:t>
                              </w:r>
                            </w:p>
                            <w:p w:rsidR="00C22965" w:rsidRDefault="00C22965"/>
                            <w:p w:rsidR="00C22965" w:rsidRPr="009C3D05" w:rsidRDefault="00C22965" w:rsidP="00584880">
                              <w:pPr>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9C3D05" w:rsidRDefault="00C22965" w:rsidP="00584880">
                              <w:pPr>
                                <w:jc w:val="center"/>
                              </w:pPr>
                              <w:r>
                                <w:t>Alignment detection</w:t>
                              </w:r>
                            </w:p>
                            <w:p w:rsidR="00C22965" w:rsidRDefault="00C22965"/>
                            <w:p w:rsidR="00C22965" w:rsidRPr="009C3D05" w:rsidRDefault="00C22965" w:rsidP="00584880">
                              <w:pPr>
                                <w:jc w:val="center"/>
                              </w:pPr>
                              <w:r>
                                <w:t>Alignment detection</w:t>
                              </w:r>
                            </w:p>
                            <w:p w:rsidR="00C22965" w:rsidRDefault="00C22965"/>
                            <w:p w:rsidR="00C22965" w:rsidRPr="009C3D05" w:rsidRDefault="00C22965" w:rsidP="00584880">
                              <w:pPr>
                                <w:jc w:val="center"/>
                              </w:pPr>
                              <w:r>
                                <w:t>Alignment detection</w:t>
                              </w:r>
                            </w:p>
                            <w:p w:rsidR="00C22965" w:rsidRDefault="00C22965"/>
                            <w:p w:rsidR="00C22965" w:rsidRPr="009C3D05" w:rsidRDefault="00C22965" w:rsidP="00584880">
                              <w:pPr>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9C3D05" w:rsidRDefault="00C22965" w:rsidP="00584880">
                              <w:pPr>
                                <w:jc w:val="center"/>
                              </w:pPr>
                              <w:r>
                                <w:t>Calibration</w:t>
                              </w:r>
                            </w:p>
                            <w:p w:rsidR="00C22965" w:rsidRDefault="00C22965"/>
                            <w:p w:rsidR="00C22965" w:rsidRPr="009C3D05" w:rsidRDefault="00C22965" w:rsidP="00584880">
                              <w:pPr>
                                <w:jc w:val="center"/>
                              </w:pPr>
                              <w:r>
                                <w:t>Calibration</w:t>
                              </w:r>
                            </w:p>
                            <w:p w:rsidR="00C22965" w:rsidRDefault="00C22965"/>
                            <w:p w:rsidR="00C22965" w:rsidRPr="009C3D05" w:rsidRDefault="00C22965" w:rsidP="00584880">
                              <w:pPr>
                                <w:jc w:val="center"/>
                              </w:pPr>
                              <w:r>
                                <w:t>Calibration</w:t>
                              </w:r>
                            </w:p>
                            <w:p w:rsidR="00C22965" w:rsidRDefault="00C22965"/>
                            <w:p w:rsidR="00C22965" w:rsidRPr="009C3D05" w:rsidRDefault="00C22965" w:rsidP="00584880">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9C3D05" w:rsidRDefault="00C22965" w:rsidP="00584880">
                              <w:pPr>
                                <w:jc w:val="center"/>
                              </w:pPr>
                              <w:r>
                                <w:t>Rotation adjustment</w:t>
                              </w:r>
                            </w:p>
                            <w:p w:rsidR="00C22965" w:rsidRDefault="00C22965"/>
                            <w:p w:rsidR="00C22965" w:rsidRPr="009C3D05" w:rsidRDefault="00C22965" w:rsidP="00584880">
                              <w:pPr>
                                <w:jc w:val="center"/>
                              </w:pPr>
                              <w:r>
                                <w:t>Rotation adjustment</w:t>
                              </w:r>
                            </w:p>
                            <w:p w:rsidR="00C22965" w:rsidRDefault="00C22965"/>
                            <w:p w:rsidR="00C22965" w:rsidRPr="009C3D05" w:rsidRDefault="00C22965" w:rsidP="00584880">
                              <w:pPr>
                                <w:jc w:val="center"/>
                              </w:pPr>
                              <w:r>
                                <w:t>Rotation adjustment</w:t>
                              </w:r>
                            </w:p>
                            <w:p w:rsidR="00C22965" w:rsidRDefault="00C22965"/>
                            <w:p w:rsidR="00C22965" w:rsidRPr="009C3D05" w:rsidRDefault="00C22965" w:rsidP="00584880">
                              <w:pPr>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5922369" id="Group 1073741896" o:spid="_x0000_s1173" style="position:absolute;left:0;text-align:left;margin-left:40.5pt;margin-top:2.8pt;width:376.5pt;height:216.75pt;z-index:251741696;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">
                <v:rect id="Rectangle 121" o:spid="_x0000_s1174"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" fillcolor="#2e74b5 [2404]" stroked="f" strokeweight="1pt">
                  <v:textbox>
                    <w:txbxContent>
                      <w:p w:rsidR="00C22965" w:rsidRPr="009C3D05" w:rsidRDefault="00C22965" w:rsidP="00584880">
                        <w:pPr>
                          <w:jc w:val="center"/>
                        </w:pPr>
                        <w:r>
                          <w:t>Entering MRI and Z-marker parameters</w:t>
                        </w:r>
                      </w:p>
                      <w:p w:rsidR="00C22965" w:rsidRDefault="00C22965"/>
                      <w:p w:rsidR="00C22965" w:rsidRPr="009C3D05" w:rsidRDefault="00C22965" w:rsidP="00584880">
                        <w:pPr>
                          <w:jc w:val="center"/>
                        </w:pPr>
                        <w:r>
                          <w:t>Entering MRI and Z-marker parameters</w:t>
                        </w:r>
                      </w:p>
                      <w:p w:rsidR="00C22965" w:rsidRDefault="00C22965"/>
                      <w:p w:rsidR="00C22965" w:rsidRPr="009C3D05" w:rsidRDefault="00C22965" w:rsidP="00584880">
                        <w:pPr>
                          <w:jc w:val="center"/>
                        </w:pPr>
                        <w:r>
                          <w:t>Entering MRI and Z-marker parameters</w:t>
                        </w:r>
                      </w:p>
                      <w:p w:rsidR="00C22965" w:rsidRDefault="00C22965"/>
                      <w:p w:rsidR="00C22965" w:rsidRPr="009C3D05" w:rsidRDefault="00C22965" w:rsidP="00584880">
                        <w:pPr>
                          <w:jc w:val="center"/>
                        </w:pPr>
                        <w:r>
                          <w:t>Entering MRI and Z-marker parameters</w:t>
                        </w:r>
                      </w:p>
                    </w:txbxContent>
                  </v:textbox>
                </v:rect>
                <v:rect id="Rectangle 123" o:spid="_x0000_s1175"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" fillcolor="#2e74b5 [2404]" stroked="f" strokeweight="1pt">
                  <v:textbox>
                    <w:txbxContent>
                      <w:p w:rsidR="00C22965" w:rsidRPr="009C3D05" w:rsidRDefault="00C22965" w:rsidP="00584880">
                        <w:pPr>
                          <w:jc w:val="center"/>
                        </w:pPr>
                        <w:r>
                          <w:t>Z-frame segmentation</w:t>
                        </w:r>
                      </w:p>
                      <w:p w:rsidR="00C22965" w:rsidRDefault="00C22965"/>
                      <w:p w:rsidR="00C22965" w:rsidRPr="009C3D05" w:rsidRDefault="00C22965" w:rsidP="00584880">
                        <w:pPr>
                          <w:jc w:val="center"/>
                        </w:pPr>
                        <w:r>
                          <w:t>Z-frame segmentation</w:t>
                        </w:r>
                      </w:p>
                      <w:p w:rsidR="00C22965" w:rsidRDefault="00C22965"/>
                      <w:p w:rsidR="00C22965" w:rsidRPr="009C3D05" w:rsidRDefault="00C22965" w:rsidP="00584880">
                        <w:pPr>
                          <w:jc w:val="center"/>
                        </w:pPr>
                        <w:r>
                          <w:t>Z-frame segmentation</w:t>
                        </w:r>
                      </w:p>
                      <w:p w:rsidR="00C22965" w:rsidRDefault="00C22965"/>
                      <w:p w:rsidR="00C22965" w:rsidRPr="009C3D05" w:rsidRDefault="00C22965" w:rsidP="00584880">
                        <w:pPr>
                          <w:jc w:val="center"/>
                        </w:pPr>
                        <w:r>
                          <w:t>Z-frame segmentation</w:t>
                        </w:r>
                      </w:p>
                    </w:txbxContent>
                  </v:textbox>
                </v:rect>
                <v:rect id="Rectangle 1073741862" o:spid="_x0000_s1176"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" fillcolor="#2e74b5 [2404]" stroked="f" strokeweight="1pt">
                  <v:textbox>
                    <w:txbxContent>
                      <w:p w:rsidR="00C22965" w:rsidRDefault="00C22965" w:rsidP="00584880">
                        <w:pPr>
                          <w:jc w:val="center"/>
                        </w:pPr>
                        <w:r>
                          <w:t>Image</w:t>
                        </w:r>
                      </w:p>
                      <w:p w:rsidR="00C22965" w:rsidRPr="009C3D05" w:rsidRDefault="00C22965" w:rsidP="00D31B09">
                        <w:r>
                          <w:t>pre-processing</w:t>
                        </w:r>
                      </w:p>
                      <w:p w:rsidR="00C22965" w:rsidRDefault="00C22965"/>
                      <w:p w:rsidR="00C22965" w:rsidRDefault="00C22965" w:rsidP="00584880">
                        <w:pPr>
                          <w:jc w:val="center"/>
                        </w:pPr>
                        <w:r>
                          <w:t>Image</w:t>
                        </w:r>
                      </w:p>
                      <w:p w:rsidR="00C22965" w:rsidRPr="009C3D05" w:rsidRDefault="00C22965" w:rsidP="00D31B09">
                        <w:r>
                          <w:t>pre-processing</w:t>
                        </w:r>
                      </w:p>
                      <w:p w:rsidR="00C22965" w:rsidRDefault="00C22965"/>
                      <w:p w:rsidR="00C22965" w:rsidRDefault="00C22965" w:rsidP="00584880">
                        <w:pPr>
                          <w:jc w:val="center"/>
                        </w:pPr>
                        <w:r>
                          <w:t>Image</w:t>
                        </w:r>
                      </w:p>
                      <w:p w:rsidR="00C22965" w:rsidRPr="009C3D05" w:rsidRDefault="00C22965" w:rsidP="00D31B09">
                        <w:r>
                          <w:t>pre-processing</w:t>
                        </w:r>
                      </w:p>
                      <w:p w:rsidR="00C22965" w:rsidRDefault="00C22965"/>
                      <w:p w:rsidR="00C22965" w:rsidRDefault="00C22965" w:rsidP="00584880">
                        <w:pPr>
                          <w:jc w:val="center"/>
                        </w:pPr>
                        <w:r>
                          <w:t>Image</w:t>
                        </w:r>
                      </w:p>
                      <w:p w:rsidR="00C22965" w:rsidRPr="009C3D05" w:rsidRDefault="00C22965" w:rsidP="00D31B09">
                        <w:r>
                          <w:t>pre-processing</w:t>
                        </w:r>
                      </w:p>
                    </w:txbxContent>
                  </v:textbox>
                </v:rect>
                <v:rect id="Rectangle 1073741882" o:spid="_x0000_s1177"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" fillcolor="#2e74b5 [2404]" stroked="f" strokeweight="1pt">
                  <v:textbox>
                    <w:txbxContent>
                      <w:p w:rsidR="00C22965" w:rsidRPr="009C3D05" w:rsidRDefault="00C22965" w:rsidP="00584880">
                        <w:pPr>
                          <w:jc w:val="center"/>
                        </w:pPr>
                        <w:r>
                          <w:t>Fiducial center detection</w:t>
                        </w:r>
                      </w:p>
                      <w:p w:rsidR="00C22965" w:rsidRDefault="00C22965"/>
                      <w:p w:rsidR="00C22965" w:rsidRPr="009C3D05" w:rsidRDefault="00C22965" w:rsidP="00584880">
                        <w:pPr>
                          <w:jc w:val="center"/>
                        </w:pPr>
                        <w:r>
                          <w:t>Fiducial center detection</w:t>
                        </w:r>
                      </w:p>
                      <w:p w:rsidR="00C22965" w:rsidRDefault="00C22965"/>
                      <w:p w:rsidR="00C22965" w:rsidRPr="009C3D05" w:rsidRDefault="00C22965" w:rsidP="00584880">
                        <w:pPr>
                          <w:jc w:val="center"/>
                        </w:pPr>
                        <w:r>
                          <w:t>Fiducial center detection</w:t>
                        </w:r>
                      </w:p>
                      <w:p w:rsidR="00C22965" w:rsidRDefault="00C22965"/>
                      <w:p w:rsidR="00C22965" w:rsidRPr="009C3D05" w:rsidRDefault="00C22965" w:rsidP="00584880">
                        <w:pPr>
                          <w:jc w:val="center"/>
                        </w:pPr>
                        <w:r>
                          <w:t>Fiducial center detection</w:t>
                        </w:r>
                      </w:p>
                    </w:txbxContent>
                  </v:textbox>
                </v:rect>
                <v:shape id="Straight Arrow Connector 1073741894" o:spid="_x0000_s1178"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79"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80"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81"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" fillcolor="#2e74b5 [2404]" stroked="f" strokeweight="1pt">
                  <v:textbox>
                    <w:txbxContent>
                      <w:p w:rsidR="00C22965" w:rsidRPr="009C3D05" w:rsidRDefault="00C22965" w:rsidP="00584880">
                        <w:pPr>
                          <w:jc w:val="center"/>
                        </w:pPr>
                        <w:r>
                          <w:t>Alignment detection</w:t>
                        </w:r>
                      </w:p>
                      <w:p w:rsidR="00C22965" w:rsidRDefault="00C22965"/>
                      <w:p w:rsidR="00C22965" w:rsidRPr="009C3D05" w:rsidRDefault="00C22965" w:rsidP="00584880">
                        <w:pPr>
                          <w:jc w:val="center"/>
                        </w:pPr>
                        <w:r>
                          <w:t>Alignment detection</w:t>
                        </w:r>
                      </w:p>
                      <w:p w:rsidR="00C22965" w:rsidRDefault="00C22965"/>
                      <w:p w:rsidR="00C22965" w:rsidRPr="009C3D05" w:rsidRDefault="00C22965" w:rsidP="00584880">
                        <w:pPr>
                          <w:jc w:val="center"/>
                        </w:pPr>
                        <w:r>
                          <w:t>Alignment detection</w:t>
                        </w:r>
                      </w:p>
                      <w:p w:rsidR="00C22965" w:rsidRDefault="00C22965"/>
                      <w:p w:rsidR="00C22965" w:rsidRPr="009C3D05" w:rsidRDefault="00C22965" w:rsidP="00584880">
                        <w:pPr>
                          <w:jc w:val="center"/>
                        </w:pPr>
                        <w:r>
                          <w:t>Alignment detection</w:t>
                        </w:r>
                      </w:p>
                    </w:txbxContent>
                  </v:textbox>
                </v:rect>
                <v:rect id="Rectangle 191" o:spid="_x0000_s1182"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" fillcolor="#2e74b5 [2404]" stroked="f" strokeweight="1pt">
                  <v:textbox>
                    <w:txbxContent>
                      <w:p w:rsidR="00C22965" w:rsidRPr="009C3D05" w:rsidRDefault="00C22965" w:rsidP="00584880">
                        <w:pPr>
                          <w:jc w:val="center"/>
                        </w:pPr>
                        <w:r>
                          <w:t>Calibration</w:t>
                        </w:r>
                      </w:p>
                      <w:p w:rsidR="00C22965" w:rsidRDefault="00C22965"/>
                      <w:p w:rsidR="00C22965" w:rsidRPr="009C3D05" w:rsidRDefault="00C22965" w:rsidP="00584880">
                        <w:pPr>
                          <w:jc w:val="center"/>
                        </w:pPr>
                        <w:r>
                          <w:t>Calibration</w:t>
                        </w:r>
                      </w:p>
                      <w:p w:rsidR="00C22965" w:rsidRDefault="00C22965"/>
                      <w:p w:rsidR="00C22965" w:rsidRPr="009C3D05" w:rsidRDefault="00C22965" w:rsidP="00584880">
                        <w:pPr>
                          <w:jc w:val="center"/>
                        </w:pPr>
                        <w:r>
                          <w:t>Calibration</w:t>
                        </w:r>
                      </w:p>
                      <w:p w:rsidR="00C22965" w:rsidRDefault="00C22965"/>
                      <w:p w:rsidR="00C22965" w:rsidRPr="009C3D05" w:rsidRDefault="00C22965" w:rsidP="00584880">
                        <w:pPr>
                          <w:jc w:val="center"/>
                        </w:pPr>
                        <w:r>
                          <w:t>Calibration</w:t>
                        </w:r>
                      </w:p>
                    </w:txbxContent>
                  </v:textbox>
                </v:rect>
                <v:rect id="Rectangle 1073741902" o:spid="_x0000_s1183"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" fillcolor="#2e74b5 [2404]" stroked="f" strokeweight="1pt">
                  <v:textbox>
                    <w:txbxContent>
                      <w:p w:rsidR="00C22965" w:rsidRPr="009C3D05" w:rsidRDefault="00C22965" w:rsidP="00584880">
                        <w:pPr>
                          <w:jc w:val="center"/>
                        </w:pPr>
                        <w:r>
                          <w:t>Rotation adjustment</w:t>
                        </w:r>
                      </w:p>
                      <w:p w:rsidR="00C22965" w:rsidRDefault="00C22965"/>
                      <w:p w:rsidR="00C22965" w:rsidRPr="009C3D05" w:rsidRDefault="00C22965" w:rsidP="00584880">
                        <w:pPr>
                          <w:jc w:val="center"/>
                        </w:pPr>
                        <w:r>
                          <w:t>Rotation adjustment</w:t>
                        </w:r>
                      </w:p>
                      <w:p w:rsidR="00C22965" w:rsidRDefault="00C22965"/>
                      <w:p w:rsidR="00C22965" w:rsidRPr="009C3D05" w:rsidRDefault="00C22965" w:rsidP="00584880">
                        <w:pPr>
                          <w:jc w:val="center"/>
                        </w:pPr>
                        <w:r>
                          <w:t>Rotation adjustment</w:t>
                        </w:r>
                      </w:p>
                      <w:p w:rsidR="00C22965" w:rsidRDefault="00C22965"/>
                      <w:p w:rsidR="00C22965" w:rsidRPr="009C3D05" w:rsidRDefault="00C22965" w:rsidP="00584880">
                        <w:pPr>
                          <w:jc w:val="center"/>
                        </w:pPr>
                        <w:r>
                          <w:t>Rotation adjustment</w:t>
                        </w:r>
                      </w:p>
                    </w:txbxContent>
                  </v:textbox>
                </v:rect>
                <v:shape id="Straight Arrow Connector 1073741904" o:spid="_x0000_s1184"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85"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86"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" filled="t" fillcolor="#538135 [2409]" strokecolor="#5b9bd5 [3204]" strokeweight=".5pt">
                  <v:stroke endarrow="block" joinstyle="miter"/>
                </v:shape>
              </v:group>
            </w:pict>
          </mc:Fallback>
        </mc:AlternateContent>
      </w:r>
      <w:r>
        <w:rPr>
          <w:noProof/>
        </w:rPr>
        <mc:AlternateContent>
          <mc:Choice Requires="wps">
            <w:drawing>
              <wp:anchor distT="0" distB="0" distL="114300" distR="114300" simplePos="0" relativeHeight="251739648" behindDoc="0" locked="0" layoutInCell="1" allowOverlap="1" wp14:anchorId="075202BD" wp14:editId="703FD33E">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22965" w:rsidRPr="009C3D05" w:rsidRDefault="00C22965" w:rsidP="00584880">
                            <w:pPr>
                              <w:jc w:val="center"/>
                            </w:pPr>
                            <w:r w:rsidRPr="009C3D05">
                              <w:t>Import</w:t>
                            </w:r>
                            <w:r>
                              <w:t>ing image/ Triggering capture device</w:t>
                            </w:r>
                          </w:p>
                          <w:p w:rsidR="00C22965" w:rsidRDefault="00C22965"/>
                          <w:p w:rsidR="00C22965" w:rsidRPr="009C3D05" w:rsidRDefault="00C22965" w:rsidP="00584880">
                            <w:pPr>
                              <w:jc w:val="center"/>
                            </w:pPr>
                            <w:bookmarkStart w:id="234" w:name="_Toc525405113"/>
                            <w:r>
                              <w:t xml:space="preserve">Figure </w:t>
                            </w:r>
                            <w:fldSimple w:instr=" STYLEREF 1 \s ">
                              <w:r>
                                <w:rPr>
                                  <w:noProof/>
                                  <w:cs/>
                                </w:rPr>
                                <w:t>‎</w:t>
                              </w:r>
                              <w:r>
                                <w:rPr>
                                  <w:noProof/>
                                </w:rPr>
                                <w:t>3</w:t>
                              </w:r>
                            </w:fldSimple>
                            <w:r>
                              <w:t>.</w:t>
                            </w:r>
                            <w:fldSimple w:instr=" SEQ Figure \* ARABIC \s 1 ">
                              <w:r>
                                <w:rPr>
                                  <w:noProof/>
                                </w:rPr>
                                <w:t>32</w:t>
                              </w:r>
                            </w:fldSimple>
                            <w:r>
                              <w:t>:</w:t>
                            </w:r>
                            <w:r w:rsidRPr="00810627">
                              <w:t xml:space="preserve"> </w:t>
                            </w:r>
                            <w:r>
                              <w:t>The process flowchart of the implemented algorithm in GUI.</w:t>
                            </w:r>
                            <w:r w:rsidRPr="009C3D05">
                              <w:t>Import</w:t>
                            </w:r>
                            <w:r>
                              <w:t>ing image/ Triggering capture device</w:t>
                            </w:r>
                            <w:bookmarkEnd w:id="234"/>
                          </w:p>
                          <w:p w:rsidR="00C22965" w:rsidRDefault="00C22965"/>
                          <w:p w:rsidR="00C22965" w:rsidRPr="006A5663" w:rsidRDefault="00C22965" w:rsidP="00251888">
                            <w:pPr>
                              <w:pStyle w:val="Caption"/>
                            </w:pPr>
                            <w:bookmarkStart w:id="235" w:name="_Toc5254051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w:t>
                            </w:r>
                            <w:r w:rsidRPr="00810627">
                              <w:t xml:space="preserve"> </w:t>
                            </w:r>
                            <w:r>
                              <w:t>The process flowchart of the implemented algorithm in GUI.</w:t>
                            </w:r>
                            <w:bookmarkEnd w:id="235"/>
                          </w:p>
                          <w:p w:rsidR="00C22965" w:rsidRDefault="00C22965"/>
                          <w:p w:rsidR="00C22965" w:rsidRPr="009C3D05" w:rsidRDefault="00C22965" w:rsidP="00584880">
                            <w:pPr>
                              <w:jc w:val="center"/>
                            </w:pPr>
                            <w:bookmarkStart w:id="236" w:name="_Toc525405115"/>
                            <w:r>
                              <w:t xml:space="preserve">Figure </w:t>
                            </w:r>
                            <w:fldSimple w:instr=" STYLEREF 1 \s ">
                              <w:r>
                                <w:rPr>
                                  <w:noProof/>
                                  <w:cs/>
                                </w:rPr>
                                <w:t>‎</w:t>
                              </w:r>
                              <w:r>
                                <w:rPr>
                                  <w:noProof/>
                                </w:rPr>
                                <w:t>3</w:t>
                              </w:r>
                            </w:fldSimple>
                            <w:r>
                              <w:t>.</w:t>
                            </w:r>
                            <w:fldSimple w:instr=" SEQ Figure \* ARABIC \s 1 ">
                              <w:r>
                                <w:rPr>
                                  <w:noProof/>
                                </w:rPr>
                                <w:t>34</w:t>
                              </w:r>
                            </w:fldSimple>
                            <w:r>
                              <w:t xml:space="preserve">: A view of the GUI for the alignment detection procedure.Figure </w:t>
                            </w:r>
                            <w:fldSimple w:instr=" STYLEREF 1 \s ">
                              <w:r>
                                <w:rPr>
                                  <w:noProof/>
                                  <w:cs/>
                                </w:rPr>
                                <w:t>‎</w:t>
                              </w:r>
                              <w:r>
                                <w:rPr>
                                  <w:noProof/>
                                </w:rPr>
                                <w:t>3</w:t>
                              </w:r>
                            </w:fldSimple>
                            <w:r>
                              <w:t>.</w:t>
                            </w:r>
                            <w:fldSimple w:instr=" SEQ Figure \* ARABIC \s 1 ">
                              <w:r>
                                <w:rPr>
                                  <w:noProof/>
                                </w:rPr>
                                <w:t>35</w:t>
                              </w:r>
                            </w:fldSimple>
                            <w:r>
                              <w:t>:</w:t>
                            </w:r>
                            <w:r w:rsidRPr="00810627">
                              <w:t xml:space="preserve"> </w:t>
                            </w:r>
                            <w:r>
                              <w:t>The process flowchart of the implemented algorithm in GUI</w:t>
                            </w:r>
                            <w:r w:rsidRPr="009C3D05">
                              <w:t>Import</w:t>
                            </w:r>
                            <w:r>
                              <w:t>ing image/ Triggering capture device</w:t>
                            </w:r>
                            <w:bookmarkEnd w:id="236"/>
                          </w:p>
                          <w:p w:rsidR="00C22965" w:rsidRDefault="00C22965"/>
                          <w:p w:rsidR="00C22965" w:rsidRPr="009C3D05" w:rsidRDefault="00C22965" w:rsidP="00584880">
                            <w:pPr>
                              <w:jc w:val="center"/>
                            </w:pPr>
                            <w:bookmarkStart w:id="237" w:name="_Toc525405116"/>
                            <w:r>
                              <w:t xml:space="preserve">Figure </w:t>
                            </w:r>
                            <w:fldSimple w:instr=" STYLEREF 1 \s ">
                              <w:r>
                                <w:rPr>
                                  <w:noProof/>
                                  <w:cs/>
                                </w:rPr>
                                <w:t>‎</w:t>
                              </w:r>
                              <w:r>
                                <w:rPr>
                                  <w:noProof/>
                                </w:rPr>
                                <w:t>3</w:t>
                              </w:r>
                            </w:fldSimple>
                            <w:r>
                              <w:t>.</w:t>
                            </w:r>
                            <w:fldSimple w:instr=" SEQ Figure \* ARABIC \s 1 ">
                              <w:r>
                                <w:rPr>
                                  <w:noProof/>
                                </w:rPr>
                                <w:t>36</w:t>
                              </w:r>
                            </w:fldSimple>
                            <w:r>
                              <w:t>:</w:t>
                            </w:r>
                            <w:r w:rsidRPr="00810627">
                              <w:t xml:space="preserve"> </w:t>
                            </w:r>
                            <w:r>
                              <w:t>The process flowchart of the implemented algorithm in GUI.</w:t>
                            </w:r>
                            <w:r w:rsidRPr="009C3D05">
                              <w:t>Import</w:t>
                            </w:r>
                            <w:r>
                              <w:t>ing image/ Triggering capture device</w:t>
                            </w:r>
                            <w:bookmarkEnd w:id="237"/>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202BD" id="Rectangle 98" o:spid="_x0000_s1187" style="position:absolute;left:0;text-align:left;margin-left:42.75pt;margin-top:.55pt;width:156.75pt;height:52.5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" fillcolor="#2e74b5 [2404]" stroked="f" strokeweight="1pt">
                <v:textbox>
                  <w:txbxContent>
                    <w:p w:rsidR="00C22965" w:rsidRPr="009C3D05" w:rsidRDefault="00C22965" w:rsidP="00584880">
                      <w:pPr>
                        <w:jc w:val="center"/>
                      </w:pPr>
                      <w:r w:rsidRPr="009C3D05">
                        <w:t>Import</w:t>
                      </w:r>
                      <w:r>
                        <w:t>ing image/ Triggering capture device</w:t>
                      </w:r>
                    </w:p>
                    <w:p w:rsidR="00C22965" w:rsidRDefault="00C22965"/>
                    <w:p w:rsidR="00C22965" w:rsidRPr="009C3D05" w:rsidRDefault="00C22965" w:rsidP="00584880">
                      <w:pPr>
                        <w:jc w:val="center"/>
                      </w:pPr>
                      <w:bookmarkStart w:id="238" w:name="_Toc525405113"/>
                      <w:r>
                        <w:t xml:space="preserve">Figure </w:t>
                      </w:r>
                      <w:fldSimple w:instr=" STYLEREF 1 \s ">
                        <w:r>
                          <w:rPr>
                            <w:noProof/>
                            <w:cs/>
                          </w:rPr>
                          <w:t>‎</w:t>
                        </w:r>
                        <w:r>
                          <w:rPr>
                            <w:noProof/>
                          </w:rPr>
                          <w:t>3</w:t>
                        </w:r>
                      </w:fldSimple>
                      <w:r>
                        <w:t>.</w:t>
                      </w:r>
                      <w:fldSimple w:instr=" SEQ Figure \* ARABIC \s 1 ">
                        <w:r>
                          <w:rPr>
                            <w:noProof/>
                          </w:rPr>
                          <w:t>32</w:t>
                        </w:r>
                      </w:fldSimple>
                      <w:r>
                        <w:t>:</w:t>
                      </w:r>
                      <w:r w:rsidRPr="00810627">
                        <w:t xml:space="preserve"> </w:t>
                      </w:r>
                      <w:r>
                        <w:t>The process flowchart of the implemented algorithm in GUI.</w:t>
                      </w:r>
                      <w:r w:rsidRPr="009C3D05">
                        <w:t>Import</w:t>
                      </w:r>
                      <w:r>
                        <w:t>ing image/ Triggering capture device</w:t>
                      </w:r>
                      <w:bookmarkEnd w:id="238"/>
                    </w:p>
                    <w:p w:rsidR="00C22965" w:rsidRDefault="00C22965"/>
                    <w:p w:rsidR="00C22965" w:rsidRPr="006A5663" w:rsidRDefault="00C22965" w:rsidP="00251888">
                      <w:pPr>
                        <w:pStyle w:val="Caption"/>
                      </w:pPr>
                      <w:bookmarkStart w:id="239" w:name="_Toc5254051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w:t>
                      </w:r>
                      <w:r w:rsidRPr="00810627">
                        <w:t xml:space="preserve"> </w:t>
                      </w:r>
                      <w:r>
                        <w:t>The process flowchart of the implemented algorithm in GUI.</w:t>
                      </w:r>
                      <w:bookmarkEnd w:id="239"/>
                    </w:p>
                    <w:p w:rsidR="00C22965" w:rsidRDefault="00C22965"/>
                    <w:p w:rsidR="00C22965" w:rsidRPr="009C3D05" w:rsidRDefault="00C22965" w:rsidP="00584880">
                      <w:pPr>
                        <w:jc w:val="center"/>
                      </w:pPr>
                      <w:bookmarkStart w:id="240" w:name="_Toc525405115"/>
                      <w:r>
                        <w:t xml:space="preserve">Figure </w:t>
                      </w:r>
                      <w:fldSimple w:instr=" STYLEREF 1 \s ">
                        <w:r>
                          <w:rPr>
                            <w:noProof/>
                            <w:cs/>
                          </w:rPr>
                          <w:t>‎</w:t>
                        </w:r>
                        <w:r>
                          <w:rPr>
                            <w:noProof/>
                          </w:rPr>
                          <w:t>3</w:t>
                        </w:r>
                      </w:fldSimple>
                      <w:r>
                        <w:t>.</w:t>
                      </w:r>
                      <w:fldSimple w:instr=" SEQ Figure \* ARABIC \s 1 ">
                        <w:r>
                          <w:rPr>
                            <w:noProof/>
                          </w:rPr>
                          <w:t>34</w:t>
                        </w:r>
                      </w:fldSimple>
                      <w:r>
                        <w:t xml:space="preserve">: A view of the GUI for the alignment detection procedure.Figure </w:t>
                      </w:r>
                      <w:fldSimple w:instr=" STYLEREF 1 \s ">
                        <w:r>
                          <w:rPr>
                            <w:noProof/>
                            <w:cs/>
                          </w:rPr>
                          <w:t>‎</w:t>
                        </w:r>
                        <w:r>
                          <w:rPr>
                            <w:noProof/>
                          </w:rPr>
                          <w:t>3</w:t>
                        </w:r>
                      </w:fldSimple>
                      <w:r>
                        <w:t>.</w:t>
                      </w:r>
                      <w:fldSimple w:instr=" SEQ Figure \* ARABIC \s 1 ">
                        <w:r>
                          <w:rPr>
                            <w:noProof/>
                          </w:rPr>
                          <w:t>35</w:t>
                        </w:r>
                      </w:fldSimple>
                      <w:r>
                        <w:t>:</w:t>
                      </w:r>
                      <w:r w:rsidRPr="00810627">
                        <w:t xml:space="preserve"> </w:t>
                      </w:r>
                      <w:r>
                        <w:t>The process flowchart of the implemented algorithm in GUI</w:t>
                      </w:r>
                      <w:r w:rsidRPr="009C3D05">
                        <w:t>Import</w:t>
                      </w:r>
                      <w:r>
                        <w:t>ing image/ Triggering capture device</w:t>
                      </w:r>
                      <w:bookmarkEnd w:id="240"/>
                    </w:p>
                    <w:p w:rsidR="00C22965" w:rsidRDefault="00C22965"/>
                    <w:p w:rsidR="00C22965" w:rsidRPr="009C3D05" w:rsidRDefault="00C22965" w:rsidP="00584880">
                      <w:pPr>
                        <w:jc w:val="center"/>
                      </w:pPr>
                      <w:bookmarkStart w:id="241" w:name="_Toc525405116"/>
                      <w:r>
                        <w:t xml:space="preserve">Figure </w:t>
                      </w:r>
                      <w:fldSimple w:instr=" STYLEREF 1 \s ">
                        <w:r>
                          <w:rPr>
                            <w:noProof/>
                            <w:cs/>
                          </w:rPr>
                          <w:t>‎</w:t>
                        </w:r>
                        <w:r>
                          <w:rPr>
                            <w:noProof/>
                          </w:rPr>
                          <w:t>3</w:t>
                        </w:r>
                      </w:fldSimple>
                      <w:r>
                        <w:t>.</w:t>
                      </w:r>
                      <w:fldSimple w:instr=" SEQ Figure \* ARABIC \s 1 ">
                        <w:r>
                          <w:rPr>
                            <w:noProof/>
                          </w:rPr>
                          <w:t>36</w:t>
                        </w:r>
                      </w:fldSimple>
                      <w:r>
                        <w:t>:</w:t>
                      </w:r>
                      <w:r w:rsidRPr="00810627">
                        <w:t xml:space="preserve"> </w:t>
                      </w:r>
                      <w:r>
                        <w:t>The process flowchart of the implemented algorithm in GUI.</w:t>
                      </w:r>
                      <w:r w:rsidRPr="009C3D05">
                        <w:t>Import</w:t>
                      </w:r>
                      <w:r>
                        <w:t>ing image/ Triggering capture device</w:t>
                      </w:r>
                      <w:bookmarkEnd w:id="241"/>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0672" behindDoc="0" locked="0" layoutInCell="1" allowOverlap="1" wp14:anchorId="5B97E667" wp14:editId="6D6ED5E8">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4398A6" id="Straight Arrow Connector 1073741903" o:spid="_x0000_s1026" type="#_x0000_t32" style="position:absolute;margin-left:105pt;margin-top:22.4pt;width:0;height:20.25pt;z-index:251740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810627" w:rsidP="00D31B09">
      <w:r>
        <w:rPr>
          <w:noProof/>
        </w:rPr>
        <mc:AlternateContent>
          <mc:Choice Requires="wps">
            <w:drawing>
              <wp:anchor distT="0" distB="0" distL="114300" distR="114300" simplePos="0" relativeHeight="251808256" behindDoc="0" locked="0" layoutInCell="1" allowOverlap="1" wp14:anchorId="501112FA" wp14:editId="3A11D7AA">
                <wp:simplePos x="0" y="0"/>
                <wp:positionH relativeFrom="column">
                  <wp:posOffset>1076872</wp:posOffset>
                </wp:positionH>
                <wp:positionV relativeFrom="paragraph">
                  <wp:posOffset>260755</wp:posOffset>
                </wp:positionV>
                <wp:extent cx="0" cy="316271"/>
                <wp:effectExtent l="0" t="0" r="0" b="0"/>
                <wp:wrapNone/>
                <wp:docPr id="1073741873" name="Straight Arrow Connector 1073741873"/>
                <wp:cNvGraphicFramePr/>
                <a:graphic xmlns:a="http://schemas.openxmlformats.org/drawingml/2006/main">
                  <a:graphicData uri="http://schemas.microsoft.com/office/word/2010/wordprocessingShape">
                    <wps:wsp>
                      <wps:cNvCnPr/>
                      <wps:spPr>
                        <a:xfrm>
                          <a:off x="0" y="0"/>
                          <a:ext cx="0" cy="316271"/>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CFAE91" id="Straight Arrow Connector 1073741873" o:spid="_x0000_s1026" type="#_x0000_t32" style="position:absolute;margin-left:84.8pt;margin-top:20.55pt;width:0;height:24.9pt;z-index:251808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" filled="t" fillcolor="#538135 [2409]" strokecolor="#5b9bd5 [3204]" strokeweight=".5pt">
                <v:stroke endarrow="block" joinstyle="miter"/>
              </v:shape>
            </w:pict>
          </mc:Fallback>
        </mc:AlternateContent>
      </w:r>
    </w:p>
    <w:p w:rsidR="00374617" w:rsidRDefault="00374617" w:rsidP="00D31B09"/>
    <w:p w:rsidR="00374617" w:rsidRDefault="00374617" w:rsidP="00D31B09"/>
    <w:p w:rsidR="00374617" w:rsidRDefault="00355959" w:rsidP="00D31B09">
      <w:r>
        <w:rPr>
          <w:noProof/>
        </w:rPr>
        <mc:AlternateContent>
          <mc:Choice Requires="wps">
            <w:drawing>
              <wp:anchor distT="0" distB="0" distL="114300" distR="114300" simplePos="0" relativeHeight="251810304" behindDoc="0" locked="0" layoutInCell="1" allowOverlap="1" wp14:anchorId="598B5C3D" wp14:editId="525E74F0">
                <wp:simplePos x="0" y="0"/>
                <wp:positionH relativeFrom="column">
                  <wp:posOffset>512618</wp:posOffset>
                </wp:positionH>
                <wp:positionV relativeFrom="paragraph">
                  <wp:posOffset>240261</wp:posOffset>
                </wp:positionV>
                <wp:extent cx="4781550" cy="464127"/>
                <wp:effectExtent l="0" t="0" r="0" b="0"/>
                <wp:wrapNone/>
                <wp:docPr id="1073741886" name="Text Box 1073741886"/>
                <wp:cNvGraphicFramePr/>
                <a:graphic xmlns:a="http://schemas.openxmlformats.org/drawingml/2006/main">
                  <a:graphicData uri="http://schemas.microsoft.com/office/word/2010/wordprocessingShape">
                    <wps:wsp>
                      <wps:cNvSpPr txBox="1"/>
                      <wps:spPr>
                        <a:xfrm>
                          <a:off x="0" y="0"/>
                          <a:ext cx="4781550" cy="464127"/>
                        </a:xfrm>
                        <a:prstGeom prst="rect">
                          <a:avLst/>
                        </a:prstGeom>
                        <a:solidFill>
                          <a:prstClr val="white"/>
                        </a:solidFill>
                        <a:ln>
                          <a:noFill/>
                        </a:ln>
                      </wps:spPr>
                      <wps:txbx>
                        <w:txbxContent>
                          <w:p w:rsidR="00C22965" w:rsidRPr="006A5663" w:rsidRDefault="00C22965" w:rsidP="00251888">
                            <w:pPr>
                              <w:pStyle w:val="Caption"/>
                            </w:pPr>
                            <w:bookmarkStart w:id="242" w:name="_Toc525405117"/>
                            <w:bookmarkStart w:id="243" w:name="_Toc5237353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7</w:t>
                            </w:r>
                            <w:r>
                              <w:fldChar w:fldCharType="end"/>
                            </w:r>
                            <w:r>
                              <w:t>:</w:t>
                            </w:r>
                            <w:r w:rsidRPr="00810627">
                              <w:t xml:space="preserve"> </w:t>
                            </w:r>
                            <w:r>
                              <w:t>The process flowchart of the implemented algorithm in GUI.</w:t>
                            </w:r>
                            <w:bookmarkEnd w:id="242"/>
                          </w:p>
                          <w:bookmarkEnd w:id="243"/>
                          <w:p w:rsidR="00C22965" w:rsidRPr="006A5663" w:rsidRDefault="00C22965"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8B5C3D" id="Text Box 1073741886" o:spid="_x0000_s1188" type="#_x0000_t202" style="position:absolute;left:0;text-align:left;margin-left:40.35pt;margin-top:18.9pt;width:376.5pt;height:36.55pt;z-index:251810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" stroked="f">
                <v:textbox inset="0,0,0,0">
                  <w:txbxContent>
                    <w:p w:rsidR="00C22965" w:rsidRPr="006A5663" w:rsidRDefault="00C22965" w:rsidP="00251888">
                      <w:pPr>
                        <w:pStyle w:val="Caption"/>
                      </w:pPr>
                      <w:bookmarkStart w:id="244" w:name="_Toc525405117"/>
                      <w:bookmarkStart w:id="245" w:name="_Toc5237353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7</w:t>
                      </w:r>
                      <w:r>
                        <w:fldChar w:fldCharType="end"/>
                      </w:r>
                      <w:r>
                        <w:t>:</w:t>
                      </w:r>
                      <w:r w:rsidRPr="00810627">
                        <w:t xml:space="preserve"> </w:t>
                      </w:r>
                      <w:r>
                        <w:t>The process flowchart of the implemented algorithm in GUI.</w:t>
                      </w:r>
                      <w:bookmarkEnd w:id="244"/>
                    </w:p>
                    <w:bookmarkEnd w:id="245"/>
                    <w:p w:rsidR="00C22965" w:rsidRPr="006A5663" w:rsidRDefault="00C22965" w:rsidP="00251888">
                      <w:pPr>
                        <w:pStyle w:val="Caption"/>
                      </w:pPr>
                    </w:p>
                  </w:txbxContent>
                </v:textbox>
              </v:shape>
            </w:pict>
          </mc:Fallback>
        </mc:AlternateContent>
      </w:r>
    </w:p>
    <w:p w:rsidR="00374617" w:rsidRDefault="00374617" w:rsidP="00D31B09"/>
    <w:p w:rsidR="00374617" w:rsidRDefault="00374617" w:rsidP="00D31B09"/>
    <w:p w:rsidR="00374617" w:rsidRDefault="00374617" w:rsidP="001358BF">
      <w:r>
        <w:t xml:space="preserve">The first two steps are importing the image to the workspace and entering the required parameters for the processing steps. The segmentation, pre-processing, center detection and the calibration steps includes both automatic and manual options that user can select one of them to process the image. </w:t>
      </w:r>
      <w:r w:rsidR="001358BF">
        <w:t>The</w:t>
      </w:r>
      <w:r>
        <w:t xml:space="preserve"> description of the buttons and panels</w:t>
      </w:r>
      <w:r w:rsidR="001358BF">
        <w:t xml:space="preserve"> used in designing of the GUI will be discussed in this section</w:t>
      </w:r>
      <w:r>
        <w:t>.</w:t>
      </w:r>
    </w:p>
    <w:p w:rsidR="00374617" w:rsidRPr="008F523E" w:rsidRDefault="009307D5" w:rsidP="008F523E">
      <w:pPr>
        <w:rPr>
          <w:rFonts w:cstheme="minorHAnsi"/>
        </w:rPr>
      </w:pPr>
      <w:r>
        <w:rPr>
          <w:noProof/>
        </w:rPr>
        <w:lastRenderedPageBreak/>
        <w:drawing>
          <wp:anchor distT="0" distB="0" distL="114300" distR="114300" simplePos="0" relativeHeight="251742720" behindDoc="0" locked="0" layoutInCell="1" allowOverlap="1" wp14:anchorId="0CB900CB" wp14:editId="30602AE9">
            <wp:simplePos x="0" y="0"/>
            <wp:positionH relativeFrom="margin">
              <wp:posOffset>-1045845</wp:posOffset>
            </wp:positionH>
            <wp:positionV relativeFrom="paragraph">
              <wp:posOffset>1871345</wp:posOffset>
            </wp:positionV>
            <wp:extent cx="7626350" cy="3883660"/>
            <wp:effectExtent l="4445"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extLst>
                        <a:ext uri="{28A0092B-C50C-407E-A947-70E740481C1C}">
                          <a14:useLocalDpi xmlns:a14="http://schemas.microsoft.com/office/drawing/2010/main" val="0"/>
                        </a:ext>
                      </a:extLst>
                    </a:blip>
                    <a:srcRect l="3570" t="4700" r="2947" b="13235"/>
                    <a:stretch/>
                  </pic:blipFill>
                  <pic:spPr bwMode="auto">
                    <a:xfrm rot="16200000">
                      <a:off x="0" y="0"/>
                      <a:ext cx="7626350" cy="3883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352" behindDoc="0" locked="0" layoutInCell="1" allowOverlap="1" wp14:anchorId="745B0B33" wp14:editId="63C9AC92">
                <wp:simplePos x="0" y="0"/>
                <wp:positionH relativeFrom="margin">
                  <wp:posOffset>353060</wp:posOffset>
                </wp:positionH>
                <wp:positionV relativeFrom="paragraph">
                  <wp:posOffset>7649152</wp:posOffset>
                </wp:positionV>
                <wp:extent cx="4552950" cy="567690"/>
                <wp:effectExtent l="0" t="0" r="0" b="3810"/>
                <wp:wrapTopAndBottom/>
                <wp:docPr id="64" name="Text Box 64"/>
                <wp:cNvGraphicFramePr/>
                <a:graphic xmlns:a="http://schemas.openxmlformats.org/drawingml/2006/main">
                  <a:graphicData uri="http://schemas.microsoft.com/office/word/2010/wordprocessingShape">
                    <wps:wsp>
                      <wps:cNvSpPr txBox="1"/>
                      <wps:spPr>
                        <a:xfrm>
                          <a:off x="0" y="0"/>
                          <a:ext cx="4552950" cy="567690"/>
                        </a:xfrm>
                        <a:prstGeom prst="rect">
                          <a:avLst/>
                        </a:prstGeom>
                        <a:solidFill>
                          <a:prstClr val="white"/>
                        </a:solidFill>
                        <a:ln>
                          <a:noFill/>
                        </a:ln>
                      </wps:spPr>
                      <wps:txbx>
                        <w:txbxContent>
                          <w:p w:rsidR="00C22965" w:rsidRPr="004951DD" w:rsidRDefault="00C22965" w:rsidP="00251888">
                            <w:pPr>
                              <w:pStyle w:val="Caption"/>
                            </w:pPr>
                            <w:bookmarkStart w:id="246" w:name="_Toc525405118"/>
                            <w:bookmarkStart w:id="247" w:name="_Toc5237353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8</w:t>
                            </w:r>
                            <w:r>
                              <w:fldChar w:fldCharType="end"/>
                            </w:r>
                            <w:r>
                              <w:t>: A view of the GUI for the alignment detection procedure.</w:t>
                            </w:r>
                            <w:bookmarkEnd w:id="246"/>
                          </w:p>
                          <w:p w:rsidR="00C22965" w:rsidRDefault="00C22965"/>
                          <w:bookmarkEnd w:id="247"/>
                          <w:p w:rsidR="00C22965" w:rsidRPr="004951DD" w:rsidRDefault="00C22965"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5B0B33" id="Text Box 64" o:spid="_x0000_s1189" type="#_x0000_t202" style="position:absolute;left:0;text-align:left;margin-left:27.8pt;margin-top:602.3pt;width:358.5pt;height:44.7pt;z-index:251812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bidNAIAAGsEAAAOAAAAZHJzL2Uyb0RvYy54bWysVFFv2yAQfp+0/4B4X5xETb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" stroked="f">
                <v:textbox inset="0,0,0,0">
                  <w:txbxContent>
                    <w:p w:rsidR="00C22965" w:rsidRPr="004951DD" w:rsidRDefault="00C22965" w:rsidP="00251888">
                      <w:pPr>
                        <w:pStyle w:val="Caption"/>
                      </w:pPr>
                      <w:bookmarkStart w:id="248" w:name="_Toc525405118"/>
                      <w:bookmarkStart w:id="249" w:name="_Toc5237353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8</w:t>
                      </w:r>
                      <w:r>
                        <w:fldChar w:fldCharType="end"/>
                      </w:r>
                      <w:r>
                        <w:t>: A view of the GUI for the alignment detection procedure.</w:t>
                      </w:r>
                      <w:bookmarkEnd w:id="248"/>
                    </w:p>
                    <w:p w:rsidR="00C22965" w:rsidRDefault="00C22965"/>
                    <w:bookmarkEnd w:id="249"/>
                    <w:p w:rsidR="00C22965" w:rsidRPr="004951DD" w:rsidRDefault="00C22965" w:rsidP="00251888">
                      <w:pPr>
                        <w:pStyle w:val="Caption"/>
                      </w:pPr>
                    </w:p>
                  </w:txbxContent>
                </v:textbox>
                <w10:wrap type="topAndBottom" anchorx="margin"/>
              </v:shape>
            </w:pict>
          </mc:Fallback>
        </mc:AlternateContent>
      </w:r>
    </w:p>
    <w:p w:rsidR="00374617" w:rsidRDefault="00374617" w:rsidP="00D31B09">
      <w:pPr>
        <w:pStyle w:val="ListParagraph"/>
        <w:numPr>
          <w:ilvl w:val="0"/>
          <w:numId w:val="3"/>
        </w:numPr>
      </w:pPr>
      <w:r>
        <w:rPr>
          <w:i/>
        </w:rPr>
        <w:lastRenderedPageBreak/>
        <w:t xml:space="preserve">Import image </w:t>
      </w:r>
      <w:r>
        <w:t>panel. It includes a popupmenu button for either selecting the path of the saved image or triggering a capture device or a camera for acquiring an image</w:t>
      </w:r>
      <w:r w:rsidR="00B244CA">
        <w:t xml:space="preserve"> from the MRI monitor</w:t>
      </w:r>
      <w:r>
        <w:t xml:space="preserve"> in a real-time workflow.  </w:t>
      </w:r>
    </w:p>
    <w:p w:rsidR="00374617" w:rsidRDefault="00860C71" w:rsidP="00D31B09">
      <w:pPr>
        <w:pStyle w:val="ListParagraph"/>
        <w:rPr>
          <w:rFonts w:cstheme="minorHAnsi"/>
        </w:rPr>
      </w:pPr>
      <w:r>
        <w:rPr>
          <w:noProof/>
        </w:rPr>
        <w:drawing>
          <wp:anchor distT="0" distB="0" distL="114300" distR="114300" simplePos="0" relativeHeight="251747840" behindDoc="0" locked="0" layoutInCell="1" allowOverlap="1" wp14:anchorId="4AEE3F6B" wp14:editId="3103D8AB">
            <wp:simplePos x="0" y="0"/>
            <wp:positionH relativeFrom="column">
              <wp:posOffset>243196</wp:posOffset>
            </wp:positionH>
            <wp:positionV relativeFrom="paragraph">
              <wp:posOffset>247470</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p>
    <w:p w:rsidR="00374617" w:rsidRPr="006E7D6D" w:rsidRDefault="00374617" w:rsidP="00D31B09">
      <w:pPr>
        <w:pStyle w:val="ListParagraph"/>
        <w:rPr>
          <w:rFonts w:cstheme="minorHAnsi"/>
        </w:rPr>
      </w:pPr>
      <w:r>
        <w:rPr>
          <w:noProof/>
        </w:rPr>
        <w:drawing>
          <wp:anchor distT="0" distB="0" distL="114300" distR="114300" simplePos="0" relativeHeight="251743744" behindDoc="0" locked="0" layoutInCell="1" allowOverlap="1" wp14:anchorId="7B9BE811" wp14:editId="2722CD1D">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6E7D6D" w:rsidRDefault="00374617" w:rsidP="00D31B09"/>
    <w:p w:rsidR="00374617" w:rsidRPr="006B0A72" w:rsidRDefault="00374617" w:rsidP="004F07D6">
      <w:pPr>
        <w:pStyle w:val="ListParagraph"/>
        <w:numPr>
          <w:ilvl w:val="0"/>
          <w:numId w:val="3"/>
        </w:numPr>
      </w:pPr>
      <w:r>
        <w:rPr>
          <w:noProof/>
        </w:rPr>
        <w:drawing>
          <wp:anchor distT="0" distB="0" distL="114300" distR="114300" simplePos="0" relativeHeight="251744768" behindDoc="0" locked="0" layoutInCell="1" allowOverlap="1" wp14:anchorId="7D238B9A" wp14:editId="57AF8A61">
            <wp:simplePos x="0" y="0"/>
            <wp:positionH relativeFrom="column">
              <wp:posOffset>213995</wp:posOffset>
            </wp:positionH>
            <wp:positionV relativeFrom="paragraph">
              <wp:posOffset>1276985</wp:posOffset>
            </wp:positionV>
            <wp:extent cx="2293342" cy="1371600"/>
            <wp:effectExtent l="0" t="0" r="0" b="0"/>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3778" t="20917" r="79950" b="61783"/>
                    <a:stretch/>
                  </pic:blipFill>
                  <pic:spPr bwMode="auto">
                    <a:xfrm>
                      <a:off x="0" y="0"/>
                      <a:ext cx="2293342" cy="1371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t xml:space="preserve">Z-frame segmentation </w:t>
      </w:r>
      <w:r>
        <w:t>panel: In the segmentation step, the user has two options to extract the Z-</w:t>
      </w:r>
      <w:r w:rsidR="004539C0">
        <w:t xml:space="preserve">frame </w:t>
      </w:r>
      <w:r>
        <w:t xml:space="preserve">marker from the captured MRI image. The manual button implements the cropping method and automatic one applies the neural network </w:t>
      </w:r>
      <w:r w:rsidR="004F07D6">
        <w:t>process disscussed in section 3.1</w:t>
      </w:r>
      <w:r>
        <w:t>.</w:t>
      </w:r>
    </w:p>
    <w:p w:rsidR="00374617" w:rsidRPr="006B0A72" w:rsidRDefault="00374617" w:rsidP="00D31B09"/>
    <w:p w:rsidR="00374617" w:rsidRDefault="00374617" w:rsidP="00860C71">
      <w:pPr>
        <w:pStyle w:val="ListParagraph"/>
        <w:numPr>
          <w:ilvl w:val="0"/>
          <w:numId w:val="3"/>
        </w:numPr>
      </w:pPr>
      <w:r w:rsidRPr="002163F0">
        <w:rPr>
          <w:i/>
        </w:rPr>
        <w:lastRenderedPageBreak/>
        <w:t xml:space="preserve">Image pre-processing </w:t>
      </w:r>
      <w:r w:rsidRPr="002163F0">
        <w:t>panel: In the automatic part of the image pre-processing stage, the Gaussian filter, contrast enhancement and binarization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binarization and thresholding methods, which threshold of each of these</w:t>
      </w:r>
      <w:r w:rsidR="00A516B9">
        <w:t xml:space="preserve"> steps can be controlled using</w:t>
      </w:r>
      <w:r w:rsidRPr="002163F0">
        <w:t xml:space="preserve"> slider</w:t>
      </w:r>
      <w:r w:rsidR="00A516B9">
        <w:t>s</w:t>
      </w:r>
      <w:r w:rsidRPr="002163F0">
        <w:t xml:space="preserve">. Moreover, there are two buttons for black and white pen in the manual section which </w:t>
      </w:r>
      <w:r>
        <w:t>the thickness of the tip of the pen can be controlled using a slider</w:t>
      </w:r>
      <w:r w:rsidR="00E92861">
        <w:t xml:space="preserve"> (Figure 3.</w:t>
      </w:r>
      <w:r w:rsidR="00860C71">
        <w:t>33</w:t>
      </w:r>
      <w:r w:rsidR="00E92861">
        <w:t>)</w:t>
      </w:r>
      <w:r>
        <w:t>. The black pen can be used for removing the object</w:t>
      </w:r>
      <w:r w:rsidR="00A516B9">
        <w:t>s</w:t>
      </w:r>
      <w:r>
        <w:t xml:space="preserve"> that do not belong to the 7 fiducial markers such as center pointing triangles, and Z-axis indication triangle. The white pen can be applied to add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p>
    <w:p w:rsidR="00374617" w:rsidRPr="00FB0F12" w:rsidRDefault="00FB0F12" w:rsidP="00FB0F12">
      <w:pPr>
        <w:rPr>
          <w:rFonts w:cstheme="minorHAnsi"/>
        </w:rPr>
      </w:pPr>
      <w:r>
        <w:rPr>
          <w:noProof/>
        </w:rPr>
        <mc:AlternateContent>
          <mc:Choice Requires="wps">
            <w:drawing>
              <wp:anchor distT="0" distB="0" distL="114300" distR="114300" simplePos="0" relativeHeight="251814400" behindDoc="0" locked="0" layoutInCell="1" allowOverlap="1" wp14:anchorId="045C99C3" wp14:editId="6F837E3E">
                <wp:simplePos x="0" y="0"/>
                <wp:positionH relativeFrom="column">
                  <wp:posOffset>1336387</wp:posOffset>
                </wp:positionH>
                <wp:positionV relativeFrom="paragraph">
                  <wp:posOffset>3993630</wp:posOffset>
                </wp:positionV>
                <wp:extent cx="2980690" cy="768350"/>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2980690" cy="768350"/>
                        </a:xfrm>
                        <a:prstGeom prst="rect">
                          <a:avLst/>
                        </a:prstGeom>
                        <a:solidFill>
                          <a:prstClr val="white"/>
                        </a:solidFill>
                        <a:ln>
                          <a:noFill/>
                        </a:ln>
                      </wps:spPr>
                      <wps:txbx>
                        <w:txbxContent>
                          <w:p w:rsidR="00C22965" w:rsidRPr="00C455FA" w:rsidRDefault="00C22965" w:rsidP="00251888">
                            <w:pPr>
                              <w:pStyle w:val="Caption"/>
                            </w:pPr>
                            <w:bookmarkStart w:id="250" w:name="_Toc525405119"/>
                            <w:bookmarkStart w:id="251" w:name="_Toc5237353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9</w:t>
                            </w:r>
                            <w:r>
                              <w:fldChar w:fldCharType="end"/>
                            </w:r>
                            <w:r>
                              <w:t>: Visuallization of the the thickness of the black and white pens.</w:t>
                            </w:r>
                            <w:bookmarkEnd w:id="250"/>
                          </w:p>
                          <w:p w:rsidR="00C22965" w:rsidRDefault="00C22965"/>
                          <w:bookmarkEnd w:id="251"/>
                          <w:p w:rsidR="00C22965" w:rsidRPr="00C455FA" w:rsidRDefault="00C22965"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5C99C3" id="Text Box 65" o:spid="_x0000_s1190" type="#_x0000_t202" style="position:absolute;left:0;text-align:left;margin-left:105.25pt;margin-top:314.45pt;width:234.7pt;height:60.5pt;z-index:2518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" stroked="f">
                <v:textbox inset="0,0,0,0">
                  <w:txbxContent>
                    <w:p w:rsidR="00C22965" w:rsidRPr="00C455FA" w:rsidRDefault="00C22965" w:rsidP="00251888">
                      <w:pPr>
                        <w:pStyle w:val="Caption"/>
                      </w:pPr>
                      <w:bookmarkStart w:id="252" w:name="_Toc525405119"/>
                      <w:bookmarkStart w:id="253" w:name="_Toc5237353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9</w:t>
                      </w:r>
                      <w:r>
                        <w:fldChar w:fldCharType="end"/>
                      </w:r>
                      <w:r>
                        <w:t>: Visuallization of the the thickness of the black and white pens.</w:t>
                      </w:r>
                      <w:bookmarkEnd w:id="252"/>
                    </w:p>
                    <w:p w:rsidR="00C22965" w:rsidRDefault="00C22965"/>
                    <w:bookmarkEnd w:id="253"/>
                    <w:p w:rsidR="00C22965" w:rsidRPr="00C455FA" w:rsidRDefault="00C22965" w:rsidP="00251888">
                      <w:pPr>
                        <w:pStyle w:val="Caption"/>
                      </w:pPr>
                    </w:p>
                  </w:txbxContent>
                </v:textbox>
                <w10:wrap type="topAndBottom"/>
              </v:shape>
            </w:pict>
          </mc:Fallback>
        </mc:AlternateContent>
      </w:r>
      <w:r>
        <w:rPr>
          <w:noProof/>
        </w:rPr>
        <w:drawing>
          <wp:anchor distT="0" distB="0" distL="114300" distR="114300" simplePos="0" relativeHeight="251746816" behindDoc="0" locked="0" layoutInCell="1" allowOverlap="1" wp14:anchorId="228EF767" wp14:editId="61B5ED07">
            <wp:simplePos x="0" y="0"/>
            <wp:positionH relativeFrom="margin">
              <wp:posOffset>1637030</wp:posOffset>
            </wp:positionH>
            <wp:positionV relativeFrom="paragraph">
              <wp:posOffset>1690543</wp:posOffset>
            </wp:positionV>
            <wp:extent cx="2346292" cy="2286000"/>
            <wp:effectExtent l="0" t="0" r="0" b="0"/>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7349" t="40492" r="68092" b="16946"/>
                    <a:stretch/>
                  </pic:blipFill>
                  <pic:spPr bwMode="auto">
                    <a:xfrm>
                      <a:off x="0" y="0"/>
                      <a:ext cx="2346292" cy="228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Pr>
          <w:noProof/>
        </w:rPr>
        <w:drawing>
          <wp:anchor distT="0" distB="0" distL="114300" distR="114300" simplePos="0" relativeHeight="251745792" behindDoc="0" locked="0" layoutInCell="1" allowOverlap="1" wp14:anchorId="1B5311BE" wp14:editId="5CDC6496">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7359E0">
      <w:pPr>
        <w:pStyle w:val="ListParagraph"/>
        <w:numPr>
          <w:ilvl w:val="0"/>
          <w:numId w:val="3"/>
        </w:numPr>
      </w:pPr>
      <w:r>
        <w:rPr>
          <w:i/>
          <w:iCs/>
        </w:rPr>
        <w:lastRenderedPageBreak/>
        <w:t xml:space="preserve">Center detection </w:t>
      </w:r>
      <w:r>
        <w:t>panel: In this step, the cent</w:t>
      </w:r>
      <w:r w:rsidR="00381DA9">
        <w:t xml:space="preserve">er detection algorithm </w:t>
      </w:r>
      <w:r>
        <w:t>discussed in section</w:t>
      </w:r>
      <w:r w:rsidR="00381DA9">
        <w:t xml:space="preserve"> 3.2</w:t>
      </w:r>
      <w:r w:rsidR="00992301">
        <w:t>,</w:t>
      </w:r>
      <w:r>
        <w:t xml:space="preserve"> is applied to the</w:t>
      </w:r>
      <w:r w:rsidRPr="00AF441B">
        <w:t xml:space="preserve"> binarized imag</w:t>
      </w:r>
      <w:r>
        <w:t>e produced in 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 the centro</w:t>
      </w:r>
      <w:r w:rsidR="007359E0">
        <w:t>id is located</w:t>
      </w:r>
      <w:r>
        <w:t xml:space="preserve"> in the center of each fiducial markers. Therefore, user can drag and drop the detected centroids to the right position.</w:t>
      </w:r>
    </w:p>
    <w:p w:rsidR="00374617" w:rsidRPr="00E61315" w:rsidRDefault="00374617" w:rsidP="00D31B09">
      <w:pPr>
        <w:pStyle w:val="ListParagraph"/>
        <w:rPr>
          <w:rFonts w:cstheme="minorHAnsi"/>
        </w:rPr>
      </w:pPr>
      <w:r>
        <w:rPr>
          <w:noProof/>
        </w:rPr>
        <w:drawing>
          <wp:anchor distT="0" distB="0" distL="114300" distR="114300" simplePos="0" relativeHeight="251748864" behindDoc="0" locked="0" layoutInCell="1" allowOverlap="1" wp14:anchorId="0E0BC209" wp14:editId="741F8A30">
            <wp:simplePos x="0" y="0"/>
            <wp:positionH relativeFrom="column">
              <wp:posOffset>276225</wp:posOffset>
            </wp:positionH>
            <wp:positionV relativeFrom="paragraph">
              <wp:posOffset>352425</wp:posOffset>
            </wp:positionV>
            <wp:extent cx="1874520" cy="1687916"/>
            <wp:effectExtent l="0" t="0" r="0" b="762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73005" t="21053" r="16199" b="61657"/>
                    <a:stretch/>
                  </pic:blipFill>
                  <pic:spPr bwMode="auto">
                    <a:xfrm>
                      <a:off x="0" y="0"/>
                      <a:ext cx="1874520" cy="16879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2B7576" w:rsidRDefault="00374617" w:rsidP="00D31B09"/>
    <w:p w:rsidR="00374617" w:rsidRPr="00AF441B" w:rsidRDefault="00374617" w:rsidP="00D31B09">
      <w:pPr>
        <w:pStyle w:val="ListParagraph"/>
      </w:pPr>
    </w:p>
    <w:p w:rsidR="00374617" w:rsidRDefault="00F628DF" w:rsidP="00F90C46">
      <w:pPr>
        <w:pStyle w:val="ListParagraph"/>
        <w:numPr>
          <w:ilvl w:val="0"/>
          <w:numId w:val="3"/>
        </w:numPr>
      </w:pPr>
      <w:r>
        <w:rPr>
          <w:noProof/>
        </w:rPr>
        <w:drawing>
          <wp:anchor distT="0" distB="0" distL="114300" distR="114300" simplePos="0" relativeHeight="251749888" behindDoc="0" locked="0" layoutInCell="1" allowOverlap="1" wp14:anchorId="7905591B" wp14:editId="5D3862CF">
            <wp:simplePos x="0" y="0"/>
            <wp:positionH relativeFrom="margin">
              <wp:posOffset>276225</wp:posOffset>
            </wp:positionH>
            <wp:positionV relativeFrom="paragraph">
              <wp:posOffset>849630</wp:posOffset>
            </wp:positionV>
            <wp:extent cx="1874520" cy="1842233"/>
            <wp:effectExtent l="0" t="0" r="0" b="5715"/>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86160" t="21252" r="3927" b="61420"/>
                    <a:stretch/>
                  </pic:blipFill>
                  <pic:spPr bwMode="auto">
                    <a:xfrm>
                      <a:off x="0" y="0"/>
                      <a:ext cx="1874520" cy="18422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sidRPr="0037010D">
        <w:rPr>
          <w:i/>
          <w:iCs/>
        </w:rPr>
        <w:t xml:space="preserve">Calibration </w:t>
      </w:r>
      <w:r w:rsidR="00374617" w:rsidRPr="0037010D">
        <w:t xml:space="preserve">panel: It implements the procedure explained in </w:t>
      </w:r>
      <w:r w:rsidR="007359E0">
        <w:t>section 3.1.</w:t>
      </w:r>
      <w:r w:rsidR="00374617" w:rsidRPr="0037010D">
        <w:t xml:space="preserve"> </w:t>
      </w:r>
      <w:r w:rsidR="00205402">
        <w:t>T</w:t>
      </w:r>
      <w:r w:rsidR="008B3ABC">
        <w:t>he manual button enable</w:t>
      </w:r>
      <w:r w:rsidR="001F1C3D">
        <w:t>s</w:t>
      </w:r>
      <w:r w:rsidR="008B3ABC">
        <w:t xml:space="preserve"> the user to </w:t>
      </w:r>
      <w:r w:rsidR="001F1C3D">
        <w:t>se</w:t>
      </w:r>
      <w:r>
        <w:t>lect the center of the marker for the transformation process.</w:t>
      </w:r>
    </w:p>
    <w:p w:rsidR="00374617" w:rsidRDefault="00374617" w:rsidP="00D31B09"/>
    <w:p w:rsidR="00374617" w:rsidRPr="0037010D" w:rsidRDefault="00374617" w:rsidP="00D31B09"/>
    <w:p w:rsidR="00374617" w:rsidRDefault="00374617" w:rsidP="00B36158">
      <w:pPr>
        <w:pStyle w:val="ListParagraph"/>
        <w:numPr>
          <w:ilvl w:val="0"/>
          <w:numId w:val="3"/>
        </w:numPr>
      </w:pPr>
      <w:r>
        <w:rPr>
          <w:i/>
          <w:iCs/>
        </w:rPr>
        <w:lastRenderedPageBreak/>
        <w:t xml:space="preserve">Alignment detection </w:t>
      </w:r>
      <w:r>
        <w:t>panel: in this step, alignment</w:t>
      </w:r>
      <w:r w:rsidR="007F0C3F">
        <w:t xml:space="preserve"> and angle of the Z-frame</w:t>
      </w:r>
      <w:r>
        <w:t xml:space="preserve"> is calculated based on the mathematical formulation discussed in section </w:t>
      </w:r>
      <w:r w:rsidR="007F0C3F">
        <w:t>3.1</w:t>
      </w:r>
      <w:r w:rsidR="00B36158">
        <w:t>, and the</w:t>
      </w:r>
      <w:r>
        <w:t xml:space="preserve"> required rotation around x and y axis are displayed</w:t>
      </w:r>
      <w:r w:rsidR="00B36158">
        <w:t xml:space="preserve"> to the user</w:t>
      </w:r>
      <w:r>
        <w:t xml:space="preserve">.  </w:t>
      </w:r>
      <w:r w:rsidR="00C3068C">
        <w:t>Therefore, user has two possibilities to make the Z-frame parallel</w:t>
      </w:r>
      <w:r w:rsidR="00060C95">
        <w:t xml:space="preserve"> to the image plane: MRI slice correction; or Z-frame position correction. </w:t>
      </w:r>
    </w:p>
    <w:p w:rsidR="00374617" w:rsidRDefault="00374617" w:rsidP="00D31B09">
      <w:pPr>
        <w:pStyle w:val="ListParagraph"/>
        <w:rPr>
          <w:rFonts w:cstheme="minorHAnsi"/>
        </w:rPr>
      </w:pPr>
      <w:r>
        <w:rPr>
          <w:noProof/>
        </w:rPr>
        <w:drawing>
          <wp:anchor distT="0" distB="0" distL="114300" distR="114300" simplePos="0" relativeHeight="251750912" behindDoc="0" locked="0" layoutInCell="1" allowOverlap="1" wp14:anchorId="57337EBB" wp14:editId="6D91BC79">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1B4A">
        <w:rPr>
          <w:rFonts w:cstheme="minorHAnsi"/>
        </w:rPr>
        <w:t>d</w:t>
      </w:r>
      <w:r w:rsidR="00511B4A" w:rsidRPr="00511B4A">
        <w:rPr>
          <w:rFonts w:cstheme="minorHAnsi"/>
          <w:highlight w:val="yellow"/>
        </w:rPr>
        <w:t>iagram</w:t>
      </w:r>
    </w:p>
    <w:p w:rsidR="00374617" w:rsidRPr="0050363F" w:rsidRDefault="00374617" w:rsidP="00D31B09"/>
    <w:p w:rsidR="00DF06C2" w:rsidRPr="008F6F9E" w:rsidRDefault="00374617" w:rsidP="00D31B09">
      <w:pPr>
        <w:pStyle w:val="ListParagraph"/>
        <w:numPr>
          <w:ilvl w:val="0"/>
          <w:numId w:val="3"/>
        </w:numPr>
      </w:pPr>
      <w:r>
        <w:rPr>
          <w:i/>
          <w:iCs/>
        </w:rPr>
        <w:t xml:space="preserve">Robotic rotation adjustment </w:t>
      </w:r>
      <w:r>
        <w:t>panel: In this stage, the rotation angle calculated in the last step is transformed to the required rotation of the robotic or mechanical device to make the Z-marke</w:t>
      </w:r>
      <w:r w:rsidR="000151D8">
        <w:t>r parallel to the image plane. For the demonstration of the transforming the angles to the robotic controllers, the skara robot is de</w:t>
      </w:r>
      <w:r w:rsidR="004459B1">
        <w:t>veloped i</w:t>
      </w:r>
      <w:r w:rsidR="000151D8">
        <w:t>n Matlab.</w:t>
      </w:r>
    </w:p>
    <w:p w:rsidR="0037671A" w:rsidRPr="00BA3995" w:rsidRDefault="00A07947" w:rsidP="00D31B09">
      <w:r>
        <w:rPr>
          <w:noProof/>
        </w:rPr>
        <w:lastRenderedPageBreak/>
        <w:drawing>
          <wp:anchor distT="0" distB="0" distL="114300" distR="114300" simplePos="0" relativeHeight="251751936" behindDoc="0" locked="0" layoutInCell="1" allowOverlap="1" wp14:anchorId="0AF8676B" wp14:editId="76A43847">
            <wp:simplePos x="0" y="0"/>
            <wp:positionH relativeFrom="margin">
              <wp:align>center</wp:align>
            </wp:positionH>
            <wp:positionV relativeFrom="paragraph">
              <wp:posOffset>29622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21594E" w:rsidRPr="00F73679" w:rsidRDefault="0021594E" w:rsidP="00F73679">
      <w:pPr>
        <w:tabs>
          <w:tab w:val="left" w:pos="1590"/>
        </w:tabs>
        <w:sectPr w:rsidR="0021594E" w:rsidRPr="00F73679" w:rsidSect="00F54DF9">
          <w:pgSz w:w="11906" w:h="16838" w:code="9"/>
          <w:pgMar w:top="2160" w:right="1440" w:bottom="1440" w:left="1440" w:header="1152" w:footer="720" w:gutter="0"/>
          <w:cols w:space="720"/>
          <w:titlePg/>
          <w:docGrid w:linePitch="360"/>
        </w:sectPr>
      </w:pPr>
    </w:p>
    <w:p w:rsidR="00FC3773" w:rsidRDefault="006E261C" w:rsidP="0058451B">
      <w:pPr>
        <w:pStyle w:val="Heading1"/>
      </w:pPr>
      <w:bookmarkStart w:id="254" w:name="_Toc525387396"/>
      <w:r>
        <w:lastRenderedPageBreak/>
        <w:t>T</w:t>
      </w:r>
      <w:r w:rsidR="005F6528">
        <w:t>est</w:t>
      </w:r>
      <w:r>
        <w:t>ing</w:t>
      </w:r>
      <w:bookmarkEnd w:id="254"/>
    </w:p>
    <w:p w:rsidR="003114CC" w:rsidRDefault="001C70B5" w:rsidP="00886BE1">
      <w:pPr>
        <w:pStyle w:val="Heading2"/>
      </w:pPr>
      <w:bookmarkStart w:id="255" w:name="_Toc525387397"/>
      <w:r>
        <w:t>Z-frame marker positioning</w:t>
      </w:r>
      <w:r w:rsidR="00F976FE">
        <w:t xml:space="preserve"> using</w:t>
      </w:r>
      <w:r w:rsidR="00AE641D">
        <w:t xml:space="preserve"> a</w:t>
      </w:r>
      <w:r w:rsidR="00F976FE">
        <w:t xml:space="preserve"> </w:t>
      </w:r>
      <w:r w:rsidR="009E14E6">
        <w:t>MR-compatible rota</w:t>
      </w:r>
      <w:r w:rsidR="003114CC">
        <w:t>ry frame</w:t>
      </w:r>
      <w:bookmarkEnd w:id="255"/>
    </w:p>
    <w:p w:rsidR="00FA36DF" w:rsidRDefault="003114CC" w:rsidP="009E14E6">
      <w:r w:rsidRPr="00B527AF">
        <w:t>In order to determine</w:t>
      </w:r>
      <w:r w:rsidR="00A70236">
        <w:t xml:space="preserve"> the accuracy of</w:t>
      </w:r>
      <w:r w:rsidRPr="00B527AF">
        <w:t xml:space="preserve"> the </w:t>
      </w:r>
      <w:r w:rsidR="00A70236">
        <w:t xml:space="preserve">proposed </w:t>
      </w:r>
      <w:r w:rsidRPr="00B527AF">
        <w:t xml:space="preserve">registration </w:t>
      </w:r>
      <w:r w:rsidR="00A70236">
        <w:t>method</w:t>
      </w:r>
      <w:r w:rsidRPr="00B527AF">
        <w:t xml:space="preserve">, a </w:t>
      </w:r>
      <w:r>
        <w:t>rot</w:t>
      </w:r>
      <w:r w:rsidR="0091242F">
        <w:t xml:space="preserve">ary </w:t>
      </w:r>
      <w:r>
        <w:t>positioning</w:t>
      </w:r>
      <w:r w:rsidRPr="00B527AF">
        <w:t xml:space="preserve"> </w:t>
      </w:r>
      <w:r w:rsidR="009E14E6">
        <w:t>frame</w:t>
      </w:r>
      <w:r w:rsidRPr="00B527AF">
        <w:t xml:space="preserve"> </w:t>
      </w:r>
      <w:r>
        <w:t>using Lego</w:t>
      </w:r>
      <w:r w:rsidRPr="00B527AF">
        <w:t xml:space="preserve"> </w:t>
      </w:r>
      <w:r>
        <w:t>is built as it is shown in Figure</w:t>
      </w:r>
      <w:r w:rsidR="004027E1">
        <w:t xml:space="preserve"> 4.1 and 4.2</w:t>
      </w:r>
      <w:r w:rsidR="009F3FE0">
        <w:t>. The rota</w:t>
      </w:r>
      <w:r w:rsidR="009E14E6">
        <w:t>ry</w:t>
      </w:r>
      <w:r w:rsidR="009F3FE0">
        <w:t xml:space="preserve"> </w:t>
      </w:r>
      <w:r w:rsidR="00485AAE">
        <w:t>fram</w:t>
      </w:r>
      <w:r w:rsidR="009F3FE0">
        <w:t xml:space="preserve">e </w:t>
      </w:r>
      <w:r w:rsidR="00036BE3">
        <w:t xml:space="preserve">is </w:t>
      </w:r>
      <w:r w:rsidR="00497FC5">
        <w:t>applied</w:t>
      </w:r>
      <w:r w:rsidR="009F3FE0">
        <w:t xml:space="preserve"> to rotate the Z-frame</w:t>
      </w:r>
      <w:r w:rsidR="009C0017">
        <w:t xml:space="preserve"> marker</w:t>
      </w:r>
      <w:r w:rsidR="009F3FE0">
        <w:t xml:space="preserve"> around </w:t>
      </w:r>
      <w:r w:rsidR="00CC2543">
        <w:t xml:space="preserve">both </w:t>
      </w:r>
      <w:r w:rsidR="009F3FE0">
        <w:t>x</w:t>
      </w:r>
      <w:r w:rsidR="00FA36DF">
        <w:t>- and y-</w:t>
      </w:r>
      <w:r w:rsidR="009F3FE0">
        <w:t>axis</w:t>
      </w:r>
      <w:r w:rsidR="009C0017">
        <w:t xml:space="preserve"> with accuracy of 1 degree.</w:t>
      </w:r>
      <w:r w:rsidR="00497FC5">
        <w:t xml:space="preserve"> Several gears are used for each rotation</w:t>
      </w:r>
      <w:r w:rsidR="001E1483">
        <w:t xml:space="preserve"> axis to decrease the speed of the rotation.</w:t>
      </w:r>
    </w:p>
    <w:p w:rsidR="003114CC" w:rsidRDefault="00CC2543" w:rsidP="000F4A52">
      <w:r>
        <w:t>To improve the stability of the frame inside the MRI scanner</w:t>
      </w:r>
      <w:r w:rsidR="00817222">
        <w:t>,</w:t>
      </w:r>
      <w:r>
        <w:t xml:space="preserve"> the </w:t>
      </w:r>
      <w:r w:rsidR="00C44630">
        <w:t xml:space="preserve">gear rings </w:t>
      </w:r>
      <w:r>
        <w:t>are used which is illustrated in Figure.</w:t>
      </w:r>
      <w:r w:rsidR="00936CC0">
        <w:t xml:space="preserve"> The Z-frame is </w:t>
      </w:r>
      <w:r w:rsidR="00817222">
        <w:t>located</w:t>
      </w:r>
      <w:r w:rsidR="00936CC0">
        <w:t xml:space="preserve"> in the center of </w:t>
      </w:r>
      <w:r w:rsidR="00817222">
        <w:t>the frame using a</w:t>
      </w:r>
      <w:r w:rsidR="000B0EBD">
        <w:t xml:space="preserve"> stationary</w:t>
      </w:r>
      <w:r w:rsidR="00817222">
        <w:t xml:space="preserve"> </w:t>
      </w:r>
      <w:r w:rsidR="000B0EBD">
        <w:t>platform</w:t>
      </w:r>
      <w:r w:rsidR="00936CC0">
        <w:t>.</w:t>
      </w:r>
      <w:r w:rsidR="00817222">
        <w:t xml:space="preserve"> </w:t>
      </w:r>
      <w:r w:rsidR="009F3FE0">
        <w:t>The</w:t>
      </w:r>
      <w:r w:rsidR="003114CC" w:rsidRPr="00B527AF">
        <w:t xml:space="preserve"> relative positions and orientations </w:t>
      </w:r>
      <w:r w:rsidR="00817222">
        <w:t>of the Z-frame are calculated by taking s</w:t>
      </w:r>
      <w:r w:rsidR="003114CC" w:rsidRPr="00B527AF">
        <w:t>everal images at each position and orientation</w:t>
      </w:r>
      <w:r w:rsidR="00E60AB0">
        <w:t>.</w:t>
      </w:r>
      <w:r w:rsidR="005D19CB">
        <w:t xml:space="preserve"> </w:t>
      </w:r>
      <w:r w:rsidR="008E2195">
        <w:t>Therefore, t</w:t>
      </w:r>
      <w:r w:rsidR="005D19CB">
        <w:t xml:space="preserve">he </w:t>
      </w:r>
      <w:r w:rsidR="000F4A52">
        <w:t>protocol of the experiments</w:t>
      </w:r>
      <w:r w:rsidR="005D19CB">
        <w:t xml:space="preserve"> </w:t>
      </w:r>
      <w:r w:rsidR="008E2195">
        <w:t>includes four steps: the calibration of the rotary frame, rotation</w:t>
      </w:r>
      <w:r w:rsidR="000F4A52">
        <w:t xml:space="preserve"> of the marker</w:t>
      </w:r>
      <w:r w:rsidR="008E2195">
        <w:t xml:space="preserve"> around x axis, rot</w:t>
      </w:r>
      <w:r w:rsidR="00417D07">
        <w:t>ation</w:t>
      </w:r>
      <w:r w:rsidR="000F4A52">
        <w:t xml:space="preserve"> of the marker</w:t>
      </w:r>
      <w:r w:rsidR="00417D07">
        <w:t xml:space="preserve"> around y axis, rotation</w:t>
      </w:r>
      <w:r w:rsidR="000F4A52">
        <w:t xml:space="preserve"> of the marker</w:t>
      </w:r>
      <w:r w:rsidR="00417D07">
        <w:t xml:space="preserve"> ar</w:t>
      </w:r>
      <w:r w:rsidR="008E2195">
        <w:t>ound</w:t>
      </w:r>
      <w:r w:rsidR="007A5DE7">
        <w:t xml:space="preserve"> both</w:t>
      </w:r>
      <w:r w:rsidR="008E2195">
        <w:t xml:space="preserve"> x</w:t>
      </w:r>
      <w:r w:rsidR="00EF76E7">
        <w:t>- and y-</w:t>
      </w:r>
      <w:r w:rsidR="008E2195">
        <w:t>axis.</w:t>
      </w:r>
    </w:p>
    <w:p w:rsidR="00F9118F" w:rsidRDefault="00F9118F" w:rsidP="007A5DE7">
      <w:pPr>
        <w:jc w:val="center"/>
      </w:pPr>
      <w:r>
        <w:rPr>
          <w:noProof/>
        </w:rPr>
        <w:drawing>
          <wp:inline distT="0" distB="0" distL="0" distR="0" wp14:anchorId="150FF5C7" wp14:editId="2054A20B">
            <wp:extent cx="2999407" cy="3426829"/>
            <wp:effectExtent l="0" t="4127" r="6667" b="6668"/>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91" cstate="print">
                      <a:extLst>
                        <a:ext uri="{28A0092B-C50C-407E-A947-70E740481C1C}">
                          <a14:useLocalDpi xmlns:a14="http://schemas.microsoft.com/office/drawing/2010/main" val="0"/>
                        </a:ext>
                      </a:extLst>
                    </a:blip>
                    <a:srcRect l="26585" r="7772"/>
                    <a:stretch/>
                  </pic:blipFill>
                  <pic:spPr bwMode="auto">
                    <a:xfrm rot="5400000">
                      <a:off x="0" y="0"/>
                      <a:ext cx="3003783" cy="3431829"/>
                    </a:xfrm>
                    <a:prstGeom prst="rect">
                      <a:avLst/>
                    </a:prstGeom>
                    <a:ln>
                      <a:noFill/>
                    </a:ln>
                    <a:extLst>
                      <a:ext uri="{53640926-AAD7-44D8-BBD7-CCE9431645EC}">
                        <a14:shadowObscured xmlns:a14="http://schemas.microsoft.com/office/drawing/2010/main"/>
                      </a:ext>
                    </a:extLst>
                  </pic:spPr>
                </pic:pic>
              </a:graphicData>
            </a:graphic>
          </wp:inline>
        </w:drawing>
      </w:r>
    </w:p>
    <w:p w:rsidR="00F9118F" w:rsidRDefault="00F9118F" w:rsidP="008E2195">
      <w:r>
        <w:rPr>
          <w:noProof/>
        </w:rPr>
        <w:lastRenderedPageBreak/>
        <w:drawing>
          <wp:anchor distT="0" distB="0" distL="114300" distR="114300" simplePos="0" relativeHeight="251827712" behindDoc="0" locked="0" layoutInCell="1" allowOverlap="1" wp14:anchorId="69D95629" wp14:editId="51CB5EC0">
            <wp:simplePos x="0" y="0"/>
            <wp:positionH relativeFrom="margin">
              <wp:posOffset>2924175</wp:posOffset>
            </wp:positionH>
            <wp:positionV relativeFrom="paragraph">
              <wp:posOffset>372110</wp:posOffset>
            </wp:positionV>
            <wp:extent cx="2926080" cy="279209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92" cstate="print">
                      <a:extLst>
                        <a:ext uri="{28A0092B-C50C-407E-A947-70E740481C1C}">
                          <a14:useLocalDpi xmlns:a14="http://schemas.microsoft.com/office/drawing/2010/main" val="0"/>
                        </a:ext>
                      </a:extLst>
                    </a:blip>
                    <a:srcRect l="35272" t="13424" b="4207"/>
                    <a:stretch/>
                  </pic:blipFill>
                  <pic:spPr bwMode="auto">
                    <a:xfrm rot="5400000">
                      <a:off x="0" y="0"/>
                      <a:ext cx="2926080" cy="2792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5664" behindDoc="0" locked="0" layoutInCell="1" allowOverlap="1" wp14:anchorId="01FECF42" wp14:editId="2761D2D9">
            <wp:simplePos x="0" y="0"/>
            <wp:positionH relativeFrom="margin">
              <wp:posOffset>0</wp:posOffset>
            </wp:positionH>
            <wp:positionV relativeFrom="paragraph">
              <wp:posOffset>38290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93"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9118F" w:rsidRDefault="00F9118F" w:rsidP="008E2195"/>
    <w:p w:rsidR="00F9118F" w:rsidRDefault="00F9118F" w:rsidP="008E2195"/>
    <w:p w:rsidR="00F9118F" w:rsidRDefault="00F9118F" w:rsidP="008E2195"/>
    <w:p w:rsidR="00A11803" w:rsidRDefault="00A11803" w:rsidP="002D0447">
      <w:pPr>
        <w:pStyle w:val="Heading3"/>
      </w:pPr>
      <w:bookmarkStart w:id="256" w:name="_Toc525387398"/>
      <w:r>
        <w:t>Rot</w:t>
      </w:r>
      <w:r w:rsidR="007442A6">
        <w:t>ary</w:t>
      </w:r>
      <w:r>
        <w:t xml:space="preserve"> frame calibration inside MRI</w:t>
      </w:r>
      <w:bookmarkEnd w:id="256"/>
      <w:r w:rsidR="007442A6">
        <w:t xml:space="preserve"> </w:t>
      </w:r>
    </w:p>
    <w:p w:rsidR="007229AB" w:rsidRDefault="007229AB" w:rsidP="00156BF8">
      <w:r>
        <w:t xml:space="preserve">For the </w:t>
      </w:r>
      <w:r w:rsidR="00BD3743">
        <w:t>calibration of the frame inside the MRI, a</w:t>
      </w:r>
      <w:r>
        <w:t xml:space="preserve"> 2D </w:t>
      </w:r>
      <w:r w:rsidR="005D7988">
        <w:t xml:space="preserve">MRI </w:t>
      </w:r>
      <w:r>
        <w:t>image is acquired</w:t>
      </w:r>
      <w:r w:rsidR="00BD3743">
        <w:t xml:space="preserve"> from the Z-frame marker</w:t>
      </w:r>
      <w:r w:rsidR="002845DC">
        <w:t xml:space="preserve"> using a head coil (SIEMENS head neck 20)</w:t>
      </w:r>
      <w:r w:rsidR="00021CBA">
        <w:t xml:space="preserve"> in Simens</w:t>
      </w:r>
      <w:r w:rsidR="00F2463E">
        <w:t xml:space="preserve"> Skyra. Therefore, </w:t>
      </w:r>
      <w:r w:rsidR="00BD3743">
        <w:t>the rotation</w:t>
      </w:r>
      <w:r w:rsidR="00F2463E">
        <w:t xml:space="preserve"> of the Z-frame</w:t>
      </w:r>
      <w:r w:rsidR="00BD3743">
        <w:t xml:space="preserve"> around both </w:t>
      </w:r>
      <w:r w:rsidR="00C77133">
        <w:t xml:space="preserve">the </w:t>
      </w:r>
      <w:r w:rsidR="00BD3743">
        <w:t>x</w:t>
      </w:r>
      <w:r w:rsidR="00C77133">
        <w:t>- and y-</w:t>
      </w:r>
      <w:r w:rsidR="00BD3743">
        <w:t>axis are calculated using the</w:t>
      </w:r>
      <w:r w:rsidR="00F2463E">
        <w:t xml:space="preserve"> implemented</w:t>
      </w:r>
      <w:r w:rsidR="00BD3743">
        <w:t xml:space="preserve"> graphical user interface</w:t>
      </w:r>
      <w:r w:rsidR="002845DC">
        <w:t xml:space="preserve"> (section </w:t>
      </w:r>
      <w:r w:rsidR="002845DC">
        <w:fldChar w:fldCharType="begin"/>
      </w:r>
      <w:r w:rsidR="002845DC">
        <w:instrText xml:space="preserve"> REF _Ref524006251 \n \h </w:instrText>
      </w:r>
      <w:r w:rsidR="002845DC">
        <w:fldChar w:fldCharType="separate"/>
      </w:r>
      <w:r w:rsidR="00514A12">
        <w:rPr>
          <w:cs/>
        </w:rPr>
        <w:t>‎</w:t>
      </w:r>
      <w:r w:rsidR="00514A12">
        <w:t>3.3</w:t>
      </w:r>
      <w:r w:rsidR="002845DC">
        <w:fldChar w:fldCharType="end"/>
      </w:r>
      <w:r w:rsidR="002845DC">
        <w:t>)</w:t>
      </w:r>
      <w:r w:rsidR="00BD3743">
        <w:t>.</w:t>
      </w:r>
      <w:r w:rsidR="00173184">
        <w:t xml:space="preserve"> </w:t>
      </w:r>
      <w:r w:rsidR="00227E7D">
        <w:t>The both rotations should be close to zero; otherwise, the rotatory frame should be rotated according to the calculated angles</w:t>
      </w:r>
      <w:r w:rsidR="00BC12D9">
        <w:t>.</w:t>
      </w:r>
      <w:r w:rsidR="007669BB">
        <w:t xml:space="preserve"> </w:t>
      </w:r>
      <w:r w:rsidR="00156BF8">
        <w:t xml:space="preserve">This </w:t>
      </w:r>
      <w:r w:rsidR="0003282D">
        <w:t>position is considered as the start point</w:t>
      </w:r>
      <w:r w:rsidR="0033076F">
        <w:t>, such that all subsequent rotations are estimated with respect to this baseline</w:t>
      </w:r>
      <w:r w:rsidR="00BD20D4">
        <w:t>.</w:t>
      </w:r>
      <w:r w:rsidR="0061067D">
        <w:t xml:space="preserve"> </w:t>
      </w:r>
    </w:p>
    <w:p w:rsidR="00F9118F" w:rsidRDefault="008A0A39" w:rsidP="00F9118F">
      <w:pPr>
        <w:keepNext/>
        <w:jc w:val="center"/>
      </w:pPr>
      <w:r>
        <w:rPr>
          <w:noProof/>
        </w:rPr>
        <w:lastRenderedPageBreak/>
        <w:drawing>
          <wp:inline distT="0" distB="0" distL="0" distR="0" wp14:anchorId="6EE28754" wp14:editId="036E90B7">
            <wp:extent cx="3851275" cy="4579728"/>
            <wp:effectExtent l="0" t="2222"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G_8739.JPG"/>
                    <pic:cNvPicPr/>
                  </pic:nvPicPr>
                  <pic:blipFill rotWithShape="1">
                    <a:blip r:embed="rId94" cstate="print">
                      <a:extLst>
                        <a:ext uri="{28A0092B-C50C-407E-A947-70E740481C1C}">
                          <a14:useLocalDpi xmlns:a14="http://schemas.microsoft.com/office/drawing/2010/main" val="0"/>
                        </a:ext>
                      </a:extLst>
                    </a:blip>
                    <a:srcRect l="22876" t="12712" r="26719" b="7368"/>
                    <a:stretch/>
                  </pic:blipFill>
                  <pic:spPr bwMode="auto">
                    <a:xfrm rot="5400000">
                      <a:off x="0" y="0"/>
                      <a:ext cx="3852020" cy="4580614"/>
                    </a:xfrm>
                    <a:prstGeom prst="rect">
                      <a:avLst/>
                    </a:prstGeom>
                    <a:ln>
                      <a:noFill/>
                    </a:ln>
                    <a:extLst>
                      <a:ext uri="{53640926-AAD7-44D8-BBD7-CCE9431645EC}">
                        <a14:shadowObscured xmlns:a14="http://schemas.microsoft.com/office/drawing/2010/main"/>
                      </a:ext>
                    </a:extLst>
                  </pic:spPr>
                </pic:pic>
              </a:graphicData>
            </a:graphic>
          </wp:inline>
        </w:drawing>
      </w:r>
    </w:p>
    <w:p w:rsidR="007229AB" w:rsidRPr="007229AB" w:rsidRDefault="007229AB" w:rsidP="00251888">
      <w:pPr>
        <w:pStyle w:val="Caption"/>
      </w:pPr>
    </w:p>
    <w:p w:rsidR="00A11803" w:rsidRDefault="00180F69" w:rsidP="002D0447">
      <w:pPr>
        <w:pStyle w:val="Heading3"/>
      </w:pPr>
      <w:bookmarkStart w:id="257" w:name="_Toc525387399"/>
      <w:r>
        <w:t>Rotation</w:t>
      </w:r>
      <w:r w:rsidR="00BD5F89">
        <w:t xml:space="preserve"> of the Z-frame around the x-</w:t>
      </w:r>
      <w:r>
        <w:t>axis</w:t>
      </w:r>
      <w:bookmarkEnd w:id="257"/>
    </w:p>
    <w:p w:rsidR="00CC52C5" w:rsidRDefault="00CC52C5" w:rsidP="004575CF">
      <w:r>
        <w:t>For the assessment of the accuracy of the algorithm for calculatin</w:t>
      </w:r>
      <w:r w:rsidR="00755153">
        <w:t>g</w:t>
      </w:r>
      <w:r>
        <w:t xml:space="preserve"> of the </w:t>
      </w:r>
      <w:r w:rsidR="00DB3BAD">
        <w:t>rotation around x</w:t>
      </w:r>
      <w:r w:rsidR="00755153">
        <w:t>-</w:t>
      </w:r>
      <w:r w:rsidR="00DB3BAD">
        <w:t xml:space="preserve">axis, the </w:t>
      </w:r>
      <w:r w:rsidR="002238E4">
        <w:t>rota</w:t>
      </w:r>
      <w:r w:rsidR="00755153">
        <w:t>ry</w:t>
      </w:r>
      <w:r w:rsidR="002238E4">
        <w:t xml:space="preserve"> frame is rotated manually by</w:t>
      </w:r>
      <w:r w:rsidR="00755153">
        <w:t xml:space="preserve"> the</w:t>
      </w:r>
      <w:r w:rsidR="002238E4">
        <w:t xml:space="preserve"> step 3 degrees.</w:t>
      </w:r>
      <w:r w:rsidR="007A5DE7">
        <w:t xml:space="preserve"> In each </w:t>
      </w:r>
      <w:r w:rsidR="00DD77C4">
        <w:t>rotation</w:t>
      </w:r>
      <w:r w:rsidR="0043409F">
        <w:t xml:space="preserve"> step,</w:t>
      </w:r>
      <w:r w:rsidR="00DD77C4">
        <w:t xml:space="preserve"> three images </w:t>
      </w:r>
      <w:r w:rsidR="0043409F">
        <w:t>are</w:t>
      </w:r>
      <w:r w:rsidR="00DD77C4">
        <w:t xml:space="preserve"> acquired and the angle</w:t>
      </w:r>
      <w:r w:rsidR="005A113D">
        <w:t xml:space="preserve"> between Z-frame and the imaging plane</w:t>
      </w:r>
      <w:r w:rsidR="00DD77C4">
        <w:t xml:space="preserve"> is calculated.</w:t>
      </w:r>
      <w:r w:rsidR="00DD2C6A">
        <w:t xml:space="preserve"> </w:t>
      </w:r>
      <w:r w:rsidR="000D7412">
        <w:t>For each image, the known</w:t>
      </w:r>
      <w:r w:rsidR="00DD2C6A">
        <w:t xml:space="preserve"> angle</w:t>
      </w:r>
      <w:r w:rsidR="000D7412">
        <w:t xml:space="preserve"> of the rotation</w:t>
      </w:r>
      <w:r w:rsidR="00DD2C6A">
        <w:t xml:space="preserve"> and the </w:t>
      </w:r>
      <w:r w:rsidR="000D7412">
        <w:t>computed</w:t>
      </w:r>
      <w:r w:rsidR="00DD2C6A">
        <w:t xml:space="preserve"> angle by</w:t>
      </w:r>
      <w:r w:rsidR="004575CF">
        <w:t xml:space="preserve"> the</w:t>
      </w:r>
      <w:r w:rsidR="00DD2C6A">
        <w:t xml:space="preserve"> algorithm</w:t>
      </w:r>
      <w:r w:rsidR="000D7412">
        <w:t xml:space="preserve"> </w:t>
      </w:r>
      <w:r w:rsidR="00DD2C6A">
        <w:t xml:space="preserve">is </w:t>
      </w:r>
      <w:r w:rsidR="000D7412">
        <w:t>compared</w:t>
      </w:r>
      <w:r w:rsidR="00DD2C6A">
        <w:t>.</w:t>
      </w:r>
      <w:r w:rsidR="000D7412">
        <w:t xml:space="preserve"> The average di</w:t>
      </w:r>
      <w:r w:rsidR="00E209D7">
        <w:t>fference for all images is considered a</w:t>
      </w:r>
      <w:r w:rsidR="004575CF">
        <w:t>s an error in rotation around x-</w:t>
      </w:r>
      <w:r w:rsidR="00E209D7">
        <w:t>axis.</w:t>
      </w:r>
      <w:r w:rsidR="009B43FA">
        <w:t xml:space="preserve"> The table</w:t>
      </w:r>
      <w:r w:rsidR="004575CF">
        <w:t xml:space="preserve"> 4.1</w:t>
      </w:r>
      <w:r w:rsidR="009B43FA">
        <w:t xml:space="preserve"> shows the </w:t>
      </w:r>
      <w:r w:rsidR="008170FD">
        <w:t>result of the</w:t>
      </w:r>
      <w:r w:rsidR="004575CF">
        <w:t xml:space="preserve"> proposed</w:t>
      </w:r>
      <w:r w:rsidR="008170FD">
        <w:t xml:space="preserve"> experiment for the rotation around x</w:t>
      </w:r>
      <w:r w:rsidR="004575CF">
        <w:t>-</w:t>
      </w:r>
      <w:r w:rsidR="008170FD">
        <w:t>axis.</w:t>
      </w:r>
    </w:p>
    <w:p w:rsidR="000574A7" w:rsidRDefault="000574A7" w:rsidP="000D7412"/>
    <w:p w:rsidR="000574A7" w:rsidRDefault="000574A7" w:rsidP="000D7412"/>
    <w:p w:rsidR="000574A7" w:rsidRDefault="000574A7" w:rsidP="000D7412"/>
    <w:p w:rsidR="000574A7" w:rsidRDefault="000574A7" w:rsidP="000D7412"/>
    <w:p w:rsidR="000574A7" w:rsidRDefault="00625B3E" w:rsidP="000D7412">
      <w:r>
        <w:rPr>
          <w:noProof/>
        </w:rPr>
        <w:drawing>
          <wp:inline distT="0" distB="0" distL="0" distR="0" wp14:anchorId="43B25EDF" wp14:editId="2CEE792A">
            <wp:extent cx="5731510" cy="3257550"/>
            <wp:effectExtent l="0" t="0" r="2540" b="0"/>
            <wp:docPr id="1073741973" name="Chart 1073741973"/>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180F69" w:rsidRDefault="00180F69" w:rsidP="002D0447">
      <w:pPr>
        <w:pStyle w:val="Heading3"/>
      </w:pPr>
      <w:bookmarkStart w:id="258" w:name="_Toc525387400"/>
      <w:r>
        <w:t xml:space="preserve">Rotation of the Z- frame around </w:t>
      </w:r>
      <w:r w:rsidR="00BD5F89">
        <w:t>the y-</w:t>
      </w:r>
      <w:r>
        <w:t>axis</w:t>
      </w:r>
      <w:bookmarkEnd w:id="258"/>
    </w:p>
    <w:p w:rsidR="00217AD4" w:rsidRDefault="00A6468A" w:rsidP="00BD5F89">
      <w:r>
        <w:t>The</w:t>
      </w:r>
      <w:r w:rsidR="00256E74">
        <w:t xml:space="preserve"> performance of the algorithm </w:t>
      </w:r>
      <w:r w:rsidR="00F27A5F">
        <w:t>for computing the rotation angle around y-</w:t>
      </w:r>
      <w:r>
        <w:t xml:space="preserve">axis </w:t>
      </w:r>
      <w:r w:rsidR="00CF339D">
        <w:t>is estimated using the</w:t>
      </w:r>
      <w:r w:rsidR="00FA1D0B">
        <w:t xml:space="preserve"> same protocol </w:t>
      </w:r>
      <w:r w:rsidR="00CF339D">
        <w:t>in the last experiment</w:t>
      </w:r>
      <w:r w:rsidR="00A213FE">
        <w:t xml:space="preserve"> (section</w:t>
      </w:r>
      <w:r w:rsidR="00CF339D">
        <w:t xml:space="preserve"> 4.1.3</w:t>
      </w:r>
      <w:r w:rsidR="00A213FE">
        <w:t>)</w:t>
      </w:r>
      <w:r>
        <w:t>. The table</w:t>
      </w:r>
      <w:r w:rsidR="00A213FE">
        <w:t xml:space="preserve"> 4.2</w:t>
      </w:r>
      <w:r>
        <w:t xml:space="preserve"> represent the result of th</w:t>
      </w:r>
      <w:r w:rsidR="00BD5F89">
        <w:t>is</w:t>
      </w:r>
      <w:r>
        <w:t xml:space="preserve"> experiment.</w:t>
      </w:r>
    </w:p>
    <w:p w:rsidR="001C34A7" w:rsidRDefault="00B52F5F" w:rsidP="00BD5F89">
      <w:r>
        <w:rPr>
          <w:noProof/>
        </w:rPr>
        <w:lastRenderedPageBreak/>
        <w:drawing>
          <wp:inline distT="0" distB="0" distL="0" distR="0" wp14:anchorId="53AB062A" wp14:editId="63186527">
            <wp:extent cx="5908931" cy="3978322"/>
            <wp:effectExtent l="0" t="0" r="15875" b="3175"/>
            <wp:docPr id="1073741975" name="Chart 1073741975"/>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180F69" w:rsidRDefault="00180F69" w:rsidP="002D0447">
      <w:pPr>
        <w:pStyle w:val="Heading3"/>
      </w:pPr>
      <w:bookmarkStart w:id="259" w:name="_Toc525387401"/>
      <w:r>
        <w:t xml:space="preserve">Rotation of the </w:t>
      </w:r>
      <w:r w:rsidR="00383554">
        <w:t xml:space="preserve">Z-frame </w:t>
      </w:r>
      <w:r w:rsidR="00BD5F89">
        <w:t>around both the x-and y-</w:t>
      </w:r>
      <w:r w:rsidR="00383554">
        <w:t>axis</w:t>
      </w:r>
      <w:r w:rsidR="00084E40">
        <w:t xml:space="preserve"> (the same value)</w:t>
      </w:r>
      <w:bookmarkEnd w:id="259"/>
      <w:r w:rsidR="00084E40">
        <w:t xml:space="preserve"> </w:t>
      </w:r>
    </w:p>
    <w:p w:rsidR="006E2101" w:rsidRDefault="006E2101" w:rsidP="00BD5F89">
      <w:r>
        <w:t>In this experiment</w:t>
      </w:r>
      <w:r w:rsidR="0099143B">
        <w:t>,</w:t>
      </w:r>
      <w:r>
        <w:t xml:space="preserve"> the accuracy</w:t>
      </w:r>
      <w:r w:rsidR="0099143B">
        <w:t xml:space="preserve"> of the algorithm for calculating of the rotation around both the x- and y-axis, </w:t>
      </w:r>
      <w:r>
        <w:t>is estimated by turning the rotatory plane around both</w:t>
      </w:r>
      <w:r w:rsidR="00BD5F89">
        <w:t xml:space="preserve"> the</w:t>
      </w:r>
      <w:r>
        <w:t xml:space="preserve"> x</w:t>
      </w:r>
      <w:r w:rsidR="00BD5F89">
        <w:t>- and y-</w:t>
      </w:r>
      <w:r>
        <w:t xml:space="preserve">axis in </w:t>
      </w:r>
      <w:r w:rsidR="00BD5F89">
        <w:t>each stage</w:t>
      </w:r>
      <w:r>
        <w:t>.</w:t>
      </w:r>
      <w:r w:rsidR="00A912D6">
        <w:t xml:space="preserve"> Table</w:t>
      </w:r>
      <w:r w:rsidR="00BD5F89">
        <w:t xml:space="preserve"> 4.3</w:t>
      </w:r>
      <w:r w:rsidR="00A912D6">
        <w:t xml:space="preserve"> represents the </w:t>
      </w:r>
      <w:r w:rsidR="00BD5F89">
        <w:t>result of the experiment</w:t>
      </w:r>
      <w:r w:rsidR="001A44DE">
        <w:t>.</w:t>
      </w:r>
      <w:r w:rsidR="00A912D6">
        <w:t xml:space="preserve"> </w:t>
      </w:r>
    </w:p>
    <w:p w:rsidR="00B82363" w:rsidRPr="006E2101" w:rsidRDefault="00EC1A9C" w:rsidP="006E2101">
      <w:r>
        <w:rPr>
          <w:noProof/>
        </w:rPr>
        <w:lastRenderedPageBreak/>
        <w:drawing>
          <wp:inline distT="0" distB="0" distL="0" distR="0" wp14:anchorId="39ED7896" wp14:editId="6637F027">
            <wp:extent cx="5731510" cy="3910083"/>
            <wp:effectExtent l="0" t="0" r="2540" b="14605"/>
            <wp:docPr id="1073741970" name="Chart 1073741970"/>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B82363" w:rsidRDefault="00B82363" w:rsidP="00BC4195"/>
    <w:p w:rsidR="00B82363" w:rsidRDefault="00B82363" w:rsidP="00BC4195"/>
    <w:p w:rsidR="009F45A7" w:rsidRDefault="009F45A7" w:rsidP="002D0447">
      <w:pPr>
        <w:pStyle w:val="Heading3"/>
      </w:pPr>
      <w:bookmarkStart w:id="260" w:name="_Toc525387402"/>
      <w:r>
        <w:t>Rotation of the Z-frame around both the x-and y-axis (opposite value)</w:t>
      </w:r>
      <w:bookmarkEnd w:id="260"/>
      <w:r>
        <w:t xml:space="preserve"> </w:t>
      </w:r>
    </w:p>
    <w:p w:rsidR="0047558E" w:rsidRDefault="0047558E" w:rsidP="002D0447">
      <w:pPr>
        <w:pStyle w:val="Heading3"/>
      </w:pPr>
      <w:bookmarkStart w:id="261" w:name="_Toc525387403"/>
      <w:r>
        <w:t>Rotation of the Z-frame around both the x-and y-axis (random values)</w:t>
      </w:r>
      <w:bookmarkEnd w:id="261"/>
      <w:r>
        <w:t xml:space="preserve"> </w:t>
      </w:r>
    </w:p>
    <w:p w:rsidR="00802D60" w:rsidRPr="00802D60" w:rsidRDefault="00802D60" w:rsidP="00802D60">
      <w:pPr>
        <w:pStyle w:val="Heading2"/>
      </w:pPr>
      <w:bookmarkStart w:id="262" w:name="_Toc525387404"/>
      <w:r>
        <w:t>Phantom-targeting test</w:t>
      </w:r>
      <w:bookmarkEnd w:id="262"/>
    </w:p>
    <w:p w:rsidR="00B82363" w:rsidRDefault="00B82363" w:rsidP="00BC4195"/>
    <w:p w:rsidR="00B82363" w:rsidRDefault="00B82363" w:rsidP="00BC4195"/>
    <w:p w:rsidR="001A76E7" w:rsidRDefault="001A76E7" w:rsidP="00BC4195"/>
    <w:p w:rsidR="001A76E7" w:rsidRDefault="001A76E7" w:rsidP="00BC4195"/>
    <w:p w:rsidR="001A76E7" w:rsidRDefault="001A76E7" w:rsidP="001A76E7"/>
    <w:p w:rsidR="00B82363" w:rsidRPr="00BC4195" w:rsidRDefault="00B82363" w:rsidP="00BC4195"/>
    <w:p w:rsidR="00C73EED" w:rsidRDefault="00C73EED" w:rsidP="009C1F0F">
      <w:pPr>
        <w:pStyle w:val="Heading1"/>
        <w:sectPr w:rsidR="00C73EED" w:rsidSect="001E5C68">
          <w:pgSz w:w="11906" w:h="16838" w:code="9"/>
          <w:pgMar w:top="2160" w:right="1440" w:bottom="1728" w:left="1440" w:header="1152" w:footer="720" w:gutter="0"/>
          <w:cols w:space="720"/>
          <w:titlePg/>
          <w:docGrid w:linePitch="360"/>
        </w:sectPr>
      </w:pPr>
    </w:p>
    <w:p w:rsidR="009C1F0F" w:rsidRDefault="009C1F0F" w:rsidP="009C1F0F">
      <w:pPr>
        <w:pStyle w:val="Heading1"/>
      </w:pPr>
      <w:bookmarkStart w:id="263" w:name="_Toc525387405"/>
      <w:r>
        <w:lastRenderedPageBreak/>
        <w:t>Analysis</w:t>
      </w:r>
      <w:bookmarkEnd w:id="263"/>
    </w:p>
    <w:p w:rsidR="006C2742" w:rsidRDefault="006C2742" w:rsidP="006C2742">
      <w:pPr>
        <w:pStyle w:val="Heading2"/>
      </w:pPr>
      <w:bookmarkStart w:id="264" w:name="_Toc525387406"/>
      <w:r>
        <w:t>Gold standard analysis from optimal CAD images of the Z-frame</w:t>
      </w:r>
      <w:bookmarkEnd w:id="264"/>
    </w:p>
    <w:p w:rsidR="0037296C" w:rsidRDefault="0070116F" w:rsidP="00915ED2">
      <w:r>
        <w:t>In the last experiment using</w:t>
      </w:r>
      <w:r w:rsidR="00522E96">
        <w:t xml:space="preserve"> the</w:t>
      </w:r>
      <w:r>
        <w:t xml:space="preserve"> rotary frame, t</w:t>
      </w:r>
      <w:r w:rsidR="0037296C">
        <w:t xml:space="preserve">he </w:t>
      </w:r>
      <w:r>
        <w:t>artifacts in MRI, the resolution of the capture device, and the movement of the rotatory frame affect the quality of the imag</w:t>
      </w:r>
      <w:r w:rsidR="00081014">
        <w:t xml:space="preserve">e and the calculated rotation angle. </w:t>
      </w:r>
      <w:r w:rsidR="005E181F">
        <w:t xml:space="preserve">Therefore, the algorithm is tested using </w:t>
      </w:r>
      <w:r w:rsidR="00915ED2">
        <w:t>the cross section</w:t>
      </w:r>
      <w:r w:rsidR="005E181F">
        <w:t xml:space="preserve"> CAD image</w:t>
      </w:r>
      <w:r w:rsidR="002F3BE4">
        <w:t>s</w:t>
      </w:r>
      <w:r w:rsidR="00915ED2">
        <w:t xml:space="preserve"> without</w:t>
      </w:r>
      <w:r w:rsidR="002F3BE4">
        <w:t xml:space="preserve"> noise and </w:t>
      </w:r>
      <w:r w:rsidR="00915ED2">
        <w:t>artifacts w</w:t>
      </w:r>
      <w:r w:rsidR="00FB477A">
        <w:t>ith the same</w:t>
      </w:r>
      <w:r w:rsidR="00790CA3">
        <w:t xml:space="preserve"> rotation protocol in</w:t>
      </w:r>
      <w:r w:rsidR="00FB477A">
        <w:t xml:space="preserve"> the last experiment. </w:t>
      </w:r>
      <w:r w:rsidR="00603C9C">
        <w:t xml:space="preserve">Table </w:t>
      </w:r>
      <w:r w:rsidR="00595B17">
        <w:t>represents the result of the calculation.</w:t>
      </w:r>
    </w:p>
    <w:p w:rsidR="003114CC" w:rsidRDefault="00F20E03" w:rsidP="00F20E03">
      <w:pPr>
        <w:pStyle w:val="Heading2"/>
      </w:pPr>
      <w:bookmarkStart w:id="265" w:name="_Toc525387407"/>
      <w:r>
        <w:t>Linear regression analysis</w:t>
      </w:r>
      <w:bookmarkEnd w:id="265"/>
    </w:p>
    <w:p w:rsidR="00F20E03" w:rsidRPr="00F20E03" w:rsidRDefault="00F20E03" w:rsidP="00F20E03">
      <w:pPr>
        <w:pStyle w:val="Heading2"/>
      </w:pPr>
      <w:bookmarkStart w:id="266" w:name="_Toc525387408"/>
      <w:r>
        <w:t>Standard deviation analysis</w:t>
      </w:r>
      <w:bookmarkEnd w:id="266"/>
    </w:p>
    <w:p w:rsidR="003114CC" w:rsidRPr="00412C22" w:rsidRDefault="003114CC" w:rsidP="003114CC"/>
    <w:p w:rsidR="003114CC" w:rsidRDefault="003114CC" w:rsidP="003114CC"/>
    <w:p w:rsidR="003114CC" w:rsidRDefault="003114CC" w:rsidP="003114CC">
      <w:r>
        <w:tab/>
      </w:r>
    </w:p>
    <w:p w:rsidR="003114CC" w:rsidRDefault="003114CC" w:rsidP="003114CC"/>
    <w:p w:rsidR="003114CC" w:rsidRDefault="003114CC" w:rsidP="003114CC"/>
    <w:p w:rsidR="003114CC" w:rsidRDefault="003114CC" w:rsidP="003114CC"/>
    <w:p w:rsidR="003114CC" w:rsidRPr="00412C22" w:rsidRDefault="003114CC" w:rsidP="003114CC"/>
    <w:p w:rsidR="003114CC" w:rsidRPr="00A912D6" w:rsidRDefault="003114CC" w:rsidP="003114CC"/>
    <w:p w:rsidR="00FC3773" w:rsidRDefault="00FC3773" w:rsidP="00D31B09"/>
    <w:p w:rsidR="00FC3773" w:rsidRDefault="00FC3773" w:rsidP="00D31B09"/>
    <w:p w:rsidR="00FC3773" w:rsidRDefault="00FC3773" w:rsidP="00D31B09"/>
    <w:p w:rsidR="007D2A7F" w:rsidRDefault="007D2A7F" w:rsidP="00D31B09"/>
    <w:p w:rsidR="005105D6" w:rsidRPr="00A912D6" w:rsidRDefault="005105D6" w:rsidP="0058451B">
      <w:pPr>
        <w:pStyle w:val="Heading1"/>
        <w:sectPr w:rsidR="005105D6" w:rsidRPr="00A912D6" w:rsidSect="00E12BCA">
          <w:pgSz w:w="11906" w:h="16838" w:code="9"/>
          <w:pgMar w:top="1440" w:right="1440" w:bottom="1440" w:left="1440" w:header="720" w:footer="720" w:gutter="0"/>
          <w:cols w:space="720"/>
          <w:titlePg/>
          <w:docGrid w:linePitch="360"/>
        </w:sectPr>
      </w:pPr>
    </w:p>
    <w:p w:rsidR="00E74CB9" w:rsidRDefault="00292071" w:rsidP="0058451B">
      <w:pPr>
        <w:pStyle w:val="Heading1"/>
      </w:pPr>
      <w:bookmarkStart w:id="267" w:name="_Toc525387409"/>
      <w:r>
        <w:lastRenderedPageBreak/>
        <w:t>Evaluation</w:t>
      </w:r>
      <w:bookmarkEnd w:id="267"/>
    </w:p>
    <w:p w:rsidR="00292071" w:rsidRPr="00292071" w:rsidRDefault="00292071" w:rsidP="00292071">
      <w:r w:rsidRPr="00292071">
        <w:t>Error sources</w:t>
      </w:r>
    </w:p>
    <w:p w:rsidR="00556995" w:rsidRDefault="00292071" w:rsidP="00292071">
      <w:r w:rsidRPr="00292071">
        <w:t>Capturing system</w:t>
      </w:r>
      <w:r>
        <w:t xml:space="preserve"> (comparison from HDMI, Av an</w:t>
      </w:r>
      <w:r w:rsidRPr="00292071">
        <w:t>d</w:t>
      </w:r>
      <w:r>
        <w:t xml:space="preserve"> HDMI)</w:t>
      </w:r>
    </w:p>
    <w:p w:rsidR="00292071" w:rsidRDefault="00292071" w:rsidP="00292071">
      <w:r>
        <w:t>MR-imaging (noise-poor SNR)</w:t>
      </w:r>
    </w:p>
    <w:p w:rsidR="00292071" w:rsidRDefault="00292071" w:rsidP="00292071">
      <w:r>
        <w:t>Z-frame (Air bubbles)</w:t>
      </w:r>
    </w:p>
    <w:p w:rsidR="00292071" w:rsidRDefault="00292071" w:rsidP="00292071">
      <w:r>
        <w:t>Rotation device (manual rotation)</w:t>
      </w:r>
    </w:p>
    <w:p w:rsidR="00292071" w:rsidRDefault="00292071" w:rsidP="00292071">
      <w:r>
        <w:t>Processing algorithm (Filters (same values and individual values), black/white pens)</w:t>
      </w:r>
    </w:p>
    <w:p w:rsidR="00292071" w:rsidRDefault="00292071" w:rsidP="00292071"/>
    <w:p w:rsidR="00D57769" w:rsidRDefault="00D57769" w:rsidP="00D31B09"/>
    <w:p w:rsidR="00D57769" w:rsidRDefault="00D57769" w:rsidP="00D31B09"/>
    <w:p w:rsidR="00D57769" w:rsidRDefault="00D57769" w:rsidP="00D31B09"/>
    <w:p w:rsidR="000C2266" w:rsidRDefault="000C2266" w:rsidP="00D31B09"/>
    <w:p w:rsidR="00391BBB" w:rsidRPr="00292071" w:rsidRDefault="00391BBB" w:rsidP="0058451B">
      <w:pPr>
        <w:pStyle w:val="Heading1"/>
        <w:rPr>
          <w:lang w:val="en-US"/>
        </w:rPr>
        <w:sectPr w:rsidR="00391BBB" w:rsidRPr="00292071" w:rsidSect="00E12BCA">
          <w:pgSz w:w="11906" w:h="16838" w:code="9"/>
          <w:pgMar w:top="1440" w:right="1440" w:bottom="1440" w:left="1440" w:header="720" w:footer="720" w:gutter="0"/>
          <w:cols w:space="720"/>
          <w:titlePg/>
          <w:docGrid w:linePitch="360"/>
        </w:sectPr>
      </w:pPr>
    </w:p>
    <w:p w:rsidR="000C2266" w:rsidRPr="00C75261" w:rsidRDefault="000C2266" w:rsidP="0058451B">
      <w:pPr>
        <w:pStyle w:val="Heading1"/>
      </w:pPr>
      <w:bookmarkStart w:id="268" w:name="_Toc525387410"/>
      <w:r w:rsidRPr="0052474B">
        <w:lastRenderedPageBreak/>
        <w:t>Conclusion</w:t>
      </w:r>
      <w:r w:rsidR="001F452D">
        <w:t xml:space="preserve"> and outlook</w:t>
      </w:r>
      <w:bookmarkEnd w:id="268"/>
    </w:p>
    <w:p w:rsidR="00B727BA" w:rsidRDefault="000B48D4" w:rsidP="00A57B53">
      <w:r w:rsidRPr="000B48D4">
        <w:t>In this thesis a new</w:t>
      </w:r>
      <w:r w:rsidR="00A57B53">
        <w:t xml:space="preserve"> instrument and robotic device</w:t>
      </w:r>
      <w:r w:rsidRPr="000B48D4">
        <w:t xml:space="preserve"> registration and tracking method</w:t>
      </w:r>
      <w:r w:rsidR="009608D7">
        <w:t xml:space="preserve"> </w:t>
      </w:r>
      <w:r w:rsidR="00A57B53">
        <w:t>using an additively manufacture</w:t>
      </w:r>
      <w:r w:rsidR="00316DD2">
        <w:t>d</w:t>
      </w:r>
      <w:r w:rsidR="00A57B53">
        <w:t xml:space="preserve"> Z-frame marker is</w:t>
      </w:r>
      <w:r w:rsidR="00A57B53" w:rsidRPr="000B48D4">
        <w:t xml:space="preserve"> develop</w:t>
      </w:r>
      <w:r w:rsidR="00A57B53">
        <w:t>ed</w:t>
      </w:r>
      <w:r w:rsidR="00A5320E" w:rsidRPr="000B48D4">
        <w:t xml:space="preserve"> </w:t>
      </w:r>
      <w:r w:rsidR="008E2B19" w:rsidRPr="000B48D4">
        <w:t>for</w:t>
      </w:r>
      <w:r w:rsidR="00A73E06">
        <w:t xml:space="preserve"> the</w:t>
      </w:r>
      <w:r w:rsidR="008E2B19" w:rsidRPr="000B48D4">
        <w:t xml:space="preserve"> faster handling of</w:t>
      </w:r>
      <w:r w:rsidR="00A73E06">
        <w:t xml:space="preserve"> the</w:t>
      </w:r>
      <w:r w:rsidR="008E2B19" w:rsidRPr="000B48D4">
        <w:t xml:space="preserve"> interventional</w:t>
      </w:r>
      <w:r w:rsidR="008E2B19">
        <w:t xml:space="preserve"> procedures </w:t>
      </w:r>
      <w:r w:rsidR="00CB2106">
        <w:t xml:space="preserve">in </w:t>
      </w:r>
      <w:r w:rsidR="008E2B19">
        <w:t>MRI.</w:t>
      </w:r>
      <w:r w:rsidR="00B3048A">
        <w:t xml:space="preserve"> </w:t>
      </w:r>
    </w:p>
    <w:p w:rsidR="00444E72" w:rsidRDefault="00444E72" w:rsidP="00E029F5">
      <w:r>
        <w:t>A comprehensive analysis o</w:t>
      </w:r>
      <w:r w:rsidR="001668D7">
        <w:t>f</w:t>
      </w:r>
      <w:r w:rsidR="00006C50">
        <w:t xml:space="preserve"> the material selection for</w:t>
      </w:r>
      <w:r>
        <w:t xml:space="preserve"> manufacturing of the Z-frame marker </w:t>
      </w:r>
      <w:r w:rsidR="009C295C">
        <w:t>was</w:t>
      </w:r>
      <w:r>
        <w:t xml:space="preserve"> conducted</w:t>
      </w:r>
      <w:r w:rsidR="00E029F5">
        <w:t>.</w:t>
      </w:r>
      <w:r>
        <w:t xml:space="preserve"> T1 and T2 relaxation time for different resin</w:t>
      </w:r>
      <w:r w:rsidR="00733955">
        <w:t xml:space="preserve"> materials </w:t>
      </w:r>
      <w:r w:rsidR="00E029F5">
        <w:t xml:space="preserve">using spectroscopy </w:t>
      </w:r>
      <w:r w:rsidR="00733955">
        <w:t>were estimated</w:t>
      </w:r>
      <w:r w:rsidR="00F42548">
        <w:t xml:space="preserve"> (section</w:t>
      </w:r>
      <w:r w:rsidR="00824190">
        <w:t xml:space="preserve"> </w:t>
      </w:r>
      <w:r w:rsidR="00F42548">
        <w:fldChar w:fldCharType="begin"/>
      </w:r>
      <w:r w:rsidR="00F42548">
        <w:instrText xml:space="preserve"> REF _Ref523923801 \n \h </w:instrText>
      </w:r>
      <w:r w:rsidR="00F42548">
        <w:fldChar w:fldCharType="separate"/>
      </w:r>
      <w:r w:rsidR="00514A12">
        <w:rPr>
          <w:cs/>
        </w:rPr>
        <w:t>‎</w:t>
      </w:r>
      <w:r w:rsidR="00514A12">
        <w:t>3.1.2</w:t>
      </w:r>
      <w:r w:rsidR="00F42548">
        <w:fldChar w:fldCharType="end"/>
      </w:r>
      <w:r w:rsidR="00F42548">
        <w:t>)</w:t>
      </w:r>
      <w:r>
        <w:t xml:space="preserve">. The new features for the Z-frame </w:t>
      </w:r>
      <w:r w:rsidR="00E029F5">
        <w:t>were</w:t>
      </w:r>
      <w:r>
        <w:t xml:space="preserve"> designed to improve the accuracy and speed of the alignment procedure</w:t>
      </w:r>
      <w:r w:rsidR="00076B54">
        <w:t xml:space="preserve"> (</w:t>
      </w:r>
      <w:r w:rsidR="00E029F5">
        <w:t>section</w:t>
      </w:r>
      <w:r w:rsidR="00824190">
        <w:t xml:space="preserve"> </w:t>
      </w:r>
      <w:r w:rsidR="00E029F5">
        <w:fldChar w:fldCharType="begin"/>
      </w:r>
      <w:r w:rsidR="00E029F5">
        <w:instrText xml:space="preserve"> REF _Ref523923978 \n \h </w:instrText>
      </w:r>
      <w:r w:rsidR="00E029F5">
        <w:fldChar w:fldCharType="separate"/>
      </w:r>
      <w:r w:rsidR="00514A12">
        <w:rPr>
          <w:cs/>
        </w:rPr>
        <w:t>‎</w:t>
      </w:r>
      <w:r w:rsidR="00514A12">
        <w:t>3.1.1</w:t>
      </w:r>
      <w:r w:rsidR="00E029F5">
        <w:fldChar w:fldCharType="end"/>
      </w:r>
      <w:r w:rsidR="00E029F5">
        <w:t>)</w:t>
      </w:r>
      <w:r>
        <w:t xml:space="preserve">. Moreover, the new image acquisition setup </w:t>
      </w:r>
      <w:r w:rsidR="00E029F5">
        <w:t>was</w:t>
      </w:r>
      <w:r>
        <w:t xml:space="preserve"> introduced which enables a nearly real-time registration approach</w:t>
      </w:r>
      <w:r w:rsidR="00076B54">
        <w:t xml:space="preserve"> </w:t>
      </w:r>
      <w:r w:rsidR="00824190">
        <w:t>(</w:t>
      </w:r>
      <w:r w:rsidR="00076B54">
        <w:t xml:space="preserve">section </w:t>
      </w:r>
      <w:r w:rsidR="00076B54">
        <w:fldChar w:fldCharType="begin"/>
      </w:r>
      <w:r w:rsidR="00076B54">
        <w:instrText xml:space="preserve"> REF _Ref521070693 \n \h </w:instrText>
      </w:r>
      <w:r w:rsidR="00076B54">
        <w:fldChar w:fldCharType="separate"/>
      </w:r>
      <w:r w:rsidR="00514A12">
        <w:rPr>
          <w:cs/>
        </w:rPr>
        <w:t>‎</w:t>
      </w:r>
      <w:r w:rsidR="00514A12">
        <w:t>3.2.1</w:t>
      </w:r>
      <w:r w:rsidR="00076B54">
        <w:fldChar w:fldCharType="end"/>
      </w:r>
      <w:r w:rsidR="00076B54">
        <w:t>)</w:t>
      </w:r>
      <w:r>
        <w:t>.</w:t>
      </w:r>
    </w:p>
    <w:p w:rsidR="000D2A17" w:rsidRDefault="00B3048A" w:rsidP="00C63BB6">
      <w:r>
        <w:t>A</w:t>
      </w:r>
      <w:r w:rsidR="00436B55">
        <w:t>n</w:t>
      </w:r>
      <w:r w:rsidR="0045102C">
        <w:t xml:space="preserve"> automated</w:t>
      </w:r>
      <w:r w:rsidR="00CB2106">
        <w:t xml:space="preserve"> and standalone </w:t>
      </w:r>
      <w:r w:rsidR="00436B55">
        <w:t>application</w:t>
      </w:r>
      <w:r w:rsidR="00E9285D">
        <w:t xml:space="preserve"> (section </w:t>
      </w:r>
      <w:r w:rsidR="00E9285D">
        <w:fldChar w:fldCharType="begin"/>
      </w:r>
      <w:r w:rsidR="00E9285D">
        <w:instrText xml:space="preserve"> REF _Ref523925353 \n \h </w:instrText>
      </w:r>
      <w:r w:rsidR="00E9285D">
        <w:fldChar w:fldCharType="separate"/>
      </w:r>
      <w:r w:rsidR="00514A12">
        <w:rPr>
          <w:cs/>
        </w:rPr>
        <w:t>‎</w:t>
      </w:r>
      <w:r w:rsidR="00514A12">
        <w:t>3.2</w:t>
      </w:r>
      <w:r w:rsidR="00E9285D">
        <w:fldChar w:fldCharType="end"/>
      </w:r>
      <w:r w:rsidR="00E9285D">
        <w:t>)</w:t>
      </w:r>
      <w:r w:rsidR="00436B55">
        <w:t>, which interacts with the user</w:t>
      </w:r>
      <w:r w:rsidR="00E9285D">
        <w:t xml:space="preserve"> (section</w:t>
      </w:r>
      <w:r w:rsidR="00E9285D">
        <w:fldChar w:fldCharType="begin"/>
      </w:r>
      <w:r w:rsidR="00E9285D">
        <w:instrText xml:space="preserve"> REF _Ref523925375 \n \h </w:instrText>
      </w:r>
      <w:r w:rsidR="00E9285D">
        <w:fldChar w:fldCharType="separate"/>
      </w:r>
      <w:r w:rsidR="00514A12">
        <w:rPr>
          <w:cs/>
        </w:rPr>
        <w:t>‎</w:t>
      </w:r>
      <w:r w:rsidR="00514A12">
        <w:t>3.3</w:t>
      </w:r>
      <w:r w:rsidR="00E9285D">
        <w:fldChar w:fldCharType="end"/>
      </w:r>
      <w:r w:rsidR="00E9285D">
        <w:t xml:space="preserve">), </w:t>
      </w:r>
      <w:r w:rsidR="00436B55">
        <w:t xml:space="preserve"> for an accurate</w:t>
      </w:r>
      <w:r w:rsidR="00E03123">
        <w:t xml:space="preserve"> detection</w:t>
      </w:r>
      <w:r w:rsidR="00E9285D">
        <w:t xml:space="preserve">, </w:t>
      </w:r>
      <w:r w:rsidR="00E03123">
        <w:t>tracking and</w:t>
      </w:r>
      <w:r w:rsidR="00436B55">
        <w:t xml:space="preserve"> registration, </w:t>
      </w:r>
      <w:r w:rsidR="00C63BB6">
        <w:t>was</w:t>
      </w:r>
      <w:r w:rsidR="00436B55">
        <w:t xml:space="preserve"> accomplished</w:t>
      </w:r>
      <w:r w:rsidR="00FB4650">
        <w:t>.</w:t>
      </w:r>
      <w:r w:rsidR="00B727BA">
        <w:t xml:space="preserve"> T</w:t>
      </w:r>
      <w:r w:rsidR="008519F4">
        <w:t>he designed algorithm take</w:t>
      </w:r>
      <w:r w:rsidR="00CB2106">
        <w:t>s</w:t>
      </w:r>
      <w:r w:rsidR="008519F4">
        <w:t xml:space="preserve"> into account the </w:t>
      </w:r>
      <w:r w:rsidR="00DE0483">
        <w:t>limitation</w:t>
      </w:r>
      <w:r w:rsidR="009251AD">
        <w:t>s</w:t>
      </w:r>
      <w:r w:rsidR="008519F4">
        <w:t xml:space="preserve"> which might be encountered during the </w:t>
      </w:r>
      <w:r w:rsidR="00E97ABF">
        <w:t>instrument alignment</w:t>
      </w:r>
      <w:r w:rsidR="008519F4">
        <w:t xml:space="preserve"> process</w:t>
      </w:r>
      <w:r w:rsidR="001E2202">
        <w:t xml:space="preserve"> (</w:t>
      </w:r>
      <w:r w:rsidR="00C1614B" w:rsidRPr="00DE6332">
        <w:rPr>
          <w:highlight w:val="yellow"/>
        </w:rPr>
        <w:t>such as</w:t>
      </w:r>
      <w:r w:rsidR="008519F4">
        <w:t>.</w:t>
      </w:r>
      <w:r w:rsidR="00EA59B8">
        <w:t xml:space="preserve"> </w:t>
      </w:r>
      <w:r w:rsidR="00EA59B8" w:rsidRPr="00DE6332">
        <w:t>In order to find the appropriate methods in each stage of processing</w:t>
      </w:r>
      <w:r w:rsidR="00EA59B8">
        <w:t>, an i</w:t>
      </w:r>
      <w:r w:rsidR="001A4D0F">
        <w:t xml:space="preserve">nvestigation </w:t>
      </w:r>
      <w:r w:rsidR="006D0C50">
        <w:t>was</w:t>
      </w:r>
      <w:r w:rsidR="001A4D0F">
        <w:t xml:space="preserve"> conducted.</w:t>
      </w:r>
      <w:r w:rsidR="00DE6332">
        <w:t xml:space="preserve"> For example,</w:t>
      </w:r>
      <w:r w:rsidR="001A4D0F">
        <w:t xml:space="preserve"> </w:t>
      </w:r>
      <w:r w:rsidR="001668D7">
        <w:t>Ga</w:t>
      </w:r>
      <w:r w:rsidR="008F5081">
        <w:t xml:space="preserve">ussian filter </w:t>
      </w:r>
      <w:r w:rsidR="006D0C50">
        <w:t>was</w:t>
      </w:r>
      <w:r w:rsidR="008F5081">
        <w:t xml:space="preserve"> compared with </w:t>
      </w:r>
      <w:r w:rsidR="00355DD2">
        <w:t>Wavelet-ba</w:t>
      </w:r>
      <w:r w:rsidR="008F5081">
        <w:t>sed denois</w:t>
      </w:r>
      <w:r w:rsidR="006D0C50">
        <w:t>i</w:t>
      </w:r>
      <w:r w:rsidR="008F5081">
        <w:t>ng and</w:t>
      </w:r>
      <w:r w:rsidR="00355DD2">
        <w:t xml:space="preserve"> anisotropic filtering, and the last one </w:t>
      </w:r>
      <w:r w:rsidR="006D0C50">
        <w:t xml:space="preserve">was </w:t>
      </w:r>
      <w:r w:rsidR="008F5081">
        <w:t>selected for denoising of</w:t>
      </w:r>
      <w:r w:rsidR="00DE6332">
        <w:t xml:space="preserve"> the</w:t>
      </w:r>
      <w:r w:rsidR="008F5081">
        <w:t xml:space="preserve"> captured MRI images due to its efficiency</w:t>
      </w:r>
      <w:r w:rsidR="00355DD2">
        <w:t xml:space="preserve"> in </w:t>
      </w:r>
      <w:r w:rsidR="008F6EE8">
        <w:t>suppressing</w:t>
      </w:r>
      <w:r w:rsidR="00355DD2">
        <w:t xml:space="preserve"> the noise and preserving the features of interest</w:t>
      </w:r>
      <w:r w:rsidR="00B727BA">
        <w:t xml:space="preserve">. </w:t>
      </w:r>
      <w:r w:rsidR="00330292">
        <w:t xml:space="preserve">The centers of each fiducial is calculated based </w:t>
      </w:r>
      <w:r w:rsidR="001668D7">
        <w:t>on</w:t>
      </w:r>
      <w:r w:rsidR="00330292">
        <w:t xml:space="preserve"> the connected components in the image.</w:t>
      </w:r>
    </w:p>
    <w:p w:rsidR="004600BF" w:rsidRPr="00C53D78" w:rsidRDefault="00116243" w:rsidP="00001251">
      <w:r>
        <w:t xml:space="preserve">For the automatic segmentation of the Z-marker structures in the images, a Faster-RCNN algorithm </w:t>
      </w:r>
      <w:r w:rsidR="002216A3">
        <w:t>has been</w:t>
      </w:r>
      <w:r>
        <w:t xml:space="preserve"> used, considering that the </w:t>
      </w:r>
      <w:r w:rsidR="00242A70">
        <w:t>Z-marker might have</w:t>
      </w:r>
      <w:r w:rsidR="00F818FD">
        <w:t xml:space="preserve"> a</w:t>
      </w:r>
      <w:r w:rsidR="00242A70">
        <w:t xml:space="preser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CB2106">
        <w:t>using SIFT and SURF feature extraction methods</w:t>
      </w:r>
      <w:r w:rsidR="0073577A">
        <w:t xml:space="preserve">, and a mathematical </w:t>
      </w:r>
      <w:r w:rsidR="0028017C">
        <w:t>technique</w:t>
      </w:r>
      <w:r w:rsidR="00B7444C">
        <w:t xml:space="preserve"> based on the fiducials coordinate system</w:t>
      </w:r>
      <w:r w:rsidR="00F14F6E">
        <w:t xml:space="preserve"> </w:t>
      </w:r>
      <w:r w:rsidR="00B7444C">
        <w:t>ha</w:t>
      </w:r>
      <w:r w:rsidR="00F818FD">
        <w:t>s</w:t>
      </w:r>
      <w:r w:rsidR="0073577A">
        <w:t xml:space="preserve"> been </w:t>
      </w:r>
      <w:r w:rsidR="00C63BB6">
        <w:t>tested</w:t>
      </w:r>
      <w:r w:rsidR="00B7444C">
        <w:t xml:space="preserve">, while the </w:t>
      </w:r>
      <w:r w:rsidR="0062075D">
        <w:t>latter</w:t>
      </w:r>
      <w:r w:rsidR="00CB2106">
        <w:t xml:space="preserve"> method is implemented</w:t>
      </w:r>
      <w:r w:rsidR="0062075D">
        <w:t>, as it is the most accurate in</w:t>
      </w:r>
      <w:r w:rsidR="00F818FD">
        <w:t xml:space="preserve"> the</w:t>
      </w:r>
      <w:r w:rsidR="00255E3A">
        <w:t xml:space="preserve"> </w:t>
      </w:r>
      <w:r w:rsidR="008D7187">
        <w:t>determination of the rotation in the</w:t>
      </w:r>
      <w:r w:rsidR="00CB2106">
        <w:t xml:space="preserve"> distorted</w:t>
      </w:r>
      <w:r w:rsidR="008D7187">
        <w:t xml:space="preserve"> images.</w:t>
      </w:r>
      <w:r w:rsidR="00286368">
        <w:t xml:space="preserve"> The approach also takes into consideration</w:t>
      </w:r>
      <w:r w:rsidR="006E4249">
        <w:t xml:space="preserve"> the change of the 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w:t>
      </w:r>
      <w:r w:rsidR="00C63BB6">
        <w:t>were</w:t>
      </w:r>
      <w:r w:rsidR="009833C0">
        <w:t xml:space="preserve">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lastRenderedPageBreak/>
        <w:t xml:space="preserve">of the Z-marker to </w:t>
      </w:r>
      <w:r w:rsidR="004600BF">
        <w:t xml:space="preserve">align the </w:t>
      </w:r>
      <w:r w:rsidR="00F65E1A">
        <w:t>interventional</w:t>
      </w:r>
      <w:r w:rsidR="004600BF">
        <w:t xml:space="preserve"> tool inside the desired trajectory</w:t>
      </w:r>
      <w:r w:rsidR="00144B48">
        <w:t>.</w:t>
      </w:r>
      <w:r w:rsidR="00CC554E">
        <w:t xml:space="preserve"> </w:t>
      </w:r>
      <w:r w:rsidR="00293B62">
        <w:t>It includes the rotation angle</w:t>
      </w:r>
      <w:r w:rsidR="007D6D66">
        <w:t xml:space="preserve"> and direction</w:t>
      </w:r>
      <w:r w:rsidR="00293B62">
        <w:t xml:space="preserve"> of</w:t>
      </w:r>
      <w:r w:rsidR="0088313D">
        <w:t xml:space="preserve"> the Z-</w:t>
      </w:r>
      <w:r w:rsidR="00F04315">
        <w:t>frame</w:t>
      </w:r>
      <w:r w:rsidR="0088313D">
        <w:t xml:space="preserve"> around x</w:t>
      </w:r>
      <w:r w:rsidR="00216365">
        <w:t>-</w:t>
      </w:r>
      <w:r w:rsidR="0088313D">
        <w:t xml:space="preserve"> and y-</w:t>
      </w:r>
      <w:r w:rsidR="0028017C">
        <w:t>ax</w:t>
      </w:r>
      <w:r w:rsidR="0088313D">
        <w:t>i</w:t>
      </w:r>
      <w:r w:rsidR="00293B62">
        <w:t>s</w:t>
      </w:r>
      <w:r w:rsidR="007D6D66">
        <w:t>.</w:t>
      </w:r>
      <w:r w:rsidR="00F22BF8">
        <w:t xml:space="preserve"> Moreover, the trans</w:t>
      </w:r>
      <w:r w:rsidR="00354ADE">
        <w:t>verse alignment is required to place the instrument in the desired trajectory.</w:t>
      </w:r>
      <w:r w:rsidR="006201AE">
        <w:t xml:space="preserve"> The transverse alignment can be calculated from the imag</w:t>
      </w:r>
      <w:r w:rsidR="00CF6404">
        <w:t>ing</w:t>
      </w:r>
      <w:r w:rsidR="006201AE">
        <w:t xml:space="preserve"> view that tumor and at least two </w:t>
      </w:r>
      <w:r w:rsidR="00CF6404">
        <w:t>of the seven</w:t>
      </w:r>
      <w:r w:rsidR="00F22BF8">
        <w:t xml:space="preserve"> </w:t>
      </w:r>
      <w:r w:rsidR="00CF6404">
        <w:t>fiducials are visible.</w:t>
      </w:r>
      <w:r w:rsidR="00944B38">
        <w:t xml:space="preserve"> Therefore, a</w:t>
      </w:r>
      <w:r w:rsidR="00630F00">
        <w:t xml:space="preserve"> translation matrix </w:t>
      </w:r>
      <w:r w:rsidR="00944B38">
        <w:t>is</w:t>
      </w:r>
      <w:r w:rsidR="00630F00">
        <w:t xml:space="preserve"> calculated</w:t>
      </w:r>
      <w:r w:rsidR="00CF6404">
        <w:t xml:space="preserve"> </w:t>
      </w:r>
      <w:r w:rsidR="00630F00">
        <w:t>u</w:t>
      </w:r>
      <w:r w:rsidR="00CF6404">
        <w:t xml:space="preserve">sing the alignment matrix and </w:t>
      </w:r>
      <w:r w:rsidR="00001251">
        <w:t xml:space="preserve">the </w:t>
      </w:r>
      <w:r w:rsidR="00CF6404">
        <w:t>calibrat</w:t>
      </w:r>
      <w:r w:rsidR="00001251">
        <w:t>ed</w:t>
      </w:r>
      <w:r w:rsidR="00CF6404">
        <w:t xml:space="preserve"> distances</w:t>
      </w:r>
      <w:r w:rsidR="00916FB3">
        <w:t xml:space="preserve"> (section </w:t>
      </w:r>
      <w:r w:rsidR="00916FB3">
        <w:fldChar w:fldCharType="begin"/>
      </w:r>
      <w:r w:rsidR="00916FB3">
        <w:instrText xml:space="preserve"> REF _Ref523927127 \n \h </w:instrText>
      </w:r>
      <w:r w:rsidR="00916FB3">
        <w:fldChar w:fldCharType="separate"/>
      </w:r>
      <w:r w:rsidR="00514A12">
        <w:rPr>
          <w:cs/>
        </w:rPr>
        <w:t>‎</w:t>
      </w:r>
      <w:r w:rsidR="00514A12">
        <w:t>3.2.3.5</w:t>
      </w:r>
      <w:r w:rsidR="00916FB3">
        <w:fldChar w:fldCharType="end"/>
      </w:r>
      <w:r w:rsidR="00916FB3">
        <w:t>)</w:t>
      </w:r>
      <w:r w:rsidR="00944B38">
        <w:t>.</w:t>
      </w:r>
      <w:r w:rsidR="00630F00">
        <w:t xml:space="preserve"> </w:t>
      </w:r>
    </w:p>
    <w:p w:rsidR="00556103" w:rsidRDefault="00444E72" w:rsidP="0077525F">
      <w:r>
        <w:t>For the assessment of the accuracy of the</w:t>
      </w:r>
      <w:r w:rsidR="002D4B45">
        <w:t xml:space="preserve"> registration </w:t>
      </w:r>
      <w:r>
        <w:t>method, an MRI-compatible rota</w:t>
      </w:r>
      <w:r w:rsidR="002D4B45">
        <w:t>ry frame was</w:t>
      </w:r>
      <w:r>
        <w:t xml:space="preserve"> designed which can rotate the marker around two axes</w:t>
      </w:r>
      <w:r w:rsidR="002D4B45">
        <w:t xml:space="preserve"> during the inside MRI-tunnel experiments</w:t>
      </w:r>
      <w:r>
        <w:t>.</w:t>
      </w:r>
      <w:r w:rsidR="00AD2C76">
        <w:t xml:space="preserve"> </w:t>
      </w:r>
      <w:r w:rsidR="00AD2C76" w:rsidRPr="003C637C">
        <w:rPr>
          <w:highlight w:val="yellow"/>
        </w:rPr>
        <w:t>Therefore, t</w:t>
      </w:r>
      <w:r w:rsidR="003C02B4" w:rsidRPr="003C637C">
        <w:rPr>
          <w:highlight w:val="yellow"/>
        </w:rPr>
        <w:t xml:space="preserve">he </w:t>
      </w:r>
      <w:r w:rsidR="00B86CEF" w:rsidRPr="003C637C">
        <w:rPr>
          <w:highlight w:val="yellow"/>
        </w:rPr>
        <w:t>detection alignment</w:t>
      </w:r>
      <w:r w:rsidR="00F50B23" w:rsidRPr="003C637C">
        <w:rPr>
          <w:highlight w:val="yellow"/>
        </w:rPr>
        <w:t xml:space="preserve"> algorithm is tested in</w:t>
      </w:r>
      <w:r w:rsidR="003C02B4" w:rsidRPr="003C637C">
        <w:rPr>
          <w:highlight w:val="yellow"/>
        </w:rPr>
        <w:t xml:space="preserve"> </w:t>
      </w:r>
      <w:r w:rsidR="00F50B23" w:rsidRPr="003C637C">
        <w:rPr>
          <w:highlight w:val="yellow"/>
        </w:rPr>
        <w:t>two different scenarios</w:t>
      </w:r>
      <w:r w:rsidR="003C02B4" w:rsidRPr="003C637C">
        <w:rPr>
          <w:highlight w:val="yellow"/>
        </w:rPr>
        <w:t xml:space="preserve">, </w:t>
      </w:r>
      <w:r w:rsidR="00F50B23" w:rsidRPr="003C637C">
        <w:rPr>
          <w:highlight w:val="yellow"/>
        </w:rPr>
        <w:t>and the results are applied for the estimation of the error</w:t>
      </w:r>
      <w:r w:rsidR="003C02B4" w:rsidRPr="003C637C">
        <w:rPr>
          <w:highlight w:val="yellow"/>
        </w:rPr>
        <w:t>.</w:t>
      </w:r>
      <w:r w:rsidR="00ED086C">
        <w:t xml:space="preserve"> </w:t>
      </w:r>
    </w:p>
    <w:p w:rsidR="00110ABA" w:rsidRDefault="00110ABA" w:rsidP="00885377">
      <w:r>
        <w:t xml:space="preserve">Related to the </w:t>
      </w:r>
      <w:r w:rsidR="00915591">
        <w:t>alignment detection algorithm</w:t>
      </w:r>
      <w:r w:rsidR="00FE5A52">
        <w:t xml:space="preserve">, several aspects </w:t>
      </w:r>
      <w:r w:rsidR="00885377">
        <w:t>shall</w:t>
      </w:r>
      <w:r w:rsidR="00FE5A52">
        <w:t xml:space="preserve"> be improved</w:t>
      </w:r>
      <w:r w:rsidR="00885377">
        <w:t xml:space="preserve"> in the future</w:t>
      </w:r>
      <w:r w:rsidR="00915591">
        <w:t>:</w:t>
      </w:r>
    </w:p>
    <w:p w:rsidR="00915591" w:rsidRDefault="00915591" w:rsidP="00915591">
      <w:pPr>
        <w:pStyle w:val="ListParagraph"/>
        <w:numPr>
          <w:ilvl w:val="0"/>
          <w:numId w:val="3"/>
        </w:numPr>
      </w:pPr>
      <w:r>
        <w:t>Translation calculation of the Z-marker regarding to the target position</w:t>
      </w:r>
      <w:r w:rsidR="00444E72">
        <w:t>.</w:t>
      </w:r>
    </w:p>
    <w:p w:rsidR="008439B0" w:rsidRDefault="00915591" w:rsidP="00D91E2B">
      <w:pPr>
        <w:pStyle w:val="ListParagraph"/>
        <w:numPr>
          <w:ilvl w:val="0"/>
          <w:numId w:val="3"/>
        </w:numPr>
      </w:pPr>
      <w:r>
        <w:t>Improvement in</w:t>
      </w:r>
      <w:r w:rsidR="00885377">
        <w:t xml:space="preserve"> the</w:t>
      </w:r>
      <w:r>
        <w:t xml:space="preserve"> automatic</w:t>
      </w:r>
      <w:r w:rsidR="00796C07" w:rsidRPr="001D68D4">
        <w:t xml:space="preserve"> segmentation of the Z-</w:t>
      </w:r>
      <w:r w:rsidR="00885377">
        <w:t>frame</w:t>
      </w:r>
      <w:r w:rsidR="00796C07" w:rsidRPr="001D68D4">
        <w:t xml:space="preserve"> form the full screen images</w:t>
      </w:r>
      <w:r w:rsidR="00990B12">
        <w:t xml:space="preserve"> using CNN</w:t>
      </w:r>
      <w:r w:rsidR="00796C07" w:rsidRPr="001D68D4">
        <w:t>.</w:t>
      </w:r>
      <w:r w:rsidR="00667B6F">
        <w:t xml:space="preserve"> </w:t>
      </w:r>
    </w:p>
    <w:p w:rsidR="0013506E" w:rsidRDefault="0013506E" w:rsidP="0013506E"/>
    <w:p w:rsidR="00F435B5" w:rsidRPr="00F435B5" w:rsidRDefault="0013506E" w:rsidP="00F435B5">
      <w:pPr>
        <w:autoSpaceDE w:val="0"/>
        <w:autoSpaceDN w:val="0"/>
        <w:adjustRightInd w:val="0"/>
        <w:spacing w:after="0" w:line="240" w:lineRule="auto"/>
        <w:jc w:val="left"/>
        <w:rPr>
          <w:rFonts w:cstheme="minorHAnsi"/>
          <w:b/>
          <w:bCs/>
          <w:color w:val="231F20"/>
        </w:rPr>
      </w:pPr>
      <w:r w:rsidRPr="0013506E">
        <w:rPr>
          <w:highlight w:val="yellow"/>
        </w:rPr>
        <w:t>10 or 5 for outlook</w:t>
      </w:r>
      <w:r w:rsidR="00F435B5">
        <w:t xml:space="preserve"> (</w:t>
      </w:r>
      <w:r w:rsidR="00F435B5" w:rsidRPr="00F435B5">
        <w:rPr>
          <w:rFonts w:cstheme="minorHAnsi"/>
          <w:b/>
          <w:bCs/>
          <w:color w:val="231F20"/>
        </w:rPr>
        <w:t>Method for Automatic Localization of MR-Visible</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Markers using Morphological Image Processing and</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Conventional Pulse Sequences: Feasibility for</w:t>
      </w:r>
    </w:p>
    <w:p w:rsidR="0013506E" w:rsidRPr="00F435B5" w:rsidRDefault="00F435B5" w:rsidP="00F435B5">
      <w:pPr>
        <w:rPr>
          <w:rFonts w:cstheme="minorHAnsi"/>
        </w:rPr>
        <w:sectPr w:rsidR="0013506E" w:rsidRPr="00F435B5" w:rsidSect="00E12BCA">
          <w:pgSz w:w="11906" w:h="16838" w:code="9"/>
          <w:pgMar w:top="1440" w:right="1440" w:bottom="1440" w:left="1440" w:header="720" w:footer="720" w:gutter="0"/>
          <w:cols w:space="720"/>
          <w:titlePg/>
          <w:docGrid w:linePitch="360"/>
        </w:sectPr>
      </w:pPr>
      <w:r w:rsidRPr="00F435B5">
        <w:rPr>
          <w:rFonts w:cstheme="minorHAnsi"/>
          <w:b/>
          <w:bCs/>
          <w:color w:val="231F20"/>
        </w:rPr>
        <w:t>Image-Guided Procedures)</w:t>
      </w:r>
    </w:p>
    <w:p w:rsidR="008439B0" w:rsidRDefault="008439B0" w:rsidP="00D31B09"/>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379207686"/>
        <w:placeholder>
          <w:docPart w:val="DefaultPlaceholder_-1854013440"/>
        </w:placeholder>
      </w:sdtPr>
      <w:sdtEndPr/>
      <w:sdtContent>
        <w:p w:rsidR="000E712B" w:rsidRPr="002D5B36" w:rsidRDefault="00227772" w:rsidP="000E712B">
          <w:pPr>
            <w:pStyle w:val="CitaviBibliographyHeading"/>
            <w:rPr>
              <w:lang w:val="en-US"/>
            </w:rPr>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D82415">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269" w:name="_Toc525387411"/>
          <w:bookmarkStart w:id="270" w:name="_CTVBIBLIOGRAPHY1"/>
          <w:bookmarkEnd w:id="270"/>
          <w:r w:rsidR="000E712B" w:rsidRPr="002D5B36">
            <w:rPr>
              <w:lang w:val="en-US"/>
            </w:rPr>
            <w:t>Literaturverzeichnis</w:t>
          </w:r>
          <w:bookmarkEnd w:id="269"/>
        </w:p>
        <w:p w:rsidR="000E712B" w:rsidRDefault="000E712B" w:rsidP="000E712B">
          <w:pPr>
            <w:pStyle w:val="CitaviBibliographyEntry"/>
          </w:pPr>
          <w:r>
            <w:t>[1]</w:t>
          </w:r>
          <w:r>
            <w:tab/>
          </w:r>
          <w:bookmarkStart w:id="271" w:name="_CTVL00191e1cd3d676e400db6bd56e32b9ad001"/>
          <w:r>
            <w:t xml:space="preserve">J. Cepek, B. A. Chronik, U. Lindner, J. Trachtenberg, S. R. H. Davidson, J. Bax und A. Fenster, “A system for MRI-guided transperineal delivery of needles to the prostate for focal therapy,” (eng), </w:t>
          </w:r>
          <w:bookmarkEnd w:id="271"/>
          <w:r w:rsidRPr="000E712B">
            <w:rPr>
              <w:i/>
            </w:rPr>
            <w:t>Medical physics</w:t>
          </w:r>
          <w:r w:rsidRPr="000E712B">
            <w:t>, 40. Jg., Nr. 1, S. 12304, 2013.</w:t>
          </w:r>
        </w:p>
        <w:p w:rsidR="000E712B" w:rsidRDefault="000E712B" w:rsidP="000E712B">
          <w:pPr>
            <w:pStyle w:val="CitaviBibliographyEntry"/>
          </w:pPr>
          <w:r>
            <w:t>[2]</w:t>
          </w:r>
          <w:r>
            <w:tab/>
          </w:r>
          <w:bookmarkStart w:id="272" w:name="_CTVL001cf9f8d8f9875448f9ce032a2b0cbc1d5"/>
          <w:r>
            <w:t xml:space="preserve">T. Schulz, S. Puccini, J.-P. Schneider und T. Kahn, “Interventional and intraoperative MR: Review and update of techniques and clinical experience,” (eng), </w:t>
          </w:r>
          <w:bookmarkEnd w:id="272"/>
          <w:r w:rsidRPr="000E712B">
            <w:rPr>
              <w:i/>
            </w:rPr>
            <w:t>European radiology</w:t>
          </w:r>
          <w:r w:rsidRPr="000E712B">
            <w:t>, 14. Jg., Nr. 12, S. 2212–2227, 2004.</w:t>
          </w:r>
        </w:p>
        <w:p w:rsidR="000E712B" w:rsidRDefault="000E712B" w:rsidP="000E712B">
          <w:pPr>
            <w:pStyle w:val="CitaviBibliographyEntry"/>
          </w:pPr>
          <w:r>
            <w:t>[3]</w:t>
          </w:r>
          <w:r>
            <w:tab/>
          </w:r>
          <w:bookmarkStart w:id="273" w:name="_CTVL001a2381419b67348e0837ce80fe59e4283"/>
          <w:r>
            <w:t>someAuthor, “someTitle,”</w:t>
          </w:r>
        </w:p>
        <w:bookmarkEnd w:id="273"/>
        <w:p w:rsidR="000E712B" w:rsidRDefault="000E712B" w:rsidP="000E712B">
          <w:pPr>
            <w:pStyle w:val="CitaviBibliographyEntry"/>
          </w:pPr>
          <w:r>
            <w:t>[4]</w:t>
          </w:r>
          <w:r>
            <w:tab/>
          </w:r>
          <w:bookmarkStart w:id="274" w:name="_CTVL001749b459a082a4d3c93a14f35367f475b"/>
          <w:r>
            <w:t xml:space="preserve">S. Aja-Fernández, A. Tristán-Vega und C. Alberola-López, “Noise estimation in single- and multiple-coil magnetic resonance data based on statistical models,” (eng), </w:t>
          </w:r>
          <w:bookmarkEnd w:id="274"/>
          <w:r w:rsidRPr="000E712B">
            <w:rPr>
              <w:i/>
            </w:rPr>
            <w:t>Magnetic resonance imaging</w:t>
          </w:r>
          <w:r w:rsidRPr="000E712B">
            <w:t>, 27. Jg., Nr. 10, S. 1397–1409, 2009.</w:t>
          </w:r>
        </w:p>
        <w:p w:rsidR="000E712B" w:rsidRDefault="000E712B" w:rsidP="000E712B">
          <w:pPr>
            <w:pStyle w:val="CitaviBibliographyEntry"/>
          </w:pPr>
          <w:r>
            <w:t>[5]</w:t>
          </w:r>
          <w:r>
            <w:tab/>
          </w:r>
          <w:bookmarkStart w:id="275" w:name="_CTVL00172ad0b70253c4f349c977c3f6bbc9c60"/>
          <w:r>
            <w:t xml:space="preserve">S. D und D. D, “Wavelet Based Image Denoising Technique,” </w:t>
          </w:r>
          <w:bookmarkEnd w:id="275"/>
          <w:r w:rsidRPr="000E712B">
            <w:rPr>
              <w:i/>
            </w:rPr>
            <w:t>IJACSA</w:t>
          </w:r>
          <w:r w:rsidRPr="000E712B">
            <w:t>, 2. Jg., Nr. 3, 2011.</w:t>
          </w:r>
        </w:p>
        <w:p w:rsidR="000E712B" w:rsidRDefault="000E712B" w:rsidP="000E712B">
          <w:pPr>
            <w:pStyle w:val="CitaviBibliographyEntry"/>
          </w:pPr>
          <w:r>
            <w:t>[6]</w:t>
          </w:r>
          <w:r>
            <w:tab/>
          </w:r>
          <w:bookmarkStart w:id="276" w:name="_CTVL001848306e855da48dc9edc1484f8a13b0d"/>
          <w:r>
            <w:t xml:space="preserve">M. E. Soto, J. E. Pezoa und S. N. Torres, “Thermal Noise Estimation and Removal in MRI: A Noise Cancellation Approach,” in </w:t>
          </w:r>
          <w:bookmarkEnd w:id="276"/>
          <w:r w:rsidRPr="000E712B">
            <w:rPr>
              <w:i/>
            </w:rPr>
            <w:t>Lecture Notes in Computer Science, Progress in Pattern Recognition, Image Analysis, Computer Vision, and Applications</w:t>
          </w:r>
          <w:r w:rsidRPr="000E712B">
            <w:t>, C. San Martin and S.-W. Kim, Eds., Berlin, Heidelberg: Springer Berlin Heidelberg, 2011, S. 47–54.</w:t>
          </w:r>
        </w:p>
        <w:p w:rsidR="000E712B" w:rsidRDefault="000E712B" w:rsidP="000E712B">
          <w:pPr>
            <w:pStyle w:val="CitaviBibliographyEntry"/>
          </w:pPr>
          <w:r>
            <w:t>[7]</w:t>
          </w:r>
          <w:r>
            <w:tab/>
          </w:r>
          <w:bookmarkStart w:id="277" w:name="_CTVL001f40c258bf85d4097a29b2c1c57c5150f"/>
          <w:r>
            <w:t>I. Journals, “Denoising of Rician noise in Magnitude MRI Images using wavelet shrinkage and fusion method,”</w:t>
          </w:r>
        </w:p>
        <w:bookmarkEnd w:id="277"/>
        <w:p w:rsidR="000E712B" w:rsidRDefault="000E712B" w:rsidP="000E712B">
          <w:pPr>
            <w:pStyle w:val="CitaviBibliographyEntry"/>
          </w:pPr>
          <w:r>
            <w:t>[8]</w:t>
          </w:r>
          <w:r>
            <w:tab/>
          </w:r>
          <w:bookmarkStart w:id="278" w:name="_CTVL001a47ee0533204472ca11ce1d165dcad14"/>
          <w:r>
            <w:t xml:space="preserve">J. Tokuda, K. Tuncali, I. Iordachita, S.-E. Song, A. Fedorov, S. Oguro, A. Lasso, F. M. Fennessy, C. M. Tempany und N. Hata, “In-bore setup and software for 3T MRI-guided transperineal prostate biopsy,” (eng), </w:t>
          </w:r>
          <w:bookmarkEnd w:id="278"/>
          <w:r w:rsidRPr="000E712B">
            <w:rPr>
              <w:i/>
            </w:rPr>
            <w:t>Physics in medicine and biology</w:t>
          </w:r>
          <w:r w:rsidRPr="000E712B">
            <w:t>, 57. Jg., Nr. 18, S. 5823–5840, 2012.</w:t>
          </w:r>
        </w:p>
        <w:p w:rsidR="000E712B" w:rsidRDefault="000E712B" w:rsidP="000E712B">
          <w:pPr>
            <w:pStyle w:val="CitaviBibliographyEntry"/>
          </w:pPr>
          <w:r>
            <w:t>[9]</w:t>
          </w:r>
          <w:r>
            <w:tab/>
          </w:r>
          <w:bookmarkStart w:id="279" w:name="_CTVL0017e53b79a1d8a4fc39418cacdd06fab1f"/>
          <w:r>
            <w:t>S.P. DiMaio, E. Samset, G. Fischer, I. Iordachita, G. Fichtinger, F. Jolesz, and C.M. Tempany, “LNCS 4792 - Dynamic MRI Scan Plane Control for Passive Tracking of Instruments and Devices,”</w:t>
          </w:r>
        </w:p>
        <w:bookmarkEnd w:id="279"/>
        <w:p w:rsidR="000E712B" w:rsidRDefault="000E712B" w:rsidP="000E712B">
          <w:pPr>
            <w:pStyle w:val="CitaviBibliographyEntry"/>
          </w:pPr>
          <w:r>
            <w:lastRenderedPageBreak/>
            <w:t>[10]</w:t>
          </w:r>
          <w:r>
            <w:tab/>
          </w:r>
          <w:bookmarkStart w:id="280" w:name="_CTVL001aedcbc3d7784492e9e02f798895f8f74"/>
          <w:r>
            <w:t>Samuel Patz, Samuel Zhong und Ronald Sahatjian, “A Novel Approach to MRI Visibility of Catheters in Real-Time Studies,”</w:t>
          </w:r>
        </w:p>
        <w:bookmarkEnd w:id="280"/>
        <w:p w:rsidR="000E712B" w:rsidRDefault="000E712B" w:rsidP="000E712B">
          <w:pPr>
            <w:pStyle w:val="CitaviBibliographyEntry"/>
          </w:pPr>
          <w:r>
            <w:t>[11]</w:t>
          </w:r>
          <w:r>
            <w:tab/>
          </w:r>
          <w:bookmarkStart w:id="281" w:name="_CTVL001457697f06bec4516b1a3a4bff98a0056"/>
          <w:r>
            <w:t xml:space="preserve">F. Fischbach, H. Eggemann, J. Bunke, U. Wonneberger, J. Ricke und K. Strach, “MR-guided freehand biopsy of breast lesions in a 1.0-T open MR imager with a near-real-time interactive platform: Preliminary experience,” (eng), </w:t>
          </w:r>
          <w:bookmarkEnd w:id="281"/>
          <w:r w:rsidRPr="000E712B">
            <w:rPr>
              <w:i/>
            </w:rPr>
            <w:t>Radiology</w:t>
          </w:r>
          <w:r w:rsidRPr="000E712B">
            <w:t>, 265. Jg., Nr. 2, S. 359–370, 2012.</w:t>
          </w:r>
        </w:p>
        <w:p w:rsidR="000E712B" w:rsidRDefault="000E712B" w:rsidP="000E712B">
          <w:pPr>
            <w:pStyle w:val="CitaviBibliographyEntry"/>
          </w:pPr>
          <w:r>
            <w:t>[12]</w:t>
          </w:r>
          <w:r>
            <w:tab/>
          </w:r>
          <w:bookmarkStart w:id="282" w:name="_CTVL001d80159a5708d432dbb09b18f544e00bf"/>
          <w:r>
            <w:t xml:space="preserve">M. Fatahi, L. R. Demenescu und O. Speck, “Subjective perception of safety in healthy individuals working with 7 T MRI scanners: A retrospective multicenter survey,” (eng), </w:t>
          </w:r>
          <w:bookmarkEnd w:id="282"/>
          <w:r w:rsidRPr="000E712B">
            <w:rPr>
              <w:i/>
            </w:rPr>
            <w:t>Magma (New York, N.Y.)</w:t>
          </w:r>
          <w:r w:rsidRPr="000E712B">
            <w:t>, 29. Jg., Nr. 3, S. 379–387, 2016.</w:t>
          </w:r>
        </w:p>
        <w:p w:rsidR="000E712B" w:rsidRDefault="000E712B" w:rsidP="000E712B">
          <w:pPr>
            <w:pStyle w:val="CitaviBibliographyEntry"/>
          </w:pPr>
          <w:r>
            <w:t>[13]</w:t>
          </w:r>
          <w:r>
            <w:tab/>
          </w:r>
          <w:bookmarkStart w:id="283" w:name="_CTVL00189debf1317c64e7b9437465075ab0b0e"/>
          <w:r>
            <w:t xml:space="preserve">F. Fischbach, J. Bunke, M. Thormann, G. Gaffke, K. Jungnickel, J. Smink und J. Ricke, “MR-guided freehand biopsy of liver lesions with fast continuous imaging using a 1.0-T open MRI scanner: Experience in 50 patients,” (eng), </w:t>
          </w:r>
          <w:bookmarkEnd w:id="283"/>
          <w:r w:rsidRPr="000E712B">
            <w:rPr>
              <w:i/>
            </w:rPr>
            <w:t>Cardiovascular and interventional radiology</w:t>
          </w:r>
          <w:r w:rsidRPr="000E712B">
            <w:t>, 34. Jg., Nr. 1, S. 188–192, 2011.</w:t>
          </w:r>
        </w:p>
        <w:p w:rsidR="000E712B" w:rsidRDefault="000E712B" w:rsidP="000E712B">
          <w:pPr>
            <w:pStyle w:val="CitaviBibliographyEntry"/>
          </w:pPr>
          <w:r>
            <w:t>[14]</w:t>
          </w:r>
          <w:r>
            <w:tab/>
          </w:r>
          <w:bookmarkStart w:id="284" w:name="_CTVL001ad934701b48f48279ff1deeee6c5780a"/>
          <w:r>
            <w:t xml:space="preserve">A. Krieger, I. I. Iordachita, P. Guion, A. K. Singh, A. Kaushal, C. Ménard, P. A. Pinto, K. Camphausen, G. Fichtinger und L. L. Whitcomb, “An MRI-compatible robotic system with hybrid tracking for MRI-guided prostate intervention,” (eng), </w:t>
          </w:r>
          <w:bookmarkEnd w:id="284"/>
          <w:r w:rsidRPr="000E712B">
            <w:rPr>
              <w:i/>
            </w:rPr>
            <w:t>IEEE transactions on bio-medical engineering</w:t>
          </w:r>
          <w:r w:rsidRPr="000E712B">
            <w:t>, 58. Jg., Nr. 11, S. 3049–3060, 2011.</w:t>
          </w:r>
        </w:p>
        <w:p w:rsidR="000E712B" w:rsidRDefault="000E712B" w:rsidP="000E712B">
          <w:pPr>
            <w:pStyle w:val="CitaviBibliographyEntry"/>
          </w:pPr>
          <w:r>
            <w:t>[15]</w:t>
          </w:r>
          <w:r>
            <w:tab/>
          </w:r>
          <w:bookmarkStart w:id="285" w:name="_CTVL0013126ee25e2f84cbdb3b0b0d4e2f3ac15"/>
          <w:r w:rsidRPr="000E712B">
            <w:rPr>
              <w:i/>
            </w:rPr>
            <w:t>Robotics: Science and Systems X</w:t>
          </w:r>
          <w:bookmarkEnd w:id="285"/>
          <w:r w:rsidRPr="000E712B">
            <w:t>: Robotics: Science and Systems Foundation, 2014.</w:t>
          </w:r>
        </w:p>
        <w:p w:rsidR="000E712B" w:rsidRDefault="000E712B" w:rsidP="000E712B">
          <w:pPr>
            <w:pStyle w:val="CitaviBibliographyEntry"/>
          </w:pPr>
          <w:r>
            <w:t>[16]</w:t>
          </w:r>
          <w:r>
            <w:tab/>
          </w:r>
          <w:bookmarkStart w:id="286" w:name="_CTVL00187525ef593b647418973d62abd60c5fd"/>
          <w:r>
            <w:t xml:space="preserve">J. Cepek, B. A. Chronik und A. Fenster, “The effects of magnetic field distortion on the accuracy of passive device localization frames in MR imaging,” (eng), </w:t>
          </w:r>
          <w:bookmarkEnd w:id="286"/>
          <w:r w:rsidRPr="000E712B">
            <w:rPr>
              <w:i/>
            </w:rPr>
            <w:t>Medical physics</w:t>
          </w:r>
          <w:r w:rsidRPr="000E712B">
            <w:t>, 41. Jg., Nr. 5, S. 52301, 2014.</w:t>
          </w:r>
        </w:p>
        <w:p w:rsidR="000E712B" w:rsidRDefault="000E712B" w:rsidP="000E712B">
          <w:pPr>
            <w:pStyle w:val="CitaviBibliographyEntry"/>
          </w:pPr>
          <w:r>
            <w:t>[17]</w:t>
          </w:r>
          <w:r>
            <w:tab/>
          </w:r>
          <w:bookmarkStart w:id="287" w:name="_CTVL001d7102119a6834960b737f5e9e548c763"/>
          <w:r>
            <w:t xml:space="preserve">S. P. DiMaio, S. Pieper, K. Chinzei, N. Hata, S. J. Haker, D. F. Kacher, G. Fichtinger, C. M. Tempany und R. Kikinis, “Robot-assisted needle placement in open MRI: System architecture, integration and validation,” (eng), </w:t>
          </w:r>
          <w:bookmarkEnd w:id="287"/>
          <w:r w:rsidRPr="000E712B">
            <w:rPr>
              <w:i/>
            </w:rPr>
            <w:t>Computer aided surgery : official journal of the International Society for Computer Aided Surgery</w:t>
          </w:r>
          <w:r w:rsidRPr="000E712B">
            <w:t>, 12. Jg., Nr. 1, S. 15–24, 2007.</w:t>
          </w:r>
        </w:p>
        <w:p w:rsidR="000E712B" w:rsidRDefault="000E712B" w:rsidP="000E712B">
          <w:pPr>
            <w:pStyle w:val="CitaviBibliographyEntry"/>
          </w:pPr>
          <w:r>
            <w:t>[18]</w:t>
          </w:r>
          <w:r>
            <w:tab/>
          </w:r>
          <w:bookmarkStart w:id="288" w:name="_CTVL001555d792eee524b61920620fe6b5e24c0"/>
          <w:r>
            <w:t xml:space="preserve">M. Rea, D. McRobbie, H. Elhawary, Z. T. H. Tse, M. Lamperth und I. Young, “Sub-pixel localisation of passive micro-coil fiducial markers in interventional MRI,” (eng), </w:t>
          </w:r>
          <w:bookmarkEnd w:id="288"/>
          <w:r w:rsidRPr="000E712B">
            <w:rPr>
              <w:i/>
            </w:rPr>
            <w:t>Magma (New York, N.Y.)</w:t>
          </w:r>
          <w:r w:rsidRPr="000E712B">
            <w:t>, 22. Jg., Nr. 2, S. 71–76, 2009.</w:t>
          </w:r>
        </w:p>
        <w:p w:rsidR="000E712B" w:rsidRDefault="000E712B" w:rsidP="000E712B">
          <w:pPr>
            <w:pStyle w:val="CitaviBibliographyEntry"/>
          </w:pPr>
          <w:r>
            <w:t>[19]</w:t>
          </w:r>
          <w:r>
            <w:tab/>
          </w:r>
          <w:bookmarkStart w:id="289" w:name="_CTVL001ba4fab0f65ed490497684a75c40c04ea"/>
          <w:r>
            <w:t>“Real-time position monitoring of invasive devices using magnetic resonance,”</w:t>
          </w:r>
        </w:p>
        <w:bookmarkEnd w:id="289"/>
        <w:p w:rsidR="000E712B" w:rsidRDefault="000E712B" w:rsidP="000E712B">
          <w:pPr>
            <w:pStyle w:val="CitaviBibliographyEntry"/>
          </w:pPr>
          <w:r>
            <w:t>[20]</w:t>
          </w:r>
          <w:r>
            <w:tab/>
          </w:r>
          <w:bookmarkStart w:id="290" w:name="_CTVL001c15eec011c5a4adeb10196536875d883"/>
          <w:r>
            <w:t xml:space="preserve">H. Busse, R. Trampel, W. Gründer, M. Moche und T. Kahn, “Method for automatic localization of MR-visible markers using morphological image processing and </w:t>
          </w:r>
          <w:r>
            <w:lastRenderedPageBreak/>
            <w:t xml:space="preserve">conventional pulse sequences: Feasibility for image-guided procedures,” (eng), </w:t>
          </w:r>
          <w:bookmarkEnd w:id="290"/>
          <w:r w:rsidRPr="000E712B">
            <w:rPr>
              <w:i/>
            </w:rPr>
            <w:t>Journal of magnetic resonance imaging : JMRI</w:t>
          </w:r>
          <w:r w:rsidRPr="000E712B">
            <w:t>, 26. Jg., Nr. 4, S. 1087–1096, 2007.</w:t>
          </w:r>
        </w:p>
        <w:p w:rsidR="000E712B" w:rsidRDefault="000E712B" w:rsidP="000E712B">
          <w:pPr>
            <w:pStyle w:val="CitaviBibliographyEntry"/>
          </w:pPr>
          <w:r>
            <w:t>[21]</w:t>
          </w:r>
          <w:r>
            <w:tab/>
          </w:r>
          <w:bookmarkStart w:id="291" w:name="_CTVL00196c65b526cca48daa1bedebafd20ebc6"/>
          <w:r>
            <w:t xml:space="preserve">M. Kaiser, M. Detert, M. A. Rube, A. El-Tahir, O. J. Elle, A. Melzer, B. Schmidt und G. H. Rose, “Resonant marker design and fabrication techniques for device visualization during interventional magnetic resonance imaging,” (eng), </w:t>
          </w:r>
          <w:bookmarkEnd w:id="291"/>
          <w:r w:rsidRPr="000E712B">
            <w:rPr>
              <w:i/>
            </w:rPr>
            <w:t>Biomedizinische Technik. Biomedical engineering</w:t>
          </w:r>
          <w:r w:rsidRPr="000E712B">
            <w:t>, 60. Jg., Nr. 2, S. 89–103, 2015.</w:t>
          </w:r>
        </w:p>
        <w:p w:rsidR="000E712B" w:rsidRDefault="000E712B" w:rsidP="000E712B">
          <w:pPr>
            <w:pStyle w:val="CitaviBibliographyEntry"/>
          </w:pPr>
          <w:r>
            <w:t>[22]</w:t>
          </w:r>
          <w:r>
            <w:tab/>
          </w:r>
          <w:bookmarkStart w:id="292" w:name="_CTVL00134236c23d1ef469a8c3dc576274c8e66"/>
          <w:r>
            <w:t xml:space="preserve">A. D. Squires, Y. Gao, S. F. Taylor, M. Kent und Z. T. H. Tse, “A Simple and Inexpensive Stereotactic Guidance Frame for MRI-Guided Brain Biopsy in Canines,” (eng), </w:t>
          </w:r>
          <w:bookmarkEnd w:id="292"/>
          <w:r w:rsidRPr="000E712B">
            <w:rPr>
              <w:i/>
            </w:rPr>
            <w:t>Journal of medical engineering</w:t>
          </w:r>
          <w:r w:rsidRPr="000E712B">
            <w:t>, 2014. Jg., S. 139535, 2014.</w:t>
          </w:r>
        </w:p>
        <w:p w:rsidR="000E712B" w:rsidRDefault="000E712B" w:rsidP="000E712B">
          <w:pPr>
            <w:pStyle w:val="CitaviBibliographyEntry"/>
          </w:pPr>
          <w:r>
            <w:t>[23]</w:t>
          </w:r>
          <w:r>
            <w:tab/>
          </w:r>
          <w:bookmarkStart w:id="293" w:name="_CTVL00111dd7fca79784692be92b162d3b41637"/>
          <w:r>
            <w:t>“Configurable Automatic Detection and Registration of Fiducial Frames for Device-to-Image Registration in MRI-guided Prostate Interventions,”</w:t>
          </w:r>
        </w:p>
        <w:bookmarkEnd w:id="293"/>
        <w:p w:rsidR="000E712B" w:rsidRDefault="000E712B" w:rsidP="000E712B">
          <w:pPr>
            <w:pStyle w:val="CitaviBibliographyEntry"/>
          </w:pPr>
          <w:r>
            <w:t>[24]</w:t>
          </w:r>
          <w:r>
            <w:tab/>
          </w:r>
          <w:bookmarkStart w:id="294" w:name="_CTVL0012088161dcbf64d238b9cabd678f5c3e9"/>
          <w:r>
            <w:t xml:space="preserve">J. Cepek, B. A. Chronik und A. Fenster, “Errors in Device Localization in MRI Using Z-Frames,” in </w:t>
          </w:r>
          <w:bookmarkEnd w:id="294"/>
          <w:r w:rsidRPr="000E712B">
            <w:rPr>
              <w:i/>
            </w:rPr>
            <w:t>Lecture Notes in Computer Science, Medical Image Computing and Computer-Assisted Intervention – MICCAI 2013</w:t>
          </w:r>
          <w:r w:rsidRPr="000E712B">
            <w:t>, D. Hutchison, T. Kanade, J. Kittler, J. M. Kleinberg, F. Mattern, J. C. Mitchell, M. Naor, O. Nierstrasz, C. Pandu Rangan, B. Steffen, M. Sudan, D. Terzopoulos, D. Tygar, M. Y. Vardi, G. Weikum, K. Mori, I. Sakuma, Y. Sato, C. Barillot, and N. Navab, Eds., Berlin, Heidelberg: Springer Berlin Heidelberg, 2013, S. 348–355.</w:t>
          </w:r>
        </w:p>
        <w:p w:rsidR="000E712B" w:rsidRDefault="000E712B" w:rsidP="000E712B">
          <w:pPr>
            <w:pStyle w:val="CitaviBibliographyEntry"/>
          </w:pPr>
          <w:r>
            <w:t>[25]</w:t>
          </w:r>
          <w:r>
            <w:tab/>
          </w:r>
          <w:bookmarkStart w:id="295" w:name="_CTVL001319bcbf1da0041cb9ae648f5ec238656"/>
          <w:r>
            <w:t xml:space="preserve">H. Su, G. Li, D. C. Rucker, R. J. Webster Iii und G. S. Fischer, “A Concentric Tube Continuum Robot with Piezoelectric Actuation for MRI-Guided Closed-Loop Targeting,” (eng), </w:t>
          </w:r>
          <w:bookmarkEnd w:id="295"/>
          <w:r w:rsidRPr="000E712B">
            <w:rPr>
              <w:i/>
            </w:rPr>
            <w:t>Annals of biomedical engineering</w:t>
          </w:r>
          <w:r w:rsidRPr="000E712B">
            <w:t>, 44. Jg., Nr. 10, S. 2863–2873, 2016.</w:t>
          </w:r>
        </w:p>
        <w:p w:rsidR="000E712B" w:rsidRDefault="000E712B" w:rsidP="000E712B">
          <w:pPr>
            <w:pStyle w:val="CitaviBibliographyEntry"/>
          </w:pPr>
          <w:r>
            <w:t>[26]</w:t>
          </w:r>
          <w:r>
            <w:tab/>
          </w:r>
          <w:bookmarkStart w:id="296" w:name="_CTVL001d8326ad448954cb19ef4181553ccb61c"/>
          <w:r>
            <w:t>Odenbach, “20170808_CURAC_Abstract_Z-RP-MR-Marker_RO_YC_SS_RW_EB_MF,”</w:t>
          </w:r>
        </w:p>
        <w:bookmarkEnd w:id="296"/>
        <w:p w:rsidR="000E712B" w:rsidRDefault="000E712B" w:rsidP="000E712B">
          <w:pPr>
            <w:pStyle w:val="CitaviBibliographyEntry"/>
          </w:pPr>
          <w:r>
            <w:t>[27]</w:t>
          </w:r>
          <w:r>
            <w:tab/>
          </w:r>
          <w:bookmarkStart w:id="297" w:name="_CTVL001cd308343d11b448c8527ffb06ee6bee4"/>
          <w:r>
            <w:t>F. Bloch, “Nuclear Induction,”</w:t>
          </w:r>
        </w:p>
        <w:bookmarkEnd w:id="297"/>
        <w:p w:rsidR="000E712B" w:rsidRDefault="000E712B" w:rsidP="000E712B">
          <w:pPr>
            <w:pStyle w:val="CitaviBibliographyEntry"/>
          </w:pPr>
          <w:r>
            <w:t>[28]</w:t>
          </w:r>
          <w:r>
            <w:tab/>
          </w:r>
          <w:bookmarkStart w:id="298" w:name="_CTVL001e8552394e0ec4bed91b04ec07c43808a"/>
          <w:r>
            <w:t>paul, “Microsoft Word - ismrm2009_rt_v1y.doc,”</w:t>
          </w:r>
        </w:p>
        <w:bookmarkEnd w:id="298"/>
        <w:p w:rsidR="000E712B" w:rsidRDefault="000E712B" w:rsidP="000E712B">
          <w:pPr>
            <w:pStyle w:val="CitaviBibliographyEntry"/>
          </w:pPr>
          <w:r>
            <w:t>[29]</w:t>
          </w:r>
          <w:r>
            <w:tab/>
          </w:r>
          <w:bookmarkStart w:id="299" w:name="_CTVL0010d43d3e982554d81826e086ef76cd0ce"/>
          <w:r>
            <w:t xml:space="preserve">C. M. J. de Bazelaire, G. D. Duhamel, N. M. Rofsky und D. C. Alsop, “MR imaging relaxation times of abdominal and pelvic tissues measured in vivo at 3.0 T: preliminary results,” (eng), </w:t>
          </w:r>
          <w:bookmarkEnd w:id="299"/>
          <w:r w:rsidRPr="000E712B">
            <w:rPr>
              <w:i/>
            </w:rPr>
            <w:t>Radiology</w:t>
          </w:r>
          <w:r w:rsidRPr="000E712B">
            <w:t>, 230. Jg., Nr. 3, S. 652–659, 2004.</w:t>
          </w:r>
        </w:p>
        <w:p w:rsidR="000E712B" w:rsidRDefault="000E712B" w:rsidP="000E712B">
          <w:pPr>
            <w:pStyle w:val="CitaviBibliographyEntry"/>
          </w:pPr>
          <w:r>
            <w:t>[30]</w:t>
          </w:r>
          <w:r>
            <w:tab/>
          </w:r>
          <w:bookmarkStart w:id="300" w:name="_CTVL001df0f9d7224a24f9ca2d533cc936b3253"/>
          <w:r>
            <w:t xml:space="preserve">P. Ding, Y. Zhang, W.-J. Deng, P. Jia und A. Kuijper, “A light and faster regional convolutional neural network for object detection in optical remote sensing images,” </w:t>
          </w:r>
          <w:bookmarkEnd w:id="300"/>
          <w:r w:rsidRPr="000E712B">
            <w:rPr>
              <w:i/>
            </w:rPr>
            <w:t>ISPRS Journal of Photogrammetry and Remote Sensing</w:t>
          </w:r>
          <w:r w:rsidRPr="000E712B">
            <w:t>, 141. Jg., S. 208–218, 2018.</w:t>
          </w:r>
        </w:p>
        <w:p w:rsidR="000E712B" w:rsidRDefault="000E712B" w:rsidP="000E712B">
          <w:pPr>
            <w:pStyle w:val="CitaviBibliographyEntry"/>
          </w:pPr>
          <w:r>
            <w:lastRenderedPageBreak/>
            <w:t>[31]</w:t>
          </w:r>
          <w:r>
            <w:tab/>
          </w:r>
          <w:bookmarkStart w:id="301" w:name="_CTVL0014e87a1da0e984017b8e259f1f9ef320e"/>
          <w:r>
            <w:t>R. Girshick, J. Donahue, T. Darrell und J. Malik, “Rich feature hierarchies for accurate object detection and semantic segmentation,”</w:t>
          </w:r>
        </w:p>
        <w:bookmarkEnd w:id="301"/>
        <w:p w:rsidR="000E712B" w:rsidRDefault="000E712B" w:rsidP="000E712B">
          <w:pPr>
            <w:pStyle w:val="CitaviBibliographyEntry"/>
          </w:pPr>
          <w:r>
            <w:t>[32]</w:t>
          </w:r>
          <w:r>
            <w:tab/>
          </w:r>
          <w:bookmarkStart w:id="302" w:name="_CTVL001ed7fc26133304c38ac8b627a025483f9"/>
          <w:r>
            <w:t xml:space="preserve">D. Scherer, A. Müller und S. Behnke, “Evaluation of Pooling Operations in Convolutional Architectures for Object Recognition,” in </w:t>
          </w:r>
          <w:bookmarkEnd w:id="302"/>
          <w:r w:rsidRPr="000E712B">
            <w:rPr>
              <w:i/>
            </w:rPr>
            <w:t>Lecture Notes in Computer Science, Artificial Neural Networks – ICANN 2010</w:t>
          </w:r>
          <w:r w:rsidRPr="000E712B">
            <w:t>, D. Hutchison, T. Kanade, J. Kittler, J. M. Kleinberg, F. Mattern, J. C. Mitchell, M. Naor, O. Nierstrasz, C. Pandu Rangan, B. Steffen, M. Sudan, D. Terzopoulos, D. Tygar, M. Y. Vardi, G. Weikum, K. Diamantaras, W. Duch, and L. S. Iliadis, Eds., Berlin, Heidelberg: Springer Berlin Heidelberg, 2010, S. 92–101.</w:t>
          </w:r>
        </w:p>
        <w:p w:rsidR="000E712B" w:rsidRDefault="000E712B" w:rsidP="000E712B">
          <w:pPr>
            <w:pStyle w:val="CitaviBibliographyEntry"/>
          </w:pPr>
          <w:r>
            <w:t>[33]</w:t>
          </w:r>
          <w:r>
            <w:tab/>
          </w:r>
          <w:bookmarkStart w:id="303" w:name="_CTVL0012bedbf498049448989a404feec1c02eb"/>
          <w:r>
            <w:t>S. Ren, K. He, R. Girshick und J. Sun, “Faster R-CNN: Towards Real-Time Object Detection with Region Proposal Networks,”</w:t>
          </w:r>
        </w:p>
        <w:bookmarkEnd w:id="303"/>
        <w:p w:rsidR="000E712B" w:rsidRDefault="000E712B" w:rsidP="000E712B">
          <w:pPr>
            <w:pStyle w:val="CitaviBibliographyEntry"/>
          </w:pPr>
          <w:r>
            <w:t>[34]</w:t>
          </w:r>
          <w:r>
            <w:tab/>
          </w:r>
          <w:bookmarkStart w:id="304" w:name="_CTVL0015e07cbb92f4045788aa5b99905b584d4"/>
          <w:r>
            <w:t xml:space="preserve">B. Adam, F.H.K. Zaman, I. M. Yassin, H. Z. Abidin und Z. I. Rizman, “Performance evaluation of faster R-CNN on GPU for object detection,” </w:t>
          </w:r>
          <w:bookmarkEnd w:id="304"/>
          <w:r w:rsidRPr="000E712B">
            <w:rPr>
              <w:i/>
            </w:rPr>
            <w:t>J. Fundam and Appl Sci.</w:t>
          </w:r>
          <w:r w:rsidRPr="000E712B">
            <w:t>, 9. Jg., 3S, S. 909, 2018.</w:t>
          </w:r>
        </w:p>
        <w:p w:rsidR="000E712B" w:rsidRDefault="000E712B" w:rsidP="000E712B">
          <w:pPr>
            <w:pStyle w:val="CitaviBibliographyEntry"/>
          </w:pPr>
          <w:r>
            <w:t>[35]</w:t>
          </w:r>
          <w:r>
            <w:tab/>
          </w:r>
          <w:bookmarkStart w:id="305" w:name="_CTVL0011c609b0725bb4110898d17d00997af9c"/>
          <w:r>
            <w:t xml:space="preserve">S. Aja-Fernandez, C. Alberola-Lopez und C.-F. Westin, “Noise and signal estimation in magnitude MRI and Rician distributed images: A LMMSE approach,” (eng), </w:t>
          </w:r>
          <w:bookmarkEnd w:id="305"/>
          <w:r w:rsidRPr="000E712B">
            <w:rPr>
              <w:i/>
            </w:rPr>
            <w:t>IEEE transactions on image processing : a publication of the IEEE Signal Processing Society</w:t>
          </w:r>
          <w:r w:rsidRPr="000E712B">
            <w:t>, 17. Jg., Nr. 8, S. 1383–1398, 2008.</w:t>
          </w:r>
        </w:p>
        <w:p w:rsidR="000E712B" w:rsidRDefault="000E712B" w:rsidP="000E712B">
          <w:pPr>
            <w:pStyle w:val="CitaviBibliographyEntry"/>
          </w:pPr>
          <w:r>
            <w:t>[36]</w:t>
          </w:r>
          <w:r>
            <w:tab/>
          </w:r>
          <w:bookmarkStart w:id="306" w:name="_CTVL00177ad966db81d4ed78effe59daeec7a6d"/>
          <w:r>
            <w:t xml:space="preserve">E. Elboher und M. Werman, “Efficient and accurate Gaussian image filtering using running sums,” in </w:t>
          </w:r>
          <w:bookmarkEnd w:id="306"/>
          <w:r w:rsidRPr="000E712B">
            <w:rPr>
              <w:i/>
            </w:rPr>
            <w:t>2012 12th International Conference on Intelligent Systems Design and Applications (ISDA)</w:t>
          </w:r>
          <w:r w:rsidRPr="000E712B">
            <w:t>: IEEE, Nov. 2012 - Nov. 2012, S. 897–902.</w:t>
          </w:r>
        </w:p>
        <w:p w:rsidR="000E712B" w:rsidRDefault="000E712B" w:rsidP="000E712B">
          <w:pPr>
            <w:pStyle w:val="CitaviBibliographyEntry"/>
          </w:pPr>
          <w:r>
            <w:t>[37]</w:t>
          </w:r>
          <w:r>
            <w:tab/>
          </w:r>
          <w:bookmarkStart w:id="307" w:name="_CTVL001aedb880edae84a36b1da3068b16b4f4c"/>
          <w:r>
            <w:t xml:space="preserve">R. D. Nowak, “Wavelet-based Rician noise removal for magnetic resonance imaging,” (eng), </w:t>
          </w:r>
          <w:bookmarkEnd w:id="307"/>
          <w:r w:rsidRPr="000E712B">
            <w:rPr>
              <w:i/>
            </w:rPr>
            <w:t>IEEE transactions on image processing : a publication of the IEEE Signal Processing Society</w:t>
          </w:r>
          <w:r w:rsidRPr="000E712B">
            <w:t>, 8. Jg., Nr. 10, S. 1408–1419, 1999.</w:t>
          </w:r>
        </w:p>
        <w:p w:rsidR="000E712B" w:rsidRDefault="000E712B" w:rsidP="000E712B">
          <w:pPr>
            <w:pStyle w:val="CitaviBibliographyEntry"/>
          </w:pPr>
          <w:r>
            <w:t>[38]</w:t>
          </w:r>
          <w:r>
            <w:tab/>
          </w:r>
          <w:bookmarkStart w:id="308" w:name="_CTVL0013ed4950d58d941c8838c350dd34eb5af"/>
          <w:r>
            <w:t xml:space="preserve">F. Xiao und Y. Zhang, “A Comparative Study on Thresholding Methods in Wavelet-based Image Denoising,” </w:t>
          </w:r>
          <w:bookmarkEnd w:id="308"/>
          <w:r w:rsidRPr="000E712B">
            <w:rPr>
              <w:i/>
            </w:rPr>
            <w:t>Procedia Engineering</w:t>
          </w:r>
          <w:r w:rsidRPr="000E712B">
            <w:t>, 15. Jg., S. 3998–4003, 2011.</w:t>
          </w:r>
        </w:p>
        <w:p w:rsidR="000E712B" w:rsidRDefault="000E712B" w:rsidP="000E712B">
          <w:pPr>
            <w:pStyle w:val="CitaviBibliographyEntry"/>
          </w:pPr>
          <w:r>
            <w:t>[39]</w:t>
          </w:r>
          <w:r>
            <w:tab/>
          </w:r>
          <w:bookmarkStart w:id="309" w:name="_CTVL001b96fcb1f1f1c4d188b33b6cdffa03f7d"/>
          <w:r>
            <w:t xml:space="preserve">A. Pizurica, W. Philips, I. Lemahieu und M. Acheroy, “A versatile wavelet domain noise filtration technique for medical imaging,” (eng), </w:t>
          </w:r>
          <w:bookmarkEnd w:id="309"/>
          <w:r w:rsidRPr="000E712B">
            <w:rPr>
              <w:i/>
            </w:rPr>
            <w:t>IEEE transactions on medical imaging</w:t>
          </w:r>
          <w:r w:rsidRPr="000E712B">
            <w:t>, 22. Jg., Nr. 3, S. 323–331, 2003.</w:t>
          </w:r>
        </w:p>
        <w:p w:rsidR="000E712B" w:rsidRDefault="000E712B" w:rsidP="000E712B">
          <w:pPr>
            <w:pStyle w:val="CitaviBibliographyEntry"/>
          </w:pPr>
          <w:r>
            <w:t>[40]</w:t>
          </w:r>
          <w:r>
            <w:tab/>
          </w:r>
          <w:bookmarkStart w:id="310" w:name="_CTVL001d0283f06888d40779535a5cf34f4e7c2"/>
          <w:r>
            <w:t xml:space="preserve">D. L. Donoho, “De-noising by soft-thresholding,” </w:t>
          </w:r>
          <w:bookmarkEnd w:id="310"/>
          <w:r w:rsidRPr="000E712B">
            <w:rPr>
              <w:i/>
            </w:rPr>
            <w:t>IEEE Trans. Inform. Theory</w:t>
          </w:r>
          <w:r w:rsidRPr="000E712B">
            <w:t>, 41. Jg., Nr. 3, S. 613–627, 1995.</w:t>
          </w:r>
        </w:p>
        <w:p w:rsidR="000E712B" w:rsidRDefault="000E712B" w:rsidP="000E712B">
          <w:pPr>
            <w:pStyle w:val="CitaviBibliographyEntry"/>
          </w:pPr>
          <w:r>
            <w:t>[41]</w:t>
          </w:r>
          <w:r>
            <w:tab/>
          </w:r>
          <w:bookmarkStart w:id="311" w:name="_CTVL00116235944a374442aa398750cf1caeb11"/>
          <w:r>
            <w:t>“Nonlinear anisotropic diffusion filtering for multiscale,”</w:t>
          </w:r>
        </w:p>
        <w:bookmarkEnd w:id="311"/>
        <w:p w:rsidR="000E712B" w:rsidRDefault="000E712B" w:rsidP="000E712B">
          <w:pPr>
            <w:pStyle w:val="CitaviBibliographyEntry"/>
          </w:pPr>
          <w:r>
            <w:lastRenderedPageBreak/>
            <w:t>[42]</w:t>
          </w:r>
          <w:r>
            <w:tab/>
          </w:r>
          <w:bookmarkStart w:id="312" w:name="_CTVL001e99c219b8dca460e80803e6a306c4490"/>
          <w:r>
            <w:t xml:space="preserve">P. Perona und J. Malik, “Scale-space and edge detection using anisotropic diffusion,” </w:t>
          </w:r>
          <w:bookmarkEnd w:id="312"/>
          <w:r w:rsidRPr="000E712B">
            <w:rPr>
              <w:i/>
            </w:rPr>
            <w:t>IEEE Trans. Pattern Anal. Machine Intell.</w:t>
          </w:r>
          <w:r w:rsidRPr="000E712B">
            <w:t>, 12. Jg., Nr. 7, S. 629–639, 1990.</w:t>
          </w:r>
        </w:p>
        <w:p w:rsidR="000E712B" w:rsidRDefault="000E712B" w:rsidP="000E712B">
          <w:pPr>
            <w:pStyle w:val="CitaviBibliographyEntry"/>
          </w:pPr>
          <w:r>
            <w:t>[43]</w:t>
          </w:r>
          <w:r>
            <w:tab/>
          </w:r>
          <w:bookmarkStart w:id="313" w:name="_CTVL001a688dac07d48462abaca16c8893195af"/>
          <w:r>
            <w:t>“anisotropic,”</w:t>
          </w:r>
        </w:p>
        <w:bookmarkEnd w:id="313"/>
        <w:p w:rsidR="000E712B" w:rsidRDefault="000E712B" w:rsidP="000E712B">
          <w:pPr>
            <w:pStyle w:val="CitaviBibliographyEntry"/>
          </w:pPr>
          <w:r>
            <w:t>[44]</w:t>
          </w:r>
          <w:r>
            <w:tab/>
          </w:r>
          <w:bookmarkStart w:id="314" w:name="_CTVL0010b94a9af932a45e4a280bd89b082da03"/>
          <w:r>
            <w:t>Unknown, “gbhb224.PDF,”</w:t>
          </w:r>
        </w:p>
        <w:bookmarkEnd w:id="314"/>
        <w:p w:rsidR="000E712B" w:rsidRDefault="000E712B" w:rsidP="000E712B">
          <w:pPr>
            <w:pStyle w:val="CitaviBibliographyEntry"/>
          </w:pPr>
          <w:r>
            <w:t>[45]</w:t>
          </w:r>
          <w:r>
            <w:tab/>
          </w:r>
          <w:bookmarkStart w:id="315" w:name="_CTVL001ae6d37f9aaa145f78c7742b6015f9edd"/>
          <w:r>
            <w:t>Puneet, “Binarization Techniques used for Grey Scale Images,”</w:t>
          </w:r>
        </w:p>
        <w:bookmarkEnd w:id="315"/>
        <w:p w:rsidR="000E712B" w:rsidRDefault="000E712B" w:rsidP="000E712B">
          <w:pPr>
            <w:pStyle w:val="CitaviBibliographyEntry"/>
          </w:pPr>
          <w:r>
            <w:t>[46]</w:t>
          </w:r>
          <w:r>
            <w:tab/>
          </w:r>
          <w:bookmarkStart w:id="316" w:name="_CTVL001344a667e682d480286a61306f23d3b5b"/>
          <w:r>
            <w:t xml:space="preserve">N. B. A. Mustafa, N. A. Fuad, S. K. Ahmed, A. A. Z. Abidin, Z. Ali, W. B. Yit und Z. A. M. Sharrif, “Image processing of an agriculture produce: Determination of size and ripeness of a banana,” in </w:t>
          </w:r>
          <w:bookmarkEnd w:id="316"/>
          <w:r w:rsidRPr="000E712B">
            <w:rPr>
              <w:i/>
            </w:rPr>
            <w:t>2008 International Symposium on Information Technology</w:t>
          </w:r>
          <w:r w:rsidRPr="000E712B">
            <w:t>: IEEE, 2008, S. 1–7.</w:t>
          </w:r>
        </w:p>
        <w:p w:rsidR="000E712B" w:rsidRDefault="000E712B" w:rsidP="000E712B">
          <w:pPr>
            <w:pStyle w:val="CitaviBibliographyEntry"/>
          </w:pPr>
          <w:r>
            <w:t>[47]</w:t>
          </w:r>
          <w:r>
            <w:tab/>
          </w:r>
          <w:bookmarkStart w:id="317" w:name="_CTVL0015c8545ede7414d87ba4fefc56cab5401"/>
          <w:r>
            <w:t xml:space="preserve">D. G. Lowe, “Distinctive Image Features from Scale-Invariant Keypoints,” </w:t>
          </w:r>
          <w:bookmarkEnd w:id="317"/>
          <w:r w:rsidRPr="000E712B">
            <w:rPr>
              <w:i/>
            </w:rPr>
            <w:t>International Journal of Computer Vision</w:t>
          </w:r>
          <w:r w:rsidRPr="000E712B">
            <w:t>, 60. Jg., Nr. 2, S. 91–110, 2004.</w:t>
          </w:r>
        </w:p>
        <w:p w:rsidR="000E712B" w:rsidRDefault="000E712B" w:rsidP="000E712B">
          <w:pPr>
            <w:pStyle w:val="CitaviBibliographyEntry"/>
          </w:pPr>
          <w:r>
            <w:t>[48]</w:t>
          </w:r>
          <w:r>
            <w:tab/>
          </w:r>
          <w:bookmarkStart w:id="318" w:name="_CTVL001f3bb4b9f3e8a4220bef8972f1adbed20"/>
          <w:r>
            <w:t>Nadine, “Microsoft Word - Paper5.doc,”</w:t>
          </w:r>
        </w:p>
        <w:bookmarkEnd w:id="318"/>
        <w:p w:rsidR="00E533D7" w:rsidRDefault="000E712B" w:rsidP="000E712B">
          <w:pPr>
            <w:pStyle w:val="CitaviBibliographyEntry"/>
          </w:pPr>
          <w:r>
            <w:t>[49]</w:t>
          </w:r>
          <w:r>
            <w:tab/>
          </w:r>
          <w:bookmarkStart w:id="319" w:name="_CTVL001c98c8de804264ab28a9ea0fcaa7934cf"/>
          <w:r>
            <w:t xml:space="preserve">C.-C. Hsiung, “Theory of intersection of two plane curves,” </w:t>
          </w:r>
          <w:bookmarkEnd w:id="319"/>
          <w:r w:rsidRPr="000E712B">
            <w:rPr>
              <w:i/>
            </w:rPr>
            <w:t>Bull. Amer. Math. Soc.</w:t>
          </w:r>
          <w:r w:rsidRPr="000E712B">
            <w:t>, 49. Jg., Nr. 10, S. 786–793, 1943.</w:t>
          </w:r>
          <w:r w:rsidR="00227772">
            <w:fldChar w:fldCharType="end"/>
          </w:r>
          <w:r w:rsidR="00397252">
            <w:t xml:space="preserve"> </w:t>
          </w:r>
        </w:p>
        <w:p w:rsidR="00227772" w:rsidRPr="00397252" w:rsidRDefault="008A2771" w:rsidP="006656B2">
          <w:pPr>
            <w:pStyle w:val="CitaviBibliographyEntry"/>
          </w:pPr>
        </w:p>
      </w:sdtContent>
    </w:sdt>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43510168"/>
        <w:placeholder>
          <w:docPart w:val="DefaultPlaceholder_-1854013440"/>
        </w:placeholder>
      </w:sdtPr>
      <w:sdtEndPr/>
      <w:sdtContent>
        <w:p w:rsidR="00283E2B" w:rsidRDefault="00283E2B" w:rsidP="0058451B">
          <w:pPr>
            <w:pStyle w:val="CitaviBibliographyHeading"/>
            <w:numPr>
              <w:ilvl w:val="0"/>
              <w:numId w:val="0"/>
            </w:numPr>
          </w:pPr>
        </w:p>
        <w:p w:rsidR="00155F6B" w:rsidRDefault="008A2771" w:rsidP="00283E2B">
          <w:pPr>
            <w:pStyle w:val="CitaviBibliographyEntry"/>
          </w:pP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2771" w:rsidRDefault="008A2771" w:rsidP="00D31B09">
      <w:r>
        <w:separator/>
      </w:r>
    </w:p>
    <w:p w:rsidR="008A2771" w:rsidRDefault="008A2771" w:rsidP="00D31B09"/>
  </w:endnote>
  <w:endnote w:type="continuationSeparator" w:id="0">
    <w:p w:rsidR="008A2771" w:rsidRDefault="008A2771" w:rsidP="00D31B09">
      <w:r>
        <w:continuationSeparator/>
      </w:r>
    </w:p>
    <w:p w:rsidR="008A2771" w:rsidRDefault="008A2771"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2965" w:rsidRDefault="00C2296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2965" w:rsidRDefault="00C2296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2965" w:rsidRPr="00E12BCA" w:rsidRDefault="00C22965" w:rsidP="00282582">
    <w:pPr>
      <w:pStyle w:val="Footer"/>
      <w:jc w:val="center"/>
      <w:rPr>
        <w:noProof/>
      </w:rPr>
    </w:pPr>
  </w:p>
  <w:p w:rsidR="00C22965" w:rsidRDefault="00C22965"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2965" w:rsidRPr="00E12BCA" w:rsidRDefault="00C22965"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562CE4">
      <w:rPr>
        <w:noProof/>
      </w:rPr>
      <w:t>17</w:t>
    </w:r>
    <w:r w:rsidRPr="00E12BCA">
      <w:rPr>
        <w:noProof/>
      </w:rPr>
      <w:fldChar w:fldCharType="end"/>
    </w:r>
  </w:p>
  <w:p w:rsidR="00C22965" w:rsidRDefault="00C22965"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2771" w:rsidRDefault="008A2771" w:rsidP="00D31B09">
      <w:r>
        <w:separator/>
      </w:r>
    </w:p>
    <w:p w:rsidR="008A2771" w:rsidRDefault="008A2771" w:rsidP="00D31B09"/>
  </w:footnote>
  <w:footnote w:type="continuationSeparator" w:id="0">
    <w:p w:rsidR="008A2771" w:rsidRDefault="008A2771" w:rsidP="00D31B09">
      <w:r>
        <w:continuationSeparator/>
      </w:r>
    </w:p>
    <w:p w:rsidR="008A2771" w:rsidRDefault="008A2771"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2965" w:rsidRDefault="00C2296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2965" w:rsidRPr="00E12BCA" w:rsidRDefault="008A2771" w:rsidP="00D31B09">
    <w:pPr>
      <w:pStyle w:val="Header"/>
    </w:pPr>
    <w:r>
      <w:fldChar w:fldCharType="begin"/>
    </w:r>
    <w:r>
      <w:instrText xml:space="preserve"> STYLEREF  "Heading 1"  \* MERGEFORMAT </w:instrText>
    </w:r>
    <w:r>
      <w:fldChar w:fldCharType="separate"/>
    </w:r>
    <w:r w:rsidR="004F7C88">
      <w:rPr>
        <w:noProof/>
      </w:rPr>
      <w:t>Introduction</w:t>
    </w:r>
    <w:r>
      <w:rPr>
        <w:noProof/>
      </w:rPr>
      <w:fldChar w:fldCharType="end"/>
    </w:r>
    <w:r w:rsidR="00C22965">
      <w:tab/>
    </w:r>
    <w:r w:rsidR="00C22965">
      <w:tab/>
    </w:r>
    <w:r w:rsidR="00C22965">
      <w:fldChar w:fldCharType="begin"/>
    </w:r>
    <w:r w:rsidR="00C22965">
      <w:instrText xml:space="preserve"> PAGE  \* Arabic  \* MERGEFORMAT </w:instrText>
    </w:r>
    <w:r w:rsidR="00C22965">
      <w:fldChar w:fldCharType="separate"/>
    </w:r>
    <w:r w:rsidR="004F7C88">
      <w:rPr>
        <w:noProof/>
      </w:rPr>
      <w:t>14</w:t>
    </w:r>
    <w:r w:rsidR="00C22965">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2965" w:rsidRDefault="00C22965">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2965" w:rsidRPr="00E12BCA" w:rsidRDefault="008A2771" w:rsidP="00D31B09">
    <w:pPr>
      <w:pStyle w:val="Header"/>
    </w:pPr>
    <w:r>
      <w:fldChar w:fldCharType="begin"/>
    </w:r>
    <w:r>
      <w:instrText xml:space="preserve"> STYLEREF  "Heading 1"  \* MERGEFORMAT </w:instrText>
    </w:r>
    <w:r>
      <w:fldChar w:fldCharType="separate"/>
    </w:r>
    <w:r w:rsidR="00C22965">
      <w:rPr>
        <w:noProof/>
      </w:rPr>
      <w:t>Introduction</w:t>
    </w:r>
    <w:r>
      <w:rPr>
        <w:noProof/>
      </w:rPr>
      <w:fldChar w:fldCharType="end"/>
    </w:r>
    <w:r w:rsidR="00C22965">
      <w:tab/>
    </w:r>
    <w:r w:rsidR="00C22965">
      <w:tab/>
    </w:r>
    <w:r w:rsidR="00C22965">
      <w:fldChar w:fldCharType="begin"/>
    </w:r>
    <w:r w:rsidR="00C22965">
      <w:instrText xml:space="preserve"> PAGE  \* Arabic  \* MERGEFORMAT </w:instrText>
    </w:r>
    <w:r w:rsidR="00C22965">
      <w:fldChar w:fldCharType="separate"/>
    </w:r>
    <w:r w:rsidR="00C22965">
      <w:rPr>
        <w:noProof/>
      </w:rPr>
      <w:t>9</w:t>
    </w:r>
    <w:r w:rsidR="00C22965">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2965" w:rsidRPr="00E12BCA" w:rsidRDefault="008A2771" w:rsidP="00AB33B9">
    <w:pPr>
      <w:pStyle w:val="Header"/>
      <w:pBdr>
        <w:bottom w:val="single" w:sz="4" w:space="1" w:color="auto"/>
      </w:pBdr>
      <w:tabs>
        <w:tab w:val="left" w:pos="2465"/>
      </w:tabs>
      <w:rPr>
        <w:noProof/>
      </w:rPr>
    </w:pPr>
    <w:r>
      <w:fldChar w:fldCharType="begin"/>
    </w:r>
    <w:r>
      <w:instrText xml:space="preserve"> STYLEREF  "Heading 1"  \* MERGE</w:instrText>
    </w:r>
    <w:r>
      <w:instrText xml:space="preserve">FORMAT </w:instrText>
    </w:r>
    <w:r>
      <w:fldChar w:fldCharType="separate"/>
    </w:r>
    <w:r w:rsidR="005030C1">
      <w:rPr>
        <w:noProof/>
      </w:rPr>
      <w:t>Methodology</w:t>
    </w:r>
    <w:r>
      <w:rPr>
        <w:noProof/>
      </w:rPr>
      <w:fldChar w:fldCharType="end"/>
    </w:r>
    <w:r w:rsidR="00C22965">
      <w:tab/>
    </w:r>
    <w:r w:rsidR="00C22965">
      <w:tab/>
    </w:r>
    <w:r w:rsidR="00C22965">
      <w:tab/>
    </w:r>
    <w:r w:rsidR="00C22965">
      <w:fldChar w:fldCharType="begin"/>
    </w:r>
    <w:r w:rsidR="00C22965">
      <w:instrText xml:space="preserve"> PAGE  \* Arabic  \* MERGEFORMAT </w:instrText>
    </w:r>
    <w:r w:rsidR="00C22965">
      <w:fldChar w:fldCharType="separate"/>
    </w:r>
    <w:r w:rsidR="005030C1">
      <w:rPr>
        <w:noProof/>
      </w:rPr>
      <w:t>41</w:t>
    </w:r>
    <w:r w:rsidR="00C22965">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2965" w:rsidRDefault="00C22965"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304B6612"/>
    <w:multiLevelType w:val="hybridMultilevel"/>
    <w:tmpl w:val="24425E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56EE3D3C"/>
    <w:multiLevelType w:val="hybridMultilevel"/>
    <w:tmpl w:val="597C4916"/>
    <w:numStyleLink w:val="ImportedStyle10"/>
  </w:abstractNum>
  <w:abstractNum w:abstractNumId="2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62FF1E8F"/>
    <w:multiLevelType w:val="multilevel"/>
    <w:tmpl w:val="ABB6FDF8"/>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63B305CC"/>
    <w:multiLevelType w:val="hybridMultilevel"/>
    <w:tmpl w:val="95B25F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3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5"/>
  </w:num>
  <w:num w:numId="3">
    <w:abstractNumId w:val="16"/>
  </w:num>
  <w:num w:numId="4">
    <w:abstractNumId w:val="2"/>
  </w:num>
  <w:num w:numId="5">
    <w:abstractNumId w:val="0"/>
  </w:num>
  <w:num w:numId="6">
    <w:abstractNumId w:val="15"/>
  </w:num>
  <w:num w:numId="7">
    <w:abstractNumId w:val="15"/>
  </w:num>
  <w:num w:numId="8">
    <w:abstractNumId w:val="3"/>
  </w:num>
  <w:num w:numId="9">
    <w:abstractNumId w:val="10"/>
  </w:num>
  <w:num w:numId="10">
    <w:abstractNumId w:val="14"/>
  </w:num>
  <w:num w:numId="11">
    <w:abstractNumId w:val="12"/>
  </w:num>
  <w:num w:numId="12">
    <w:abstractNumId w:val="31"/>
  </w:num>
  <w:num w:numId="13">
    <w:abstractNumId w:val="19"/>
  </w:num>
  <w:num w:numId="14">
    <w:abstractNumId w:val="17"/>
  </w:num>
  <w:num w:numId="15">
    <w:abstractNumId w:val="11"/>
  </w:num>
  <w:num w:numId="16">
    <w:abstractNumId w:val="13"/>
  </w:num>
  <w:num w:numId="17">
    <w:abstractNumId w:val="7"/>
  </w:num>
  <w:num w:numId="18">
    <w:abstractNumId w:val="30"/>
  </w:num>
  <w:num w:numId="19">
    <w:abstractNumId w:val="4"/>
  </w:num>
  <w:num w:numId="20">
    <w:abstractNumId w:val="32"/>
  </w:num>
  <w:num w:numId="21">
    <w:abstractNumId w:val="22"/>
  </w:num>
  <w:num w:numId="22">
    <w:abstractNumId w:val="33"/>
  </w:num>
  <w:num w:numId="23">
    <w:abstractNumId w:val="25"/>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21"/>
  </w:num>
  <w:num w:numId="27">
    <w:abstractNumId w:val="6"/>
  </w:num>
  <w:num w:numId="28">
    <w:abstractNumId w:val="8"/>
  </w:num>
  <w:num w:numId="29">
    <w:abstractNumId w:val="20"/>
  </w:num>
  <w:num w:numId="30">
    <w:abstractNumId w:val="28"/>
  </w:num>
  <w:num w:numId="31">
    <w:abstractNumId w:val="18"/>
  </w:num>
  <w:num w:numId="32">
    <w:abstractNumId w:val="27"/>
  </w:num>
  <w:num w:numId="33">
    <w:abstractNumId w:val="9"/>
  </w:num>
  <w:num w:numId="34">
    <w:abstractNumId w:val="1"/>
  </w:num>
  <w:num w:numId="35">
    <w:abstractNumId w:val="26"/>
  </w:num>
  <w:num w:numId="36">
    <w:abstractNumId w:val="23"/>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3EF"/>
    <w:rsid w:val="000004E7"/>
    <w:rsid w:val="0000081C"/>
    <w:rsid w:val="00000A6E"/>
    <w:rsid w:val="00000E11"/>
    <w:rsid w:val="00001251"/>
    <w:rsid w:val="00001C48"/>
    <w:rsid w:val="00001D71"/>
    <w:rsid w:val="00002488"/>
    <w:rsid w:val="0000248E"/>
    <w:rsid w:val="00002F0B"/>
    <w:rsid w:val="000031F8"/>
    <w:rsid w:val="00003C55"/>
    <w:rsid w:val="000040C7"/>
    <w:rsid w:val="0000438D"/>
    <w:rsid w:val="00004972"/>
    <w:rsid w:val="00004B56"/>
    <w:rsid w:val="0000506D"/>
    <w:rsid w:val="000051BE"/>
    <w:rsid w:val="0000521C"/>
    <w:rsid w:val="000052F5"/>
    <w:rsid w:val="000061B6"/>
    <w:rsid w:val="000061DC"/>
    <w:rsid w:val="0000663B"/>
    <w:rsid w:val="000067ED"/>
    <w:rsid w:val="00006C50"/>
    <w:rsid w:val="00007529"/>
    <w:rsid w:val="00007A57"/>
    <w:rsid w:val="00007BF8"/>
    <w:rsid w:val="00007D29"/>
    <w:rsid w:val="0001087A"/>
    <w:rsid w:val="00010A0C"/>
    <w:rsid w:val="00010AEA"/>
    <w:rsid w:val="00010EE9"/>
    <w:rsid w:val="0001115C"/>
    <w:rsid w:val="000111B1"/>
    <w:rsid w:val="00011FD7"/>
    <w:rsid w:val="0001297C"/>
    <w:rsid w:val="00012B08"/>
    <w:rsid w:val="00012EFF"/>
    <w:rsid w:val="00013A62"/>
    <w:rsid w:val="00014326"/>
    <w:rsid w:val="00014581"/>
    <w:rsid w:val="00014CA3"/>
    <w:rsid w:val="00014CA9"/>
    <w:rsid w:val="000151D8"/>
    <w:rsid w:val="00015322"/>
    <w:rsid w:val="00015AA6"/>
    <w:rsid w:val="00015AF7"/>
    <w:rsid w:val="00015DBF"/>
    <w:rsid w:val="00016286"/>
    <w:rsid w:val="000166B7"/>
    <w:rsid w:val="000166E6"/>
    <w:rsid w:val="000170A9"/>
    <w:rsid w:val="000170DD"/>
    <w:rsid w:val="000171D1"/>
    <w:rsid w:val="000172F2"/>
    <w:rsid w:val="00017FB8"/>
    <w:rsid w:val="00020191"/>
    <w:rsid w:val="000204A5"/>
    <w:rsid w:val="00020CF8"/>
    <w:rsid w:val="00020CFE"/>
    <w:rsid w:val="000213B6"/>
    <w:rsid w:val="000215A5"/>
    <w:rsid w:val="0002171A"/>
    <w:rsid w:val="00021829"/>
    <w:rsid w:val="00021B71"/>
    <w:rsid w:val="00021CBA"/>
    <w:rsid w:val="00022010"/>
    <w:rsid w:val="000229D7"/>
    <w:rsid w:val="00022BE3"/>
    <w:rsid w:val="00022CC8"/>
    <w:rsid w:val="0002304F"/>
    <w:rsid w:val="000238AB"/>
    <w:rsid w:val="00023C9B"/>
    <w:rsid w:val="00023CF9"/>
    <w:rsid w:val="00023E8B"/>
    <w:rsid w:val="00023F32"/>
    <w:rsid w:val="00024AA8"/>
    <w:rsid w:val="000254A0"/>
    <w:rsid w:val="00025CA5"/>
    <w:rsid w:val="00026968"/>
    <w:rsid w:val="00026A5A"/>
    <w:rsid w:val="00026C20"/>
    <w:rsid w:val="00026C9A"/>
    <w:rsid w:val="00026FB8"/>
    <w:rsid w:val="00027684"/>
    <w:rsid w:val="0002775F"/>
    <w:rsid w:val="00027D0F"/>
    <w:rsid w:val="00030299"/>
    <w:rsid w:val="00030BE3"/>
    <w:rsid w:val="00030EEA"/>
    <w:rsid w:val="0003147C"/>
    <w:rsid w:val="00031DB7"/>
    <w:rsid w:val="00031DC9"/>
    <w:rsid w:val="0003282D"/>
    <w:rsid w:val="00032B83"/>
    <w:rsid w:val="0003360D"/>
    <w:rsid w:val="00033AF7"/>
    <w:rsid w:val="00033CBF"/>
    <w:rsid w:val="000340E7"/>
    <w:rsid w:val="000348ED"/>
    <w:rsid w:val="000351AF"/>
    <w:rsid w:val="000351EC"/>
    <w:rsid w:val="0003560A"/>
    <w:rsid w:val="00035E25"/>
    <w:rsid w:val="000360BD"/>
    <w:rsid w:val="00036121"/>
    <w:rsid w:val="00036145"/>
    <w:rsid w:val="0003653A"/>
    <w:rsid w:val="00036B95"/>
    <w:rsid w:val="00036BE3"/>
    <w:rsid w:val="00036C96"/>
    <w:rsid w:val="000378CE"/>
    <w:rsid w:val="000402CF"/>
    <w:rsid w:val="000413F4"/>
    <w:rsid w:val="00041551"/>
    <w:rsid w:val="000417B6"/>
    <w:rsid w:val="00041B54"/>
    <w:rsid w:val="00041E47"/>
    <w:rsid w:val="000421DC"/>
    <w:rsid w:val="00042429"/>
    <w:rsid w:val="000425C2"/>
    <w:rsid w:val="00042823"/>
    <w:rsid w:val="000433E9"/>
    <w:rsid w:val="00043459"/>
    <w:rsid w:val="00043501"/>
    <w:rsid w:val="00043A7A"/>
    <w:rsid w:val="00043AC9"/>
    <w:rsid w:val="00043BFC"/>
    <w:rsid w:val="00043D79"/>
    <w:rsid w:val="00043FF8"/>
    <w:rsid w:val="00044252"/>
    <w:rsid w:val="000445CB"/>
    <w:rsid w:val="000452EE"/>
    <w:rsid w:val="00045533"/>
    <w:rsid w:val="0004637F"/>
    <w:rsid w:val="0004653C"/>
    <w:rsid w:val="0004664F"/>
    <w:rsid w:val="00046725"/>
    <w:rsid w:val="00046793"/>
    <w:rsid w:val="00046955"/>
    <w:rsid w:val="00046F74"/>
    <w:rsid w:val="00047342"/>
    <w:rsid w:val="00047579"/>
    <w:rsid w:val="00047859"/>
    <w:rsid w:val="000478E3"/>
    <w:rsid w:val="00047A61"/>
    <w:rsid w:val="00047C34"/>
    <w:rsid w:val="000506C7"/>
    <w:rsid w:val="00050EE2"/>
    <w:rsid w:val="00051468"/>
    <w:rsid w:val="00052167"/>
    <w:rsid w:val="00052188"/>
    <w:rsid w:val="00052F6B"/>
    <w:rsid w:val="00053951"/>
    <w:rsid w:val="00053E09"/>
    <w:rsid w:val="00054185"/>
    <w:rsid w:val="00054375"/>
    <w:rsid w:val="00054872"/>
    <w:rsid w:val="00054ABD"/>
    <w:rsid w:val="0005509B"/>
    <w:rsid w:val="000550CF"/>
    <w:rsid w:val="0005588D"/>
    <w:rsid w:val="0005684D"/>
    <w:rsid w:val="0005716F"/>
    <w:rsid w:val="000571BC"/>
    <w:rsid w:val="000572E2"/>
    <w:rsid w:val="000574A7"/>
    <w:rsid w:val="00057BE6"/>
    <w:rsid w:val="0006018B"/>
    <w:rsid w:val="00060B75"/>
    <w:rsid w:val="00060C05"/>
    <w:rsid w:val="00060C95"/>
    <w:rsid w:val="0006152F"/>
    <w:rsid w:val="0006163D"/>
    <w:rsid w:val="000616F7"/>
    <w:rsid w:val="00061C9C"/>
    <w:rsid w:val="00062086"/>
    <w:rsid w:val="000626E1"/>
    <w:rsid w:val="00062A58"/>
    <w:rsid w:val="00062ADB"/>
    <w:rsid w:val="00062CE1"/>
    <w:rsid w:val="00062EE0"/>
    <w:rsid w:val="00064142"/>
    <w:rsid w:val="000642B1"/>
    <w:rsid w:val="00064BCF"/>
    <w:rsid w:val="00064C64"/>
    <w:rsid w:val="00064CB6"/>
    <w:rsid w:val="00065A46"/>
    <w:rsid w:val="00065B26"/>
    <w:rsid w:val="00065FC7"/>
    <w:rsid w:val="0006606A"/>
    <w:rsid w:val="000662BE"/>
    <w:rsid w:val="000664AD"/>
    <w:rsid w:val="00066872"/>
    <w:rsid w:val="00066A0B"/>
    <w:rsid w:val="00066AAD"/>
    <w:rsid w:val="00067E62"/>
    <w:rsid w:val="00070660"/>
    <w:rsid w:val="00070AF2"/>
    <w:rsid w:val="000713B3"/>
    <w:rsid w:val="00071740"/>
    <w:rsid w:val="00071BB3"/>
    <w:rsid w:val="00071E81"/>
    <w:rsid w:val="000727E9"/>
    <w:rsid w:val="000731AE"/>
    <w:rsid w:val="00073622"/>
    <w:rsid w:val="000744AB"/>
    <w:rsid w:val="0007451E"/>
    <w:rsid w:val="00074777"/>
    <w:rsid w:val="00075047"/>
    <w:rsid w:val="000758BD"/>
    <w:rsid w:val="000761C5"/>
    <w:rsid w:val="00076417"/>
    <w:rsid w:val="00076B54"/>
    <w:rsid w:val="00076D0A"/>
    <w:rsid w:val="000771D4"/>
    <w:rsid w:val="0007793C"/>
    <w:rsid w:val="0008018E"/>
    <w:rsid w:val="000806C7"/>
    <w:rsid w:val="00081014"/>
    <w:rsid w:val="00081034"/>
    <w:rsid w:val="000819D9"/>
    <w:rsid w:val="0008224F"/>
    <w:rsid w:val="00083193"/>
    <w:rsid w:val="000833E6"/>
    <w:rsid w:val="000835B5"/>
    <w:rsid w:val="00083FC4"/>
    <w:rsid w:val="00084049"/>
    <w:rsid w:val="0008445D"/>
    <w:rsid w:val="00084B50"/>
    <w:rsid w:val="00084E40"/>
    <w:rsid w:val="0008516E"/>
    <w:rsid w:val="0008519E"/>
    <w:rsid w:val="00085651"/>
    <w:rsid w:val="000856DD"/>
    <w:rsid w:val="00085A86"/>
    <w:rsid w:val="00085AFB"/>
    <w:rsid w:val="00085C81"/>
    <w:rsid w:val="00086B64"/>
    <w:rsid w:val="00087179"/>
    <w:rsid w:val="00087970"/>
    <w:rsid w:val="00087C20"/>
    <w:rsid w:val="0009052A"/>
    <w:rsid w:val="00091433"/>
    <w:rsid w:val="000918D4"/>
    <w:rsid w:val="00091AE4"/>
    <w:rsid w:val="00092353"/>
    <w:rsid w:val="00092B75"/>
    <w:rsid w:val="00092CF6"/>
    <w:rsid w:val="000931E2"/>
    <w:rsid w:val="00093EF4"/>
    <w:rsid w:val="000942CB"/>
    <w:rsid w:val="000945CB"/>
    <w:rsid w:val="000948D5"/>
    <w:rsid w:val="00094B3A"/>
    <w:rsid w:val="00094E90"/>
    <w:rsid w:val="00095D6E"/>
    <w:rsid w:val="00095F43"/>
    <w:rsid w:val="000962B5"/>
    <w:rsid w:val="00096461"/>
    <w:rsid w:val="00096C1F"/>
    <w:rsid w:val="000970B9"/>
    <w:rsid w:val="000973D6"/>
    <w:rsid w:val="000A0701"/>
    <w:rsid w:val="000A12BF"/>
    <w:rsid w:val="000A1518"/>
    <w:rsid w:val="000A162A"/>
    <w:rsid w:val="000A20F5"/>
    <w:rsid w:val="000A2103"/>
    <w:rsid w:val="000A2598"/>
    <w:rsid w:val="000A2696"/>
    <w:rsid w:val="000A3082"/>
    <w:rsid w:val="000A314B"/>
    <w:rsid w:val="000A36CB"/>
    <w:rsid w:val="000A391B"/>
    <w:rsid w:val="000A3B60"/>
    <w:rsid w:val="000A3EE0"/>
    <w:rsid w:val="000A3F0C"/>
    <w:rsid w:val="000A440E"/>
    <w:rsid w:val="000A468B"/>
    <w:rsid w:val="000A46C3"/>
    <w:rsid w:val="000A4F02"/>
    <w:rsid w:val="000A56FB"/>
    <w:rsid w:val="000A5763"/>
    <w:rsid w:val="000A5D00"/>
    <w:rsid w:val="000A60A7"/>
    <w:rsid w:val="000A60EF"/>
    <w:rsid w:val="000A6FEC"/>
    <w:rsid w:val="000A71A9"/>
    <w:rsid w:val="000A73CC"/>
    <w:rsid w:val="000A7D5D"/>
    <w:rsid w:val="000B0BEF"/>
    <w:rsid w:val="000B0EBD"/>
    <w:rsid w:val="000B19D3"/>
    <w:rsid w:val="000B2195"/>
    <w:rsid w:val="000B2C4E"/>
    <w:rsid w:val="000B2E6E"/>
    <w:rsid w:val="000B2FB7"/>
    <w:rsid w:val="000B3040"/>
    <w:rsid w:val="000B312C"/>
    <w:rsid w:val="000B3176"/>
    <w:rsid w:val="000B3922"/>
    <w:rsid w:val="000B3BDC"/>
    <w:rsid w:val="000B3C24"/>
    <w:rsid w:val="000B42E8"/>
    <w:rsid w:val="000B464A"/>
    <w:rsid w:val="000B48D4"/>
    <w:rsid w:val="000B48E5"/>
    <w:rsid w:val="000B4C45"/>
    <w:rsid w:val="000B4FE3"/>
    <w:rsid w:val="000B5519"/>
    <w:rsid w:val="000B56FC"/>
    <w:rsid w:val="000B6299"/>
    <w:rsid w:val="000B6387"/>
    <w:rsid w:val="000B66DB"/>
    <w:rsid w:val="000B6738"/>
    <w:rsid w:val="000B6856"/>
    <w:rsid w:val="000B6AFF"/>
    <w:rsid w:val="000B6F3F"/>
    <w:rsid w:val="000B7264"/>
    <w:rsid w:val="000B79CE"/>
    <w:rsid w:val="000B7A2C"/>
    <w:rsid w:val="000B7EB2"/>
    <w:rsid w:val="000C0335"/>
    <w:rsid w:val="000C0422"/>
    <w:rsid w:val="000C0B8F"/>
    <w:rsid w:val="000C0D74"/>
    <w:rsid w:val="000C11A2"/>
    <w:rsid w:val="000C148C"/>
    <w:rsid w:val="000C14ED"/>
    <w:rsid w:val="000C219D"/>
    <w:rsid w:val="000C2266"/>
    <w:rsid w:val="000C292B"/>
    <w:rsid w:val="000C2DB7"/>
    <w:rsid w:val="000C3043"/>
    <w:rsid w:val="000C367D"/>
    <w:rsid w:val="000C3B84"/>
    <w:rsid w:val="000C3FB6"/>
    <w:rsid w:val="000C42F6"/>
    <w:rsid w:val="000C476A"/>
    <w:rsid w:val="000C5208"/>
    <w:rsid w:val="000C59E4"/>
    <w:rsid w:val="000C5D79"/>
    <w:rsid w:val="000C61AF"/>
    <w:rsid w:val="000C6AEB"/>
    <w:rsid w:val="000C7262"/>
    <w:rsid w:val="000C7F53"/>
    <w:rsid w:val="000D01B0"/>
    <w:rsid w:val="000D0914"/>
    <w:rsid w:val="000D1971"/>
    <w:rsid w:val="000D223B"/>
    <w:rsid w:val="000D2A17"/>
    <w:rsid w:val="000D32C5"/>
    <w:rsid w:val="000D36F2"/>
    <w:rsid w:val="000D389A"/>
    <w:rsid w:val="000D394B"/>
    <w:rsid w:val="000D39AD"/>
    <w:rsid w:val="000D3BD0"/>
    <w:rsid w:val="000D3DA6"/>
    <w:rsid w:val="000D48DC"/>
    <w:rsid w:val="000D59C8"/>
    <w:rsid w:val="000D59E9"/>
    <w:rsid w:val="000D6E06"/>
    <w:rsid w:val="000D7133"/>
    <w:rsid w:val="000D73D6"/>
    <w:rsid w:val="000D7412"/>
    <w:rsid w:val="000D7519"/>
    <w:rsid w:val="000D7977"/>
    <w:rsid w:val="000D7B66"/>
    <w:rsid w:val="000E02F7"/>
    <w:rsid w:val="000E0342"/>
    <w:rsid w:val="000E0E5F"/>
    <w:rsid w:val="000E1531"/>
    <w:rsid w:val="000E154D"/>
    <w:rsid w:val="000E198E"/>
    <w:rsid w:val="000E1A54"/>
    <w:rsid w:val="000E1B87"/>
    <w:rsid w:val="000E21C4"/>
    <w:rsid w:val="000E22AF"/>
    <w:rsid w:val="000E2573"/>
    <w:rsid w:val="000E280D"/>
    <w:rsid w:val="000E45A4"/>
    <w:rsid w:val="000E473B"/>
    <w:rsid w:val="000E5084"/>
    <w:rsid w:val="000E59DD"/>
    <w:rsid w:val="000E5C54"/>
    <w:rsid w:val="000E5C71"/>
    <w:rsid w:val="000E6261"/>
    <w:rsid w:val="000E627A"/>
    <w:rsid w:val="000E6DB4"/>
    <w:rsid w:val="000E712B"/>
    <w:rsid w:val="000E7538"/>
    <w:rsid w:val="000E7768"/>
    <w:rsid w:val="000E7983"/>
    <w:rsid w:val="000E7FED"/>
    <w:rsid w:val="000F016C"/>
    <w:rsid w:val="000F07E1"/>
    <w:rsid w:val="000F09E5"/>
    <w:rsid w:val="000F0C4D"/>
    <w:rsid w:val="000F0E45"/>
    <w:rsid w:val="000F12FC"/>
    <w:rsid w:val="000F132B"/>
    <w:rsid w:val="000F1ADB"/>
    <w:rsid w:val="000F1E10"/>
    <w:rsid w:val="000F2647"/>
    <w:rsid w:val="000F2E89"/>
    <w:rsid w:val="000F2EB6"/>
    <w:rsid w:val="000F31F9"/>
    <w:rsid w:val="000F366F"/>
    <w:rsid w:val="000F36F6"/>
    <w:rsid w:val="000F398A"/>
    <w:rsid w:val="000F39EA"/>
    <w:rsid w:val="000F3B29"/>
    <w:rsid w:val="000F3F88"/>
    <w:rsid w:val="000F41FC"/>
    <w:rsid w:val="000F476C"/>
    <w:rsid w:val="000F47C1"/>
    <w:rsid w:val="000F47DF"/>
    <w:rsid w:val="000F4A36"/>
    <w:rsid w:val="000F4A52"/>
    <w:rsid w:val="000F4C1B"/>
    <w:rsid w:val="000F4C6D"/>
    <w:rsid w:val="000F4CCF"/>
    <w:rsid w:val="000F4DF8"/>
    <w:rsid w:val="000F506C"/>
    <w:rsid w:val="000F5B4A"/>
    <w:rsid w:val="000F5B6C"/>
    <w:rsid w:val="000F63A3"/>
    <w:rsid w:val="000F6877"/>
    <w:rsid w:val="000F688C"/>
    <w:rsid w:val="000F6D3F"/>
    <w:rsid w:val="000F7531"/>
    <w:rsid w:val="000F7CD5"/>
    <w:rsid w:val="000F7D25"/>
    <w:rsid w:val="000F7DD6"/>
    <w:rsid w:val="001002E0"/>
    <w:rsid w:val="001004EC"/>
    <w:rsid w:val="0010054A"/>
    <w:rsid w:val="00100B37"/>
    <w:rsid w:val="00100BE1"/>
    <w:rsid w:val="00100EB5"/>
    <w:rsid w:val="00100F9D"/>
    <w:rsid w:val="00101235"/>
    <w:rsid w:val="0010140D"/>
    <w:rsid w:val="001017FC"/>
    <w:rsid w:val="00101B68"/>
    <w:rsid w:val="00101C09"/>
    <w:rsid w:val="0010210C"/>
    <w:rsid w:val="0010227C"/>
    <w:rsid w:val="00102435"/>
    <w:rsid w:val="001026FC"/>
    <w:rsid w:val="00102821"/>
    <w:rsid w:val="001036C7"/>
    <w:rsid w:val="0010406E"/>
    <w:rsid w:val="001040BB"/>
    <w:rsid w:val="00104250"/>
    <w:rsid w:val="0010475E"/>
    <w:rsid w:val="001047DF"/>
    <w:rsid w:val="00104DFD"/>
    <w:rsid w:val="00104F6E"/>
    <w:rsid w:val="00104FBF"/>
    <w:rsid w:val="00105B04"/>
    <w:rsid w:val="00105E34"/>
    <w:rsid w:val="001063FC"/>
    <w:rsid w:val="001068B8"/>
    <w:rsid w:val="00106A3A"/>
    <w:rsid w:val="00107090"/>
    <w:rsid w:val="001071F0"/>
    <w:rsid w:val="00107866"/>
    <w:rsid w:val="00107A79"/>
    <w:rsid w:val="00107BC8"/>
    <w:rsid w:val="00110240"/>
    <w:rsid w:val="00110ABA"/>
    <w:rsid w:val="00110B36"/>
    <w:rsid w:val="00110CD9"/>
    <w:rsid w:val="00110DD8"/>
    <w:rsid w:val="0011107C"/>
    <w:rsid w:val="00111375"/>
    <w:rsid w:val="00112586"/>
    <w:rsid w:val="00112B28"/>
    <w:rsid w:val="00112B94"/>
    <w:rsid w:val="00112EF3"/>
    <w:rsid w:val="00113116"/>
    <w:rsid w:val="00113D8D"/>
    <w:rsid w:val="00113E0F"/>
    <w:rsid w:val="00114259"/>
    <w:rsid w:val="0011472A"/>
    <w:rsid w:val="00114FD6"/>
    <w:rsid w:val="001151B8"/>
    <w:rsid w:val="001157B3"/>
    <w:rsid w:val="00115A28"/>
    <w:rsid w:val="00115F2E"/>
    <w:rsid w:val="00116243"/>
    <w:rsid w:val="00116875"/>
    <w:rsid w:val="00116DF9"/>
    <w:rsid w:val="00116FD1"/>
    <w:rsid w:val="001173C2"/>
    <w:rsid w:val="001177E5"/>
    <w:rsid w:val="001179BC"/>
    <w:rsid w:val="00117DDF"/>
    <w:rsid w:val="00117F4B"/>
    <w:rsid w:val="0012007A"/>
    <w:rsid w:val="001206AE"/>
    <w:rsid w:val="001207CD"/>
    <w:rsid w:val="001208D6"/>
    <w:rsid w:val="00120C46"/>
    <w:rsid w:val="00120C48"/>
    <w:rsid w:val="00120E46"/>
    <w:rsid w:val="00120E64"/>
    <w:rsid w:val="00121943"/>
    <w:rsid w:val="00121D49"/>
    <w:rsid w:val="00121E6B"/>
    <w:rsid w:val="00122653"/>
    <w:rsid w:val="00122B71"/>
    <w:rsid w:val="00122CBC"/>
    <w:rsid w:val="00122E18"/>
    <w:rsid w:val="00123111"/>
    <w:rsid w:val="0012317C"/>
    <w:rsid w:val="0012330B"/>
    <w:rsid w:val="00123313"/>
    <w:rsid w:val="001234A0"/>
    <w:rsid w:val="00123884"/>
    <w:rsid w:val="00124805"/>
    <w:rsid w:val="00125244"/>
    <w:rsid w:val="00125DCE"/>
    <w:rsid w:val="001260E8"/>
    <w:rsid w:val="001260F5"/>
    <w:rsid w:val="001264DC"/>
    <w:rsid w:val="001266C2"/>
    <w:rsid w:val="0012686A"/>
    <w:rsid w:val="00126C41"/>
    <w:rsid w:val="00127219"/>
    <w:rsid w:val="001276A0"/>
    <w:rsid w:val="00127B18"/>
    <w:rsid w:val="00127C9F"/>
    <w:rsid w:val="001302E7"/>
    <w:rsid w:val="00130429"/>
    <w:rsid w:val="00130579"/>
    <w:rsid w:val="00130581"/>
    <w:rsid w:val="00130793"/>
    <w:rsid w:val="00130F49"/>
    <w:rsid w:val="00130FAF"/>
    <w:rsid w:val="0013119F"/>
    <w:rsid w:val="00131940"/>
    <w:rsid w:val="00131C0D"/>
    <w:rsid w:val="00131D80"/>
    <w:rsid w:val="00131F39"/>
    <w:rsid w:val="00132451"/>
    <w:rsid w:val="00132B8D"/>
    <w:rsid w:val="00132BBA"/>
    <w:rsid w:val="00133018"/>
    <w:rsid w:val="001332A8"/>
    <w:rsid w:val="0013469E"/>
    <w:rsid w:val="00134864"/>
    <w:rsid w:val="00134C7D"/>
    <w:rsid w:val="00134DC8"/>
    <w:rsid w:val="00134F8A"/>
    <w:rsid w:val="0013506E"/>
    <w:rsid w:val="001353B8"/>
    <w:rsid w:val="0013567F"/>
    <w:rsid w:val="00135719"/>
    <w:rsid w:val="0013572D"/>
    <w:rsid w:val="001358BF"/>
    <w:rsid w:val="0013602F"/>
    <w:rsid w:val="00136116"/>
    <w:rsid w:val="00136778"/>
    <w:rsid w:val="00136A5F"/>
    <w:rsid w:val="00136AC1"/>
    <w:rsid w:val="00136E80"/>
    <w:rsid w:val="00136EB1"/>
    <w:rsid w:val="00136F18"/>
    <w:rsid w:val="00137464"/>
    <w:rsid w:val="00137B0F"/>
    <w:rsid w:val="00137F90"/>
    <w:rsid w:val="00137F9E"/>
    <w:rsid w:val="001401AB"/>
    <w:rsid w:val="00140368"/>
    <w:rsid w:val="00140659"/>
    <w:rsid w:val="001406B3"/>
    <w:rsid w:val="00140896"/>
    <w:rsid w:val="001419B5"/>
    <w:rsid w:val="00141DA9"/>
    <w:rsid w:val="00141F3B"/>
    <w:rsid w:val="00142149"/>
    <w:rsid w:val="00142440"/>
    <w:rsid w:val="00142697"/>
    <w:rsid w:val="0014277A"/>
    <w:rsid w:val="00142853"/>
    <w:rsid w:val="00142CA6"/>
    <w:rsid w:val="001438A7"/>
    <w:rsid w:val="00143982"/>
    <w:rsid w:val="00144538"/>
    <w:rsid w:val="00144B48"/>
    <w:rsid w:val="00145D44"/>
    <w:rsid w:val="00147F99"/>
    <w:rsid w:val="001500A6"/>
    <w:rsid w:val="00150313"/>
    <w:rsid w:val="0015037A"/>
    <w:rsid w:val="001505D6"/>
    <w:rsid w:val="00150D66"/>
    <w:rsid w:val="00150D8C"/>
    <w:rsid w:val="00150FBC"/>
    <w:rsid w:val="00151000"/>
    <w:rsid w:val="0015151A"/>
    <w:rsid w:val="0015293A"/>
    <w:rsid w:val="0015298D"/>
    <w:rsid w:val="00152B1E"/>
    <w:rsid w:val="00152E77"/>
    <w:rsid w:val="00152F50"/>
    <w:rsid w:val="00153451"/>
    <w:rsid w:val="00154BE5"/>
    <w:rsid w:val="00154FE1"/>
    <w:rsid w:val="00155115"/>
    <w:rsid w:val="00155F6B"/>
    <w:rsid w:val="00156118"/>
    <w:rsid w:val="00156938"/>
    <w:rsid w:val="00156A6E"/>
    <w:rsid w:val="00156BF8"/>
    <w:rsid w:val="00156EE6"/>
    <w:rsid w:val="00157287"/>
    <w:rsid w:val="0015728C"/>
    <w:rsid w:val="00157937"/>
    <w:rsid w:val="00160870"/>
    <w:rsid w:val="0016099F"/>
    <w:rsid w:val="00160A98"/>
    <w:rsid w:val="00161150"/>
    <w:rsid w:val="00161A96"/>
    <w:rsid w:val="00161B3B"/>
    <w:rsid w:val="00161B56"/>
    <w:rsid w:val="00161EB5"/>
    <w:rsid w:val="001632AF"/>
    <w:rsid w:val="00163B13"/>
    <w:rsid w:val="00163D73"/>
    <w:rsid w:val="0016432D"/>
    <w:rsid w:val="00164585"/>
    <w:rsid w:val="00165D48"/>
    <w:rsid w:val="00166391"/>
    <w:rsid w:val="001668D7"/>
    <w:rsid w:val="00166DE3"/>
    <w:rsid w:val="00166F66"/>
    <w:rsid w:val="00167E0C"/>
    <w:rsid w:val="0017033E"/>
    <w:rsid w:val="001704F1"/>
    <w:rsid w:val="001709A5"/>
    <w:rsid w:val="00170DF8"/>
    <w:rsid w:val="00170EB3"/>
    <w:rsid w:val="001713E7"/>
    <w:rsid w:val="0017175C"/>
    <w:rsid w:val="00171A66"/>
    <w:rsid w:val="00172052"/>
    <w:rsid w:val="0017233A"/>
    <w:rsid w:val="001726B6"/>
    <w:rsid w:val="00172AAB"/>
    <w:rsid w:val="00173184"/>
    <w:rsid w:val="00173BAE"/>
    <w:rsid w:val="00173FD3"/>
    <w:rsid w:val="0017520F"/>
    <w:rsid w:val="001753BC"/>
    <w:rsid w:val="00175C77"/>
    <w:rsid w:val="00175D81"/>
    <w:rsid w:val="00176671"/>
    <w:rsid w:val="001767C9"/>
    <w:rsid w:val="001768A6"/>
    <w:rsid w:val="00176DA2"/>
    <w:rsid w:val="00176F9A"/>
    <w:rsid w:val="0017725B"/>
    <w:rsid w:val="001803D5"/>
    <w:rsid w:val="0018060A"/>
    <w:rsid w:val="001809A5"/>
    <w:rsid w:val="00180A3D"/>
    <w:rsid w:val="00180F69"/>
    <w:rsid w:val="0018166B"/>
    <w:rsid w:val="00181C12"/>
    <w:rsid w:val="00182352"/>
    <w:rsid w:val="00182B41"/>
    <w:rsid w:val="00182F88"/>
    <w:rsid w:val="001835A9"/>
    <w:rsid w:val="001835C4"/>
    <w:rsid w:val="00183643"/>
    <w:rsid w:val="00183A14"/>
    <w:rsid w:val="00183CF6"/>
    <w:rsid w:val="00183EB3"/>
    <w:rsid w:val="00183FCD"/>
    <w:rsid w:val="001844BF"/>
    <w:rsid w:val="0018578D"/>
    <w:rsid w:val="001859A3"/>
    <w:rsid w:val="001863BD"/>
    <w:rsid w:val="001863F8"/>
    <w:rsid w:val="00190063"/>
    <w:rsid w:val="00190866"/>
    <w:rsid w:val="00190BD6"/>
    <w:rsid w:val="00190FFE"/>
    <w:rsid w:val="00191122"/>
    <w:rsid w:val="001914C5"/>
    <w:rsid w:val="001916EB"/>
    <w:rsid w:val="00191AEB"/>
    <w:rsid w:val="00192556"/>
    <w:rsid w:val="00192618"/>
    <w:rsid w:val="00192B18"/>
    <w:rsid w:val="00192B3F"/>
    <w:rsid w:val="00192B47"/>
    <w:rsid w:val="00193265"/>
    <w:rsid w:val="00193B62"/>
    <w:rsid w:val="00193D01"/>
    <w:rsid w:val="001948EE"/>
    <w:rsid w:val="00194C8D"/>
    <w:rsid w:val="001954B6"/>
    <w:rsid w:val="001966A8"/>
    <w:rsid w:val="001968FB"/>
    <w:rsid w:val="001969F2"/>
    <w:rsid w:val="00196B5D"/>
    <w:rsid w:val="00196C49"/>
    <w:rsid w:val="00197188"/>
    <w:rsid w:val="001973F3"/>
    <w:rsid w:val="0019774A"/>
    <w:rsid w:val="00197F42"/>
    <w:rsid w:val="001A065E"/>
    <w:rsid w:val="001A072C"/>
    <w:rsid w:val="001A08B1"/>
    <w:rsid w:val="001A1162"/>
    <w:rsid w:val="001A15F8"/>
    <w:rsid w:val="001A233E"/>
    <w:rsid w:val="001A2A9E"/>
    <w:rsid w:val="001A2F81"/>
    <w:rsid w:val="001A37EF"/>
    <w:rsid w:val="001A3E10"/>
    <w:rsid w:val="001A4062"/>
    <w:rsid w:val="001A42DF"/>
    <w:rsid w:val="001A4475"/>
    <w:rsid w:val="001A44D7"/>
    <w:rsid w:val="001A44DE"/>
    <w:rsid w:val="001A4573"/>
    <w:rsid w:val="001A47CB"/>
    <w:rsid w:val="001A4A24"/>
    <w:rsid w:val="001A4D0F"/>
    <w:rsid w:val="001A525B"/>
    <w:rsid w:val="001A5569"/>
    <w:rsid w:val="001A5D64"/>
    <w:rsid w:val="001A6203"/>
    <w:rsid w:val="001A62ED"/>
    <w:rsid w:val="001A641E"/>
    <w:rsid w:val="001A6FEA"/>
    <w:rsid w:val="001A76E7"/>
    <w:rsid w:val="001B02F4"/>
    <w:rsid w:val="001B0DF5"/>
    <w:rsid w:val="001B10BC"/>
    <w:rsid w:val="001B121A"/>
    <w:rsid w:val="001B1EAF"/>
    <w:rsid w:val="001B2D9F"/>
    <w:rsid w:val="001B3507"/>
    <w:rsid w:val="001B3980"/>
    <w:rsid w:val="001B3B9D"/>
    <w:rsid w:val="001B4842"/>
    <w:rsid w:val="001B5099"/>
    <w:rsid w:val="001B57EF"/>
    <w:rsid w:val="001B5CD9"/>
    <w:rsid w:val="001B5CFB"/>
    <w:rsid w:val="001B5D17"/>
    <w:rsid w:val="001B60DA"/>
    <w:rsid w:val="001B6187"/>
    <w:rsid w:val="001B66A8"/>
    <w:rsid w:val="001B6E31"/>
    <w:rsid w:val="001B7137"/>
    <w:rsid w:val="001B7939"/>
    <w:rsid w:val="001B7B2C"/>
    <w:rsid w:val="001B7E9B"/>
    <w:rsid w:val="001C04BF"/>
    <w:rsid w:val="001C05B8"/>
    <w:rsid w:val="001C077F"/>
    <w:rsid w:val="001C1977"/>
    <w:rsid w:val="001C19FD"/>
    <w:rsid w:val="001C2495"/>
    <w:rsid w:val="001C2F66"/>
    <w:rsid w:val="001C328D"/>
    <w:rsid w:val="001C34A7"/>
    <w:rsid w:val="001C36C7"/>
    <w:rsid w:val="001C389C"/>
    <w:rsid w:val="001C4050"/>
    <w:rsid w:val="001C48CB"/>
    <w:rsid w:val="001C50EB"/>
    <w:rsid w:val="001C63B2"/>
    <w:rsid w:val="001C67E8"/>
    <w:rsid w:val="001C6DF1"/>
    <w:rsid w:val="001C70B5"/>
    <w:rsid w:val="001C7391"/>
    <w:rsid w:val="001C73F2"/>
    <w:rsid w:val="001D002D"/>
    <w:rsid w:val="001D0B6B"/>
    <w:rsid w:val="001D136D"/>
    <w:rsid w:val="001D14C2"/>
    <w:rsid w:val="001D15B1"/>
    <w:rsid w:val="001D17E9"/>
    <w:rsid w:val="001D1C47"/>
    <w:rsid w:val="001D2247"/>
    <w:rsid w:val="001D2254"/>
    <w:rsid w:val="001D2339"/>
    <w:rsid w:val="001D2352"/>
    <w:rsid w:val="001D3075"/>
    <w:rsid w:val="001D3856"/>
    <w:rsid w:val="001D3DA9"/>
    <w:rsid w:val="001D4076"/>
    <w:rsid w:val="001D49B2"/>
    <w:rsid w:val="001D4A79"/>
    <w:rsid w:val="001D4C46"/>
    <w:rsid w:val="001D4DD4"/>
    <w:rsid w:val="001D52D5"/>
    <w:rsid w:val="001D531D"/>
    <w:rsid w:val="001D544D"/>
    <w:rsid w:val="001D5454"/>
    <w:rsid w:val="001D5E4D"/>
    <w:rsid w:val="001D5EED"/>
    <w:rsid w:val="001D66C4"/>
    <w:rsid w:val="001D68D4"/>
    <w:rsid w:val="001D754B"/>
    <w:rsid w:val="001D7584"/>
    <w:rsid w:val="001D7CB7"/>
    <w:rsid w:val="001D7E37"/>
    <w:rsid w:val="001D7EF9"/>
    <w:rsid w:val="001E033A"/>
    <w:rsid w:val="001E0652"/>
    <w:rsid w:val="001E0D79"/>
    <w:rsid w:val="001E1483"/>
    <w:rsid w:val="001E1A12"/>
    <w:rsid w:val="001E1CF4"/>
    <w:rsid w:val="001E2095"/>
    <w:rsid w:val="001E2168"/>
    <w:rsid w:val="001E2202"/>
    <w:rsid w:val="001E27C7"/>
    <w:rsid w:val="001E2B25"/>
    <w:rsid w:val="001E2FDE"/>
    <w:rsid w:val="001E3502"/>
    <w:rsid w:val="001E3BF6"/>
    <w:rsid w:val="001E3DB1"/>
    <w:rsid w:val="001E4256"/>
    <w:rsid w:val="001E46BB"/>
    <w:rsid w:val="001E4A4B"/>
    <w:rsid w:val="001E4DF6"/>
    <w:rsid w:val="001E5665"/>
    <w:rsid w:val="001E5C68"/>
    <w:rsid w:val="001E5CB2"/>
    <w:rsid w:val="001E6535"/>
    <w:rsid w:val="001E668F"/>
    <w:rsid w:val="001E6977"/>
    <w:rsid w:val="001E6FF6"/>
    <w:rsid w:val="001F02D9"/>
    <w:rsid w:val="001F04B9"/>
    <w:rsid w:val="001F070D"/>
    <w:rsid w:val="001F0B8B"/>
    <w:rsid w:val="001F0F4A"/>
    <w:rsid w:val="001F126B"/>
    <w:rsid w:val="001F19E1"/>
    <w:rsid w:val="001F1C3D"/>
    <w:rsid w:val="001F2A1A"/>
    <w:rsid w:val="001F2B0D"/>
    <w:rsid w:val="001F3137"/>
    <w:rsid w:val="001F3598"/>
    <w:rsid w:val="001F3F67"/>
    <w:rsid w:val="001F452D"/>
    <w:rsid w:val="001F45AE"/>
    <w:rsid w:val="001F465B"/>
    <w:rsid w:val="001F5009"/>
    <w:rsid w:val="001F51E3"/>
    <w:rsid w:val="001F5804"/>
    <w:rsid w:val="001F5887"/>
    <w:rsid w:val="001F594D"/>
    <w:rsid w:val="001F5A62"/>
    <w:rsid w:val="001F5B3C"/>
    <w:rsid w:val="001F5BF6"/>
    <w:rsid w:val="001F5F1C"/>
    <w:rsid w:val="001F63DB"/>
    <w:rsid w:val="001F6F74"/>
    <w:rsid w:val="001F7238"/>
    <w:rsid w:val="001F73B0"/>
    <w:rsid w:val="001F74BB"/>
    <w:rsid w:val="001F7E61"/>
    <w:rsid w:val="001F7EA8"/>
    <w:rsid w:val="001F7EE5"/>
    <w:rsid w:val="001F7EF1"/>
    <w:rsid w:val="002002C9"/>
    <w:rsid w:val="00200AAE"/>
    <w:rsid w:val="00200B9C"/>
    <w:rsid w:val="00201755"/>
    <w:rsid w:val="00201C39"/>
    <w:rsid w:val="00201D21"/>
    <w:rsid w:val="00201F38"/>
    <w:rsid w:val="00201F48"/>
    <w:rsid w:val="0020211F"/>
    <w:rsid w:val="0020239F"/>
    <w:rsid w:val="0020248B"/>
    <w:rsid w:val="00202DCC"/>
    <w:rsid w:val="00203EFE"/>
    <w:rsid w:val="002044BB"/>
    <w:rsid w:val="002044E6"/>
    <w:rsid w:val="002047F2"/>
    <w:rsid w:val="00204A80"/>
    <w:rsid w:val="00205402"/>
    <w:rsid w:val="00206122"/>
    <w:rsid w:val="00206479"/>
    <w:rsid w:val="00206974"/>
    <w:rsid w:val="002071B7"/>
    <w:rsid w:val="00207631"/>
    <w:rsid w:val="00210280"/>
    <w:rsid w:val="002102B7"/>
    <w:rsid w:val="0021052C"/>
    <w:rsid w:val="00210601"/>
    <w:rsid w:val="00210FF9"/>
    <w:rsid w:val="0021135A"/>
    <w:rsid w:val="00211730"/>
    <w:rsid w:val="00211AD0"/>
    <w:rsid w:val="00211D78"/>
    <w:rsid w:val="002127CE"/>
    <w:rsid w:val="00212893"/>
    <w:rsid w:val="00212A1A"/>
    <w:rsid w:val="00212B54"/>
    <w:rsid w:val="00212C7F"/>
    <w:rsid w:val="00212EED"/>
    <w:rsid w:val="002137EF"/>
    <w:rsid w:val="00213C0D"/>
    <w:rsid w:val="00213FFE"/>
    <w:rsid w:val="0021449A"/>
    <w:rsid w:val="002146C3"/>
    <w:rsid w:val="00214A4B"/>
    <w:rsid w:val="00214BBA"/>
    <w:rsid w:val="00214D06"/>
    <w:rsid w:val="00214D5C"/>
    <w:rsid w:val="0021562F"/>
    <w:rsid w:val="0021594E"/>
    <w:rsid w:val="00215C6F"/>
    <w:rsid w:val="00216365"/>
    <w:rsid w:val="002163F0"/>
    <w:rsid w:val="0021642C"/>
    <w:rsid w:val="002165BF"/>
    <w:rsid w:val="00216C4C"/>
    <w:rsid w:val="00216C98"/>
    <w:rsid w:val="00217AD4"/>
    <w:rsid w:val="00217F97"/>
    <w:rsid w:val="002200E6"/>
    <w:rsid w:val="00220685"/>
    <w:rsid w:val="00220740"/>
    <w:rsid w:val="00220FDF"/>
    <w:rsid w:val="00221040"/>
    <w:rsid w:val="002216A3"/>
    <w:rsid w:val="00221805"/>
    <w:rsid w:val="002218F1"/>
    <w:rsid w:val="00221D70"/>
    <w:rsid w:val="00221F8F"/>
    <w:rsid w:val="002228EF"/>
    <w:rsid w:val="00222A05"/>
    <w:rsid w:val="002231D8"/>
    <w:rsid w:val="00223338"/>
    <w:rsid w:val="002238E4"/>
    <w:rsid w:val="00223BAB"/>
    <w:rsid w:val="00223F1F"/>
    <w:rsid w:val="00224090"/>
    <w:rsid w:val="002240A0"/>
    <w:rsid w:val="00224171"/>
    <w:rsid w:val="00224257"/>
    <w:rsid w:val="002242DC"/>
    <w:rsid w:val="00224436"/>
    <w:rsid w:val="002244E0"/>
    <w:rsid w:val="0022493E"/>
    <w:rsid w:val="00224C4F"/>
    <w:rsid w:val="00224C72"/>
    <w:rsid w:val="00224F98"/>
    <w:rsid w:val="0022534D"/>
    <w:rsid w:val="002256E3"/>
    <w:rsid w:val="002256F9"/>
    <w:rsid w:val="00225E15"/>
    <w:rsid w:val="0022634F"/>
    <w:rsid w:val="002266DF"/>
    <w:rsid w:val="00226B93"/>
    <w:rsid w:val="00226E50"/>
    <w:rsid w:val="00227214"/>
    <w:rsid w:val="00227772"/>
    <w:rsid w:val="00227E7D"/>
    <w:rsid w:val="00227EDC"/>
    <w:rsid w:val="00227F4B"/>
    <w:rsid w:val="002306D1"/>
    <w:rsid w:val="0023089B"/>
    <w:rsid w:val="002308AE"/>
    <w:rsid w:val="00231DD8"/>
    <w:rsid w:val="00231F6E"/>
    <w:rsid w:val="002327BC"/>
    <w:rsid w:val="00232878"/>
    <w:rsid w:val="00232B4C"/>
    <w:rsid w:val="00232BA0"/>
    <w:rsid w:val="00232D9C"/>
    <w:rsid w:val="002349E1"/>
    <w:rsid w:val="00234DB4"/>
    <w:rsid w:val="00234E67"/>
    <w:rsid w:val="002351E5"/>
    <w:rsid w:val="0023568F"/>
    <w:rsid w:val="00235CDE"/>
    <w:rsid w:val="002360F6"/>
    <w:rsid w:val="00236707"/>
    <w:rsid w:val="00237562"/>
    <w:rsid w:val="00237660"/>
    <w:rsid w:val="0023792E"/>
    <w:rsid w:val="0024064A"/>
    <w:rsid w:val="0024101E"/>
    <w:rsid w:val="00242314"/>
    <w:rsid w:val="00242567"/>
    <w:rsid w:val="00242A70"/>
    <w:rsid w:val="00242C5E"/>
    <w:rsid w:val="00242EF4"/>
    <w:rsid w:val="002431CB"/>
    <w:rsid w:val="0024389E"/>
    <w:rsid w:val="00243C57"/>
    <w:rsid w:val="00243D19"/>
    <w:rsid w:val="00243F63"/>
    <w:rsid w:val="0024407C"/>
    <w:rsid w:val="002442E4"/>
    <w:rsid w:val="00244364"/>
    <w:rsid w:val="002447FD"/>
    <w:rsid w:val="00244EB9"/>
    <w:rsid w:val="00245611"/>
    <w:rsid w:val="00245984"/>
    <w:rsid w:val="00246139"/>
    <w:rsid w:val="002463D5"/>
    <w:rsid w:val="00246FAA"/>
    <w:rsid w:val="00247502"/>
    <w:rsid w:val="00247E80"/>
    <w:rsid w:val="0025027D"/>
    <w:rsid w:val="00250670"/>
    <w:rsid w:val="00250731"/>
    <w:rsid w:val="002509D7"/>
    <w:rsid w:val="00250ADD"/>
    <w:rsid w:val="00251076"/>
    <w:rsid w:val="0025187A"/>
    <w:rsid w:val="00251888"/>
    <w:rsid w:val="002528CE"/>
    <w:rsid w:val="002534AA"/>
    <w:rsid w:val="002536FD"/>
    <w:rsid w:val="00253A42"/>
    <w:rsid w:val="002542CE"/>
    <w:rsid w:val="0025448D"/>
    <w:rsid w:val="0025468A"/>
    <w:rsid w:val="0025476A"/>
    <w:rsid w:val="0025488B"/>
    <w:rsid w:val="002548AD"/>
    <w:rsid w:val="00254C06"/>
    <w:rsid w:val="00254D07"/>
    <w:rsid w:val="00254DB1"/>
    <w:rsid w:val="00254EA1"/>
    <w:rsid w:val="0025592D"/>
    <w:rsid w:val="00255DBB"/>
    <w:rsid w:val="00255E3A"/>
    <w:rsid w:val="00255FA9"/>
    <w:rsid w:val="00256044"/>
    <w:rsid w:val="002568D7"/>
    <w:rsid w:val="00256DE3"/>
    <w:rsid w:val="00256E58"/>
    <w:rsid w:val="00256E74"/>
    <w:rsid w:val="00256EEC"/>
    <w:rsid w:val="002572D7"/>
    <w:rsid w:val="0025760E"/>
    <w:rsid w:val="00257E5C"/>
    <w:rsid w:val="002604BD"/>
    <w:rsid w:val="002606D7"/>
    <w:rsid w:val="00260D1E"/>
    <w:rsid w:val="002610AF"/>
    <w:rsid w:val="00261BEA"/>
    <w:rsid w:val="00261CC5"/>
    <w:rsid w:val="00261D41"/>
    <w:rsid w:val="0026220E"/>
    <w:rsid w:val="002623C2"/>
    <w:rsid w:val="00262864"/>
    <w:rsid w:val="002636E2"/>
    <w:rsid w:val="00263955"/>
    <w:rsid w:val="00263AD1"/>
    <w:rsid w:val="00263B94"/>
    <w:rsid w:val="00263C55"/>
    <w:rsid w:val="00263FD8"/>
    <w:rsid w:val="0026405F"/>
    <w:rsid w:val="00264B0C"/>
    <w:rsid w:val="00264DA7"/>
    <w:rsid w:val="00265001"/>
    <w:rsid w:val="00265544"/>
    <w:rsid w:val="002655EB"/>
    <w:rsid w:val="00266677"/>
    <w:rsid w:val="00266699"/>
    <w:rsid w:val="00266C3E"/>
    <w:rsid w:val="00266FCA"/>
    <w:rsid w:val="002673C0"/>
    <w:rsid w:val="0026784B"/>
    <w:rsid w:val="00267A7C"/>
    <w:rsid w:val="00267CAC"/>
    <w:rsid w:val="00267E01"/>
    <w:rsid w:val="0027007F"/>
    <w:rsid w:val="002718B3"/>
    <w:rsid w:val="00271ED4"/>
    <w:rsid w:val="0027236E"/>
    <w:rsid w:val="00272904"/>
    <w:rsid w:val="00272949"/>
    <w:rsid w:val="00272B17"/>
    <w:rsid w:val="00272E8F"/>
    <w:rsid w:val="00273564"/>
    <w:rsid w:val="0027359E"/>
    <w:rsid w:val="00273645"/>
    <w:rsid w:val="0027444E"/>
    <w:rsid w:val="0027463F"/>
    <w:rsid w:val="00274970"/>
    <w:rsid w:val="002749F7"/>
    <w:rsid w:val="00274B39"/>
    <w:rsid w:val="00274BC4"/>
    <w:rsid w:val="00275471"/>
    <w:rsid w:val="00275899"/>
    <w:rsid w:val="00275F57"/>
    <w:rsid w:val="002763CA"/>
    <w:rsid w:val="0027690C"/>
    <w:rsid w:val="0027716C"/>
    <w:rsid w:val="002773C5"/>
    <w:rsid w:val="0027749B"/>
    <w:rsid w:val="00277742"/>
    <w:rsid w:val="0027789B"/>
    <w:rsid w:val="00277F0B"/>
    <w:rsid w:val="00277FCC"/>
    <w:rsid w:val="0028015F"/>
    <w:rsid w:val="0028017C"/>
    <w:rsid w:val="002810BD"/>
    <w:rsid w:val="0028145C"/>
    <w:rsid w:val="002816F4"/>
    <w:rsid w:val="00281AEA"/>
    <w:rsid w:val="0028233D"/>
    <w:rsid w:val="00282582"/>
    <w:rsid w:val="00283175"/>
    <w:rsid w:val="002833D4"/>
    <w:rsid w:val="0028372A"/>
    <w:rsid w:val="0028375E"/>
    <w:rsid w:val="00283E2B"/>
    <w:rsid w:val="00283EF2"/>
    <w:rsid w:val="00284086"/>
    <w:rsid w:val="002845DC"/>
    <w:rsid w:val="002847D7"/>
    <w:rsid w:val="0028499F"/>
    <w:rsid w:val="00285B1A"/>
    <w:rsid w:val="00285B85"/>
    <w:rsid w:val="00286157"/>
    <w:rsid w:val="00286368"/>
    <w:rsid w:val="0028643A"/>
    <w:rsid w:val="00286B41"/>
    <w:rsid w:val="002877DE"/>
    <w:rsid w:val="002877E5"/>
    <w:rsid w:val="00287B4B"/>
    <w:rsid w:val="00287E10"/>
    <w:rsid w:val="0029007E"/>
    <w:rsid w:val="00290439"/>
    <w:rsid w:val="002909E4"/>
    <w:rsid w:val="00290A7B"/>
    <w:rsid w:val="00290CDB"/>
    <w:rsid w:val="00290E14"/>
    <w:rsid w:val="00291360"/>
    <w:rsid w:val="0029170C"/>
    <w:rsid w:val="00291792"/>
    <w:rsid w:val="00291B4A"/>
    <w:rsid w:val="00291BAA"/>
    <w:rsid w:val="00292071"/>
    <w:rsid w:val="002921E8"/>
    <w:rsid w:val="002927B8"/>
    <w:rsid w:val="0029313E"/>
    <w:rsid w:val="00293168"/>
    <w:rsid w:val="002937DA"/>
    <w:rsid w:val="00293B62"/>
    <w:rsid w:val="0029437E"/>
    <w:rsid w:val="00294DB6"/>
    <w:rsid w:val="00294E31"/>
    <w:rsid w:val="00294FCD"/>
    <w:rsid w:val="00295699"/>
    <w:rsid w:val="00295785"/>
    <w:rsid w:val="002957CC"/>
    <w:rsid w:val="002965A2"/>
    <w:rsid w:val="002966DE"/>
    <w:rsid w:val="00296FC9"/>
    <w:rsid w:val="002976B0"/>
    <w:rsid w:val="00297B67"/>
    <w:rsid w:val="00297F28"/>
    <w:rsid w:val="002A02D7"/>
    <w:rsid w:val="002A09FE"/>
    <w:rsid w:val="002A0EFA"/>
    <w:rsid w:val="002A12AF"/>
    <w:rsid w:val="002A1427"/>
    <w:rsid w:val="002A1545"/>
    <w:rsid w:val="002A17F1"/>
    <w:rsid w:val="002A1B79"/>
    <w:rsid w:val="002A1BB2"/>
    <w:rsid w:val="002A2214"/>
    <w:rsid w:val="002A2465"/>
    <w:rsid w:val="002A24E3"/>
    <w:rsid w:val="002A2667"/>
    <w:rsid w:val="002A26C9"/>
    <w:rsid w:val="002A279B"/>
    <w:rsid w:val="002A28BE"/>
    <w:rsid w:val="002A3165"/>
    <w:rsid w:val="002A3EB9"/>
    <w:rsid w:val="002A49B8"/>
    <w:rsid w:val="002A4B0A"/>
    <w:rsid w:val="002A5F9F"/>
    <w:rsid w:val="002A6151"/>
    <w:rsid w:val="002A6757"/>
    <w:rsid w:val="002A6819"/>
    <w:rsid w:val="002A68FD"/>
    <w:rsid w:val="002A6BDC"/>
    <w:rsid w:val="002A6DC7"/>
    <w:rsid w:val="002A7615"/>
    <w:rsid w:val="002A7917"/>
    <w:rsid w:val="002A7B2A"/>
    <w:rsid w:val="002A7BAA"/>
    <w:rsid w:val="002B0652"/>
    <w:rsid w:val="002B0821"/>
    <w:rsid w:val="002B1238"/>
    <w:rsid w:val="002B1A0A"/>
    <w:rsid w:val="002B252C"/>
    <w:rsid w:val="002B26B2"/>
    <w:rsid w:val="002B2952"/>
    <w:rsid w:val="002B2BDA"/>
    <w:rsid w:val="002B360F"/>
    <w:rsid w:val="002B37B0"/>
    <w:rsid w:val="002B386F"/>
    <w:rsid w:val="002B3AAB"/>
    <w:rsid w:val="002B3CAE"/>
    <w:rsid w:val="002B3D3C"/>
    <w:rsid w:val="002B4BD6"/>
    <w:rsid w:val="002B6300"/>
    <w:rsid w:val="002B640C"/>
    <w:rsid w:val="002B64DA"/>
    <w:rsid w:val="002B66C0"/>
    <w:rsid w:val="002B691A"/>
    <w:rsid w:val="002B6C79"/>
    <w:rsid w:val="002B6CEC"/>
    <w:rsid w:val="002B7326"/>
    <w:rsid w:val="002B741D"/>
    <w:rsid w:val="002B7576"/>
    <w:rsid w:val="002B7C46"/>
    <w:rsid w:val="002B7D01"/>
    <w:rsid w:val="002B7D42"/>
    <w:rsid w:val="002C0691"/>
    <w:rsid w:val="002C0A54"/>
    <w:rsid w:val="002C0A77"/>
    <w:rsid w:val="002C10A0"/>
    <w:rsid w:val="002C10CF"/>
    <w:rsid w:val="002C125B"/>
    <w:rsid w:val="002C1A87"/>
    <w:rsid w:val="002C1BB5"/>
    <w:rsid w:val="002C1C0F"/>
    <w:rsid w:val="002C202E"/>
    <w:rsid w:val="002C2272"/>
    <w:rsid w:val="002C257F"/>
    <w:rsid w:val="002C2844"/>
    <w:rsid w:val="002C285B"/>
    <w:rsid w:val="002C29C8"/>
    <w:rsid w:val="002C2AD7"/>
    <w:rsid w:val="002C38E6"/>
    <w:rsid w:val="002C3ECF"/>
    <w:rsid w:val="002C421A"/>
    <w:rsid w:val="002C4408"/>
    <w:rsid w:val="002C45D4"/>
    <w:rsid w:val="002C4DA3"/>
    <w:rsid w:val="002C4E23"/>
    <w:rsid w:val="002C57D1"/>
    <w:rsid w:val="002C5AE9"/>
    <w:rsid w:val="002C5D71"/>
    <w:rsid w:val="002C5E79"/>
    <w:rsid w:val="002C5FFD"/>
    <w:rsid w:val="002C60C0"/>
    <w:rsid w:val="002C60E0"/>
    <w:rsid w:val="002C6372"/>
    <w:rsid w:val="002C6955"/>
    <w:rsid w:val="002C6957"/>
    <w:rsid w:val="002C73A6"/>
    <w:rsid w:val="002C7EC5"/>
    <w:rsid w:val="002C7F9E"/>
    <w:rsid w:val="002D02B8"/>
    <w:rsid w:val="002D041C"/>
    <w:rsid w:val="002D0447"/>
    <w:rsid w:val="002D18EB"/>
    <w:rsid w:val="002D1F03"/>
    <w:rsid w:val="002D1FF2"/>
    <w:rsid w:val="002D2317"/>
    <w:rsid w:val="002D2949"/>
    <w:rsid w:val="002D36A3"/>
    <w:rsid w:val="002D37A4"/>
    <w:rsid w:val="002D389A"/>
    <w:rsid w:val="002D3D8A"/>
    <w:rsid w:val="002D4AEB"/>
    <w:rsid w:val="002D4B45"/>
    <w:rsid w:val="002D4DBA"/>
    <w:rsid w:val="002D4E04"/>
    <w:rsid w:val="002D4EFB"/>
    <w:rsid w:val="002D5110"/>
    <w:rsid w:val="002D5798"/>
    <w:rsid w:val="002D58F6"/>
    <w:rsid w:val="002D58FE"/>
    <w:rsid w:val="002D5B36"/>
    <w:rsid w:val="002D5BF6"/>
    <w:rsid w:val="002D5EAC"/>
    <w:rsid w:val="002D6201"/>
    <w:rsid w:val="002D646C"/>
    <w:rsid w:val="002D6816"/>
    <w:rsid w:val="002D698B"/>
    <w:rsid w:val="002D6A38"/>
    <w:rsid w:val="002D6C1C"/>
    <w:rsid w:val="002D73A3"/>
    <w:rsid w:val="002D785B"/>
    <w:rsid w:val="002D7CDE"/>
    <w:rsid w:val="002E01F6"/>
    <w:rsid w:val="002E028E"/>
    <w:rsid w:val="002E05CE"/>
    <w:rsid w:val="002E0620"/>
    <w:rsid w:val="002E0959"/>
    <w:rsid w:val="002E0B44"/>
    <w:rsid w:val="002E10C8"/>
    <w:rsid w:val="002E1531"/>
    <w:rsid w:val="002E1777"/>
    <w:rsid w:val="002E19E3"/>
    <w:rsid w:val="002E1EDF"/>
    <w:rsid w:val="002E2A0D"/>
    <w:rsid w:val="002E2A5A"/>
    <w:rsid w:val="002E3478"/>
    <w:rsid w:val="002E3531"/>
    <w:rsid w:val="002E36F1"/>
    <w:rsid w:val="002E3C3E"/>
    <w:rsid w:val="002E3D01"/>
    <w:rsid w:val="002E4C91"/>
    <w:rsid w:val="002E5070"/>
    <w:rsid w:val="002E53B5"/>
    <w:rsid w:val="002E64C4"/>
    <w:rsid w:val="002E67F7"/>
    <w:rsid w:val="002E689D"/>
    <w:rsid w:val="002E69CA"/>
    <w:rsid w:val="002E69FA"/>
    <w:rsid w:val="002E6AAB"/>
    <w:rsid w:val="002E6B47"/>
    <w:rsid w:val="002E778E"/>
    <w:rsid w:val="002E7F60"/>
    <w:rsid w:val="002E7FD1"/>
    <w:rsid w:val="002F0A92"/>
    <w:rsid w:val="002F0D8B"/>
    <w:rsid w:val="002F0FC7"/>
    <w:rsid w:val="002F1052"/>
    <w:rsid w:val="002F210A"/>
    <w:rsid w:val="002F24EE"/>
    <w:rsid w:val="002F26F8"/>
    <w:rsid w:val="002F281C"/>
    <w:rsid w:val="002F28AC"/>
    <w:rsid w:val="002F2A66"/>
    <w:rsid w:val="002F2B27"/>
    <w:rsid w:val="002F2C76"/>
    <w:rsid w:val="002F2EE0"/>
    <w:rsid w:val="002F32DC"/>
    <w:rsid w:val="002F39EC"/>
    <w:rsid w:val="002F3A42"/>
    <w:rsid w:val="002F3BE4"/>
    <w:rsid w:val="002F3D8A"/>
    <w:rsid w:val="002F3EA5"/>
    <w:rsid w:val="002F4401"/>
    <w:rsid w:val="002F44A8"/>
    <w:rsid w:val="002F472C"/>
    <w:rsid w:val="002F51E4"/>
    <w:rsid w:val="002F5BDC"/>
    <w:rsid w:val="002F6608"/>
    <w:rsid w:val="002F671C"/>
    <w:rsid w:val="002F6FFD"/>
    <w:rsid w:val="002F7093"/>
    <w:rsid w:val="002F70ED"/>
    <w:rsid w:val="002F7336"/>
    <w:rsid w:val="002F74AE"/>
    <w:rsid w:val="002F7EED"/>
    <w:rsid w:val="00300F1F"/>
    <w:rsid w:val="00301B56"/>
    <w:rsid w:val="00301CF9"/>
    <w:rsid w:val="00302269"/>
    <w:rsid w:val="003023B9"/>
    <w:rsid w:val="00302EBF"/>
    <w:rsid w:val="00302FC3"/>
    <w:rsid w:val="0030331A"/>
    <w:rsid w:val="00303B27"/>
    <w:rsid w:val="003047C1"/>
    <w:rsid w:val="003047DA"/>
    <w:rsid w:val="00304F90"/>
    <w:rsid w:val="00305202"/>
    <w:rsid w:val="00305384"/>
    <w:rsid w:val="0030654A"/>
    <w:rsid w:val="00306DE2"/>
    <w:rsid w:val="00307897"/>
    <w:rsid w:val="003078F5"/>
    <w:rsid w:val="0030794C"/>
    <w:rsid w:val="00307B84"/>
    <w:rsid w:val="00310554"/>
    <w:rsid w:val="00310935"/>
    <w:rsid w:val="003114CC"/>
    <w:rsid w:val="003118F4"/>
    <w:rsid w:val="00311B0D"/>
    <w:rsid w:val="00311CA4"/>
    <w:rsid w:val="00311E13"/>
    <w:rsid w:val="003120EB"/>
    <w:rsid w:val="00312408"/>
    <w:rsid w:val="0031277E"/>
    <w:rsid w:val="003128B9"/>
    <w:rsid w:val="00312983"/>
    <w:rsid w:val="00312BB4"/>
    <w:rsid w:val="00315052"/>
    <w:rsid w:val="00315D53"/>
    <w:rsid w:val="0031601F"/>
    <w:rsid w:val="00316192"/>
    <w:rsid w:val="00316C13"/>
    <w:rsid w:val="00316D68"/>
    <w:rsid w:val="00316DD2"/>
    <w:rsid w:val="00316F2B"/>
    <w:rsid w:val="00317369"/>
    <w:rsid w:val="00317FE7"/>
    <w:rsid w:val="0032059A"/>
    <w:rsid w:val="00320623"/>
    <w:rsid w:val="003208F4"/>
    <w:rsid w:val="00320B2E"/>
    <w:rsid w:val="00320F0B"/>
    <w:rsid w:val="00321A82"/>
    <w:rsid w:val="00321F31"/>
    <w:rsid w:val="00322530"/>
    <w:rsid w:val="00322B0A"/>
    <w:rsid w:val="003231E2"/>
    <w:rsid w:val="003232A3"/>
    <w:rsid w:val="0032346B"/>
    <w:rsid w:val="00323822"/>
    <w:rsid w:val="003239A9"/>
    <w:rsid w:val="00323C37"/>
    <w:rsid w:val="00323F4B"/>
    <w:rsid w:val="003244C0"/>
    <w:rsid w:val="00324521"/>
    <w:rsid w:val="00324B5F"/>
    <w:rsid w:val="00324BF1"/>
    <w:rsid w:val="0032542A"/>
    <w:rsid w:val="0032555B"/>
    <w:rsid w:val="0032564E"/>
    <w:rsid w:val="00325B57"/>
    <w:rsid w:val="003265BF"/>
    <w:rsid w:val="00326F30"/>
    <w:rsid w:val="00330292"/>
    <w:rsid w:val="003306B9"/>
    <w:rsid w:val="0033076F"/>
    <w:rsid w:val="003307B0"/>
    <w:rsid w:val="0033093D"/>
    <w:rsid w:val="00330B1C"/>
    <w:rsid w:val="00330D3D"/>
    <w:rsid w:val="0033127F"/>
    <w:rsid w:val="003312BB"/>
    <w:rsid w:val="00331567"/>
    <w:rsid w:val="003318D7"/>
    <w:rsid w:val="00331B1A"/>
    <w:rsid w:val="00331B66"/>
    <w:rsid w:val="00331CD2"/>
    <w:rsid w:val="003321E1"/>
    <w:rsid w:val="00332227"/>
    <w:rsid w:val="00332817"/>
    <w:rsid w:val="00332BDE"/>
    <w:rsid w:val="00332C5E"/>
    <w:rsid w:val="00332D08"/>
    <w:rsid w:val="00333A67"/>
    <w:rsid w:val="00333E4B"/>
    <w:rsid w:val="003349C8"/>
    <w:rsid w:val="00334C35"/>
    <w:rsid w:val="003358DE"/>
    <w:rsid w:val="003359E6"/>
    <w:rsid w:val="00335E2D"/>
    <w:rsid w:val="00336A51"/>
    <w:rsid w:val="00336B0C"/>
    <w:rsid w:val="0033708C"/>
    <w:rsid w:val="003370AB"/>
    <w:rsid w:val="0034007C"/>
    <w:rsid w:val="00340422"/>
    <w:rsid w:val="00340544"/>
    <w:rsid w:val="00340B12"/>
    <w:rsid w:val="00340E0F"/>
    <w:rsid w:val="003412C2"/>
    <w:rsid w:val="00341919"/>
    <w:rsid w:val="00341C68"/>
    <w:rsid w:val="00341E62"/>
    <w:rsid w:val="00342F83"/>
    <w:rsid w:val="00343150"/>
    <w:rsid w:val="003432C8"/>
    <w:rsid w:val="00343C7D"/>
    <w:rsid w:val="00344487"/>
    <w:rsid w:val="00344501"/>
    <w:rsid w:val="003446F1"/>
    <w:rsid w:val="003447A2"/>
    <w:rsid w:val="00344A93"/>
    <w:rsid w:val="00344C99"/>
    <w:rsid w:val="00344E0B"/>
    <w:rsid w:val="0034513D"/>
    <w:rsid w:val="00345204"/>
    <w:rsid w:val="00345A7B"/>
    <w:rsid w:val="00346526"/>
    <w:rsid w:val="00346645"/>
    <w:rsid w:val="00347F08"/>
    <w:rsid w:val="0035027E"/>
    <w:rsid w:val="003504A2"/>
    <w:rsid w:val="003506C0"/>
    <w:rsid w:val="00350701"/>
    <w:rsid w:val="003508A9"/>
    <w:rsid w:val="003510CA"/>
    <w:rsid w:val="0035149F"/>
    <w:rsid w:val="003518DB"/>
    <w:rsid w:val="0035196D"/>
    <w:rsid w:val="00351988"/>
    <w:rsid w:val="00351CDF"/>
    <w:rsid w:val="00352A5D"/>
    <w:rsid w:val="00352C25"/>
    <w:rsid w:val="00353052"/>
    <w:rsid w:val="003534ED"/>
    <w:rsid w:val="003537F2"/>
    <w:rsid w:val="00353B0C"/>
    <w:rsid w:val="00353BC8"/>
    <w:rsid w:val="00353C53"/>
    <w:rsid w:val="00353E8F"/>
    <w:rsid w:val="00354AA7"/>
    <w:rsid w:val="00354ADE"/>
    <w:rsid w:val="00354B94"/>
    <w:rsid w:val="00354C29"/>
    <w:rsid w:val="00354F59"/>
    <w:rsid w:val="0035531B"/>
    <w:rsid w:val="00355509"/>
    <w:rsid w:val="00355959"/>
    <w:rsid w:val="00355A85"/>
    <w:rsid w:val="00355DD2"/>
    <w:rsid w:val="003562F3"/>
    <w:rsid w:val="00356CA8"/>
    <w:rsid w:val="003570D7"/>
    <w:rsid w:val="00357395"/>
    <w:rsid w:val="00357AA5"/>
    <w:rsid w:val="00357DE8"/>
    <w:rsid w:val="00357E63"/>
    <w:rsid w:val="00360B83"/>
    <w:rsid w:val="00360E0E"/>
    <w:rsid w:val="00360E9D"/>
    <w:rsid w:val="00361088"/>
    <w:rsid w:val="0036157B"/>
    <w:rsid w:val="003616D4"/>
    <w:rsid w:val="003617BE"/>
    <w:rsid w:val="00361866"/>
    <w:rsid w:val="00361B59"/>
    <w:rsid w:val="00361D0C"/>
    <w:rsid w:val="00361E60"/>
    <w:rsid w:val="003629CC"/>
    <w:rsid w:val="00363120"/>
    <w:rsid w:val="00363A7F"/>
    <w:rsid w:val="00363C8E"/>
    <w:rsid w:val="00363C93"/>
    <w:rsid w:val="00363CC3"/>
    <w:rsid w:val="00363E71"/>
    <w:rsid w:val="0036411B"/>
    <w:rsid w:val="0036488E"/>
    <w:rsid w:val="00364C72"/>
    <w:rsid w:val="00365068"/>
    <w:rsid w:val="0036591D"/>
    <w:rsid w:val="00365BF5"/>
    <w:rsid w:val="00365CD9"/>
    <w:rsid w:val="00365DB1"/>
    <w:rsid w:val="003662BD"/>
    <w:rsid w:val="00366434"/>
    <w:rsid w:val="00366C3C"/>
    <w:rsid w:val="00366DD5"/>
    <w:rsid w:val="00366DDA"/>
    <w:rsid w:val="00367CB2"/>
    <w:rsid w:val="00367FE5"/>
    <w:rsid w:val="0037010D"/>
    <w:rsid w:val="003705E3"/>
    <w:rsid w:val="00370C3F"/>
    <w:rsid w:val="00370EC6"/>
    <w:rsid w:val="003719FC"/>
    <w:rsid w:val="00371D5D"/>
    <w:rsid w:val="00372067"/>
    <w:rsid w:val="0037207C"/>
    <w:rsid w:val="00372505"/>
    <w:rsid w:val="0037296C"/>
    <w:rsid w:val="003729D8"/>
    <w:rsid w:val="00373657"/>
    <w:rsid w:val="00373938"/>
    <w:rsid w:val="00373FF3"/>
    <w:rsid w:val="00374500"/>
    <w:rsid w:val="00374617"/>
    <w:rsid w:val="00374FBD"/>
    <w:rsid w:val="003752CF"/>
    <w:rsid w:val="00375480"/>
    <w:rsid w:val="00375601"/>
    <w:rsid w:val="003757DC"/>
    <w:rsid w:val="0037671A"/>
    <w:rsid w:val="00376891"/>
    <w:rsid w:val="00376B47"/>
    <w:rsid w:val="003776AE"/>
    <w:rsid w:val="00377E30"/>
    <w:rsid w:val="0038096F"/>
    <w:rsid w:val="003810A8"/>
    <w:rsid w:val="0038181D"/>
    <w:rsid w:val="00381DA9"/>
    <w:rsid w:val="00381E02"/>
    <w:rsid w:val="003823C7"/>
    <w:rsid w:val="003828AA"/>
    <w:rsid w:val="003829E6"/>
    <w:rsid w:val="00382B00"/>
    <w:rsid w:val="00382B5E"/>
    <w:rsid w:val="00382C06"/>
    <w:rsid w:val="00382E80"/>
    <w:rsid w:val="00383554"/>
    <w:rsid w:val="003836D4"/>
    <w:rsid w:val="00383803"/>
    <w:rsid w:val="00383AE5"/>
    <w:rsid w:val="00383D82"/>
    <w:rsid w:val="00383F36"/>
    <w:rsid w:val="00384072"/>
    <w:rsid w:val="003841F0"/>
    <w:rsid w:val="0038425D"/>
    <w:rsid w:val="00384410"/>
    <w:rsid w:val="003844D7"/>
    <w:rsid w:val="003845CF"/>
    <w:rsid w:val="00384713"/>
    <w:rsid w:val="00384864"/>
    <w:rsid w:val="00384C18"/>
    <w:rsid w:val="003854EA"/>
    <w:rsid w:val="003854EE"/>
    <w:rsid w:val="0038597D"/>
    <w:rsid w:val="00386365"/>
    <w:rsid w:val="00386AB5"/>
    <w:rsid w:val="0038728A"/>
    <w:rsid w:val="00387B61"/>
    <w:rsid w:val="00387B7E"/>
    <w:rsid w:val="00390EA1"/>
    <w:rsid w:val="00391B3B"/>
    <w:rsid w:val="00391BBB"/>
    <w:rsid w:val="00392367"/>
    <w:rsid w:val="003923A6"/>
    <w:rsid w:val="003924A2"/>
    <w:rsid w:val="00392A0E"/>
    <w:rsid w:val="00392ACD"/>
    <w:rsid w:val="00392CAB"/>
    <w:rsid w:val="003930B9"/>
    <w:rsid w:val="0039355E"/>
    <w:rsid w:val="003937F0"/>
    <w:rsid w:val="00393A51"/>
    <w:rsid w:val="00393DA5"/>
    <w:rsid w:val="00393F05"/>
    <w:rsid w:val="00393F8A"/>
    <w:rsid w:val="00393FB3"/>
    <w:rsid w:val="0039406B"/>
    <w:rsid w:val="003941C3"/>
    <w:rsid w:val="00394359"/>
    <w:rsid w:val="003946EA"/>
    <w:rsid w:val="00394863"/>
    <w:rsid w:val="00394971"/>
    <w:rsid w:val="00394BC3"/>
    <w:rsid w:val="003952F4"/>
    <w:rsid w:val="00395AEF"/>
    <w:rsid w:val="00397252"/>
    <w:rsid w:val="003A014F"/>
    <w:rsid w:val="003A054C"/>
    <w:rsid w:val="003A06D9"/>
    <w:rsid w:val="003A0825"/>
    <w:rsid w:val="003A0C8C"/>
    <w:rsid w:val="003A0F7A"/>
    <w:rsid w:val="003A138F"/>
    <w:rsid w:val="003A15F3"/>
    <w:rsid w:val="003A166E"/>
    <w:rsid w:val="003A1C0E"/>
    <w:rsid w:val="003A1D19"/>
    <w:rsid w:val="003A1F1C"/>
    <w:rsid w:val="003A25EB"/>
    <w:rsid w:val="003A26D2"/>
    <w:rsid w:val="003A28D4"/>
    <w:rsid w:val="003A375B"/>
    <w:rsid w:val="003A37AE"/>
    <w:rsid w:val="003A3BFE"/>
    <w:rsid w:val="003A407B"/>
    <w:rsid w:val="003A42B5"/>
    <w:rsid w:val="003A4309"/>
    <w:rsid w:val="003A43E2"/>
    <w:rsid w:val="003A4440"/>
    <w:rsid w:val="003A4C01"/>
    <w:rsid w:val="003A4E37"/>
    <w:rsid w:val="003A4FEB"/>
    <w:rsid w:val="003A56AC"/>
    <w:rsid w:val="003A59A1"/>
    <w:rsid w:val="003A5C0D"/>
    <w:rsid w:val="003A6C78"/>
    <w:rsid w:val="003A6EAE"/>
    <w:rsid w:val="003A6F49"/>
    <w:rsid w:val="003A7D8F"/>
    <w:rsid w:val="003B06CF"/>
    <w:rsid w:val="003B0E23"/>
    <w:rsid w:val="003B161B"/>
    <w:rsid w:val="003B1790"/>
    <w:rsid w:val="003B1E5D"/>
    <w:rsid w:val="003B1E7D"/>
    <w:rsid w:val="003B2745"/>
    <w:rsid w:val="003B31D4"/>
    <w:rsid w:val="003B3EC2"/>
    <w:rsid w:val="003B404E"/>
    <w:rsid w:val="003B4199"/>
    <w:rsid w:val="003B476D"/>
    <w:rsid w:val="003B4B3D"/>
    <w:rsid w:val="003B4C2B"/>
    <w:rsid w:val="003B4DC9"/>
    <w:rsid w:val="003B5119"/>
    <w:rsid w:val="003B5347"/>
    <w:rsid w:val="003B5447"/>
    <w:rsid w:val="003B5942"/>
    <w:rsid w:val="003B5B37"/>
    <w:rsid w:val="003B6079"/>
    <w:rsid w:val="003B648E"/>
    <w:rsid w:val="003B659A"/>
    <w:rsid w:val="003B6C2E"/>
    <w:rsid w:val="003B6C7D"/>
    <w:rsid w:val="003B6E5F"/>
    <w:rsid w:val="003B6E86"/>
    <w:rsid w:val="003B70EC"/>
    <w:rsid w:val="003B74C2"/>
    <w:rsid w:val="003B7562"/>
    <w:rsid w:val="003C0129"/>
    <w:rsid w:val="003C02B4"/>
    <w:rsid w:val="003C0DDD"/>
    <w:rsid w:val="003C109F"/>
    <w:rsid w:val="003C2103"/>
    <w:rsid w:val="003C21D8"/>
    <w:rsid w:val="003C2218"/>
    <w:rsid w:val="003C3AB9"/>
    <w:rsid w:val="003C3D19"/>
    <w:rsid w:val="003C3FAF"/>
    <w:rsid w:val="003C4B65"/>
    <w:rsid w:val="003C51FC"/>
    <w:rsid w:val="003C522D"/>
    <w:rsid w:val="003C5BB2"/>
    <w:rsid w:val="003C5E99"/>
    <w:rsid w:val="003C5F16"/>
    <w:rsid w:val="003C6136"/>
    <w:rsid w:val="003C637C"/>
    <w:rsid w:val="003C6A01"/>
    <w:rsid w:val="003C72DA"/>
    <w:rsid w:val="003C765E"/>
    <w:rsid w:val="003C7733"/>
    <w:rsid w:val="003C7FD6"/>
    <w:rsid w:val="003C7FE9"/>
    <w:rsid w:val="003D0809"/>
    <w:rsid w:val="003D0B86"/>
    <w:rsid w:val="003D0D6B"/>
    <w:rsid w:val="003D0FBA"/>
    <w:rsid w:val="003D10C6"/>
    <w:rsid w:val="003D11AD"/>
    <w:rsid w:val="003D1B4C"/>
    <w:rsid w:val="003D273F"/>
    <w:rsid w:val="003D2851"/>
    <w:rsid w:val="003D2867"/>
    <w:rsid w:val="003D298B"/>
    <w:rsid w:val="003D2CCA"/>
    <w:rsid w:val="003D2DC4"/>
    <w:rsid w:val="003D2FE3"/>
    <w:rsid w:val="003D3318"/>
    <w:rsid w:val="003D3490"/>
    <w:rsid w:val="003D3782"/>
    <w:rsid w:val="003D3A89"/>
    <w:rsid w:val="003D48A2"/>
    <w:rsid w:val="003D55BC"/>
    <w:rsid w:val="003D5992"/>
    <w:rsid w:val="003D5C85"/>
    <w:rsid w:val="003D5CA8"/>
    <w:rsid w:val="003D5F43"/>
    <w:rsid w:val="003D6291"/>
    <w:rsid w:val="003D6CC0"/>
    <w:rsid w:val="003D6E1F"/>
    <w:rsid w:val="003E0023"/>
    <w:rsid w:val="003E00AD"/>
    <w:rsid w:val="003E09B5"/>
    <w:rsid w:val="003E0FA3"/>
    <w:rsid w:val="003E126F"/>
    <w:rsid w:val="003E196C"/>
    <w:rsid w:val="003E2243"/>
    <w:rsid w:val="003E241A"/>
    <w:rsid w:val="003E28CE"/>
    <w:rsid w:val="003E2941"/>
    <w:rsid w:val="003E36B3"/>
    <w:rsid w:val="003E423A"/>
    <w:rsid w:val="003E466F"/>
    <w:rsid w:val="003E4FCA"/>
    <w:rsid w:val="003E50B1"/>
    <w:rsid w:val="003E50D2"/>
    <w:rsid w:val="003E5521"/>
    <w:rsid w:val="003E6602"/>
    <w:rsid w:val="003E6686"/>
    <w:rsid w:val="003E7731"/>
    <w:rsid w:val="003E7BD2"/>
    <w:rsid w:val="003E7DC3"/>
    <w:rsid w:val="003F060B"/>
    <w:rsid w:val="003F072D"/>
    <w:rsid w:val="003F0ADE"/>
    <w:rsid w:val="003F0EF6"/>
    <w:rsid w:val="003F1003"/>
    <w:rsid w:val="003F1122"/>
    <w:rsid w:val="003F1622"/>
    <w:rsid w:val="003F164A"/>
    <w:rsid w:val="003F1B4D"/>
    <w:rsid w:val="003F1DBE"/>
    <w:rsid w:val="003F2729"/>
    <w:rsid w:val="003F2B67"/>
    <w:rsid w:val="003F3174"/>
    <w:rsid w:val="003F3CBF"/>
    <w:rsid w:val="003F4D82"/>
    <w:rsid w:val="003F5222"/>
    <w:rsid w:val="003F5526"/>
    <w:rsid w:val="003F57BF"/>
    <w:rsid w:val="003F596B"/>
    <w:rsid w:val="003F5BC7"/>
    <w:rsid w:val="003F5D54"/>
    <w:rsid w:val="003F601A"/>
    <w:rsid w:val="003F756B"/>
    <w:rsid w:val="0040006F"/>
    <w:rsid w:val="00400562"/>
    <w:rsid w:val="00400E7D"/>
    <w:rsid w:val="00401A74"/>
    <w:rsid w:val="00401C1D"/>
    <w:rsid w:val="00401C4F"/>
    <w:rsid w:val="00401EEC"/>
    <w:rsid w:val="00402063"/>
    <w:rsid w:val="004021A5"/>
    <w:rsid w:val="0040236D"/>
    <w:rsid w:val="004023D2"/>
    <w:rsid w:val="00402623"/>
    <w:rsid w:val="00402652"/>
    <w:rsid w:val="0040274C"/>
    <w:rsid w:val="004027E1"/>
    <w:rsid w:val="00403A05"/>
    <w:rsid w:val="00403F46"/>
    <w:rsid w:val="004049C2"/>
    <w:rsid w:val="00404B96"/>
    <w:rsid w:val="00404D22"/>
    <w:rsid w:val="00404EFB"/>
    <w:rsid w:val="0040597C"/>
    <w:rsid w:val="00405BB3"/>
    <w:rsid w:val="0040633A"/>
    <w:rsid w:val="004064B9"/>
    <w:rsid w:val="0040722F"/>
    <w:rsid w:val="00407E92"/>
    <w:rsid w:val="004106EB"/>
    <w:rsid w:val="00410D50"/>
    <w:rsid w:val="00411340"/>
    <w:rsid w:val="004114FC"/>
    <w:rsid w:val="00411AA4"/>
    <w:rsid w:val="00411DFF"/>
    <w:rsid w:val="00411E50"/>
    <w:rsid w:val="0041279A"/>
    <w:rsid w:val="00412C22"/>
    <w:rsid w:val="00413169"/>
    <w:rsid w:val="004137AA"/>
    <w:rsid w:val="00413C6D"/>
    <w:rsid w:val="00414424"/>
    <w:rsid w:val="0041475A"/>
    <w:rsid w:val="00414A03"/>
    <w:rsid w:val="00414C57"/>
    <w:rsid w:val="00414CC2"/>
    <w:rsid w:val="00415209"/>
    <w:rsid w:val="00415524"/>
    <w:rsid w:val="0041564D"/>
    <w:rsid w:val="00415679"/>
    <w:rsid w:val="00415A3A"/>
    <w:rsid w:val="004162D7"/>
    <w:rsid w:val="0041645B"/>
    <w:rsid w:val="00416680"/>
    <w:rsid w:val="00416850"/>
    <w:rsid w:val="00416B8C"/>
    <w:rsid w:val="004178B0"/>
    <w:rsid w:val="00417D07"/>
    <w:rsid w:val="004202C9"/>
    <w:rsid w:val="00420B20"/>
    <w:rsid w:val="00421205"/>
    <w:rsid w:val="004213A5"/>
    <w:rsid w:val="004216F4"/>
    <w:rsid w:val="00421A03"/>
    <w:rsid w:val="00421BC7"/>
    <w:rsid w:val="00422484"/>
    <w:rsid w:val="004230C0"/>
    <w:rsid w:val="004234CE"/>
    <w:rsid w:val="00423A3B"/>
    <w:rsid w:val="00423B25"/>
    <w:rsid w:val="00423F76"/>
    <w:rsid w:val="004243DB"/>
    <w:rsid w:val="0042444B"/>
    <w:rsid w:val="00424BAA"/>
    <w:rsid w:val="00424C1F"/>
    <w:rsid w:val="00424E43"/>
    <w:rsid w:val="0042517D"/>
    <w:rsid w:val="00425464"/>
    <w:rsid w:val="004254A7"/>
    <w:rsid w:val="00425BEF"/>
    <w:rsid w:val="0042645E"/>
    <w:rsid w:val="0042658E"/>
    <w:rsid w:val="00426986"/>
    <w:rsid w:val="00426E32"/>
    <w:rsid w:val="00426F28"/>
    <w:rsid w:val="00426FAA"/>
    <w:rsid w:val="00427333"/>
    <w:rsid w:val="004273F4"/>
    <w:rsid w:val="00427917"/>
    <w:rsid w:val="0042792F"/>
    <w:rsid w:val="004279E5"/>
    <w:rsid w:val="00427C2F"/>
    <w:rsid w:val="004300E6"/>
    <w:rsid w:val="0043043A"/>
    <w:rsid w:val="004306D3"/>
    <w:rsid w:val="0043104D"/>
    <w:rsid w:val="00431CFF"/>
    <w:rsid w:val="00431E19"/>
    <w:rsid w:val="00432413"/>
    <w:rsid w:val="0043299C"/>
    <w:rsid w:val="004329F7"/>
    <w:rsid w:val="00432DEA"/>
    <w:rsid w:val="00432F33"/>
    <w:rsid w:val="00433A32"/>
    <w:rsid w:val="00433E7B"/>
    <w:rsid w:val="0043409F"/>
    <w:rsid w:val="004350D3"/>
    <w:rsid w:val="00435549"/>
    <w:rsid w:val="0043554C"/>
    <w:rsid w:val="00435561"/>
    <w:rsid w:val="00435794"/>
    <w:rsid w:val="004363E1"/>
    <w:rsid w:val="00436588"/>
    <w:rsid w:val="00436837"/>
    <w:rsid w:val="00436A93"/>
    <w:rsid w:val="00436B55"/>
    <w:rsid w:val="00436BD4"/>
    <w:rsid w:val="00436F7D"/>
    <w:rsid w:val="0043709D"/>
    <w:rsid w:val="00437240"/>
    <w:rsid w:val="0043752F"/>
    <w:rsid w:val="00437850"/>
    <w:rsid w:val="00437A1B"/>
    <w:rsid w:val="00437AB0"/>
    <w:rsid w:val="00437DF1"/>
    <w:rsid w:val="00440423"/>
    <w:rsid w:val="00440CB3"/>
    <w:rsid w:val="004415E0"/>
    <w:rsid w:val="004416BC"/>
    <w:rsid w:val="00441ECD"/>
    <w:rsid w:val="00442189"/>
    <w:rsid w:val="0044219F"/>
    <w:rsid w:val="004426CC"/>
    <w:rsid w:val="00442B2D"/>
    <w:rsid w:val="00442F9C"/>
    <w:rsid w:val="0044329B"/>
    <w:rsid w:val="004439A0"/>
    <w:rsid w:val="00443AF5"/>
    <w:rsid w:val="00443B55"/>
    <w:rsid w:val="00443FB7"/>
    <w:rsid w:val="00444139"/>
    <w:rsid w:val="004441E0"/>
    <w:rsid w:val="00444598"/>
    <w:rsid w:val="00444E72"/>
    <w:rsid w:val="00444F89"/>
    <w:rsid w:val="00445294"/>
    <w:rsid w:val="004453A3"/>
    <w:rsid w:val="004454EE"/>
    <w:rsid w:val="004459B1"/>
    <w:rsid w:val="00445CB5"/>
    <w:rsid w:val="00445D71"/>
    <w:rsid w:val="004466B6"/>
    <w:rsid w:val="0044670A"/>
    <w:rsid w:val="004468C1"/>
    <w:rsid w:val="004469C2"/>
    <w:rsid w:val="00446AAD"/>
    <w:rsid w:val="00447467"/>
    <w:rsid w:val="00447FD2"/>
    <w:rsid w:val="0045009F"/>
    <w:rsid w:val="004500C1"/>
    <w:rsid w:val="004502D0"/>
    <w:rsid w:val="00450816"/>
    <w:rsid w:val="0045102C"/>
    <w:rsid w:val="004511E3"/>
    <w:rsid w:val="00451759"/>
    <w:rsid w:val="0045194E"/>
    <w:rsid w:val="00451E3F"/>
    <w:rsid w:val="0045200B"/>
    <w:rsid w:val="00452161"/>
    <w:rsid w:val="00452DCF"/>
    <w:rsid w:val="00452E73"/>
    <w:rsid w:val="00452FD5"/>
    <w:rsid w:val="004539C0"/>
    <w:rsid w:val="00455178"/>
    <w:rsid w:val="00455181"/>
    <w:rsid w:val="004558CE"/>
    <w:rsid w:val="00456373"/>
    <w:rsid w:val="004563D4"/>
    <w:rsid w:val="00456474"/>
    <w:rsid w:val="00456DA5"/>
    <w:rsid w:val="00456FAA"/>
    <w:rsid w:val="00457338"/>
    <w:rsid w:val="004575CF"/>
    <w:rsid w:val="0045765B"/>
    <w:rsid w:val="004579BB"/>
    <w:rsid w:val="00457E17"/>
    <w:rsid w:val="004600BF"/>
    <w:rsid w:val="00460CCA"/>
    <w:rsid w:val="00460FD1"/>
    <w:rsid w:val="00461505"/>
    <w:rsid w:val="0046159C"/>
    <w:rsid w:val="004617FD"/>
    <w:rsid w:val="004618C3"/>
    <w:rsid w:val="004619E5"/>
    <w:rsid w:val="00461C8E"/>
    <w:rsid w:val="00461D47"/>
    <w:rsid w:val="0046273F"/>
    <w:rsid w:val="00462CA7"/>
    <w:rsid w:val="00462ED7"/>
    <w:rsid w:val="00463B57"/>
    <w:rsid w:val="0046418F"/>
    <w:rsid w:val="00464222"/>
    <w:rsid w:val="0046463D"/>
    <w:rsid w:val="00464760"/>
    <w:rsid w:val="004647B7"/>
    <w:rsid w:val="00464A38"/>
    <w:rsid w:val="004650FF"/>
    <w:rsid w:val="0046530E"/>
    <w:rsid w:val="00465B18"/>
    <w:rsid w:val="00465E52"/>
    <w:rsid w:val="0046613E"/>
    <w:rsid w:val="004670CC"/>
    <w:rsid w:val="00467A07"/>
    <w:rsid w:val="00467A35"/>
    <w:rsid w:val="00467B26"/>
    <w:rsid w:val="00470547"/>
    <w:rsid w:val="00470928"/>
    <w:rsid w:val="00470CF5"/>
    <w:rsid w:val="0047192B"/>
    <w:rsid w:val="00472064"/>
    <w:rsid w:val="00472485"/>
    <w:rsid w:val="0047290C"/>
    <w:rsid w:val="00472BB2"/>
    <w:rsid w:val="004738D5"/>
    <w:rsid w:val="00473A24"/>
    <w:rsid w:val="00473C0A"/>
    <w:rsid w:val="00473C7B"/>
    <w:rsid w:val="00473F1A"/>
    <w:rsid w:val="00474496"/>
    <w:rsid w:val="004744D0"/>
    <w:rsid w:val="0047460F"/>
    <w:rsid w:val="00474C37"/>
    <w:rsid w:val="00474E10"/>
    <w:rsid w:val="00474E44"/>
    <w:rsid w:val="0047558E"/>
    <w:rsid w:val="00475605"/>
    <w:rsid w:val="00475FD9"/>
    <w:rsid w:val="004762B0"/>
    <w:rsid w:val="004765EE"/>
    <w:rsid w:val="00476F72"/>
    <w:rsid w:val="004770FC"/>
    <w:rsid w:val="00477568"/>
    <w:rsid w:val="00477CD7"/>
    <w:rsid w:val="00477F9D"/>
    <w:rsid w:val="00480047"/>
    <w:rsid w:val="004805BB"/>
    <w:rsid w:val="00480727"/>
    <w:rsid w:val="00480FAB"/>
    <w:rsid w:val="0048119B"/>
    <w:rsid w:val="00481463"/>
    <w:rsid w:val="00481AFA"/>
    <w:rsid w:val="00481E1B"/>
    <w:rsid w:val="00481F94"/>
    <w:rsid w:val="00482188"/>
    <w:rsid w:val="004825FC"/>
    <w:rsid w:val="0048297E"/>
    <w:rsid w:val="004830C6"/>
    <w:rsid w:val="00483F5C"/>
    <w:rsid w:val="00483FCA"/>
    <w:rsid w:val="004844AB"/>
    <w:rsid w:val="004847B1"/>
    <w:rsid w:val="00484AF4"/>
    <w:rsid w:val="00484F99"/>
    <w:rsid w:val="004850A4"/>
    <w:rsid w:val="00485693"/>
    <w:rsid w:val="00485AAE"/>
    <w:rsid w:val="00486832"/>
    <w:rsid w:val="00486A86"/>
    <w:rsid w:val="00486C29"/>
    <w:rsid w:val="004871F1"/>
    <w:rsid w:val="004871FD"/>
    <w:rsid w:val="00487422"/>
    <w:rsid w:val="00487544"/>
    <w:rsid w:val="004876BC"/>
    <w:rsid w:val="00487EE6"/>
    <w:rsid w:val="0049041A"/>
    <w:rsid w:val="00490747"/>
    <w:rsid w:val="004907AE"/>
    <w:rsid w:val="00490D5A"/>
    <w:rsid w:val="00491319"/>
    <w:rsid w:val="004916C9"/>
    <w:rsid w:val="0049171B"/>
    <w:rsid w:val="00491745"/>
    <w:rsid w:val="0049357F"/>
    <w:rsid w:val="00493ACA"/>
    <w:rsid w:val="004947DC"/>
    <w:rsid w:val="00494A48"/>
    <w:rsid w:val="00494DCE"/>
    <w:rsid w:val="00494F50"/>
    <w:rsid w:val="00495A61"/>
    <w:rsid w:val="00495B72"/>
    <w:rsid w:val="00495C75"/>
    <w:rsid w:val="00495CAE"/>
    <w:rsid w:val="004962ED"/>
    <w:rsid w:val="00496575"/>
    <w:rsid w:val="004965FA"/>
    <w:rsid w:val="00496948"/>
    <w:rsid w:val="00497FC5"/>
    <w:rsid w:val="004A0B19"/>
    <w:rsid w:val="004A0B9D"/>
    <w:rsid w:val="004A1219"/>
    <w:rsid w:val="004A1519"/>
    <w:rsid w:val="004A24FA"/>
    <w:rsid w:val="004A2689"/>
    <w:rsid w:val="004A281B"/>
    <w:rsid w:val="004A299E"/>
    <w:rsid w:val="004A2BB1"/>
    <w:rsid w:val="004A2CDA"/>
    <w:rsid w:val="004A2E81"/>
    <w:rsid w:val="004A3AF0"/>
    <w:rsid w:val="004A3BA3"/>
    <w:rsid w:val="004A3D7F"/>
    <w:rsid w:val="004A3E84"/>
    <w:rsid w:val="004A463F"/>
    <w:rsid w:val="004A48DE"/>
    <w:rsid w:val="004A490B"/>
    <w:rsid w:val="004A4C58"/>
    <w:rsid w:val="004A577A"/>
    <w:rsid w:val="004A5DC8"/>
    <w:rsid w:val="004A5F98"/>
    <w:rsid w:val="004A61D9"/>
    <w:rsid w:val="004A6843"/>
    <w:rsid w:val="004A6CF5"/>
    <w:rsid w:val="004A7590"/>
    <w:rsid w:val="004A7949"/>
    <w:rsid w:val="004A7999"/>
    <w:rsid w:val="004A7C26"/>
    <w:rsid w:val="004A7D30"/>
    <w:rsid w:val="004B0122"/>
    <w:rsid w:val="004B073D"/>
    <w:rsid w:val="004B0A5C"/>
    <w:rsid w:val="004B0ACC"/>
    <w:rsid w:val="004B1F4F"/>
    <w:rsid w:val="004B20E7"/>
    <w:rsid w:val="004B2857"/>
    <w:rsid w:val="004B287B"/>
    <w:rsid w:val="004B295B"/>
    <w:rsid w:val="004B3238"/>
    <w:rsid w:val="004B3396"/>
    <w:rsid w:val="004B3457"/>
    <w:rsid w:val="004B3B50"/>
    <w:rsid w:val="004B4106"/>
    <w:rsid w:val="004B43F2"/>
    <w:rsid w:val="004B45C1"/>
    <w:rsid w:val="004B4EEC"/>
    <w:rsid w:val="004B53BF"/>
    <w:rsid w:val="004B59DD"/>
    <w:rsid w:val="004B5BB8"/>
    <w:rsid w:val="004B6015"/>
    <w:rsid w:val="004B670E"/>
    <w:rsid w:val="004B71EC"/>
    <w:rsid w:val="004B75A0"/>
    <w:rsid w:val="004B75FD"/>
    <w:rsid w:val="004B7F4A"/>
    <w:rsid w:val="004B7FB1"/>
    <w:rsid w:val="004C07D3"/>
    <w:rsid w:val="004C0875"/>
    <w:rsid w:val="004C0CB4"/>
    <w:rsid w:val="004C139C"/>
    <w:rsid w:val="004C17F8"/>
    <w:rsid w:val="004C18E3"/>
    <w:rsid w:val="004C1987"/>
    <w:rsid w:val="004C19E1"/>
    <w:rsid w:val="004C1CAF"/>
    <w:rsid w:val="004C1ED3"/>
    <w:rsid w:val="004C1F2A"/>
    <w:rsid w:val="004C21C6"/>
    <w:rsid w:val="004C2A76"/>
    <w:rsid w:val="004C3202"/>
    <w:rsid w:val="004C32CB"/>
    <w:rsid w:val="004C333B"/>
    <w:rsid w:val="004C33D1"/>
    <w:rsid w:val="004C368B"/>
    <w:rsid w:val="004C3B45"/>
    <w:rsid w:val="004C4033"/>
    <w:rsid w:val="004C434B"/>
    <w:rsid w:val="004C443A"/>
    <w:rsid w:val="004C4F05"/>
    <w:rsid w:val="004C50B5"/>
    <w:rsid w:val="004C5231"/>
    <w:rsid w:val="004C5561"/>
    <w:rsid w:val="004C5A03"/>
    <w:rsid w:val="004C5F60"/>
    <w:rsid w:val="004C6750"/>
    <w:rsid w:val="004C6855"/>
    <w:rsid w:val="004C7443"/>
    <w:rsid w:val="004C773B"/>
    <w:rsid w:val="004C793C"/>
    <w:rsid w:val="004D042A"/>
    <w:rsid w:val="004D05CB"/>
    <w:rsid w:val="004D0B1E"/>
    <w:rsid w:val="004D0E7F"/>
    <w:rsid w:val="004D0F85"/>
    <w:rsid w:val="004D136B"/>
    <w:rsid w:val="004D1F3C"/>
    <w:rsid w:val="004D24AE"/>
    <w:rsid w:val="004D255B"/>
    <w:rsid w:val="004D2828"/>
    <w:rsid w:val="004D3D95"/>
    <w:rsid w:val="004D3F22"/>
    <w:rsid w:val="004D3FC4"/>
    <w:rsid w:val="004D46A9"/>
    <w:rsid w:val="004D54E4"/>
    <w:rsid w:val="004D587C"/>
    <w:rsid w:val="004D5E28"/>
    <w:rsid w:val="004D625A"/>
    <w:rsid w:val="004D67D3"/>
    <w:rsid w:val="004D6CEB"/>
    <w:rsid w:val="004D6F43"/>
    <w:rsid w:val="004D71E3"/>
    <w:rsid w:val="004D78A7"/>
    <w:rsid w:val="004E0143"/>
    <w:rsid w:val="004E08EB"/>
    <w:rsid w:val="004E103D"/>
    <w:rsid w:val="004E184E"/>
    <w:rsid w:val="004E1885"/>
    <w:rsid w:val="004E1AC4"/>
    <w:rsid w:val="004E1E00"/>
    <w:rsid w:val="004E1EA9"/>
    <w:rsid w:val="004E1FC2"/>
    <w:rsid w:val="004E297E"/>
    <w:rsid w:val="004E29C1"/>
    <w:rsid w:val="004E2B3A"/>
    <w:rsid w:val="004E3B91"/>
    <w:rsid w:val="004E3F77"/>
    <w:rsid w:val="004E4153"/>
    <w:rsid w:val="004E46DF"/>
    <w:rsid w:val="004E4885"/>
    <w:rsid w:val="004E4AE2"/>
    <w:rsid w:val="004E540F"/>
    <w:rsid w:val="004E5639"/>
    <w:rsid w:val="004E5970"/>
    <w:rsid w:val="004E5B44"/>
    <w:rsid w:val="004E5CB2"/>
    <w:rsid w:val="004E6A2D"/>
    <w:rsid w:val="004E7010"/>
    <w:rsid w:val="004E712E"/>
    <w:rsid w:val="004E7432"/>
    <w:rsid w:val="004E75D2"/>
    <w:rsid w:val="004E7A77"/>
    <w:rsid w:val="004F00CD"/>
    <w:rsid w:val="004F07D6"/>
    <w:rsid w:val="004F15A6"/>
    <w:rsid w:val="004F176D"/>
    <w:rsid w:val="004F192C"/>
    <w:rsid w:val="004F1C97"/>
    <w:rsid w:val="004F231F"/>
    <w:rsid w:val="004F23E2"/>
    <w:rsid w:val="004F29EB"/>
    <w:rsid w:val="004F2B43"/>
    <w:rsid w:val="004F2C1D"/>
    <w:rsid w:val="004F2F1D"/>
    <w:rsid w:val="004F2F93"/>
    <w:rsid w:val="004F3482"/>
    <w:rsid w:val="004F3A0A"/>
    <w:rsid w:val="004F3E95"/>
    <w:rsid w:val="004F40A5"/>
    <w:rsid w:val="004F4660"/>
    <w:rsid w:val="004F479A"/>
    <w:rsid w:val="004F4AFC"/>
    <w:rsid w:val="004F504B"/>
    <w:rsid w:val="004F5203"/>
    <w:rsid w:val="004F62D9"/>
    <w:rsid w:val="004F73F0"/>
    <w:rsid w:val="004F740F"/>
    <w:rsid w:val="004F77AE"/>
    <w:rsid w:val="004F77ED"/>
    <w:rsid w:val="004F7C88"/>
    <w:rsid w:val="004F7DC3"/>
    <w:rsid w:val="004F7E7B"/>
    <w:rsid w:val="004F7F09"/>
    <w:rsid w:val="004F7FA6"/>
    <w:rsid w:val="00500B61"/>
    <w:rsid w:val="0050124A"/>
    <w:rsid w:val="00501407"/>
    <w:rsid w:val="0050175C"/>
    <w:rsid w:val="00501C3E"/>
    <w:rsid w:val="0050239C"/>
    <w:rsid w:val="005028E8"/>
    <w:rsid w:val="00502A30"/>
    <w:rsid w:val="00502B03"/>
    <w:rsid w:val="005030C1"/>
    <w:rsid w:val="00503463"/>
    <w:rsid w:val="0050363F"/>
    <w:rsid w:val="00503780"/>
    <w:rsid w:val="00503BC7"/>
    <w:rsid w:val="00503C92"/>
    <w:rsid w:val="00504A85"/>
    <w:rsid w:val="00504B62"/>
    <w:rsid w:val="00504E95"/>
    <w:rsid w:val="0050520F"/>
    <w:rsid w:val="005053CA"/>
    <w:rsid w:val="005054B1"/>
    <w:rsid w:val="005058AA"/>
    <w:rsid w:val="00505944"/>
    <w:rsid w:val="00505DEB"/>
    <w:rsid w:val="00506271"/>
    <w:rsid w:val="00506829"/>
    <w:rsid w:val="00506CBE"/>
    <w:rsid w:val="005071A0"/>
    <w:rsid w:val="0050765F"/>
    <w:rsid w:val="005076BF"/>
    <w:rsid w:val="005076C0"/>
    <w:rsid w:val="00507700"/>
    <w:rsid w:val="005077D6"/>
    <w:rsid w:val="00507CDB"/>
    <w:rsid w:val="005103F9"/>
    <w:rsid w:val="005105D6"/>
    <w:rsid w:val="00510926"/>
    <w:rsid w:val="00510B73"/>
    <w:rsid w:val="00510E25"/>
    <w:rsid w:val="005118BE"/>
    <w:rsid w:val="00511AC1"/>
    <w:rsid w:val="00511B4A"/>
    <w:rsid w:val="00511BB1"/>
    <w:rsid w:val="00512022"/>
    <w:rsid w:val="00512E96"/>
    <w:rsid w:val="00513114"/>
    <w:rsid w:val="0051349B"/>
    <w:rsid w:val="00513B1C"/>
    <w:rsid w:val="0051436D"/>
    <w:rsid w:val="00514A12"/>
    <w:rsid w:val="00514D41"/>
    <w:rsid w:val="0051586A"/>
    <w:rsid w:val="00515C6E"/>
    <w:rsid w:val="00515DF6"/>
    <w:rsid w:val="00515E19"/>
    <w:rsid w:val="005167DD"/>
    <w:rsid w:val="005169A5"/>
    <w:rsid w:val="005201AF"/>
    <w:rsid w:val="00520374"/>
    <w:rsid w:val="00520936"/>
    <w:rsid w:val="00520D95"/>
    <w:rsid w:val="005212E7"/>
    <w:rsid w:val="00521340"/>
    <w:rsid w:val="00521557"/>
    <w:rsid w:val="00521A17"/>
    <w:rsid w:val="00521A76"/>
    <w:rsid w:val="005222F4"/>
    <w:rsid w:val="00522E96"/>
    <w:rsid w:val="00522F5D"/>
    <w:rsid w:val="00522FC4"/>
    <w:rsid w:val="0052313C"/>
    <w:rsid w:val="00523921"/>
    <w:rsid w:val="00523930"/>
    <w:rsid w:val="00523AC0"/>
    <w:rsid w:val="00523F31"/>
    <w:rsid w:val="0052447B"/>
    <w:rsid w:val="0052474B"/>
    <w:rsid w:val="00524DD2"/>
    <w:rsid w:val="005253E4"/>
    <w:rsid w:val="005255B6"/>
    <w:rsid w:val="00525998"/>
    <w:rsid w:val="005259A2"/>
    <w:rsid w:val="00525B41"/>
    <w:rsid w:val="00526146"/>
    <w:rsid w:val="005265FA"/>
    <w:rsid w:val="00526DD5"/>
    <w:rsid w:val="00526DE8"/>
    <w:rsid w:val="00527192"/>
    <w:rsid w:val="0052741F"/>
    <w:rsid w:val="00527889"/>
    <w:rsid w:val="00527B74"/>
    <w:rsid w:val="00527F06"/>
    <w:rsid w:val="005303A9"/>
    <w:rsid w:val="00530902"/>
    <w:rsid w:val="005311B7"/>
    <w:rsid w:val="00531AE7"/>
    <w:rsid w:val="005320F1"/>
    <w:rsid w:val="00532114"/>
    <w:rsid w:val="00532649"/>
    <w:rsid w:val="00532A6B"/>
    <w:rsid w:val="00532B08"/>
    <w:rsid w:val="00533069"/>
    <w:rsid w:val="0053319B"/>
    <w:rsid w:val="0053338C"/>
    <w:rsid w:val="005333F7"/>
    <w:rsid w:val="005338E2"/>
    <w:rsid w:val="00533A25"/>
    <w:rsid w:val="00533C75"/>
    <w:rsid w:val="00534DF3"/>
    <w:rsid w:val="0053708C"/>
    <w:rsid w:val="005372FB"/>
    <w:rsid w:val="00537596"/>
    <w:rsid w:val="00537A97"/>
    <w:rsid w:val="00537F5C"/>
    <w:rsid w:val="00540669"/>
    <w:rsid w:val="00540B08"/>
    <w:rsid w:val="00540B5F"/>
    <w:rsid w:val="00541811"/>
    <w:rsid w:val="00541B1F"/>
    <w:rsid w:val="00542374"/>
    <w:rsid w:val="0054257A"/>
    <w:rsid w:val="00542CB3"/>
    <w:rsid w:val="00542E12"/>
    <w:rsid w:val="005438F6"/>
    <w:rsid w:val="0054393E"/>
    <w:rsid w:val="0054424F"/>
    <w:rsid w:val="0054440F"/>
    <w:rsid w:val="005447C5"/>
    <w:rsid w:val="005449F5"/>
    <w:rsid w:val="00544A4B"/>
    <w:rsid w:val="00544EC4"/>
    <w:rsid w:val="0054567A"/>
    <w:rsid w:val="00545965"/>
    <w:rsid w:val="005462D9"/>
    <w:rsid w:val="0054775D"/>
    <w:rsid w:val="0055036F"/>
    <w:rsid w:val="005503F8"/>
    <w:rsid w:val="0055070B"/>
    <w:rsid w:val="00550AF9"/>
    <w:rsid w:val="00550D1D"/>
    <w:rsid w:val="00550EB1"/>
    <w:rsid w:val="005512C3"/>
    <w:rsid w:val="00551351"/>
    <w:rsid w:val="00551A26"/>
    <w:rsid w:val="00551AAC"/>
    <w:rsid w:val="00551BFD"/>
    <w:rsid w:val="00551DD4"/>
    <w:rsid w:val="00551E17"/>
    <w:rsid w:val="00552212"/>
    <w:rsid w:val="00552304"/>
    <w:rsid w:val="005526FA"/>
    <w:rsid w:val="0055290E"/>
    <w:rsid w:val="00552E00"/>
    <w:rsid w:val="00552E09"/>
    <w:rsid w:val="00552EDE"/>
    <w:rsid w:val="00552F8E"/>
    <w:rsid w:val="005532A8"/>
    <w:rsid w:val="00554061"/>
    <w:rsid w:val="00554313"/>
    <w:rsid w:val="005549FE"/>
    <w:rsid w:val="00554F28"/>
    <w:rsid w:val="00555345"/>
    <w:rsid w:val="005558D3"/>
    <w:rsid w:val="00555E2D"/>
    <w:rsid w:val="00555F5C"/>
    <w:rsid w:val="00556103"/>
    <w:rsid w:val="00556995"/>
    <w:rsid w:val="00556D08"/>
    <w:rsid w:val="00557639"/>
    <w:rsid w:val="0055776C"/>
    <w:rsid w:val="00557802"/>
    <w:rsid w:val="005579B2"/>
    <w:rsid w:val="005579DE"/>
    <w:rsid w:val="00557F66"/>
    <w:rsid w:val="005605E4"/>
    <w:rsid w:val="005606CC"/>
    <w:rsid w:val="0056081D"/>
    <w:rsid w:val="00560B1B"/>
    <w:rsid w:val="00560D87"/>
    <w:rsid w:val="00560ED4"/>
    <w:rsid w:val="00560F98"/>
    <w:rsid w:val="005610C5"/>
    <w:rsid w:val="005610EE"/>
    <w:rsid w:val="00561AB9"/>
    <w:rsid w:val="00561D8A"/>
    <w:rsid w:val="00562A4D"/>
    <w:rsid w:val="00562AAD"/>
    <w:rsid w:val="00562CE4"/>
    <w:rsid w:val="005651DD"/>
    <w:rsid w:val="005659A9"/>
    <w:rsid w:val="005659B2"/>
    <w:rsid w:val="00565F71"/>
    <w:rsid w:val="00566093"/>
    <w:rsid w:val="005662AE"/>
    <w:rsid w:val="00566E56"/>
    <w:rsid w:val="00567092"/>
    <w:rsid w:val="0056727E"/>
    <w:rsid w:val="005672B3"/>
    <w:rsid w:val="00567B50"/>
    <w:rsid w:val="00567E75"/>
    <w:rsid w:val="00567F9E"/>
    <w:rsid w:val="005702BF"/>
    <w:rsid w:val="00570899"/>
    <w:rsid w:val="00570936"/>
    <w:rsid w:val="00570E1C"/>
    <w:rsid w:val="00571604"/>
    <w:rsid w:val="00571EE9"/>
    <w:rsid w:val="00572716"/>
    <w:rsid w:val="00572EC0"/>
    <w:rsid w:val="00572FDE"/>
    <w:rsid w:val="0057302A"/>
    <w:rsid w:val="005736BE"/>
    <w:rsid w:val="005737DE"/>
    <w:rsid w:val="0057383B"/>
    <w:rsid w:val="0057514E"/>
    <w:rsid w:val="00575512"/>
    <w:rsid w:val="00575604"/>
    <w:rsid w:val="005759B4"/>
    <w:rsid w:val="00575F39"/>
    <w:rsid w:val="00575FF1"/>
    <w:rsid w:val="00576243"/>
    <w:rsid w:val="0057767E"/>
    <w:rsid w:val="00577C59"/>
    <w:rsid w:val="005805DF"/>
    <w:rsid w:val="00580E65"/>
    <w:rsid w:val="00580FAF"/>
    <w:rsid w:val="0058119B"/>
    <w:rsid w:val="00581571"/>
    <w:rsid w:val="00581814"/>
    <w:rsid w:val="00581821"/>
    <w:rsid w:val="0058190A"/>
    <w:rsid w:val="005819C8"/>
    <w:rsid w:val="0058228A"/>
    <w:rsid w:val="005827CA"/>
    <w:rsid w:val="00582B24"/>
    <w:rsid w:val="00582C6C"/>
    <w:rsid w:val="00582FC4"/>
    <w:rsid w:val="00583529"/>
    <w:rsid w:val="005836DD"/>
    <w:rsid w:val="00583A7A"/>
    <w:rsid w:val="00583E63"/>
    <w:rsid w:val="00584131"/>
    <w:rsid w:val="0058445C"/>
    <w:rsid w:val="00584474"/>
    <w:rsid w:val="0058451B"/>
    <w:rsid w:val="00584880"/>
    <w:rsid w:val="005849F0"/>
    <w:rsid w:val="005852DA"/>
    <w:rsid w:val="00585E08"/>
    <w:rsid w:val="005865F6"/>
    <w:rsid w:val="005867AD"/>
    <w:rsid w:val="00586957"/>
    <w:rsid w:val="00586B61"/>
    <w:rsid w:val="00586D37"/>
    <w:rsid w:val="00587078"/>
    <w:rsid w:val="00587DB5"/>
    <w:rsid w:val="00587FCD"/>
    <w:rsid w:val="005904D7"/>
    <w:rsid w:val="005904ED"/>
    <w:rsid w:val="0059061D"/>
    <w:rsid w:val="005906E0"/>
    <w:rsid w:val="00590E8E"/>
    <w:rsid w:val="005912F6"/>
    <w:rsid w:val="00591307"/>
    <w:rsid w:val="005926BC"/>
    <w:rsid w:val="005926F8"/>
    <w:rsid w:val="00592DA5"/>
    <w:rsid w:val="00592E9F"/>
    <w:rsid w:val="005935F7"/>
    <w:rsid w:val="00593F02"/>
    <w:rsid w:val="0059424E"/>
    <w:rsid w:val="00594351"/>
    <w:rsid w:val="00594F6B"/>
    <w:rsid w:val="0059509F"/>
    <w:rsid w:val="0059521E"/>
    <w:rsid w:val="00595659"/>
    <w:rsid w:val="005958F7"/>
    <w:rsid w:val="005959FC"/>
    <w:rsid w:val="00595B17"/>
    <w:rsid w:val="00595C19"/>
    <w:rsid w:val="00595C3B"/>
    <w:rsid w:val="00595FC3"/>
    <w:rsid w:val="00596020"/>
    <w:rsid w:val="0059633F"/>
    <w:rsid w:val="005966EF"/>
    <w:rsid w:val="00596E54"/>
    <w:rsid w:val="00597C91"/>
    <w:rsid w:val="00597D93"/>
    <w:rsid w:val="005A03DA"/>
    <w:rsid w:val="005A03F3"/>
    <w:rsid w:val="005A0A81"/>
    <w:rsid w:val="005A0EBE"/>
    <w:rsid w:val="005A1051"/>
    <w:rsid w:val="005A113D"/>
    <w:rsid w:val="005A11CD"/>
    <w:rsid w:val="005A176A"/>
    <w:rsid w:val="005A17BA"/>
    <w:rsid w:val="005A1A33"/>
    <w:rsid w:val="005A2A34"/>
    <w:rsid w:val="005A3516"/>
    <w:rsid w:val="005A3C0C"/>
    <w:rsid w:val="005A3F64"/>
    <w:rsid w:val="005A3FBE"/>
    <w:rsid w:val="005A4028"/>
    <w:rsid w:val="005A4856"/>
    <w:rsid w:val="005A515F"/>
    <w:rsid w:val="005A51F8"/>
    <w:rsid w:val="005A598D"/>
    <w:rsid w:val="005A5DC0"/>
    <w:rsid w:val="005A5F09"/>
    <w:rsid w:val="005A64C1"/>
    <w:rsid w:val="005A67EB"/>
    <w:rsid w:val="005A683E"/>
    <w:rsid w:val="005A6862"/>
    <w:rsid w:val="005A68B3"/>
    <w:rsid w:val="005A6A06"/>
    <w:rsid w:val="005A79F9"/>
    <w:rsid w:val="005A7BCA"/>
    <w:rsid w:val="005A7E51"/>
    <w:rsid w:val="005A7EA7"/>
    <w:rsid w:val="005B03D7"/>
    <w:rsid w:val="005B08E2"/>
    <w:rsid w:val="005B0914"/>
    <w:rsid w:val="005B09B3"/>
    <w:rsid w:val="005B0D95"/>
    <w:rsid w:val="005B1071"/>
    <w:rsid w:val="005B1189"/>
    <w:rsid w:val="005B12C1"/>
    <w:rsid w:val="005B12CC"/>
    <w:rsid w:val="005B1434"/>
    <w:rsid w:val="005B1A3B"/>
    <w:rsid w:val="005B1CA7"/>
    <w:rsid w:val="005B24E8"/>
    <w:rsid w:val="005B2601"/>
    <w:rsid w:val="005B28C8"/>
    <w:rsid w:val="005B2A43"/>
    <w:rsid w:val="005B2C42"/>
    <w:rsid w:val="005B3126"/>
    <w:rsid w:val="005B366A"/>
    <w:rsid w:val="005B3760"/>
    <w:rsid w:val="005B39E6"/>
    <w:rsid w:val="005B3CF4"/>
    <w:rsid w:val="005B3DF0"/>
    <w:rsid w:val="005B3E03"/>
    <w:rsid w:val="005B3F7E"/>
    <w:rsid w:val="005B4377"/>
    <w:rsid w:val="005B4F58"/>
    <w:rsid w:val="005B50BE"/>
    <w:rsid w:val="005B5EB3"/>
    <w:rsid w:val="005B5F1A"/>
    <w:rsid w:val="005B719C"/>
    <w:rsid w:val="005B7316"/>
    <w:rsid w:val="005B7E31"/>
    <w:rsid w:val="005C0207"/>
    <w:rsid w:val="005C0CF4"/>
    <w:rsid w:val="005C0E75"/>
    <w:rsid w:val="005C11C0"/>
    <w:rsid w:val="005C13EF"/>
    <w:rsid w:val="005C184F"/>
    <w:rsid w:val="005C1EB7"/>
    <w:rsid w:val="005C217B"/>
    <w:rsid w:val="005C22CA"/>
    <w:rsid w:val="005C2452"/>
    <w:rsid w:val="005C290D"/>
    <w:rsid w:val="005C37D7"/>
    <w:rsid w:val="005C4D60"/>
    <w:rsid w:val="005C4DD7"/>
    <w:rsid w:val="005C4E7D"/>
    <w:rsid w:val="005C507D"/>
    <w:rsid w:val="005C561B"/>
    <w:rsid w:val="005C5745"/>
    <w:rsid w:val="005C57E8"/>
    <w:rsid w:val="005C587E"/>
    <w:rsid w:val="005C5B9E"/>
    <w:rsid w:val="005C603A"/>
    <w:rsid w:val="005C6097"/>
    <w:rsid w:val="005C6817"/>
    <w:rsid w:val="005C6ABA"/>
    <w:rsid w:val="005C6BD5"/>
    <w:rsid w:val="005C6C0F"/>
    <w:rsid w:val="005C711E"/>
    <w:rsid w:val="005C7334"/>
    <w:rsid w:val="005C7511"/>
    <w:rsid w:val="005C7C8E"/>
    <w:rsid w:val="005C7E99"/>
    <w:rsid w:val="005D08D5"/>
    <w:rsid w:val="005D0A16"/>
    <w:rsid w:val="005D19CB"/>
    <w:rsid w:val="005D1A6E"/>
    <w:rsid w:val="005D2153"/>
    <w:rsid w:val="005D2336"/>
    <w:rsid w:val="005D2625"/>
    <w:rsid w:val="005D26DE"/>
    <w:rsid w:val="005D2C41"/>
    <w:rsid w:val="005D3248"/>
    <w:rsid w:val="005D32DB"/>
    <w:rsid w:val="005D36F0"/>
    <w:rsid w:val="005D3E66"/>
    <w:rsid w:val="005D3EA7"/>
    <w:rsid w:val="005D42BB"/>
    <w:rsid w:val="005D4F7C"/>
    <w:rsid w:val="005D4F9B"/>
    <w:rsid w:val="005D5A6B"/>
    <w:rsid w:val="005D5A73"/>
    <w:rsid w:val="005D5AB7"/>
    <w:rsid w:val="005D5AD1"/>
    <w:rsid w:val="005D5FD4"/>
    <w:rsid w:val="005D683E"/>
    <w:rsid w:val="005D6B81"/>
    <w:rsid w:val="005D6CDA"/>
    <w:rsid w:val="005D6E01"/>
    <w:rsid w:val="005D7329"/>
    <w:rsid w:val="005D75FE"/>
    <w:rsid w:val="005D7988"/>
    <w:rsid w:val="005D7DC4"/>
    <w:rsid w:val="005E01A0"/>
    <w:rsid w:val="005E0B4E"/>
    <w:rsid w:val="005E0D6C"/>
    <w:rsid w:val="005E102F"/>
    <w:rsid w:val="005E181F"/>
    <w:rsid w:val="005E2314"/>
    <w:rsid w:val="005E2760"/>
    <w:rsid w:val="005E2F9E"/>
    <w:rsid w:val="005E32D9"/>
    <w:rsid w:val="005E359B"/>
    <w:rsid w:val="005E38DA"/>
    <w:rsid w:val="005E39CF"/>
    <w:rsid w:val="005E3F83"/>
    <w:rsid w:val="005E4098"/>
    <w:rsid w:val="005E454A"/>
    <w:rsid w:val="005E4BA0"/>
    <w:rsid w:val="005E4ED0"/>
    <w:rsid w:val="005E5124"/>
    <w:rsid w:val="005E5188"/>
    <w:rsid w:val="005E52B6"/>
    <w:rsid w:val="005E53C6"/>
    <w:rsid w:val="005E5C5E"/>
    <w:rsid w:val="005E66D7"/>
    <w:rsid w:val="005E670E"/>
    <w:rsid w:val="005E67A6"/>
    <w:rsid w:val="005E73A6"/>
    <w:rsid w:val="005E73E1"/>
    <w:rsid w:val="005E7FC0"/>
    <w:rsid w:val="005F0170"/>
    <w:rsid w:val="005F01CE"/>
    <w:rsid w:val="005F035F"/>
    <w:rsid w:val="005F05C7"/>
    <w:rsid w:val="005F06AE"/>
    <w:rsid w:val="005F0A3C"/>
    <w:rsid w:val="005F0B8E"/>
    <w:rsid w:val="005F0DC2"/>
    <w:rsid w:val="005F1293"/>
    <w:rsid w:val="005F1483"/>
    <w:rsid w:val="005F17B1"/>
    <w:rsid w:val="005F18FD"/>
    <w:rsid w:val="005F1CDF"/>
    <w:rsid w:val="005F1D24"/>
    <w:rsid w:val="005F1E55"/>
    <w:rsid w:val="005F344E"/>
    <w:rsid w:val="005F34FC"/>
    <w:rsid w:val="005F354C"/>
    <w:rsid w:val="005F36BF"/>
    <w:rsid w:val="005F3728"/>
    <w:rsid w:val="005F3772"/>
    <w:rsid w:val="005F37BB"/>
    <w:rsid w:val="005F388E"/>
    <w:rsid w:val="005F4978"/>
    <w:rsid w:val="005F50F5"/>
    <w:rsid w:val="005F5943"/>
    <w:rsid w:val="005F6528"/>
    <w:rsid w:val="005F6728"/>
    <w:rsid w:val="005F67D9"/>
    <w:rsid w:val="005F6B72"/>
    <w:rsid w:val="005F6F97"/>
    <w:rsid w:val="005F7AFA"/>
    <w:rsid w:val="005F7EF9"/>
    <w:rsid w:val="00600248"/>
    <w:rsid w:val="00600E4E"/>
    <w:rsid w:val="006011B3"/>
    <w:rsid w:val="00601B84"/>
    <w:rsid w:val="00601DC7"/>
    <w:rsid w:val="00602566"/>
    <w:rsid w:val="00602D6A"/>
    <w:rsid w:val="006037E0"/>
    <w:rsid w:val="00603AC2"/>
    <w:rsid w:val="00603C9C"/>
    <w:rsid w:val="00603D3C"/>
    <w:rsid w:val="0060424B"/>
    <w:rsid w:val="006042AE"/>
    <w:rsid w:val="00604473"/>
    <w:rsid w:val="00604979"/>
    <w:rsid w:val="00604AE4"/>
    <w:rsid w:val="0060527E"/>
    <w:rsid w:val="00605290"/>
    <w:rsid w:val="00605879"/>
    <w:rsid w:val="006058F0"/>
    <w:rsid w:val="00605C56"/>
    <w:rsid w:val="00605D13"/>
    <w:rsid w:val="00605F7A"/>
    <w:rsid w:val="00606082"/>
    <w:rsid w:val="006062AD"/>
    <w:rsid w:val="00606463"/>
    <w:rsid w:val="0060656C"/>
    <w:rsid w:val="006066D0"/>
    <w:rsid w:val="00606BBE"/>
    <w:rsid w:val="00606F3A"/>
    <w:rsid w:val="006070E0"/>
    <w:rsid w:val="00607FE1"/>
    <w:rsid w:val="00610128"/>
    <w:rsid w:val="0061067D"/>
    <w:rsid w:val="00610A57"/>
    <w:rsid w:val="00610B96"/>
    <w:rsid w:val="006119DE"/>
    <w:rsid w:val="00611F39"/>
    <w:rsid w:val="00611FCB"/>
    <w:rsid w:val="006121EA"/>
    <w:rsid w:val="006123DA"/>
    <w:rsid w:val="00612B0E"/>
    <w:rsid w:val="00613CC9"/>
    <w:rsid w:val="006140CD"/>
    <w:rsid w:val="00614B06"/>
    <w:rsid w:val="0061511B"/>
    <w:rsid w:val="006151E6"/>
    <w:rsid w:val="0061554D"/>
    <w:rsid w:val="006157E7"/>
    <w:rsid w:val="00616070"/>
    <w:rsid w:val="0061627B"/>
    <w:rsid w:val="00616BAD"/>
    <w:rsid w:val="00616F78"/>
    <w:rsid w:val="006177A8"/>
    <w:rsid w:val="006177E9"/>
    <w:rsid w:val="0061799D"/>
    <w:rsid w:val="00617C5C"/>
    <w:rsid w:val="00617FDE"/>
    <w:rsid w:val="006201AE"/>
    <w:rsid w:val="0062026C"/>
    <w:rsid w:val="00620622"/>
    <w:rsid w:val="0062075D"/>
    <w:rsid w:val="0062188F"/>
    <w:rsid w:val="00621B2B"/>
    <w:rsid w:val="00621BF7"/>
    <w:rsid w:val="0062253B"/>
    <w:rsid w:val="006226AF"/>
    <w:rsid w:val="00622A90"/>
    <w:rsid w:val="00622D35"/>
    <w:rsid w:val="006231E9"/>
    <w:rsid w:val="00623659"/>
    <w:rsid w:val="00623B93"/>
    <w:rsid w:val="006240C3"/>
    <w:rsid w:val="0062417E"/>
    <w:rsid w:val="006245D5"/>
    <w:rsid w:val="00624644"/>
    <w:rsid w:val="00624AF6"/>
    <w:rsid w:val="00624BF3"/>
    <w:rsid w:val="00625036"/>
    <w:rsid w:val="00625301"/>
    <w:rsid w:val="00625993"/>
    <w:rsid w:val="00625B3E"/>
    <w:rsid w:val="0062615D"/>
    <w:rsid w:val="00626170"/>
    <w:rsid w:val="0062642D"/>
    <w:rsid w:val="00626AEB"/>
    <w:rsid w:val="00626DD9"/>
    <w:rsid w:val="00626E38"/>
    <w:rsid w:val="00627015"/>
    <w:rsid w:val="00627537"/>
    <w:rsid w:val="00627875"/>
    <w:rsid w:val="006302A8"/>
    <w:rsid w:val="00630463"/>
    <w:rsid w:val="006306E6"/>
    <w:rsid w:val="00630F00"/>
    <w:rsid w:val="006321FF"/>
    <w:rsid w:val="0063323B"/>
    <w:rsid w:val="00633E0E"/>
    <w:rsid w:val="00635819"/>
    <w:rsid w:val="006360A4"/>
    <w:rsid w:val="006360CB"/>
    <w:rsid w:val="006368AD"/>
    <w:rsid w:val="00636A90"/>
    <w:rsid w:val="006372B5"/>
    <w:rsid w:val="0063733B"/>
    <w:rsid w:val="0063776E"/>
    <w:rsid w:val="006409BB"/>
    <w:rsid w:val="0064144C"/>
    <w:rsid w:val="00641530"/>
    <w:rsid w:val="006415DC"/>
    <w:rsid w:val="0064184C"/>
    <w:rsid w:val="00641E02"/>
    <w:rsid w:val="00642412"/>
    <w:rsid w:val="006425E4"/>
    <w:rsid w:val="00642DAB"/>
    <w:rsid w:val="00643005"/>
    <w:rsid w:val="006433AC"/>
    <w:rsid w:val="0064342B"/>
    <w:rsid w:val="00643506"/>
    <w:rsid w:val="00643794"/>
    <w:rsid w:val="00643802"/>
    <w:rsid w:val="00643955"/>
    <w:rsid w:val="00643E5B"/>
    <w:rsid w:val="00643EF2"/>
    <w:rsid w:val="006442F8"/>
    <w:rsid w:val="00644490"/>
    <w:rsid w:val="00644DFE"/>
    <w:rsid w:val="0064506F"/>
    <w:rsid w:val="0064578A"/>
    <w:rsid w:val="00645C2E"/>
    <w:rsid w:val="00645E07"/>
    <w:rsid w:val="006462CB"/>
    <w:rsid w:val="00646A89"/>
    <w:rsid w:val="006472AD"/>
    <w:rsid w:val="006473B6"/>
    <w:rsid w:val="006473D8"/>
    <w:rsid w:val="0064741D"/>
    <w:rsid w:val="00647533"/>
    <w:rsid w:val="0064772A"/>
    <w:rsid w:val="00647B6D"/>
    <w:rsid w:val="00647CDA"/>
    <w:rsid w:val="0065168B"/>
    <w:rsid w:val="00652191"/>
    <w:rsid w:val="006526AC"/>
    <w:rsid w:val="0065286A"/>
    <w:rsid w:val="0065295A"/>
    <w:rsid w:val="00652ABA"/>
    <w:rsid w:val="006533F2"/>
    <w:rsid w:val="00653CD3"/>
    <w:rsid w:val="00653D84"/>
    <w:rsid w:val="00654455"/>
    <w:rsid w:val="006545A3"/>
    <w:rsid w:val="0065462B"/>
    <w:rsid w:val="00654743"/>
    <w:rsid w:val="00654BE0"/>
    <w:rsid w:val="00654CC3"/>
    <w:rsid w:val="0065532C"/>
    <w:rsid w:val="00655791"/>
    <w:rsid w:val="006558A1"/>
    <w:rsid w:val="00655DE2"/>
    <w:rsid w:val="00656039"/>
    <w:rsid w:val="0065623C"/>
    <w:rsid w:val="0065699C"/>
    <w:rsid w:val="006569E3"/>
    <w:rsid w:val="00656CEE"/>
    <w:rsid w:val="0065705D"/>
    <w:rsid w:val="0065709A"/>
    <w:rsid w:val="0065732B"/>
    <w:rsid w:val="006577FE"/>
    <w:rsid w:val="00657CEF"/>
    <w:rsid w:val="00660084"/>
    <w:rsid w:val="0066099C"/>
    <w:rsid w:val="0066132D"/>
    <w:rsid w:val="00661DAF"/>
    <w:rsid w:val="00661E83"/>
    <w:rsid w:val="0066205B"/>
    <w:rsid w:val="00662169"/>
    <w:rsid w:val="006623F4"/>
    <w:rsid w:val="0066241B"/>
    <w:rsid w:val="00662514"/>
    <w:rsid w:val="0066273E"/>
    <w:rsid w:val="00662D61"/>
    <w:rsid w:val="00663104"/>
    <w:rsid w:val="0066323B"/>
    <w:rsid w:val="00663C3B"/>
    <w:rsid w:val="00663ECF"/>
    <w:rsid w:val="0066401B"/>
    <w:rsid w:val="00664514"/>
    <w:rsid w:val="006648AD"/>
    <w:rsid w:val="006649DC"/>
    <w:rsid w:val="00664EFB"/>
    <w:rsid w:val="00665037"/>
    <w:rsid w:val="006656B2"/>
    <w:rsid w:val="006656E3"/>
    <w:rsid w:val="00665B60"/>
    <w:rsid w:val="00665BFD"/>
    <w:rsid w:val="00666A58"/>
    <w:rsid w:val="00666C2E"/>
    <w:rsid w:val="00666DA9"/>
    <w:rsid w:val="0066764D"/>
    <w:rsid w:val="006676B4"/>
    <w:rsid w:val="00667A4E"/>
    <w:rsid w:val="00667B6F"/>
    <w:rsid w:val="0067000D"/>
    <w:rsid w:val="00670341"/>
    <w:rsid w:val="00670C88"/>
    <w:rsid w:val="00670D1D"/>
    <w:rsid w:val="00670F00"/>
    <w:rsid w:val="00671154"/>
    <w:rsid w:val="00672058"/>
    <w:rsid w:val="00672121"/>
    <w:rsid w:val="00672544"/>
    <w:rsid w:val="0067263B"/>
    <w:rsid w:val="006728A4"/>
    <w:rsid w:val="0067325C"/>
    <w:rsid w:val="006736A7"/>
    <w:rsid w:val="00673901"/>
    <w:rsid w:val="0067393B"/>
    <w:rsid w:val="00674101"/>
    <w:rsid w:val="00674767"/>
    <w:rsid w:val="00674E46"/>
    <w:rsid w:val="00675336"/>
    <w:rsid w:val="0067548D"/>
    <w:rsid w:val="006756AC"/>
    <w:rsid w:val="00675D73"/>
    <w:rsid w:val="00675F41"/>
    <w:rsid w:val="006762AD"/>
    <w:rsid w:val="006768A2"/>
    <w:rsid w:val="00676BEE"/>
    <w:rsid w:val="006770CE"/>
    <w:rsid w:val="0067781F"/>
    <w:rsid w:val="00677860"/>
    <w:rsid w:val="00680380"/>
    <w:rsid w:val="006807BA"/>
    <w:rsid w:val="00680EFF"/>
    <w:rsid w:val="00681BA0"/>
    <w:rsid w:val="00681C5B"/>
    <w:rsid w:val="00681EBD"/>
    <w:rsid w:val="00682470"/>
    <w:rsid w:val="006825D1"/>
    <w:rsid w:val="0068263B"/>
    <w:rsid w:val="00682FC4"/>
    <w:rsid w:val="006831E5"/>
    <w:rsid w:val="00683279"/>
    <w:rsid w:val="00683DFB"/>
    <w:rsid w:val="006842C6"/>
    <w:rsid w:val="00684495"/>
    <w:rsid w:val="006847DA"/>
    <w:rsid w:val="006859CA"/>
    <w:rsid w:val="006862C4"/>
    <w:rsid w:val="0068670F"/>
    <w:rsid w:val="00686E7A"/>
    <w:rsid w:val="00686FFE"/>
    <w:rsid w:val="006871C2"/>
    <w:rsid w:val="00687424"/>
    <w:rsid w:val="0068753C"/>
    <w:rsid w:val="0068764E"/>
    <w:rsid w:val="00687764"/>
    <w:rsid w:val="00687E78"/>
    <w:rsid w:val="00690671"/>
    <w:rsid w:val="00690729"/>
    <w:rsid w:val="00690815"/>
    <w:rsid w:val="006914C1"/>
    <w:rsid w:val="006920F0"/>
    <w:rsid w:val="00692AEF"/>
    <w:rsid w:val="00692CB3"/>
    <w:rsid w:val="006937B5"/>
    <w:rsid w:val="0069394F"/>
    <w:rsid w:val="00693B30"/>
    <w:rsid w:val="00693B7E"/>
    <w:rsid w:val="00694214"/>
    <w:rsid w:val="006942FD"/>
    <w:rsid w:val="00694980"/>
    <w:rsid w:val="00695244"/>
    <w:rsid w:val="00696471"/>
    <w:rsid w:val="006969F2"/>
    <w:rsid w:val="00696FEE"/>
    <w:rsid w:val="0069728A"/>
    <w:rsid w:val="00697602"/>
    <w:rsid w:val="00697796"/>
    <w:rsid w:val="006978A3"/>
    <w:rsid w:val="00697ECE"/>
    <w:rsid w:val="006A0A37"/>
    <w:rsid w:val="006A0C6C"/>
    <w:rsid w:val="006A0D55"/>
    <w:rsid w:val="006A106A"/>
    <w:rsid w:val="006A166F"/>
    <w:rsid w:val="006A1B42"/>
    <w:rsid w:val="006A217C"/>
    <w:rsid w:val="006A2278"/>
    <w:rsid w:val="006A272D"/>
    <w:rsid w:val="006A289A"/>
    <w:rsid w:val="006A3A48"/>
    <w:rsid w:val="006A3D3F"/>
    <w:rsid w:val="006A4228"/>
    <w:rsid w:val="006A45C3"/>
    <w:rsid w:val="006A528E"/>
    <w:rsid w:val="006A5BDB"/>
    <w:rsid w:val="006A6024"/>
    <w:rsid w:val="006A6264"/>
    <w:rsid w:val="006A6357"/>
    <w:rsid w:val="006A68ED"/>
    <w:rsid w:val="006A6B4F"/>
    <w:rsid w:val="006A705F"/>
    <w:rsid w:val="006A7BE4"/>
    <w:rsid w:val="006A7D4C"/>
    <w:rsid w:val="006B0596"/>
    <w:rsid w:val="006B09F8"/>
    <w:rsid w:val="006B0A72"/>
    <w:rsid w:val="006B14B2"/>
    <w:rsid w:val="006B17D2"/>
    <w:rsid w:val="006B1BB7"/>
    <w:rsid w:val="006B287C"/>
    <w:rsid w:val="006B2A79"/>
    <w:rsid w:val="006B2BEC"/>
    <w:rsid w:val="006B2C12"/>
    <w:rsid w:val="006B3631"/>
    <w:rsid w:val="006B4CF7"/>
    <w:rsid w:val="006B555E"/>
    <w:rsid w:val="006B5C23"/>
    <w:rsid w:val="006B5C45"/>
    <w:rsid w:val="006B5E86"/>
    <w:rsid w:val="006B5FAB"/>
    <w:rsid w:val="006B66DE"/>
    <w:rsid w:val="006B6918"/>
    <w:rsid w:val="006B692E"/>
    <w:rsid w:val="006B703F"/>
    <w:rsid w:val="006B70A4"/>
    <w:rsid w:val="006B7C65"/>
    <w:rsid w:val="006C0327"/>
    <w:rsid w:val="006C0FCF"/>
    <w:rsid w:val="006C1210"/>
    <w:rsid w:val="006C1289"/>
    <w:rsid w:val="006C1FF8"/>
    <w:rsid w:val="006C2543"/>
    <w:rsid w:val="006C25FF"/>
    <w:rsid w:val="006C26F4"/>
    <w:rsid w:val="006C2742"/>
    <w:rsid w:val="006C27D8"/>
    <w:rsid w:val="006C2ABE"/>
    <w:rsid w:val="006C2F14"/>
    <w:rsid w:val="006C3250"/>
    <w:rsid w:val="006C33A0"/>
    <w:rsid w:val="006C3934"/>
    <w:rsid w:val="006C3A4E"/>
    <w:rsid w:val="006C3F2A"/>
    <w:rsid w:val="006C3FA9"/>
    <w:rsid w:val="006C4117"/>
    <w:rsid w:val="006C418D"/>
    <w:rsid w:val="006C420A"/>
    <w:rsid w:val="006C4455"/>
    <w:rsid w:val="006C465A"/>
    <w:rsid w:val="006C4829"/>
    <w:rsid w:val="006C4A7B"/>
    <w:rsid w:val="006C4AE7"/>
    <w:rsid w:val="006C4E65"/>
    <w:rsid w:val="006C5AF8"/>
    <w:rsid w:val="006C5CD4"/>
    <w:rsid w:val="006C5D15"/>
    <w:rsid w:val="006C6376"/>
    <w:rsid w:val="006C6D8C"/>
    <w:rsid w:val="006C6E0B"/>
    <w:rsid w:val="006C7215"/>
    <w:rsid w:val="006C762B"/>
    <w:rsid w:val="006D0175"/>
    <w:rsid w:val="006D0799"/>
    <w:rsid w:val="006D07AA"/>
    <w:rsid w:val="006D0C50"/>
    <w:rsid w:val="006D0FA7"/>
    <w:rsid w:val="006D287F"/>
    <w:rsid w:val="006D2BA1"/>
    <w:rsid w:val="006D30E8"/>
    <w:rsid w:val="006D3322"/>
    <w:rsid w:val="006D38CA"/>
    <w:rsid w:val="006D3D44"/>
    <w:rsid w:val="006D46A1"/>
    <w:rsid w:val="006D4805"/>
    <w:rsid w:val="006D4AFA"/>
    <w:rsid w:val="006D4C6D"/>
    <w:rsid w:val="006D4CE0"/>
    <w:rsid w:val="006D4F66"/>
    <w:rsid w:val="006D50B0"/>
    <w:rsid w:val="006D592F"/>
    <w:rsid w:val="006D59BA"/>
    <w:rsid w:val="006D5D48"/>
    <w:rsid w:val="006D5E34"/>
    <w:rsid w:val="006D5EE6"/>
    <w:rsid w:val="006D5F41"/>
    <w:rsid w:val="006D63AD"/>
    <w:rsid w:val="006D64D9"/>
    <w:rsid w:val="006D7AEC"/>
    <w:rsid w:val="006D7DDD"/>
    <w:rsid w:val="006E00F9"/>
    <w:rsid w:val="006E036E"/>
    <w:rsid w:val="006E05C5"/>
    <w:rsid w:val="006E069F"/>
    <w:rsid w:val="006E07E1"/>
    <w:rsid w:val="006E1272"/>
    <w:rsid w:val="006E1CDD"/>
    <w:rsid w:val="006E1DD6"/>
    <w:rsid w:val="006E2023"/>
    <w:rsid w:val="006E2101"/>
    <w:rsid w:val="006E2490"/>
    <w:rsid w:val="006E261C"/>
    <w:rsid w:val="006E3A1C"/>
    <w:rsid w:val="006E4249"/>
    <w:rsid w:val="006E4380"/>
    <w:rsid w:val="006E438C"/>
    <w:rsid w:val="006E443E"/>
    <w:rsid w:val="006E4A5C"/>
    <w:rsid w:val="006E4A92"/>
    <w:rsid w:val="006E4DED"/>
    <w:rsid w:val="006E4E72"/>
    <w:rsid w:val="006E4E9A"/>
    <w:rsid w:val="006E5628"/>
    <w:rsid w:val="006E5A46"/>
    <w:rsid w:val="006E5BE3"/>
    <w:rsid w:val="006E5C92"/>
    <w:rsid w:val="006E5CE2"/>
    <w:rsid w:val="006E5F07"/>
    <w:rsid w:val="006E60B0"/>
    <w:rsid w:val="006E6F3B"/>
    <w:rsid w:val="006E7471"/>
    <w:rsid w:val="006E7C26"/>
    <w:rsid w:val="006E7C33"/>
    <w:rsid w:val="006E7D6D"/>
    <w:rsid w:val="006F0150"/>
    <w:rsid w:val="006F0F0E"/>
    <w:rsid w:val="006F165E"/>
    <w:rsid w:val="006F1D98"/>
    <w:rsid w:val="006F2566"/>
    <w:rsid w:val="006F2762"/>
    <w:rsid w:val="006F28D8"/>
    <w:rsid w:val="006F2D77"/>
    <w:rsid w:val="006F30B6"/>
    <w:rsid w:val="006F3CD0"/>
    <w:rsid w:val="006F3E33"/>
    <w:rsid w:val="006F4220"/>
    <w:rsid w:val="006F4586"/>
    <w:rsid w:val="006F4590"/>
    <w:rsid w:val="006F4EFA"/>
    <w:rsid w:val="006F4F16"/>
    <w:rsid w:val="006F569A"/>
    <w:rsid w:val="006F57F3"/>
    <w:rsid w:val="006F5B3C"/>
    <w:rsid w:val="006F6228"/>
    <w:rsid w:val="006F6853"/>
    <w:rsid w:val="006F6C38"/>
    <w:rsid w:val="006F7AA9"/>
    <w:rsid w:val="006F7B5F"/>
    <w:rsid w:val="006F7B65"/>
    <w:rsid w:val="006F7C29"/>
    <w:rsid w:val="007001DE"/>
    <w:rsid w:val="0070056C"/>
    <w:rsid w:val="007007F6"/>
    <w:rsid w:val="00700AB9"/>
    <w:rsid w:val="0070116F"/>
    <w:rsid w:val="007013B8"/>
    <w:rsid w:val="00701A6A"/>
    <w:rsid w:val="00701F35"/>
    <w:rsid w:val="00701F56"/>
    <w:rsid w:val="00702136"/>
    <w:rsid w:val="00702683"/>
    <w:rsid w:val="007027E7"/>
    <w:rsid w:val="00702A48"/>
    <w:rsid w:val="00703CC3"/>
    <w:rsid w:val="00704144"/>
    <w:rsid w:val="007042A7"/>
    <w:rsid w:val="00704C71"/>
    <w:rsid w:val="00704FBB"/>
    <w:rsid w:val="00705671"/>
    <w:rsid w:val="007057BF"/>
    <w:rsid w:val="007060F3"/>
    <w:rsid w:val="0070646E"/>
    <w:rsid w:val="007068E3"/>
    <w:rsid w:val="00706B4C"/>
    <w:rsid w:val="007073D5"/>
    <w:rsid w:val="0070765B"/>
    <w:rsid w:val="00707A74"/>
    <w:rsid w:val="00707DE9"/>
    <w:rsid w:val="00707E7A"/>
    <w:rsid w:val="007102CB"/>
    <w:rsid w:val="00710908"/>
    <w:rsid w:val="00710BC3"/>
    <w:rsid w:val="00710F28"/>
    <w:rsid w:val="00711957"/>
    <w:rsid w:val="00711C19"/>
    <w:rsid w:val="00711F3C"/>
    <w:rsid w:val="00712394"/>
    <w:rsid w:val="007123B3"/>
    <w:rsid w:val="00712C88"/>
    <w:rsid w:val="00713AF0"/>
    <w:rsid w:val="00713CA1"/>
    <w:rsid w:val="00713E74"/>
    <w:rsid w:val="00714029"/>
    <w:rsid w:val="007140A4"/>
    <w:rsid w:val="00714492"/>
    <w:rsid w:val="00714606"/>
    <w:rsid w:val="0071489A"/>
    <w:rsid w:val="00715363"/>
    <w:rsid w:val="007154F6"/>
    <w:rsid w:val="00715B93"/>
    <w:rsid w:val="007160FA"/>
    <w:rsid w:val="007164FE"/>
    <w:rsid w:val="00717A85"/>
    <w:rsid w:val="00717AB2"/>
    <w:rsid w:val="00717B8A"/>
    <w:rsid w:val="00717EE1"/>
    <w:rsid w:val="0072015C"/>
    <w:rsid w:val="00720ED0"/>
    <w:rsid w:val="00721056"/>
    <w:rsid w:val="00721337"/>
    <w:rsid w:val="00721559"/>
    <w:rsid w:val="00721B73"/>
    <w:rsid w:val="007227F5"/>
    <w:rsid w:val="007229AB"/>
    <w:rsid w:val="00722CD5"/>
    <w:rsid w:val="00723A3B"/>
    <w:rsid w:val="00723ACA"/>
    <w:rsid w:val="00723B40"/>
    <w:rsid w:val="00723D8D"/>
    <w:rsid w:val="00724595"/>
    <w:rsid w:val="00724DB4"/>
    <w:rsid w:val="00724ED8"/>
    <w:rsid w:val="00724FCB"/>
    <w:rsid w:val="00725B0E"/>
    <w:rsid w:val="007261E9"/>
    <w:rsid w:val="007263A3"/>
    <w:rsid w:val="00726742"/>
    <w:rsid w:val="00726797"/>
    <w:rsid w:val="00726BD6"/>
    <w:rsid w:val="00726FFE"/>
    <w:rsid w:val="0072725D"/>
    <w:rsid w:val="0072748D"/>
    <w:rsid w:val="0072749D"/>
    <w:rsid w:val="0072766A"/>
    <w:rsid w:val="007300D6"/>
    <w:rsid w:val="007308C8"/>
    <w:rsid w:val="00730F29"/>
    <w:rsid w:val="007316B1"/>
    <w:rsid w:val="007320DF"/>
    <w:rsid w:val="00732EEF"/>
    <w:rsid w:val="00733157"/>
    <w:rsid w:val="007331DE"/>
    <w:rsid w:val="00733955"/>
    <w:rsid w:val="00733CC8"/>
    <w:rsid w:val="00733D96"/>
    <w:rsid w:val="00733F3F"/>
    <w:rsid w:val="007347D2"/>
    <w:rsid w:val="007349CA"/>
    <w:rsid w:val="00734BCB"/>
    <w:rsid w:val="00734E54"/>
    <w:rsid w:val="00735677"/>
    <w:rsid w:val="00735685"/>
    <w:rsid w:val="0073577A"/>
    <w:rsid w:val="00735989"/>
    <w:rsid w:val="007359E0"/>
    <w:rsid w:val="00735A4D"/>
    <w:rsid w:val="00735C3E"/>
    <w:rsid w:val="00735FD7"/>
    <w:rsid w:val="00736005"/>
    <w:rsid w:val="007365DE"/>
    <w:rsid w:val="00736C72"/>
    <w:rsid w:val="007379A5"/>
    <w:rsid w:val="00737FE8"/>
    <w:rsid w:val="00740576"/>
    <w:rsid w:val="007406D0"/>
    <w:rsid w:val="00740927"/>
    <w:rsid w:val="00740939"/>
    <w:rsid w:val="0074094B"/>
    <w:rsid w:val="00740BB5"/>
    <w:rsid w:val="007411CF"/>
    <w:rsid w:val="00741C70"/>
    <w:rsid w:val="00741C7A"/>
    <w:rsid w:val="00742212"/>
    <w:rsid w:val="007423C6"/>
    <w:rsid w:val="007428D4"/>
    <w:rsid w:val="0074345A"/>
    <w:rsid w:val="007434FE"/>
    <w:rsid w:val="0074355C"/>
    <w:rsid w:val="007442A6"/>
    <w:rsid w:val="00744529"/>
    <w:rsid w:val="0074468A"/>
    <w:rsid w:val="00744E0F"/>
    <w:rsid w:val="00744F11"/>
    <w:rsid w:val="0074508A"/>
    <w:rsid w:val="00745376"/>
    <w:rsid w:val="00745A3E"/>
    <w:rsid w:val="007464C2"/>
    <w:rsid w:val="00746544"/>
    <w:rsid w:val="00746602"/>
    <w:rsid w:val="00746664"/>
    <w:rsid w:val="00746695"/>
    <w:rsid w:val="00746A9D"/>
    <w:rsid w:val="00747786"/>
    <w:rsid w:val="00747911"/>
    <w:rsid w:val="00747D85"/>
    <w:rsid w:val="00747F86"/>
    <w:rsid w:val="00750275"/>
    <w:rsid w:val="00750F4E"/>
    <w:rsid w:val="00751197"/>
    <w:rsid w:val="00751397"/>
    <w:rsid w:val="0075146A"/>
    <w:rsid w:val="00751663"/>
    <w:rsid w:val="007516CE"/>
    <w:rsid w:val="00751705"/>
    <w:rsid w:val="0075181E"/>
    <w:rsid w:val="00751A43"/>
    <w:rsid w:val="00751D32"/>
    <w:rsid w:val="007526CE"/>
    <w:rsid w:val="00752E69"/>
    <w:rsid w:val="00752ECF"/>
    <w:rsid w:val="0075300D"/>
    <w:rsid w:val="00753046"/>
    <w:rsid w:val="00753229"/>
    <w:rsid w:val="00753806"/>
    <w:rsid w:val="00753ACD"/>
    <w:rsid w:val="00753DF4"/>
    <w:rsid w:val="00753E60"/>
    <w:rsid w:val="007546AD"/>
    <w:rsid w:val="00754ACC"/>
    <w:rsid w:val="00754DCA"/>
    <w:rsid w:val="00754EC5"/>
    <w:rsid w:val="00755153"/>
    <w:rsid w:val="00755169"/>
    <w:rsid w:val="00755292"/>
    <w:rsid w:val="0075535D"/>
    <w:rsid w:val="007555DF"/>
    <w:rsid w:val="007563A2"/>
    <w:rsid w:val="007565EC"/>
    <w:rsid w:val="00756B70"/>
    <w:rsid w:val="00757252"/>
    <w:rsid w:val="007572C9"/>
    <w:rsid w:val="00757386"/>
    <w:rsid w:val="0075796B"/>
    <w:rsid w:val="00757CC0"/>
    <w:rsid w:val="007600BC"/>
    <w:rsid w:val="007605B2"/>
    <w:rsid w:val="007606B1"/>
    <w:rsid w:val="007608A7"/>
    <w:rsid w:val="00760D2A"/>
    <w:rsid w:val="007611D5"/>
    <w:rsid w:val="00761335"/>
    <w:rsid w:val="00761352"/>
    <w:rsid w:val="00761514"/>
    <w:rsid w:val="0076166C"/>
    <w:rsid w:val="007619C6"/>
    <w:rsid w:val="00761DEF"/>
    <w:rsid w:val="00762857"/>
    <w:rsid w:val="00762E2F"/>
    <w:rsid w:val="00762F4B"/>
    <w:rsid w:val="00763C0E"/>
    <w:rsid w:val="00763C66"/>
    <w:rsid w:val="00763D09"/>
    <w:rsid w:val="00763E6D"/>
    <w:rsid w:val="00763F75"/>
    <w:rsid w:val="007643C9"/>
    <w:rsid w:val="0076489D"/>
    <w:rsid w:val="00764E07"/>
    <w:rsid w:val="00764EFD"/>
    <w:rsid w:val="007653C8"/>
    <w:rsid w:val="00765693"/>
    <w:rsid w:val="00765EA3"/>
    <w:rsid w:val="00766355"/>
    <w:rsid w:val="007663AD"/>
    <w:rsid w:val="0076654D"/>
    <w:rsid w:val="007666FC"/>
    <w:rsid w:val="00766859"/>
    <w:rsid w:val="007669BB"/>
    <w:rsid w:val="00766B5F"/>
    <w:rsid w:val="00766D63"/>
    <w:rsid w:val="00766D7D"/>
    <w:rsid w:val="00767616"/>
    <w:rsid w:val="00767988"/>
    <w:rsid w:val="00767D16"/>
    <w:rsid w:val="00767F8C"/>
    <w:rsid w:val="00770374"/>
    <w:rsid w:val="00770721"/>
    <w:rsid w:val="00770E16"/>
    <w:rsid w:val="007710E2"/>
    <w:rsid w:val="00771866"/>
    <w:rsid w:val="007718E7"/>
    <w:rsid w:val="00771AAF"/>
    <w:rsid w:val="007726CA"/>
    <w:rsid w:val="00773108"/>
    <w:rsid w:val="00773164"/>
    <w:rsid w:val="00773AAA"/>
    <w:rsid w:val="00773CE9"/>
    <w:rsid w:val="00773D7C"/>
    <w:rsid w:val="00774154"/>
    <w:rsid w:val="00775029"/>
    <w:rsid w:val="0077506C"/>
    <w:rsid w:val="0077525F"/>
    <w:rsid w:val="007755FB"/>
    <w:rsid w:val="007757BA"/>
    <w:rsid w:val="007758AE"/>
    <w:rsid w:val="00776321"/>
    <w:rsid w:val="00777219"/>
    <w:rsid w:val="00777460"/>
    <w:rsid w:val="00777936"/>
    <w:rsid w:val="00777AB7"/>
    <w:rsid w:val="0078026A"/>
    <w:rsid w:val="00780618"/>
    <w:rsid w:val="0078062C"/>
    <w:rsid w:val="0078123E"/>
    <w:rsid w:val="007813FF"/>
    <w:rsid w:val="00781481"/>
    <w:rsid w:val="00781BED"/>
    <w:rsid w:val="00781E61"/>
    <w:rsid w:val="00782120"/>
    <w:rsid w:val="0078261A"/>
    <w:rsid w:val="00782776"/>
    <w:rsid w:val="00782C78"/>
    <w:rsid w:val="00783239"/>
    <w:rsid w:val="007835FF"/>
    <w:rsid w:val="007838A1"/>
    <w:rsid w:val="007845EC"/>
    <w:rsid w:val="00784913"/>
    <w:rsid w:val="00784D15"/>
    <w:rsid w:val="00784FCB"/>
    <w:rsid w:val="007861DE"/>
    <w:rsid w:val="007862C9"/>
    <w:rsid w:val="0078694D"/>
    <w:rsid w:val="00786C16"/>
    <w:rsid w:val="00786C58"/>
    <w:rsid w:val="00786CCF"/>
    <w:rsid w:val="0078707B"/>
    <w:rsid w:val="007875EC"/>
    <w:rsid w:val="00787A38"/>
    <w:rsid w:val="00787C0B"/>
    <w:rsid w:val="00787C27"/>
    <w:rsid w:val="00787FAF"/>
    <w:rsid w:val="0079001A"/>
    <w:rsid w:val="00790235"/>
    <w:rsid w:val="00790CA3"/>
    <w:rsid w:val="00791085"/>
    <w:rsid w:val="00791492"/>
    <w:rsid w:val="00792176"/>
    <w:rsid w:val="00792614"/>
    <w:rsid w:val="00792AFD"/>
    <w:rsid w:val="00792D9B"/>
    <w:rsid w:val="0079307B"/>
    <w:rsid w:val="0079341C"/>
    <w:rsid w:val="00793D81"/>
    <w:rsid w:val="007940E9"/>
    <w:rsid w:val="00794747"/>
    <w:rsid w:val="0079518F"/>
    <w:rsid w:val="007956CE"/>
    <w:rsid w:val="0079588D"/>
    <w:rsid w:val="00795DFB"/>
    <w:rsid w:val="00796120"/>
    <w:rsid w:val="00796ADF"/>
    <w:rsid w:val="00796C07"/>
    <w:rsid w:val="00796DB1"/>
    <w:rsid w:val="00797243"/>
    <w:rsid w:val="007972F2"/>
    <w:rsid w:val="00797410"/>
    <w:rsid w:val="00797519"/>
    <w:rsid w:val="007978A2"/>
    <w:rsid w:val="00797B10"/>
    <w:rsid w:val="00797B7B"/>
    <w:rsid w:val="007A0474"/>
    <w:rsid w:val="007A11C8"/>
    <w:rsid w:val="007A1946"/>
    <w:rsid w:val="007A1A1F"/>
    <w:rsid w:val="007A314C"/>
    <w:rsid w:val="007A4130"/>
    <w:rsid w:val="007A4903"/>
    <w:rsid w:val="007A513B"/>
    <w:rsid w:val="007A5293"/>
    <w:rsid w:val="007A531B"/>
    <w:rsid w:val="007A5DE7"/>
    <w:rsid w:val="007A651E"/>
    <w:rsid w:val="007A6C85"/>
    <w:rsid w:val="007A715B"/>
    <w:rsid w:val="007A7AFF"/>
    <w:rsid w:val="007B02B0"/>
    <w:rsid w:val="007B03DD"/>
    <w:rsid w:val="007B06F7"/>
    <w:rsid w:val="007B0BB9"/>
    <w:rsid w:val="007B12A6"/>
    <w:rsid w:val="007B13EB"/>
    <w:rsid w:val="007B174F"/>
    <w:rsid w:val="007B1AEF"/>
    <w:rsid w:val="007B280A"/>
    <w:rsid w:val="007B2C7C"/>
    <w:rsid w:val="007B2D2F"/>
    <w:rsid w:val="007B2FE3"/>
    <w:rsid w:val="007B3542"/>
    <w:rsid w:val="007B3800"/>
    <w:rsid w:val="007B49C4"/>
    <w:rsid w:val="007B50C3"/>
    <w:rsid w:val="007B5464"/>
    <w:rsid w:val="007B554B"/>
    <w:rsid w:val="007B5885"/>
    <w:rsid w:val="007B5F47"/>
    <w:rsid w:val="007B687A"/>
    <w:rsid w:val="007B6AF9"/>
    <w:rsid w:val="007B749B"/>
    <w:rsid w:val="007B770C"/>
    <w:rsid w:val="007B7730"/>
    <w:rsid w:val="007C01B2"/>
    <w:rsid w:val="007C025F"/>
    <w:rsid w:val="007C0688"/>
    <w:rsid w:val="007C0BFF"/>
    <w:rsid w:val="007C0E86"/>
    <w:rsid w:val="007C109E"/>
    <w:rsid w:val="007C1D8A"/>
    <w:rsid w:val="007C2BF6"/>
    <w:rsid w:val="007C3A2E"/>
    <w:rsid w:val="007C3D6F"/>
    <w:rsid w:val="007C42AB"/>
    <w:rsid w:val="007C4608"/>
    <w:rsid w:val="007C4684"/>
    <w:rsid w:val="007C4F40"/>
    <w:rsid w:val="007C5729"/>
    <w:rsid w:val="007C5B91"/>
    <w:rsid w:val="007C5C47"/>
    <w:rsid w:val="007C6601"/>
    <w:rsid w:val="007C66B5"/>
    <w:rsid w:val="007C725F"/>
    <w:rsid w:val="007C7346"/>
    <w:rsid w:val="007C78DD"/>
    <w:rsid w:val="007C7D57"/>
    <w:rsid w:val="007D0081"/>
    <w:rsid w:val="007D0131"/>
    <w:rsid w:val="007D02A4"/>
    <w:rsid w:val="007D07FB"/>
    <w:rsid w:val="007D09F0"/>
    <w:rsid w:val="007D0AD7"/>
    <w:rsid w:val="007D0E78"/>
    <w:rsid w:val="007D0F47"/>
    <w:rsid w:val="007D12E4"/>
    <w:rsid w:val="007D1D2D"/>
    <w:rsid w:val="007D2046"/>
    <w:rsid w:val="007D21CB"/>
    <w:rsid w:val="007D23C8"/>
    <w:rsid w:val="007D2620"/>
    <w:rsid w:val="007D2734"/>
    <w:rsid w:val="007D29B0"/>
    <w:rsid w:val="007D2A7F"/>
    <w:rsid w:val="007D2D88"/>
    <w:rsid w:val="007D2F0E"/>
    <w:rsid w:val="007D4193"/>
    <w:rsid w:val="007D4222"/>
    <w:rsid w:val="007D42FA"/>
    <w:rsid w:val="007D4939"/>
    <w:rsid w:val="007D50FC"/>
    <w:rsid w:val="007D5474"/>
    <w:rsid w:val="007D549F"/>
    <w:rsid w:val="007D568B"/>
    <w:rsid w:val="007D58C2"/>
    <w:rsid w:val="007D5946"/>
    <w:rsid w:val="007D59B0"/>
    <w:rsid w:val="007D5E5F"/>
    <w:rsid w:val="007D63E1"/>
    <w:rsid w:val="007D69AC"/>
    <w:rsid w:val="007D69EC"/>
    <w:rsid w:val="007D6D66"/>
    <w:rsid w:val="007D6DAC"/>
    <w:rsid w:val="007D7340"/>
    <w:rsid w:val="007E0B99"/>
    <w:rsid w:val="007E0E00"/>
    <w:rsid w:val="007E0F01"/>
    <w:rsid w:val="007E10C6"/>
    <w:rsid w:val="007E11C6"/>
    <w:rsid w:val="007E20E8"/>
    <w:rsid w:val="007E25D7"/>
    <w:rsid w:val="007E314D"/>
    <w:rsid w:val="007E3A6A"/>
    <w:rsid w:val="007E40D3"/>
    <w:rsid w:val="007E4E3F"/>
    <w:rsid w:val="007E4F12"/>
    <w:rsid w:val="007E4F87"/>
    <w:rsid w:val="007E5094"/>
    <w:rsid w:val="007E5860"/>
    <w:rsid w:val="007E5B2A"/>
    <w:rsid w:val="007E617B"/>
    <w:rsid w:val="007E644F"/>
    <w:rsid w:val="007E6686"/>
    <w:rsid w:val="007E6CD1"/>
    <w:rsid w:val="007E70A8"/>
    <w:rsid w:val="007E75AA"/>
    <w:rsid w:val="007E7682"/>
    <w:rsid w:val="007E77DF"/>
    <w:rsid w:val="007E78B7"/>
    <w:rsid w:val="007E7949"/>
    <w:rsid w:val="007E79F5"/>
    <w:rsid w:val="007E7CE1"/>
    <w:rsid w:val="007F04CF"/>
    <w:rsid w:val="007F0C3F"/>
    <w:rsid w:val="007F1BB8"/>
    <w:rsid w:val="007F2238"/>
    <w:rsid w:val="007F2606"/>
    <w:rsid w:val="007F2D0C"/>
    <w:rsid w:val="007F39B2"/>
    <w:rsid w:val="007F3AEE"/>
    <w:rsid w:val="007F3B9D"/>
    <w:rsid w:val="007F479B"/>
    <w:rsid w:val="007F4936"/>
    <w:rsid w:val="007F4B3B"/>
    <w:rsid w:val="007F4C19"/>
    <w:rsid w:val="007F4DA2"/>
    <w:rsid w:val="007F4E4F"/>
    <w:rsid w:val="007F533A"/>
    <w:rsid w:val="007F578B"/>
    <w:rsid w:val="007F5F48"/>
    <w:rsid w:val="007F66C4"/>
    <w:rsid w:val="007F6C22"/>
    <w:rsid w:val="007F7D8F"/>
    <w:rsid w:val="0080060B"/>
    <w:rsid w:val="00800848"/>
    <w:rsid w:val="00801061"/>
    <w:rsid w:val="00801138"/>
    <w:rsid w:val="00801260"/>
    <w:rsid w:val="0080157D"/>
    <w:rsid w:val="008016DE"/>
    <w:rsid w:val="00801D0B"/>
    <w:rsid w:val="00802D60"/>
    <w:rsid w:val="00802EB6"/>
    <w:rsid w:val="00803079"/>
    <w:rsid w:val="00803749"/>
    <w:rsid w:val="00803C59"/>
    <w:rsid w:val="008047C4"/>
    <w:rsid w:val="00804972"/>
    <w:rsid w:val="00804B97"/>
    <w:rsid w:val="0080538D"/>
    <w:rsid w:val="008062E2"/>
    <w:rsid w:val="00806DDF"/>
    <w:rsid w:val="008074C1"/>
    <w:rsid w:val="00810181"/>
    <w:rsid w:val="00810627"/>
    <w:rsid w:val="00810A00"/>
    <w:rsid w:val="00810C3E"/>
    <w:rsid w:val="00810CC9"/>
    <w:rsid w:val="00810FA6"/>
    <w:rsid w:val="00811003"/>
    <w:rsid w:val="00811178"/>
    <w:rsid w:val="00811B9E"/>
    <w:rsid w:val="00812438"/>
    <w:rsid w:val="008125E5"/>
    <w:rsid w:val="00812D4F"/>
    <w:rsid w:val="00813019"/>
    <w:rsid w:val="00813095"/>
    <w:rsid w:val="00813365"/>
    <w:rsid w:val="00813A2F"/>
    <w:rsid w:val="00813E2B"/>
    <w:rsid w:val="00814282"/>
    <w:rsid w:val="0081452F"/>
    <w:rsid w:val="00814765"/>
    <w:rsid w:val="008147EE"/>
    <w:rsid w:val="008148A5"/>
    <w:rsid w:val="00814C52"/>
    <w:rsid w:val="00815400"/>
    <w:rsid w:val="00815D5A"/>
    <w:rsid w:val="00815E58"/>
    <w:rsid w:val="00816232"/>
    <w:rsid w:val="008166D1"/>
    <w:rsid w:val="00816A6B"/>
    <w:rsid w:val="00816D8C"/>
    <w:rsid w:val="008170FD"/>
    <w:rsid w:val="00817222"/>
    <w:rsid w:val="008177A3"/>
    <w:rsid w:val="008177DF"/>
    <w:rsid w:val="00817885"/>
    <w:rsid w:val="00817930"/>
    <w:rsid w:val="00820C71"/>
    <w:rsid w:val="00820D85"/>
    <w:rsid w:val="008210CF"/>
    <w:rsid w:val="008211F2"/>
    <w:rsid w:val="008212D5"/>
    <w:rsid w:val="0082138A"/>
    <w:rsid w:val="00821FB2"/>
    <w:rsid w:val="008220F7"/>
    <w:rsid w:val="008222CA"/>
    <w:rsid w:val="00822863"/>
    <w:rsid w:val="00822C86"/>
    <w:rsid w:val="00823E2C"/>
    <w:rsid w:val="00824190"/>
    <w:rsid w:val="008250BE"/>
    <w:rsid w:val="008256A9"/>
    <w:rsid w:val="00825801"/>
    <w:rsid w:val="0082607B"/>
    <w:rsid w:val="00826371"/>
    <w:rsid w:val="008266B2"/>
    <w:rsid w:val="00826E72"/>
    <w:rsid w:val="0082795C"/>
    <w:rsid w:val="00830169"/>
    <w:rsid w:val="008305ED"/>
    <w:rsid w:val="008306EC"/>
    <w:rsid w:val="00831146"/>
    <w:rsid w:val="0083132C"/>
    <w:rsid w:val="008315C7"/>
    <w:rsid w:val="0083214E"/>
    <w:rsid w:val="00832BC9"/>
    <w:rsid w:val="00833353"/>
    <w:rsid w:val="008333DB"/>
    <w:rsid w:val="0083353D"/>
    <w:rsid w:val="00833639"/>
    <w:rsid w:val="00833FB1"/>
    <w:rsid w:val="00833FCA"/>
    <w:rsid w:val="00834360"/>
    <w:rsid w:val="008347F4"/>
    <w:rsid w:val="008348D6"/>
    <w:rsid w:val="008350B2"/>
    <w:rsid w:val="008351A5"/>
    <w:rsid w:val="0083521A"/>
    <w:rsid w:val="0083528E"/>
    <w:rsid w:val="0083598D"/>
    <w:rsid w:val="0083611B"/>
    <w:rsid w:val="0083672A"/>
    <w:rsid w:val="00836738"/>
    <w:rsid w:val="00836A7C"/>
    <w:rsid w:val="00836ACA"/>
    <w:rsid w:val="00836F51"/>
    <w:rsid w:val="00837728"/>
    <w:rsid w:val="0083784E"/>
    <w:rsid w:val="008403A8"/>
    <w:rsid w:val="00840934"/>
    <w:rsid w:val="00840A8A"/>
    <w:rsid w:val="00840C53"/>
    <w:rsid w:val="0084100D"/>
    <w:rsid w:val="008419D2"/>
    <w:rsid w:val="0084201B"/>
    <w:rsid w:val="00842307"/>
    <w:rsid w:val="00842D33"/>
    <w:rsid w:val="0084340E"/>
    <w:rsid w:val="008438FD"/>
    <w:rsid w:val="008439B0"/>
    <w:rsid w:val="00843B05"/>
    <w:rsid w:val="00844484"/>
    <w:rsid w:val="00844576"/>
    <w:rsid w:val="008449B6"/>
    <w:rsid w:val="00844B3E"/>
    <w:rsid w:val="00844E22"/>
    <w:rsid w:val="0084587D"/>
    <w:rsid w:val="00845E18"/>
    <w:rsid w:val="00846248"/>
    <w:rsid w:val="0084657F"/>
    <w:rsid w:val="00846784"/>
    <w:rsid w:val="008473AA"/>
    <w:rsid w:val="008475A8"/>
    <w:rsid w:val="00850621"/>
    <w:rsid w:val="00850808"/>
    <w:rsid w:val="0085094C"/>
    <w:rsid w:val="00850D61"/>
    <w:rsid w:val="008519F4"/>
    <w:rsid w:val="008529B4"/>
    <w:rsid w:val="00852CAD"/>
    <w:rsid w:val="0085338C"/>
    <w:rsid w:val="00853553"/>
    <w:rsid w:val="008535D8"/>
    <w:rsid w:val="00853E12"/>
    <w:rsid w:val="00854C86"/>
    <w:rsid w:val="00855594"/>
    <w:rsid w:val="0085582C"/>
    <w:rsid w:val="00855D47"/>
    <w:rsid w:val="00856809"/>
    <w:rsid w:val="008572B4"/>
    <w:rsid w:val="0085763E"/>
    <w:rsid w:val="00857E09"/>
    <w:rsid w:val="00860C71"/>
    <w:rsid w:val="00861186"/>
    <w:rsid w:val="00861367"/>
    <w:rsid w:val="00861626"/>
    <w:rsid w:val="0086194A"/>
    <w:rsid w:val="0086199F"/>
    <w:rsid w:val="00861F84"/>
    <w:rsid w:val="00862567"/>
    <w:rsid w:val="00862795"/>
    <w:rsid w:val="008628B7"/>
    <w:rsid w:val="00862A17"/>
    <w:rsid w:val="008631E9"/>
    <w:rsid w:val="008634D7"/>
    <w:rsid w:val="008638B3"/>
    <w:rsid w:val="00863912"/>
    <w:rsid w:val="00863CD6"/>
    <w:rsid w:val="00863E2C"/>
    <w:rsid w:val="00864D97"/>
    <w:rsid w:val="00864F64"/>
    <w:rsid w:val="0086560A"/>
    <w:rsid w:val="00865E15"/>
    <w:rsid w:val="008661DA"/>
    <w:rsid w:val="008663F1"/>
    <w:rsid w:val="00866C3E"/>
    <w:rsid w:val="00866D94"/>
    <w:rsid w:val="008677E1"/>
    <w:rsid w:val="00867B7E"/>
    <w:rsid w:val="00867D26"/>
    <w:rsid w:val="00870B8A"/>
    <w:rsid w:val="00870D86"/>
    <w:rsid w:val="008717AD"/>
    <w:rsid w:val="00871BEB"/>
    <w:rsid w:val="00871EE8"/>
    <w:rsid w:val="0087240C"/>
    <w:rsid w:val="00872631"/>
    <w:rsid w:val="00872773"/>
    <w:rsid w:val="00872A55"/>
    <w:rsid w:val="00873275"/>
    <w:rsid w:val="00873729"/>
    <w:rsid w:val="0087378F"/>
    <w:rsid w:val="00873B5E"/>
    <w:rsid w:val="00874136"/>
    <w:rsid w:val="00874689"/>
    <w:rsid w:val="00874799"/>
    <w:rsid w:val="00874974"/>
    <w:rsid w:val="00874F1C"/>
    <w:rsid w:val="00875484"/>
    <w:rsid w:val="008756AA"/>
    <w:rsid w:val="00875804"/>
    <w:rsid w:val="00875E38"/>
    <w:rsid w:val="00876D2D"/>
    <w:rsid w:val="00876EB4"/>
    <w:rsid w:val="0087744E"/>
    <w:rsid w:val="008778F8"/>
    <w:rsid w:val="00877D3E"/>
    <w:rsid w:val="008806CD"/>
    <w:rsid w:val="0088075A"/>
    <w:rsid w:val="008808C5"/>
    <w:rsid w:val="00880909"/>
    <w:rsid w:val="00880A05"/>
    <w:rsid w:val="00881478"/>
    <w:rsid w:val="008815C3"/>
    <w:rsid w:val="00882624"/>
    <w:rsid w:val="0088297F"/>
    <w:rsid w:val="00882ACD"/>
    <w:rsid w:val="00882BC9"/>
    <w:rsid w:val="0088313D"/>
    <w:rsid w:val="008831D4"/>
    <w:rsid w:val="0088364C"/>
    <w:rsid w:val="00883667"/>
    <w:rsid w:val="008837DB"/>
    <w:rsid w:val="00883825"/>
    <w:rsid w:val="00883F5B"/>
    <w:rsid w:val="00883FDE"/>
    <w:rsid w:val="008844A1"/>
    <w:rsid w:val="008848FA"/>
    <w:rsid w:val="008850C2"/>
    <w:rsid w:val="00885101"/>
    <w:rsid w:val="00885147"/>
    <w:rsid w:val="00885217"/>
    <w:rsid w:val="00885377"/>
    <w:rsid w:val="00885831"/>
    <w:rsid w:val="00885B6C"/>
    <w:rsid w:val="00886214"/>
    <w:rsid w:val="00886643"/>
    <w:rsid w:val="008869A6"/>
    <w:rsid w:val="00886BA9"/>
    <w:rsid w:val="00886BE1"/>
    <w:rsid w:val="00887435"/>
    <w:rsid w:val="00887704"/>
    <w:rsid w:val="00887774"/>
    <w:rsid w:val="00887824"/>
    <w:rsid w:val="00890090"/>
    <w:rsid w:val="008900CD"/>
    <w:rsid w:val="00890525"/>
    <w:rsid w:val="008905A8"/>
    <w:rsid w:val="00890A6F"/>
    <w:rsid w:val="00890C0E"/>
    <w:rsid w:val="00890E8C"/>
    <w:rsid w:val="0089170F"/>
    <w:rsid w:val="008929A1"/>
    <w:rsid w:val="00892DEE"/>
    <w:rsid w:val="00893748"/>
    <w:rsid w:val="0089383C"/>
    <w:rsid w:val="00894953"/>
    <w:rsid w:val="00894EDC"/>
    <w:rsid w:val="00894FD2"/>
    <w:rsid w:val="008951CB"/>
    <w:rsid w:val="008954D6"/>
    <w:rsid w:val="0089554E"/>
    <w:rsid w:val="0089557F"/>
    <w:rsid w:val="00895605"/>
    <w:rsid w:val="008957B2"/>
    <w:rsid w:val="00895AB5"/>
    <w:rsid w:val="00895E30"/>
    <w:rsid w:val="008967AE"/>
    <w:rsid w:val="00896AD2"/>
    <w:rsid w:val="00896BAF"/>
    <w:rsid w:val="00897557"/>
    <w:rsid w:val="00897DFF"/>
    <w:rsid w:val="008A06DB"/>
    <w:rsid w:val="008A0A39"/>
    <w:rsid w:val="008A0D5F"/>
    <w:rsid w:val="008A1AAF"/>
    <w:rsid w:val="008A1BB6"/>
    <w:rsid w:val="008A211A"/>
    <w:rsid w:val="008A2176"/>
    <w:rsid w:val="008A242D"/>
    <w:rsid w:val="008A2771"/>
    <w:rsid w:val="008A28C0"/>
    <w:rsid w:val="008A2E94"/>
    <w:rsid w:val="008A336A"/>
    <w:rsid w:val="008A3B1B"/>
    <w:rsid w:val="008A3EAE"/>
    <w:rsid w:val="008A3F72"/>
    <w:rsid w:val="008A4079"/>
    <w:rsid w:val="008A4360"/>
    <w:rsid w:val="008A43A8"/>
    <w:rsid w:val="008A44CA"/>
    <w:rsid w:val="008A49E4"/>
    <w:rsid w:val="008A4AF0"/>
    <w:rsid w:val="008A4DFF"/>
    <w:rsid w:val="008A52FE"/>
    <w:rsid w:val="008A55B0"/>
    <w:rsid w:val="008A57DB"/>
    <w:rsid w:val="008A6014"/>
    <w:rsid w:val="008A6AA4"/>
    <w:rsid w:val="008A7081"/>
    <w:rsid w:val="008A7A4B"/>
    <w:rsid w:val="008B01EA"/>
    <w:rsid w:val="008B0729"/>
    <w:rsid w:val="008B089F"/>
    <w:rsid w:val="008B0987"/>
    <w:rsid w:val="008B0B78"/>
    <w:rsid w:val="008B0B7C"/>
    <w:rsid w:val="008B0F53"/>
    <w:rsid w:val="008B13C2"/>
    <w:rsid w:val="008B1C16"/>
    <w:rsid w:val="008B21AA"/>
    <w:rsid w:val="008B238C"/>
    <w:rsid w:val="008B3303"/>
    <w:rsid w:val="008B3ABC"/>
    <w:rsid w:val="008B4335"/>
    <w:rsid w:val="008B45D0"/>
    <w:rsid w:val="008B556D"/>
    <w:rsid w:val="008B58FE"/>
    <w:rsid w:val="008B5BAE"/>
    <w:rsid w:val="008B5E30"/>
    <w:rsid w:val="008B5F13"/>
    <w:rsid w:val="008B63DF"/>
    <w:rsid w:val="008B653E"/>
    <w:rsid w:val="008B68DC"/>
    <w:rsid w:val="008B69AA"/>
    <w:rsid w:val="008B6B1F"/>
    <w:rsid w:val="008B6C10"/>
    <w:rsid w:val="008B6D27"/>
    <w:rsid w:val="008B711A"/>
    <w:rsid w:val="008B7958"/>
    <w:rsid w:val="008B7E46"/>
    <w:rsid w:val="008C0AD4"/>
    <w:rsid w:val="008C0C8A"/>
    <w:rsid w:val="008C0E5A"/>
    <w:rsid w:val="008C185D"/>
    <w:rsid w:val="008C188B"/>
    <w:rsid w:val="008C1BAE"/>
    <w:rsid w:val="008C251B"/>
    <w:rsid w:val="008C3BAD"/>
    <w:rsid w:val="008C4034"/>
    <w:rsid w:val="008C4C01"/>
    <w:rsid w:val="008C57F9"/>
    <w:rsid w:val="008C58D4"/>
    <w:rsid w:val="008C5A3B"/>
    <w:rsid w:val="008C5E32"/>
    <w:rsid w:val="008C61D1"/>
    <w:rsid w:val="008C7250"/>
    <w:rsid w:val="008C742D"/>
    <w:rsid w:val="008C78AC"/>
    <w:rsid w:val="008D0331"/>
    <w:rsid w:val="008D0793"/>
    <w:rsid w:val="008D0C26"/>
    <w:rsid w:val="008D0D49"/>
    <w:rsid w:val="008D0F73"/>
    <w:rsid w:val="008D1035"/>
    <w:rsid w:val="008D11F8"/>
    <w:rsid w:val="008D12BB"/>
    <w:rsid w:val="008D18DA"/>
    <w:rsid w:val="008D1C08"/>
    <w:rsid w:val="008D278B"/>
    <w:rsid w:val="008D2B6A"/>
    <w:rsid w:val="008D2BCA"/>
    <w:rsid w:val="008D3360"/>
    <w:rsid w:val="008D4945"/>
    <w:rsid w:val="008D4BFD"/>
    <w:rsid w:val="008D4E77"/>
    <w:rsid w:val="008D51B1"/>
    <w:rsid w:val="008D599D"/>
    <w:rsid w:val="008D5B1D"/>
    <w:rsid w:val="008D5C1E"/>
    <w:rsid w:val="008D6120"/>
    <w:rsid w:val="008D6279"/>
    <w:rsid w:val="008D67DD"/>
    <w:rsid w:val="008D6974"/>
    <w:rsid w:val="008D6AB0"/>
    <w:rsid w:val="008D6F40"/>
    <w:rsid w:val="008D7187"/>
    <w:rsid w:val="008D726F"/>
    <w:rsid w:val="008D7440"/>
    <w:rsid w:val="008D7450"/>
    <w:rsid w:val="008D752A"/>
    <w:rsid w:val="008D76E0"/>
    <w:rsid w:val="008D7D18"/>
    <w:rsid w:val="008D7D30"/>
    <w:rsid w:val="008D7F0E"/>
    <w:rsid w:val="008E04FD"/>
    <w:rsid w:val="008E0A8C"/>
    <w:rsid w:val="008E1100"/>
    <w:rsid w:val="008E111C"/>
    <w:rsid w:val="008E15A5"/>
    <w:rsid w:val="008E15C4"/>
    <w:rsid w:val="008E17B9"/>
    <w:rsid w:val="008E2195"/>
    <w:rsid w:val="008E24EB"/>
    <w:rsid w:val="008E2928"/>
    <w:rsid w:val="008E2B19"/>
    <w:rsid w:val="008E2D76"/>
    <w:rsid w:val="008E35AA"/>
    <w:rsid w:val="008E3AE3"/>
    <w:rsid w:val="008E3D0C"/>
    <w:rsid w:val="008E4586"/>
    <w:rsid w:val="008E4DB5"/>
    <w:rsid w:val="008E4F7F"/>
    <w:rsid w:val="008E559E"/>
    <w:rsid w:val="008E5D49"/>
    <w:rsid w:val="008E63F1"/>
    <w:rsid w:val="008E66E2"/>
    <w:rsid w:val="008E67C4"/>
    <w:rsid w:val="008E6BEF"/>
    <w:rsid w:val="008E72E7"/>
    <w:rsid w:val="008E767C"/>
    <w:rsid w:val="008F009F"/>
    <w:rsid w:val="008F0123"/>
    <w:rsid w:val="008F01AB"/>
    <w:rsid w:val="008F0389"/>
    <w:rsid w:val="008F1222"/>
    <w:rsid w:val="008F2368"/>
    <w:rsid w:val="008F2435"/>
    <w:rsid w:val="008F24B6"/>
    <w:rsid w:val="008F2BD6"/>
    <w:rsid w:val="008F2F6D"/>
    <w:rsid w:val="008F3774"/>
    <w:rsid w:val="008F38AE"/>
    <w:rsid w:val="008F3FD5"/>
    <w:rsid w:val="008F4412"/>
    <w:rsid w:val="008F4680"/>
    <w:rsid w:val="008F4829"/>
    <w:rsid w:val="008F4894"/>
    <w:rsid w:val="008F4C2A"/>
    <w:rsid w:val="008F4D72"/>
    <w:rsid w:val="008F5081"/>
    <w:rsid w:val="008F523E"/>
    <w:rsid w:val="008F5292"/>
    <w:rsid w:val="008F52CB"/>
    <w:rsid w:val="008F59A4"/>
    <w:rsid w:val="008F5DD7"/>
    <w:rsid w:val="008F5FC8"/>
    <w:rsid w:val="008F6363"/>
    <w:rsid w:val="008F66C4"/>
    <w:rsid w:val="008F67C9"/>
    <w:rsid w:val="008F68A5"/>
    <w:rsid w:val="008F6EE8"/>
    <w:rsid w:val="008F6F9E"/>
    <w:rsid w:val="008F782A"/>
    <w:rsid w:val="008F78B7"/>
    <w:rsid w:val="008F7F9A"/>
    <w:rsid w:val="00900244"/>
    <w:rsid w:val="00900685"/>
    <w:rsid w:val="00900A97"/>
    <w:rsid w:val="00900DC1"/>
    <w:rsid w:val="00901384"/>
    <w:rsid w:val="00901466"/>
    <w:rsid w:val="0090300C"/>
    <w:rsid w:val="00903222"/>
    <w:rsid w:val="00903346"/>
    <w:rsid w:val="0090337F"/>
    <w:rsid w:val="00903DFA"/>
    <w:rsid w:val="009049F0"/>
    <w:rsid w:val="00904C76"/>
    <w:rsid w:val="009053E8"/>
    <w:rsid w:val="00905874"/>
    <w:rsid w:val="009058A4"/>
    <w:rsid w:val="00905BA5"/>
    <w:rsid w:val="00906586"/>
    <w:rsid w:val="00906613"/>
    <w:rsid w:val="0090682F"/>
    <w:rsid w:val="00906B75"/>
    <w:rsid w:val="00907283"/>
    <w:rsid w:val="00907A0D"/>
    <w:rsid w:val="00907C4D"/>
    <w:rsid w:val="00907FFC"/>
    <w:rsid w:val="00910A8E"/>
    <w:rsid w:val="00910E34"/>
    <w:rsid w:val="00911261"/>
    <w:rsid w:val="00911AB3"/>
    <w:rsid w:val="00911B2D"/>
    <w:rsid w:val="00911C89"/>
    <w:rsid w:val="00911D20"/>
    <w:rsid w:val="00911E89"/>
    <w:rsid w:val="0091242F"/>
    <w:rsid w:val="0091252D"/>
    <w:rsid w:val="00913F9B"/>
    <w:rsid w:val="0091421F"/>
    <w:rsid w:val="00914555"/>
    <w:rsid w:val="00914594"/>
    <w:rsid w:val="0091472C"/>
    <w:rsid w:val="0091473B"/>
    <w:rsid w:val="00914A0A"/>
    <w:rsid w:val="00914BDC"/>
    <w:rsid w:val="00914CE1"/>
    <w:rsid w:val="00914E0B"/>
    <w:rsid w:val="00914F94"/>
    <w:rsid w:val="009154A4"/>
    <w:rsid w:val="00915591"/>
    <w:rsid w:val="00915ED2"/>
    <w:rsid w:val="00915EF2"/>
    <w:rsid w:val="0091602D"/>
    <w:rsid w:val="00916465"/>
    <w:rsid w:val="009167CD"/>
    <w:rsid w:val="00916CB1"/>
    <w:rsid w:val="00916FB3"/>
    <w:rsid w:val="0091770A"/>
    <w:rsid w:val="00917A23"/>
    <w:rsid w:val="00917B29"/>
    <w:rsid w:val="00917C35"/>
    <w:rsid w:val="00920596"/>
    <w:rsid w:val="00920CE4"/>
    <w:rsid w:val="009211B7"/>
    <w:rsid w:val="0092231B"/>
    <w:rsid w:val="00922324"/>
    <w:rsid w:val="00922C8E"/>
    <w:rsid w:val="0092347F"/>
    <w:rsid w:val="0092357E"/>
    <w:rsid w:val="009239CF"/>
    <w:rsid w:val="00924C74"/>
    <w:rsid w:val="00924CC7"/>
    <w:rsid w:val="009251AD"/>
    <w:rsid w:val="00925F40"/>
    <w:rsid w:val="0092682C"/>
    <w:rsid w:val="00926B6B"/>
    <w:rsid w:val="00926C3C"/>
    <w:rsid w:val="00926D46"/>
    <w:rsid w:val="00926EEF"/>
    <w:rsid w:val="009270C3"/>
    <w:rsid w:val="00927421"/>
    <w:rsid w:val="00927806"/>
    <w:rsid w:val="00930696"/>
    <w:rsid w:val="009306F3"/>
    <w:rsid w:val="009307D5"/>
    <w:rsid w:val="0093086E"/>
    <w:rsid w:val="00930B9B"/>
    <w:rsid w:val="00930EFF"/>
    <w:rsid w:val="00931253"/>
    <w:rsid w:val="009315F2"/>
    <w:rsid w:val="0093177C"/>
    <w:rsid w:val="00931C1F"/>
    <w:rsid w:val="00931F33"/>
    <w:rsid w:val="0093243F"/>
    <w:rsid w:val="00932CE8"/>
    <w:rsid w:val="009331E8"/>
    <w:rsid w:val="00933474"/>
    <w:rsid w:val="00933A94"/>
    <w:rsid w:val="0093403A"/>
    <w:rsid w:val="009343CB"/>
    <w:rsid w:val="00934820"/>
    <w:rsid w:val="00934EF9"/>
    <w:rsid w:val="00934F36"/>
    <w:rsid w:val="009357F4"/>
    <w:rsid w:val="00935C78"/>
    <w:rsid w:val="00935E9B"/>
    <w:rsid w:val="009363AB"/>
    <w:rsid w:val="009369D1"/>
    <w:rsid w:val="00936CC0"/>
    <w:rsid w:val="00936DB9"/>
    <w:rsid w:val="00937195"/>
    <w:rsid w:val="00937288"/>
    <w:rsid w:val="00937A5D"/>
    <w:rsid w:val="00937D2C"/>
    <w:rsid w:val="009418D1"/>
    <w:rsid w:val="00941A07"/>
    <w:rsid w:val="00942062"/>
    <w:rsid w:val="0094292B"/>
    <w:rsid w:val="00942BEB"/>
    <w:rsid w:val="00942F73"/>
    <w:rsid w:val="00943315"/>
    <w:rsid w:val="009439C6"/>
    <w:rsid w:val="00943DC7"/>
    <w:rsid w:val="00943FFE"/>
    <w:rsid w:val="00944086"/>
    <w:rsid w:val="0094421A"/>
    <w:rsid w:val="00944B38"/>
    <w:rsid w:val="00944B5E"/>
    <w:rsid w:val="00944E3B"/>
    <w:rsid w:val="00945BAA"/>
    <w:rsid w:val="009461EE"/>
    <w:rsid w:val="00946BC5"/>
    <w:rsid w:val="00947A5D"/>
    <w:rsid w:val="00947F22"/>
    <w:rsid w:val="009503D5"/>
    <w:rsid w:val="00950656"/>
    <w:rsid w:val="00950713"/>
    <w:rsid w:val="0095094F"/>
    <w:rsid w:val="00950E3C"/>
    <w:rsid w:val="00951120"/>
    <w:rsid w:val="00951437"/>
    <w:rsid w:val="00951B7C"/>
    <w:rsid w:val="00951F01"/>
    <w:rsid w:val="00952339"/>
    <w:rsid w:val="00952574"/>
    <w:rsid w:val="0095265D"/>
    <w:rsid w:val="009527E8"/>
    <w:rsid w:val="009528F9"/>
    <w:rsid w:val="00952B5F"/>
    <w:rsid w:val="00952CAA"/>
    <w:rsid w:val="009537D6"/>
    <w:rsid w:val="00953939"/>
    <w:rsid w:val="009539EB"/>
    <w:rsid w:val="00953C71"/>
    <w:rsid w:val="00954119"/>
    <w:rsid w:val="00954629"/>
    <w:rsid w:val="00954E08"/>
    <w:rsid w:val="00954F2A"/>
    <w:rsid w:val="00955473"/>
    <w:rsid w:val="00955501"/>
    <w:rsid w:val="009555DE"/>
    <w:rsid w:val="0095596C"/>
    <w:rsid w:val="00955E92"/>
    <w:rsid w:val="0095633F"/>
    <w:rsid w:val="00956822"/>
    <w:rsid w:val="009569FA"/>
    <w:rsid w:val="00956A09"/>
    <w:rsid w:val="00957EE1"/>
    <w:rsid w:val="00960778"/>
    <w:rsid w:val="009608D7"/>
    <w:rsid w:val="00960B01"/>
    <w:rsid w:val="00961579"/>
    <w:rsid w:val="00961679"/>
    <w:rsid w:val="009618FA"/>
    <w:rsid w:val="00961B63"/>
    <w:rsid w:val="00961BBC"/>
    <w:rsid w:val="00961C02"/>
    <w:rsid w:val="009623C2"/>
    <w:rsid w:val="00962FBF"/>
    <w:rsid w:val="00963001"/>
    <w:rsid w:val="009631AA"/>
    <w:rsid w:val="009639C2"/>
    <w:rsid w:val="00963FEA"/>
    <w:rsid w:val="009640D4"/>
    <w:rsid w:val="009641BE"/>
    <w:rsid w:val="00964721"/>
    <w:rsid w:val="009647CB"/>
    <w:rsid w:val="00964917"/>
    <w:rsid w:val="0096499D"/>
    <w:rsid w:val="00965185"/>
    <w:rsid w:val="00966951"/>
    <w:rsid w:val="00966B5F"/>
    <w:rsid w:val="00966D08"/>
    <w:rsid w:val="00966E3F"/>
    <w:rsid w:val="0096753B"/>
    <w:rsid w:val="009677D2"/>
    <w:rsid w:val="00967E28"/>
    <w:rsid w:val="00967E49"/>
    <w:rsid w:val="009701B3"/>
    <w:rsid w:val="0097020A"/>
    <w:rsid w:val="00970913"/>
    <w:rsid w:val="00970966"/>
    <w:rsid w:val="009715AD"/>
    <w:rsid w:val="00972401"/>
    <w:rsid w:val="009728C2"/>
    <w:rsid w:val="00973387"/>
    <w:rsid w:val="009738A9"/>
    <w:rsid w:val="009744D2"/>
    <w:rsid w:val="00974768"/>
    <w:rsid w:val="00974D12"/>
    <w:rsid w:val="009756EF"/>
    <w:rsid w:val="00975793"/>
    <w:rsid w:val="00976079"/>
    <w:rsid w:val="00976783"/>
    <w:rsid w:val="009767E5"/>
    <w:rsid w:val="00976852"/>
    <w:rsid w:val="00976E7E"/>
    <w:rsid w:val="00976EA0"/>
    <w:rsid w:val="00977015"/>
    <w:rsid w:val="009770D0"/>
    <w:rsid w:val="00977590"/>
    <w:rsid w:val="0097760E"/>
    <w:rsid w:val="0097765D"/>
    <w:rsid w:val="00977D60"/>
    <w:rsid w:val="00977EB8"/>
    <w:rsid w:val="00977EDD"/>
    <w:rsid w:val="009804FD"/>
    <w:rsid w:val="0098109E"/>
    <w:rsid w:val="009812A2"/>
    <w:rsid w:val="00981929"/>
    <w:rsid w:val="009819A2"/>
    <w:rsid w:val="00983261"/>
    <w:rsid w:val="009832AB"/>
    <w:rsid w:val="009833C0"/>
    <w:rsid w:val="009836DF"/>
    <w:rsid w:val="00983B75"/>
    <w:rsid w:val="00983E2E"/>
    <w:rsid w:val="00983FEB"/>
    <w:rsid w:val="00984996"/>
    <w:rsid w:val="0098584E"/>
    <w:rsid w:val="00985AAA"/>
    <w:rsid w:val="00985F7D"/>
    <w:rsid w:val="0098685F"/>
    <w:rsid w:val="00986BDA"/>
    <w:rsid w:val="00986C67"/>
    <w:rsid w:val="00987A54"/>
    <w:rsid w:val="00987A67"/>
    <w:rsid w:val="00987C21"/>
    <w:rsid w:val="009900B0"/>
    <w:rsid w:val="009905F7"/>
    <w:rsid w:val="0099097C"/>
    <w:rsid w:val="00990B12"/>
    <w:rsid w:val="00990DCF"/>
    <w:rsid w:val="0099143B"/>
    <w:rsid w:val="009917F4"/>
    <w:rsid w:val="00991A57"/>
    <w:rsid w:val="00992007"/>
    <w:rsid w:val="0099221B"/>
    <w:rsid w:val="00992301"/>
    <w:rsid w:val="00992DB7"/>
    <w:rsid w:val="00992EE4"/>
    <w:rsid w:val="00993023"/>
    <w:rsid w:val="00993701"/>
    <w:rsid w:val="00993DFB"/>
    <w:rsid w:val="00994133"/>
    <w:rsid w:val="00994530"/>
    <w:rsid w:val="00994ABA"/>
    <w:rsid w:val="0099528B"/>
    <w:rsid w:val="0099557F"/>
    <w:rsid w:val="009967F8"/>
    <w:rsid w:val="00996DCD"/>
    <w:rsid w:val="00997045"/>
    <w:rsid w:val="00997885"/>
    <w:rsid w:val="009978FC"/>
    <w:rsid w:val="0099797D"/>
    <w:rsid w:val="009979F6"/>
    <w:rsid w:val="00997AEF"/>
    <w:rsid w:val="00997BF1"/>
    <w:rsid w:val="009A0350"/>
    <w:rsid w:val="009A0941"/>
    <w:rsid w:val="009A0B48"/>
    <w:rsid w:val="009A0D8E"/>
    <w:rsid w:val="009A10DD"/>
    <w:rsid w:val="009A1AED"/>
    <w:rsid w:val="009A2959"/>
    <w:rsid w:val="009A2B41"/>
    <w:rsid w:val="009A2D47"/>
    <w:rsid w:val="009A3EF6"/>
    <w:rsid w:val="009A43DE"/>
    <w:rsid w:val="009A46B7"/>
    <w:rsid w:val="009A49EC"/>
    <w:rsid w:val="009A4DEF"/>
    <w:rsid w:val="009A68E8"/>
    <w:rsid w:val="009A698D"/>
    <w:rsid w:val="009A6DC9"/>
    <w:rsid w:val="009A75D7"/>
    <w:rsid w:val="009A78CD"/>
    <w:rsid w:val="009B0049"/>
    <w:rsid w:val="009B01E8"/>
    <w:rsid w:val="009B0486"/>
    <w:rsid w:val="009B1A43"/>
    <w:rsid w:val="009B1C5C"/>
    <w:rsid w:val="009B20D5"/>
    <w:rsid w:val="009B21F1"/>
    <w:rsid w:val="009B2681"/>
    <w:rsid w:val="009B2D60"/>
    <w:rsid w:val="009B300A"/>
    <w:rsid w:val="009B3358"/>
    <w:rsid w:val="009B37E3"/>
    <w:rsid w:val="009B423E"/>
    <w:rsid w:val="009B43FA"/>
    <w:rsid w:val="009B4957"/>
    <w:rsid w:val="009B4A6C"/>
    <w:rsid w:val="009B5110"/>
    <w:rsid w:val="009B53CE"/>
    <w:rsid w:val="009B5613"/>
    <w:rsid w:val="009B57C8"/>
    <w:rsid w:val="009B5B6B"/>
    <w:rsid w:val="009B5C4B"/>
    <w:rsid w:val="009B636C"/>
    <w:rsid w:val="009B66CD"/>
    <w:rsid w:val="009B70BD"/>
    <w:rsid w:val="009B7263"/>
    <w:rsid w:val="009B75F7"/>
    <w:rsid w:val="009B785E"/>
    <w:rsid w:val="009B7938"/>
    <w:rsid w:val="009B795D"/>
    <w:rsid w:val="009C0017"/>
    <w:rsid w:val="009C02F3"/>
    <w:rsid w:val="009C09E4"/>
    <w:rsid w:val="009C0ACA"/>
    <w:rsid w:val="009C0B6F"/>
    <w:rsid w:val="009C0D64"/>
    <w:rsid w:val="009C13A0"/>
    <w:rsid w:val="009C160A"/>
    <w:rsid w:val="009C1F0F"/>
    <w:rsid w:val="009C20E1"/>
    <w:rsid w:val="009C2105"/>
    <w:rsid w:val="009C295C"/>
    <w:rsid w:val="009C2981"/>
    <w:rsid w:val="009C3A84"/>
    <w:rsid w:val="009C3D05"/>
    <w:rsid w:val="009C42C8"/>
    <w:rsid w:val="009C4685"/>
    <w:rsid w:val="009C4869"/>
    <w:rsid w:val="009C4B18"/>
    <w:rsid w:val="009C4E8E"/>
    <w:rsid w:val="009C50CC"/>
    <w:rsid w:val="009C54B0"/>
    <w:rsid w:val="009C54BF"/>
    <w:rsid w:val="009C5777"/>
    <w:rsid w:val="009C57A9"/>
    <w:rsid w:val="009C5A33"/>
    <w:rsid w:val="009C5B8D"/>
    <w:rsid w:val="009C5E1B"/>
    <w:rsid w:val="009C60F7"/>
    <w:rsid w:val="009C61E3"/>
    <w:rsid w:val="009C6F1A"/>
    <w:rsid w:val="009C70E0"/>
    <w:rsid w:val="009C7105"/>
    <w:rsid w:val="009C74B9"/>
    <w:rsid w:val="009C7C62"/>
    <w:rsid w:val="009D123F"/>
    <w:rsid w:val="009D1550"/>
    <w:rsid w:val="009D21B0"/>
    <w:rsid w:val="009D2FD5"/>
    <w:rsid w:val="009D2FDA"/>
    <w:rsid w:val="009D3325"/>
    <w:rsid w:val="009D344C"/>
    <w:rsid w:val="009D3EAA"/>
    <w:rsid w:val="009D3F39"/>
    <w:rsid w:val="009D41C0"/>
    <w:rsid w:val="009D43E3"/>
    <w:rsid w:val="009D44A2"/>
    <w:rsid w:val="009D46DF"/>
    <w:rsid w:val="009D4782"/>
    <w:rsid w:val="009D481E"/>
    <w:rsid w:val="009D4EC1"/>
    <w:rsid w:val="009D4FD4"/>
    <w:rsid w:val="009D5161"/>
    <w:rsid w:val="009D5CBC"/>
    <w:rsid w:val="009D5CC5"/>
    <w:rsid w:val="009D5CD4"/>
    <w:rsid w:val="009D6291"/>
    <w:rsid w:val="009D655B"/>
    <w:rsid w:val="009D7933"/>
    <w:rsid w:val="009D79EB"/>
    <w:rsid w:val="009E00E4"/>
    <w:rsid w:val="009E0808"/>
    <w:rsid w:val="009E0FF8"/>
    <w:rsid w:val="009E1264"/>
    <w:rsid w:val="009E1465"/>
    <w:rsid w:val="009E14E6"/>
    <w:rsid w:val="009E20BA"/>
    <w:rsid w:val="009E20E5"/>
    <w:rsid w:val="009E23F3"/>
    <w:rsid w:val="009E28EF"/>
    <w:rsid w:val="009E2A5C"/>
    <w:rsid w:val="009E2D01"/>
    <w:rsid w:val="009E373D"/>
    <w:rsid w:val="009E4A64"/>
    <w:rsid w:val="009E4D7F"/>
    <w:rsid w:val="009E5211"/>
    <w:rsid w:val="009E5387"/>
    <w:rsid w:val="009E56A6"/>
    <w:rsid w:val="009E5985"/>
    <w:rsid w:val="009E6D60"/>
    <w:rsid w:val="009E6EBE"/>
    <w:rsid w:val="009E6F85"/>
    <w:rsid w:val="009E7021"/>
    <w:rsid w:val="009E7807"/>
    <w:rsid w:val="009F030C"/>
    <w:rsid w:val="009F03E4"/>
    <w:rsid w:val="009F0817"/>
    <w:rsid w:val="009F09B9"/>
    <w:rsid w:val="009F0C26"/>
    <w:rsid w:val="009F0D61"/>
    <w:rsid w:val="009F1641"/>
    <w:rsid w:val="009F172E"/>
    <w:rsid w:val="009F1C33"/>
    <w:rsid w:val="009F239F"/>
    <w:rsid w:val="009F256B"/>
    <w:rsid w:val="009F29DC"/>
    <w:rsid w:val="009F2A0C"/>
    <w:rsid w:val="009F2C0F"/>
    <w:rsid w:val="009F2E3A"/>
    <w:rsid w:val="009F3022"/>
    <w:rsid w:val="009F3115"/>
    <w:rsid w:val="009F33A8"/>
    <w:rsid w:val="009F33FF"/>
    <w:rsid w:val="009F3849"/>
    <w:rsid w:val="009F3FE0"/>
    <w:rsid w:val="009F4145"/>
    <w:rsid w:val="009F45A7"/>
    <w:rsid w:val="009F46CC"/>
    <w:rsid w:val="009F4C73"/>
    <w:rsid w:val="009F4ED0"/>
    <w:rsid w:val="009F5C54"/>
    <w:rsid w:val="009F5CA0"/>
    <w:rsid w:val="009F5FB3"/>
    <w:rsid w:val="009F6621"/>
    <w:rsid w:val="009F6674"/>
    <w:rsid w:val="009F7297"/>
    <w:rsid w:val="009F74D7"/>
    <w:rsid w:val="009F7DAF"/>
    <w:rsid w:val="009F7FBC"/>
    <w:rsid w:val="00A00111"/>
    <w:rsid w:val="00A00C94"/>
    <w:rsid w:val="00A011A0"/>
    <w:rsid w:val="00A015B8"/>
    <w:rsid w:val="00A01949"/>
    <w:rsid w:val="00A028B4"/>
    <w:rsid w:val="00A02A9F"/>
    <w:rsid w:val="00A0314F"/>
    <w:rsid w:val="00A03160"/>
    <w:rsid w:val="00A033AD"/>
    <w:rsid w:val="00A03628"/>
    <w:rsid w:val="00A03987"/>
    <w:rsid w:val="00A03BA0"/>
    <w:rsid w:val="00A03FBA"/>
    <w:rsid w:val="00A043FC"/>
    <w:rsid w:val="00A0451C"/>
    <w:rsid w:val="00A04880"/>
    <w:rsid w:val="00A04EE2"/>
    <w:rsid w:val="00A059D6"/>
    <w:rsid w:val="00A05BA1"/>
    <w:rsid w:val="00A05D30"/>
    <w:rsid w:val="00A05E51"/>
    <w:rsid w:val="00A066C8"/>
    <w:rsid w:val="00A06F4C"/>
    <w:rsid w:val="00A06F61"/>
    <w:rsid w:val="00A0701F"/>
    <w:rsid w:val="00A070AC"/>
    <w:rsid w:val="00A073BA"/>
    <w:rsid w:val="00A075BF"/>
    <w:rsid w:val="00A07947"/>
    <w:rsid w:val="00A10566"/>
    <w:rsid w:val="00A112AD"/>
    <w:rsid w:val="00A11471"/>
    <w:rsid w:val="00A1158A"/>
    <w:rsid w:val="00A11803"/>
    <w:rsid w:val="00A1237B"/>
    <w:rsid w:val="00A1263E"/>
    <w:rsid w:val="00A12C0C"/>
    <w:rsid w:val="00A12D53"/>
    <w:rsid w:val="00A12F1D"/>
    <w:rsid w:val="00A12F87"/>
    <w:rsid w:val="00A132ED"/>
    <w:rsid w:val="00A13473"/>
    <w:rsid w:val="00A134E8"/>
    <w:rsid w:val="00A1352F"/>
    <w:rsid w:val="00A13AB2"/>
    <w:rsid w:val="00A13B1A"/>
    <w:rsid w:val="00A1453E"/>
    <w:rsid w:val="00A14F7F"/>
    <w:rsid w:val="00A15AA2"/>
    <w:rsid w:val="00A15AE5"/>
    <w:rsid w:val="00A16018"/>
    <w:rsid w:val="00A1663E"/>
    <w:rsid w:val="00A17395"/>
    <w:rsid w:val="00A173D3"/>
    <w:rsid w:val="00A17DA7"/>
    <w:rsid w:val="00A20092"/>
    <w:rsid w:val="00A200FD"/>
    <w:rsid w:val="00A20328"/>
    <w:rsid w:val="00A206C7"/>
    <w:rsid w:val="00A20842"/>
    <w:rsid w:val="00A20B46"/>
    <w:rsid w:val="00A20E6D"/>
    <w:rsid w:val="00A211BD"/>
    <w:rsid w:val="00A213FE"/>
    <w:rsid w:val="00A216E5"/>
    <w:rsid w:val="00A21C7E"/>
    <w:rsid w:val="00A21FA1"/>
    <w:rsid w:val="00A22502"/>
    <w:rsid w:val="00A226FE"/>
    <w:rsid w:val="00A2350A"/>
    <w:rsid w:val="00A235D1"/>
    <w:rsid w:val="00A2381C"/>
    <w:rsid w:val="00A239E9"/>
    <w:rsid w:val="00A23F0E"/>
    <w:rsid w:val="00A2598C"/>
    <w:rsid w:val="00A25CEE"/>
    <w:rsid w:val="00A25D2D"/>
    <w:rsid w:val="00A25E10"/>
    <w:rsid w:val="00A26500"/>
    <w:rsid w:val="00A26EB3"/>
    <w:rsid w:val="00A27335"/>
    <w:rsid w:val="00A30468"/>
    <w:rsid w:val="00A30E57"/>
    <w:rsid w:val="00A3102C"/>
    <w:rsid w:val="00A3131F"/>
    <w:rsid w:val="00A31777"/>
    <w:rsid w:val="00A31784"/>
    <w:rsid w:val="00A31CE0"/>
    <w:rsid w:val="00A31ECF"/>
    <w:rsid w:val="00A32699"/>
    <w:rsid w:val="00A32BAB"/>
    <w:rsid w:val="00A3307C"/>
    <w:rsid w:val="00A33566"/>
    <w:rsid w:val="00A33F3A"/>
    <w:rsid w:val="00A3422B"/>
    <w:rsid w:val="00A345C4"/>
    <w:rsid w:val="00A34658"/>
    <w:rsid w:val="00A349E2"/>
    <w:rsid w:val="00A34BCD"/>
    <w:rsid w:val="00A357B5"/>
    <w:rsid w:val="00A35962"/>
    <w:rsid w:val="00A35B1E"/>
    <w:rsid w:val="00A35EED"/>
    <w:rsid w:val="00A368A8"/>
    <w:rsid w:val="00A36A62"/>
    <w:rsid w:val="00A36DCF"/>
    <w:rsid w:val="00A36DF9"/>
    <w:rsid w:val="00A37CFF"/>
    <w:rsid w:val="00A37F1E"/>
    <w:rsid w:val="00A40132"/>
    <w:rsid w:val="00A40872"/>
    <w:rsid w:val="00A40903"/>
    <w:rsid w:val="00A409E3"/>
    <w:rsid w:val="00A4148B"/>
    <w:rsid w:val="00A417F0"/>
    <w:rsid w:val="00A42315"/>
    <w:rsid w:val="00A4251F"/>
    <w:rsid w:val="00A42D77"/>
    <w:rsid w:val="00A42E36"/>
    <w:rsid w:val="00A42ED0"/>
    <w:rsid w:val="00A42F1A"/>
    <w:rsid w:val="00A440B3"/>
    <w:rsid w:val="00A441CF"/>
    <w:rsid w:val="00A44E17"/>
    <w:rsid w:val="00A4502D"/>
    <w:rsid w:val="00A45394"/>
    <w:rsid w:val="00A45780"/>
    <w:rsid w:val="00A45B97"/>
    <w:rsid w:val="00A45E4B"/>
    <w:rsid w:val="00A4614A"/>
    <w:rsid w:val="00A46A63"/>
    <w:rsid w:val="00A4794D"/>
    <w:rsid w:val="00A47A19"/>
    <w:rsid w:val="00A47A50"/>
    <w:rsid w:val="00A50E89"/>
    <w:rsid w:val="00A50EDA"/>
    <w:rsid w:val="00A516A7"/>
    <w:rsid w:val="00A516B9"/>
    <w:rsid w:val="00A52A4F"/>
    <w:rsid w:val="00A52F9D"/>
    <w:rsid w:val="00A5320E"/>
    <w:rsid w:val="00A537F5"/>
    <w:rsid w:val="00A53CD5"/>
    <w:rsid w:val="00A544AA"/>
    <w:rsid w:val="00A54532"/>
    <w:rsid w:val="00A55016"/>
    <w:rsid w:val="00A554AA"/>
    <w:rsid w:val="00A5571E"/>
    <w:rsid w:val="00A557A6"/>
    <w:rsid w:val="00A55DB7"/>
    <w:rsid w:val="00A55FED"/>
    <w:rsid w:val="00A56158"/>
    <w:rsid w:val="00A56706"/>
    <w:rsid w:val="00A5679F"/>
    <w:rsid w:val="00A56AD7"/>
    <w:rsid w:val="00A56B23"/>
    <w:rsid w:val="00A570F6"/>
    <w:rsid w:val="00A57933"/>
    <w:rsid w:val="00A57B53"/>
    <w:rsid w:val="00A60187"/>
    <w:rsid w:val="00A606F7"/>
    <w:rsid w:val="00A60CB5"/>
    <w:rsid w:val="00A612EC"/>
    <w:rsid w:val="00A61658"/>
    <w:rsid w:val="00A6196B"/>
    <w:rsid w:val="00A61A36"/>
    <w:rsid w:val="00A61B3A"/>
    <w:rsid w:val="00A61B3F"/>
    <w:rsid w:val="00A6210E"/>
    <w:rsid w:val="00A62134"/>
    <w:rsid w:val="00A6216F"/>
    <w:rsid w:val="00A6239B"/>
    <w:rsid w:val="00A623EF"/>
    <w:rsid w:val="00A62814"/>
    <w:rsid w:val="00A62A38"/>
    <w:rsid w:val="00A62FE7"/>
    <w:rsid w:val="00A633F3"/>
    <w:rsid w:val="00A63506"/>
    <w:rsid w:val="00A638FA"/>
    <w:rsid w:val="00A63A84"/>
    <w:rsid w:val="00A63B45"/>
    <w:rsid w:val="00A64314"/>
    <w:rsid w:val="00A6468A"/>
    <w:rsid w:val="00A64835"/>
    <w:rsid w:val="00A64BB4"/>
    <w:rsid w:val="00A6590F"/>
    <w:rsid w:val="00A66A39"/>
    <w:rsid w:val="00A6733F"/>
    <w:rsid w:val="00A67711"/>
    <w:rsid w:val="00A67959"/>
    <w:rsid w:val="00A67EC1"/>
    <w:rsid w:val="00A70236"/>
    <w:rsid w:val="00A70476"/>
    <w:rsid w:val="00A70C48"/>
    <w:rsid w:val="00A70CDE"/>
    <w:rsid w:val="00A70D40"/>
    <w:rsid w:val="00A70EB9"/>
    <w:rsid w:val="00A71C90"/>
    <w:rsid w:val="00A721AD"/>
    <w:rsid w:val="00A721EF"/>
    <w:rsid w:val="00A72B53"/>
    <w:rsid w:val="00A72EA2"/>
    <w:rsid w:val="00A73282"/>
    <w:rsid w:val="00A73A76"/>
    <w:rsid w:val="00A73E06"/>
    <w:rsid w:val="00A73EE2"/>
    <w:rsid w:val="00A740F0"/>
    <w:rsid w:val="00A746A8"/>
    <w:rsid w:val="00A75497"/>
    <w:rsid w:val="00A7582A"/>
    <w:rsid w:val="00A75A87"/>
    <w:rsid w:val="00A75F6F"/>
    <w:rsid w:val="00A7634E"/>
    <w:rsid w:val="00A76E93"/>
    <w:rsid w:val="00A77282"/>
    <w:rsid w:val="00A773F6"/>
    <w:rsid w:val="00A77515"/>
    <w:rsid w:val="00A77771"/>
    <w:rsid w:val="00A7779A"/>
    <w:rsid w:val="00A77CCF"/>
    <w:rsid w:val="00A811A7"/>
    <w:rsid w:val="00A82702"/>
    <w:rsid w:val="00A82B4A"/>
    <w:rsid w:val="00A82B69"/>
    <w:rsid w:val="00A82FED"/>
    <w:rsid w:val="00A83007"/>
    <w:rsid w:val="00A83172"/>
    <w:rsid w:val="00A83599"/>
    <w:rsid w:val="00A8391E"/>
    <w:rsid w:val="00A83E31"/>
    <w:rsid w:val="00A840DE"/>
    <w:rsid w:val="00A849D3"/>
    <w:rsid w:val="00A849DD"/>
    <w:rsid w:val="00A84DFD"/>
    <w:rsid w:val="00A84F61"/>
    <w:rsid w:val="00A853E7"/>
    <w:rsid w:val="00A855D3"/>
    <w:rsid w:val="00A856D3"/>
    <w:rsid w:val="00A85AE1"/>
    <w:rsid w:val="00A85C2F"/>
    <w:rsid w:val="00A85CBA"/>
    <w:rsid w:val="00A86376"/>
    <w:rsid w:val="00A86878"/>
    <w:rsid w:val="00A86B78"/>
    <w:rsid w:val="00A86E95"/>
    <w:rsid w:val="00A87375"/>
    <w:rsid w:val="00A87517"/>
    <w:rsid w:val="00A87CA6"/>
    <w:rsid w:val="00A90036"/>
    <w:rsid w:val="00A901C7"/>
    <w:rsid w:val="00A9029B"/>
    <w:rsid w:val="00A90301"/>
    <w:rsid w:val="00A9031A"/>
    <w:rsid w:val="00A90669"/>
    <w:rsid w:val="00A906E4"/>
    <w:rsid w:val="00A9080A"/>
    <w:rsid w:val="00A912D6"/>
    <w:rsid w:val="00A914BB"/>
    <w:rsid w:val="00A91796"/>
    <w:rsid w:val="00A918CA"/>
    <w:rsid w:val="00A91C1C"/>
    <w:rsid w:val="00A91C8F"/>
    <w:rsid w:val="00A9209A"/>
    <w:rsid w:val="00A925A5"/>
    <w:rsid w:val="00A92886"/>
    <w:rsid w:val="00A928D0"/>
    <w:rsid w:val="00A92B5A"/>
    <w:rsid w:val="00A93545"/>
    <w:rsid w:val="00A93E92"/>
    <w:rsid w:val="00A9419E"/>
    <w:rsid w:val="00A94D9F"/>
    <w:rsid w:val="00A951DD"/>
    <w:rsid w:val="00A95777"/>
    <w:rsid w:val="00A95A72"/>
    <w:rsid w:val="00A9641B"/>
    <w:rsid w:val="00A965BB"/>
    <w:rsid w:val="00A976E2"/>
    <w:rsid w:val="00A97B51"/>
    <w:rsid w:val="00A97FDD"/>
    <w:rsid w:val="00AA0321"/>
    <w:rsid w:val="00AA0669"/>
    <w:rsid w:val="00AA0ECB"/>
    <w:rsid w:val="00AA14F5"/>
    <w:rsid w:val="00AA1642"/>
    <w:rsid w:val="00AA1AA3"/>
    <w:rsid w:val="00AA2127"/>
    <w:rsid w:val="00AA3405"/>
    <w:rsid w:val="00AA3B43"/>
    <w:rsid w:val="00AA3BF4"/>
    <w:rsid w:val="00AA41F3"/>
    <w:rsid w:val="00AA4347"/>
    <w:rsid w:val="00AA4389"/>
    <w:rsid w:val="00AA45C5"/>
    <w:rsid w:val="00AA4825"/>
    <w:rsid w:val="00AA4B87"/>
    <w:rsid w:val="00AA4E02"/>
    <w:rsid w:val="00AA545B"/>
    <w:rsid w:val="00AA5495"/>
    <w:rsid w:val="00AA573A"/>
    <w:rsid w:val="00AA5972"/>
    <w:rsid w:val="00AA5A18"/>
    <w:rsid w:val="00AA6563"/>
    <w:rsid w:val="00AA66EE"/>
    <w:rsid w:val="00AA6A62"/>
    <w:rsid w:val="00AA6E44"/>
    <w:rsid w:val="00AA71F8"/>
    <w:rsid w:val="00AA772F"/>
    <w:rsid w:val="00AA7790"/>
    <w:rsid w:val="00AA79D4"/>
    <w:rsid w:val="00AA7C7C"/>
    <w:rsid w:val="00AB0B8F"/>
    <w:rsid w:val="00AB1715"/>
    <w:rsid w:val="00AB1B55"/>
    <w:rsid w:val="00AB1C3C"/>
    <w:rsid w:val="00AB1F3A"/>
    <w:rsid w:val="00AB283D"/>
    <w:rsid w:val="00AB2B88"/>
    <w:rsid w:val="00AB2C6D"/>
    <w:rsid w:val="00AB2F9A"/>
    <w:rsid w:val="00AB2FE2"/>
    <w:rsid w:val="00AB33B9"/>
    <w:rsid w:val="00AB3866"/>
    <w:rsid w:val="00AB3CBB"/>
    <w:rsid w:val="00AB3EAE"/>
    <w:rsid w:val="00AB4070"/>
    <w:rsid w:val="00AB4373"/>
    <w:rsid w:val="00AB45DB"/>
    <w:rsid w:val="00AB4A7D"/>
    <w:rsid w:val="00AB5049"/>
    <w:rsid w:val="00AB5301"/>
    <w:rsid w:val="00AB5462"/>
    <w:rsid w:val="00AB56C9"/>
    <w:rsid w:val="00AB5F68"/>
    <w:rsid w:val="00AB6AB3"/>
    <w:rsid w:val="00AC02A3"/>
    <w:rsid w:val="00AC0B7C"/>
    <w:rsid w:val="00AC0EE2"/>
    <w:rsid w:val="00AC1439"/>
    <w:rsid w:val="00AC15CD"/>
    <w:rsid w:val="00AC1955"/>
    <w:rsid w:val="00AC1D58"/>
    <w:rsid w:val="00AC2028"/>
    <w:rsid w:val="00AC215E"/>
    <w:rsid w:val="00AC2E49"/>
    <w:rsid w:val="00AC34BF"/>
    <w:rsid w:val="00AC3C87"/>
    <w:rsid w:val="00AC3D35"/>
    <w:rsid w:val="00AC3E47"/>
    <w:rsid w:val="00AC4C36"/>
    <w:rsid w:val="00AC53B0"/>
    <w:rsid w:val="00AC5A2F"/>
    <w:rsid w:val="00AC6401"/>
    <w:rsid w:val="00AC64CA"/>
    <w:rsid w:val="00AC64D7"/>
    <w:rsid w:val="00AC6603"/>
    <w:rsid w:val="00AC67F0"/>
    <w:rsid w:val="00AC6A25"/>
    <w:rsid w:val="00AC6D24"/>
    <w:rsid w:val="00AC726F"/>
    <w:rsid w:val="00AC7B22"/>
    <w:rsid w:val="00AC7FEA"/>
    <w:rsid w:val="00AD01FC"/>
    <w:rsid w:val="00AD0A49"/>
    <w:rsid w:val="00AD1E1E"/>
    <w:rsid w:val="00AD2347"/>
    <w:rsid w:val="00AD2C76"/>
    <w:rsid w:val="00AD4EC5"/>
    <w:rsid w:val="00AD4FDE"/>
    <w:rsid w:val="00AD51C5"/>
    <w:rsid w:val="00AD56F0"/>
    <w:rsid w:val="00AD6678"/>
    <w:rsid w:val="00AD6972"/>
    <w:rsid w:val="00AD7000"/>
    <w:rsid w:val="00AD7412"/>
    <w:rsid w:val="00AE01D5"/>
    <w:rsid w:val="00AE07DC"/>
    <w:rsid w:val="00AE0863"/>
    <w:rsid w:val="00AE09A4"/>
    <w:rsid w:val="00AE0CAB"/>
    <w:rsid w:val="00AE0D4B"/>
    <w:rsid w:val="00AE17AD"/>
    <w:rsid w:val="00AE1A12"/>
    <w:rsid w:val="00AE1C39"/>
    <w:rsid w:val="00AE1CD9"/>
    <w:rsid w:val="00AE28CF"/>
    <w:rsid w:val="00AE2E48"/>
    <w:rsid w:val="00AE323B"/>
    <w:rsid w:val="00AE4581"/>
    <w:rsid w:val="00AE54D3"/>
    <w:rsid w:val="00AE5A38"/>
    <w:rsid w:val="00AE5E69"/>
    <w:rsid w:val="00AE641D"/>
    <w:rsid w:val="00AE6CC4"/>
    <w:rsid w:val="00AE6FB0"/>
    <w:rsid w:val="00AE74D3"/>
    <w:rsid w:val="00AE75A1"/>
    <w:rsid w:val="00AF00D8"/>
    <w:rsid w:val="00AF00DB"/>
    <w:rsid w:val="00AF0495"/>
    <w:rsid w:val="00AF0B56"/>
    <w:rsid w:val="00AF0C56"/>
    <w:rsid w:val="00AF1AC1"/>
    <w:rsid w:val="00AF1E52"/>
    <w:rsid w:val="00AF34B5"/>
    <w:rsid w:val="00AF3595"/>
    <w:rsid w:val="00AF441B"/>
    <w:rsid w:val="00AF4502"/>
    <w:rsid w:val="00AF49E8"/>
    <w:rsid w:val="00AF4D4F"/>
    <w:rsid w:val="00AF4DE2"/>
    <w:rsid w:val="00AF55C6"/>
    <w:rsid w:val="00AF5A19"/>
    <w:rsid w:val="00AF5BE7"/>
    <w:rsid w:val="00AF5FB2"/>
    <w:rsid w:val="00AF5FDD"/>
    <w:rsid w:val="00AF63FB"/>
    <w:rsid w:val="00AF6E5F"/>
    <w:rsid w:val="00AF6EBE"/>
    <w:rsid w:val="00AF7055"/>
    <w:rsid w:val="00AF738D"/>
    <w:rsid w:val="00AF743C"/>
    <w:rsid w:val="00AF76F8"/>
    <w:rsid w:val="00AF7777"/>
    <w:rsid w:val="00B008E9"/>
    <w:rsid w:val="00B00CA9"/>
    <w:rsid w:val="00B00E78"/>
    <w:rsid w:val="00B01F4B"/>
    <w:rsid w:val="00B02A56"/>
    <w:rsid w:val="00B02DDA"/>
    <w:rsid w:val="00B03219"/>
    <w:rsid w:val="00B03E29"/>
    <w:rsid w:val="00B0447F"/>
    <w:rsid w:val="00B044E8"/>
    <w:rsid w:val="00B0489D"/>
    <w:rsid w:val="00B04C5A"/>
    <w:rsid w:val="00B05340"/>
    <w:rsid w:val="00B062D2"/>
    <w:rsid w:val="00B06793"/>
    <w:rsid w:val="00B07F11"/>
    <w:rsid w:val="00B10545"/>
    <w:rsid w:val="00B1167E"/>
    <w:rsid w:val="00B11EC6"/>
    <w:rsid w:val="00B12161"/>
    <w:rsid w:val="00B122DC"/>
    <w:rsid w:val="00B1269E"/>
    <w:rsid w:val="00B12A47"/>
    <w:rsid w:val="00B12AC7"/>
    <w:rsid w:val="00B13063"/>
    <w:rsid w:val="00B13267"/>
    <w:rsid w:val="00B1366F"/>
    <w:rsid w:val="00B13C84"/>
    <w:rsid w:val="00B145B7"/>
    <w:rsid w:val="00B148EA"/>
    <w:rsid w:val="00B1499A"/>
    <w:rsid w:val="00B14B2D"/>
    <w:rsid w:val="00B1522E"/>
    <w:rsid w:val="00B154B0"/>
    <w:rsid w:val="00B15D38"/>
    <w:rsid w:val="00B15E22"/>
    <w:rsid w:val="00B16229"/>
    <w:rsid w:val="00B16358"/>
    <w:rsid w:val="00B166AB"/>
    <w:rsid w:val="00B16B46"/>
    <w:rsid w:val="00B16B6E"/>
    <w:rsid w:val="00B1705F"/>
    <w:rsid w:val="00B17181"/>
    <w:rsid w:val="00B1725B"/>
    <w:rsid w:val="00B176BD"/>
    <w:rsid w:val="00B1770F"/>
    <w:rsid w:val="00B17F8B"/>
    <w:rsid w:val="00B17F95"/>
    <w:rsid w:val="00B200BD"/>
    <w:rsid w:val="00B20178"/>
    <w:rsid w:val="00B21100"/>
    <w:rsid w:val="00B213A5"/>
    <w:rsid w:val="00B214D0"/>
    <w:rsid w:val="00B22151"/>
    <w:rsid w:val="00B22885"/>
    <w:rsid w:val="00B22C1A"/>
    <w:rsid w:val="00B23C93"/>
    <w:rsid w:val="00B23D98"/>
    <w:rsid w:val="00B2403B"/>
    <w:rsid w:val="00B2412A"/>
    <w:rsid w:val="00B24462"/>
    <w:rsid w:val="00B244CA"/>
    <w:rsid w:val="00B24819"/>
    <w:rsid w:val="00B24B3F"/>
    <w:rsid w:val="00B24D5F"/>
    <w:rsid w:val="00B2505D"/>
    <w:rsid w:val="00B254F6"/>
    <w:rsid w:val="00B26191"/>
    <w:rsid w:val="00B26626"/>
    <w:rsid w:val="00B26656"/>
    <w:rsid w:val="00B26833"/>
    <w:rsid w:val="00B27528"/>
    <w:rsid w:val="00B27BE4"/>
    <w:rsid w:val="00B27CA2"/>
    <w:rsid w:val="00B27D8B"/>
    <w:rsid w:val="00B303CD"/>
    <w:rsid w:val="00B3048A"/>
    <w:rsid w:val="00B30880"/>
    <w:rsid w:val="00B30BE9"/>
    <w:rsid w:val="00B30C99"/>
    <w:rsid w:val="00B31457"/>
    <w:rsid w:val="00B320D2"/>
    <w:rsid w:val="00B32A83"/>
    <w:rsid w:val="00B32DA7"/>
    <w:rsid w:val="00B32FCF"/>
    <w:rsid w:val="00B33192"/>
    <w:rsid w:val="00B3321E"/>
    <w:rsid w:val="00B33586"/>
    <w:rsid w:val="00B338E9"/>
    <w:rsid w:val="00B33D47"/>
    <w:rsid w:val="00B33F35"/>
    <w:rsid w:val="00B33F3A"/>
    <w:rsid w:val="00B341BE"/>
    <w:rsid w:val="00B355A0"/>
    <w:rsid w:val="00B35632"/>
    <w:rsid w:val="00B36158"/>
    <w:rsid w:val="00B361E7"/>
    <w:rsid w:val="00B36573"/>
    <w:rsid w:val="00B365A1"/>
    <w:rsid w:val="00B365D2"/>
    <w:rsid w:val="00B367A3"/>
    <w:rsid w:val="00B36CC6"/>
    <w:rsid w:val="00B36D01"/>
    <w:rsid w:val="00B36EB2"/>
    <w:rsid w:val="00B370E0"/>
    <w:rsid w:val="00B371A2"/>
    <w:rsid w:val="00B40447"/>
    <w:rsid w:val="00B40976"/>
    <w:rsid w:val="00B410C0"/>
    <w:rsid w:val="00B418F0"/>
    <w:rsid w:val="00B41E67"/>
    <w:rsid w:val="00B4277D"/>
    <w:rsid w:val="00B4318D"/>
    <w:rsid w:val="00B43286"/>
    <w:rsid w:val="00B43AD8"/>
    <w:rsid w:val="00B43ED8"/>
    <w:rsid w:val="00B44312"/>
    <w:rsid w:val="00B4647F"/>
    <w:rsid w:val="00B46575"/>
    <w:rsid w:val="00B4681B"/>
    <w:rsid w:val="00B46A01"/>
    <w:rsid w:val="00B46A26"/>
    <w:rsid w:val="00B4743B"/>
    <w:rsid w:val="00B4743F"/>
    <w:rsid w:val="00B476BC"/>
    <w:rsid w:val="00B476C6"/>
    <w:rsid w:val="00B503A1"/>
    <w:rsid w:val="00B50514"/>
    <w:rsid w:val="00B5086B"/>
    <w:rsid w:val="00B50A39"/>
    <w:rsid w:val="00B5111D"/>
    <w:rsid w:val="00B51AE7"/>
    <w:rsid w:val="00B51DBF"/>
    <w:rsid w:val="00B51E73"/>
    <w:rsid w:val="00B5262D"/>
    <w:rsid w:val="00B527AF"/>
    <w:rsid w:val="00B52F5F"/>
    <w:rsid w:val="00B52FCD"/>
    <w:rsid w:val="00B5334A"/>
    <w:rsid w:val="00B533CA"/>
    <w:rsid w:val="00B53CE2"/>
    <w:rsid w:val="00B53E4D"/>
    <w:rsid w:val="00B5445C"/>
    <w:rsid w:val="00B544DA"/>
    <w:rsid w:val="00B54955"/>
    <w:rsid w:val="00B550EB"/>
    <w:rsid w:val="00B55377"/>
    <w:rsid w:val="00B553D2"/>
    <w:rsid w:val="00B55700"/>
    <w:rsid w:val="00B55809"/>
    <w:rsid w:val="00B5599E"/>
    <w:rsid w:val="00B55FAB"/>
    <w:rsid w:val="00B55FFC"/>
    <w:rsid w:val="00B56AFA"/>
    <w:rsid w:val="00B56BB7"/>
    <w:rsid w:val="00B56E8E"/>
    <w:rsid w:val="00B57949"/>
    <w:rsid w:val="00B57E14"/>
    <w:rsid w:val="00B600F8"/>
    <w:rsid w:val="00B60822"/>
    <w:rsid w:val="00B608D5"/>
    <w:rsid w:val="00B617C9"/>
    <w:rsid w:val="00B61D15"/>
    <w:rsid w:val="00B621B9"/>
    <w:rsid w:val="00B622D7"/>
    <w:rsid w:val="00B632FE"/>
    <w:rsid w:val="00B638E1"/>
    <w:rsid w:val="00B63996"/>
    <w:rsid w:val="00B63E6E"/>
    <w:rsid w:val="00B6417D"/>
    <w:rsid w:val="00B6537E"/>
    <w:rsid w:val="00B653E0"/>
    <w:rsid w:val="00B65499"/>
    <w:rsid w:val="00B65DB7"/>
    <w:rsid w:val="00B6640B"/>
    <w:rsid w:val="00B66AF4"/>
    <w:rsid w:val="00B672F0"/>
    <w:rsid w:val="00B6741B"/>
    <w:rsid w:val="00B67466"/>
    <w:rsid w:val="00B67623"/>
    <w:rsid w:val="00B67658"/>
    <w:rsid w:val="00B677A4"/>
    <w:rsid w:val="00B67C0A"/>
    <w:rsid w:val="00B67C25"/>
    <w:rsid w:val="00B67D67"/>
    <w:rsid w:val="00B71160"/>
    <w:rsid w:val="00B718BD"/>
    <w:rsid w:val="00B71A8F"/>
    <w:rsid w:val="00B71F05"/>
    <w:rsid w:val="00B7256F"/>
    <w:rsid w:val="00B727BA"/>
    <w:rsid w:val="00B72923"/>
    <w:rsid w:val="00B72A09"/>
    <w:rsid w:val="00B72AF2"/>
    <w:rsid w:val="00B73A6C"/>
    <w:rsid w:val="00B7444C"/>
    <w:rsid w:val="00B744D1"/>
    <w:rsid w:val="00B749CF"/>
    <w:rsid w:val="00B74BE8"/>
    <w:rsid w:val="00B74BFF"/>
    <w:rsid w:val="00B751C0"/>
    <w:rsid w:val="00B7588F"/>
    <w:rsid w:val="00B7595E"/>
    <w:rsid w:val="00B75B32"/>
    <w:rsid w:val="00B75B6F"/>
    <w:rsid w:val="00B75D4D"/>
    <w:rsid w:val="00B75EE0"/>
    <w:rsid w:val="00B75EE3"/>
    <w:rsid w:val="00B7627E"/>
    <w:rsid w:val="00B76397"/>
    <w:rsid w:val="00B768B4"/>
    <w:rsid w:val="00B76BDC"/>
    <w:rsid w:val="00B770D4"/>
    <w:rsid w:val="00B773F6"/>
    <w:rsid w:val="00B77915"/>
    <w:rsid w:val="00B80661"/>
    <w:rsid w:val="00B80B36"/>
    <w:rsid w:val="00B81FA3"/>
    <w:rsid w:val="00B82363"/>
    <w:rsid w:val="00B824AF"/>
    <w:rsid w:val="00B8294D"/>
    <w:rsid w:val="00B829A7"/>
    <w:rsid w:val="00B82ED9"/>
    <w:rsid w:val="00B8306B"/>
    <w:rsid w:val="00B83DDD"/>
    <w:rsid w:val="00B840B3"/>
    <w:rsid w:val="00B84487"/>
    <w:rsid w:val="00B84511"/>
    <w:rsid w:val="00B84625"/>
    <w:rsid w:val="00B84906"/>
    <w:rsid w:val="00B84DEC"/>
    <w:rsid w:val="00B85469"/>
    <w:rsid w:val="00B857F7"/>
    <w:rsid w:val="00B86518"/>
    <w:rsid w:val="00B8667B"/>
    <w:rsid w:val="00B86CEF"/>
    <w:rsid w:val="00B86F2D"/>
    <w:rsid w:val="00B86F77"/>
    <w:rsid w:val="00B870D2"/>
    <w:rsid w:val="00B87CBF"/>
    <w:rsid w:val="00B901B7"/>
    <w:rsid w:val="00B90389"/>
    <w:rsid w:val="00B90706"/>
    <w:rsid w:val="00B909AA"/>
    <w:rsid w:val="00B9136B"/>
    <w:rsid w:val="00B916FD"/>
    <w:rsid w:val="00B91D7D"/>
    <w:rsid w:val="00B922DD"/>
    <w:rsid w:val="00B924BE"/>
    <w:rsid w:val="00B9320E"/>
    <w:rsid w:val="00B93417"/>
    <w:rsid w:val="00B93462"/>
    <w:rsid w:val="00B93AB1"/>
    <w:rsid w:val="00B93EA5"/>
    <w:rsid w:val="00B94237"/>
    <w:rsid w:val="00B94290"/>
    <w:rsid w:val="00B94695"/>
    <w:rsid w:val="00B94993"/>
    <w:rsid w:val="00B94B6E"/>
    <w:rsid w:val="00B94C05"/>
    <w:rsid w:val="00B94FB9"/>
    <w:rsid w:val="00B953FA"/>
    <w:rsid w:val="00B95418"/>
    <w:rsid w:val="00B95B9E"/>
    <w:rsid w:val="00B95E2E"/>
    <w:rsid w:val="00B96EA0"/>
    <w:rsid w:val="00B9732B"/>
    <w:rsid w:val="00B97678"/>
    <w:rsid w:val="00B976DA"/>
    <w:rsid w:val="00B97CE0"/>
    <w:rsid w:val="00BA0137"/>
    <w:rsid w:val="00BA0151"/>
    <w:rsid w:val="00BA070A"/>
    <w:rsid w:val="00BA0CDF"/>
    <w:rsid w:val="00BA1436"/>
    <w:rsid w:val="00BA2670"/>
    <w:rsid w:val="00BA2CCA"/>
    <w:rsid w:val="00BA2E82"/>
    <w:rsid w:val="00BA2F68"/>
    <w:rsid w:val="00BA3024"/>
    <w:rsid w:val="00BA3103"/>
    <w:rsid w:val="00BA3318"/>
    <w:rsid w:val="00BA3995"/>
    <w:rsid w:val="00BA39D9"/>
    <w:rsid w:val="00BA40E1"/>
    <w:rsid w:val="00BA4719"/>
    <w:rsid w:val="00BA49E9"/>
    <w:rsid w:val="00BA4AFD"/>
    <w:rsid w:val="00BA500F"/>
    <w:rsid w:val="00BA515A"/>
    <w:rsid w:val="00BA6036"/>
    <w:rsid w:val="00BA60BD"/>
    <w:rsid w:val="00BA653F"/>
    <w:rsid w:val="00BA6E83"/>
    <w:rsid w:val="00BA6F45"/>
    <w:rsid w:val="00BA7013"/>
    <w:rsid w:val="00BA7151"/>
    <w:rsid w:val="00BA726F"/>
    <w:rsid w:val="00BA74D5"/>
    <w:rsid w:val="00BA75DE"/>
    <w:rsid w:val="00BA78C0"/>
    <w:rsid w:val="00BA7B75"/>
    <w:rsid w:val="00BA7EB2"/>
    <w:rsid w:val="00BA7F15"/>
    <w:rsid w:val="00BB04D9"/>
    <w:rsid w:val="00BB0578"/>
    <w:rsid w:val="00BB0A69"/>
    <w:rsid w:val="00BB0E9D"/>
    <w:rsid w:val="00BB10A0"/>
    <w:rsid w:val="00BB1B02"/>
    <w:rsid w:val="00BB1C58"/>
    <w:rsid w:val="00BB1E5A"/>
    <w:rsid w:val="00BB27F9"/>
    <w:rsid w:val="00BB2CA0"/>
    <w:rsid w:val="00BB2D9C"/>
    <w:rsid w:val="00BB369C"/>
    <w:rsid w:val="00BB3A91"/>
    <w:rsid w:val="00BB3C5B"/>
    <w:rsid w:val="00BB3CBE"/>
    <w:rsid w:val="00BB3E25"/>
    <w:rsid w:val="00BB3E71"/>
    <w:rsid w:val="00BB3F40"/>
    <w:rsid w:val="00BB4163"/>
    <w:rsid w:val="00BB4C63"/>
    <w:rsid w:val="00BB4D20"/>
    <w:rsid w:val="00BB4E70"/>
    <w:rsid w:val="00BB4EBC"/>
    <w:rsid w:val="00BB51CB"/>
    <w:rsid w:val="00BB582C"/>
    <w:rsid w:val="00BB5A31"/>
    <w:rsid w:val="00BB5C8E"/>
    <w:rsid w:val="00BB5EDB"/>
    <w:rsid w:val="00BB7009"/>
    <w:rsid w:val="00BB70FC"/>
    <w:rsid w:val="00BB7D0B"/>
    <w:rsid w:val="00BB7D77"/>
    <w:rsid w:val="00BB7E7C"/>
    <w:rsid w:val="00BC11A0"/>
    <w:rsid w:val="00BC11E1"/>
    <w:rsid w:val="00BC12D9"/>
    <w:rsid w:val="00BC218E"/>
    <w:rsid w:val="00BC2322"/>
    <w:rsid w:val="00BC2547"/>
    <w:rsid w:val="00BC2666"/>
    <w:rsid w:val="00BC2925"/>
    <w:rsid w:val="00BC2E91"/>
    <w:rsid w:val="00BC3FD7"/>
    <w:rsid w:val="00BC4195"/>
    <w:rsid w:val="00BC4228"/>
    <w:rsid w:val="00BC43F6"/>
    <w:rsid w:val="00BC4701"/>
    <w:rsid w:val="00BC4A61"/>
    <w:rsid w:val="00BC53DA"/>
    <w:rsid w:val="00BC54FB"/>
    <w:rsid w:val="00BC5561"/>
    <w:rsid w:val="00BC5593"/>
    <w:rsid w:val="00BC5755"/>
    <w:rsid w:val="00BC5D97"/>
    <w:rsid w:val="00BC6D0C"/>
    <w:rsid w:val="00BC72D5"/>
    <w:rsid w:val="00BC7500"/>
    <w:rsid w:val="00BC754B"/>
    <w:rsid w:val="00BC7575"/>
    <w:rsid w:val="00BC7576"/>
    <w:rsid w:val="00BC760D"/>
    <w:rsid w:val="00BC7AAE"/>
    <w:rsid w:val="00BD00AF"/>
    <w:rsid w:val="00BD077F"/>
    <w:rsid w:val="00BD1175"/>
    <w:rsid w:val="00BD1605"/>
    <w:rsid w:val="00BD17CE"/>
    <w:rsid w:val="00BD20D4"/>
    <w:rsid w:val="00BD26E2"/>
    <w:rsid w:val="00BD2AB3"/>
    <w:rsid w:val="00BD2DAD"/>
    <w:rsid w:val="00BD2E61"/>
    <w:rsid w:val="00BD3743"/>
    <w:rsid w:val="00BD3760"/>
    <w:rsid w:val="00BD3833"/>
    <w:rsid w:val="00BD3A3B"/>
    <w:rsid w:val="00BD3AC0"/>
    <w:rsid w:val="00BD3DAE"/>
    <w:rsid w:val="00BD4310"/>
    <w:rsid w:val="00BD44E1"/>
    <w:rsid w:val="00BD47BE"/>
    <w:rsid w:val="00BD483E"/>
    <w:rsid w:val="00BD49C0"/>
    <w:rsid w:val="00BD4AD7"/>
    <w:rsid w:val="00BD4CCD"/>
    <w:rsid w:val="00BD5003"/>
    <w:rsid w:val="00BD5989"/>
    <w:rsid w:val="00BD59EC"/>
    <w:rsid w:val="00BD5D41"/>
    <w:rsid w:val="00BD5E3F"/>
    <w:rsid w:val="00BD5F89"/>
    <w:rsid w:val="00BD64CB"/>
    <w:rsid w:val="00BD6B92"/>
    <w:rsid w:val="00BD6BE9"/>
    <w:rsid w:val="00BD6FFE"/>
    <w:rsid w:val="00BD73D8"/>
    <w:rsid w:val="00BD7735"/>
    <w:rsid w:val="00BD79E8"/>
    <w:rsid w:val="00BE0295"/>
    <w:rsid w:val="00BE078F"/>
    <w:rsid w:val="00BE07F8"/>
    <w:rsid w:val="00BE0921"/>
    <w:rsid w:val="00BE094B"/>
    <w:rsid w:val="00BE0EF4"/>
    <w:rsid w:val="00BE17B4"/>
    <w:rsid w:val="00BE1AC0"/>
    <w:rsid w:val="00BE2085"/>
    <w:rsid w:val="00BE20B4"/>
    <w:rsid w:val="00BE21D9"/>
    <w:rsid w:val="00BE2A50"/>
    <w:rsid w:val="00BE31C5"/>
    <w:rsid w:val="00BE4008"/>
    <w:rsid w:val="00BE42A6"/>
    <w:rsid w:val="00BE43B1"/>
    <w:rsid w:val="00BE4629"/>
    <w:rsid w:val="00BE470E"/>
    <w:rsid w:val="00BE47CB"/>
    <w:rsid w:val="00BE528E"/>
    <w:rsid w:val="00BE5597"/>
    <w:rsid w:val="00BE63B5"/>
    <w:rsid w:val="00BE6458"/>
    <w:rsid w:val="00BE67BF"/>
    <w:rsid w:val="00BE6964"/>
    <w:rsid w:val="00BE6EEB"/>
    <w:rsid w:val="00BE744C"/>
    <w:rsid w:val="00BE7491"/>
    <w:rsid w:val="00BE7851"/>
    <w:rsid w:val="00BF0047"/>
    <w:rsid w:val="00BF08EA"/>
    <w:rsid w:val="00BF0E7C"/>
    <w:rsid w:val="00BF1029"/>
    <w:rsid w:val="00BF1AE9"/>
    <w:rsid w:val="00BF1F18"/>
    <w:rsid w:val="00BF208F"/>
    <w:rsid w:val="00BF24AF"/>
    <w:rsid w:val="00BF29CA"/>
    <w:rsid w:val="00BF2EDF"/>
    <w:rsid w:val="00BF3023"/>
    <w:rsid w:val="00BF32EB"/>
    <w:rsid w:val="00BF3328"/>
    <w:rsid w:val="00BF381B"/>
    <w:rsid w:val="00BF3C81"/>
    <w:rsid w:val="00BF40CB"/>
    <w:rsid w:val="00BF4174"/>
    <w:rsid w:val="00BF4ACE"/>
    <w:rsid w:val="00BF4ED6"/>
    <w:rsid w:val="00BF4F2C"/>
    <w:rsid w:val="00BF5496"/>
    <w:rsid w:val="00BF5690"/>
    <w:rsid w:val="00BF609B"/>
    <w:rsid w:val="00BF66ED"/>
    <w:rsid w:val="00BF679C"/>
    <w:rsid w:val="00BF6968"/>
    <w:rsid w:val="00BF700E"/>
    <w:rsid w:val="00BF70F9"/>
    <w:rsid w:val="00BF7106"/>
    <w:rsid w:val="00BF7CBA"/>
    <w:rsid w:val="00BF7E52"/>
    <w:rsid w:val="00C003E4"/>
    <w:rsid w:val="00C005DD"/>
    <w:rsid w:val="00C006D4"/>
    <w:rsid w:val="00C008D4"/>
    <w:rsid w:val="00C00E6C"/>
    <w:rsid w:val="00C01A12"/>
    <w:rsid w:val="00C0228E"/>
    <w:rsid w:val="00C028A1"/>
    <w:rsid w:val="00C02DB0"/>
    <w:rsid w:val="00C03634"/>
    <w:rsid w:val="00C03C2B"/>
    <w:rsid w:val="00C03D20"/>
    <w:rsid w:val="00C04200"/>
    <w:rsid w:val="00C042AE"/>
    <w:rsid w:val="00C04E3A"/>
    <w:rsid w:val="00C0526B"/>
    <w:rsid w:val="00C056E6"/>
    <w:rsid w:val="00C061E5"/>
    <w:rsid w:val="00C071EC"/>
    <w:rsid w:val="00C075C9"/>
    <w:rsid w:val="00C076A0"/>
    <w:rsid w:val="00C079E5"/>
    <w:rsid w:val="00C07D61"/>
    <w:rsid w:val="00C10A6C"/>
    <w:rsid w:val="00C11141"/>
    <w:rsid w:val="00C116BF"/>
    <w:rsid w:val="00C11A02"/>
    <w:rsid w:val="00C11A1A"/>
    <w:rsid w:val="00C11D25"/>
    <w:rsid w:val="00C1246E"/>
    <w:rsid w:val="00C1253F"/>
    <w:rsid w:val="00C1260A"/>
    <w:rsid w:val="00C12CB9"/>
    <w:rsid w:val="00C137C9"/>
    <w:rsid w:val="00C138A7"/>
    <w:rsid w:val="00C13BA7"/>
    <w:rsid w:val="00C13D38"/>
    <w:rsid w:val="00C141E7"/>
    <w:rsid w:val="00C14C3D"/>
    <w:rsid w:val="00C150E2"/>
    <w:rsid w:val="00C15D26"/>
    <w:rsid w:val="00C15D72"/>
    <w:rsid w:val="00C1614B"/>
    <w:rsid w:val="00C1619F"/>
    <w:rsid w:val="00C17118"/>
    <w:rsid w:val="00C17790"/>
    <w:rsid w:val="00C20B94"/>
    <w:rsid w:val="00C20E7B"/>
    <w:rsid w:val="00C218E3"/>
    <w:rsid w:val="00C21EC5"/>
    <w:rsid w:val="00C21F68"/>
    <w:rsid w:val="00C22208"/>
    <w:rsid w:val="00C22654"/>
    <w:rsid w:val="00C22656"/>
    <w:rsid w:val="00C2286A"/>
    <w:rsid w:val="00C22965"/>
    <w:rsid w:val="00C230A3"/>
    <w:rsid w:val="00C23128"/>
    <w:rsid w:val="00C23853"/>
    <w:rsid w:val="00C243E9"/>
    <w:rsid w:val="00C25526"/>
    <w:rsid w:val="00C255D2"/>
    <w:rsid w:val="00C256D8"/>
    <w:rsid w:val="00C257D5"/>
    <w:rsid w:val="00C257F2"/>
    <w:rsid w:val="00C26273"/>
    <w:rsid w:val="00C26446"/>
    <w:rsid w:val="00C266BD"/>
    <w:rsid w:val="00C27147"/>
    <w:rsid w:val="00C27B33"/>
    <w:rsid w:val="00C27D60"/>
    <w:rsid w:val="00C27F56"/>
    <w:rsid w:val="00C27F85"/>
    <w:rsid w:val="00C3038E"/>
    <w:rsid w:val="00C30659"/>
    <w:rsid w:val="00C3068C"/>
    <w:rsid w:val="00C3083A"/>
    <w:rsid w:val="00C30880"/>
    <w:rsid w:val="00C30B0B"/>
    <w:rsid w:val="00C30CFA"/>
    <w:rsid w:val="00C3169C"/>
    <w:rsid w:val="00C3186A"/>
    <w:rsid w:val="00C31DBD"/>
    <w:rsid w:val="00C32AE0"/>
    <w:rsid w:val="00C32F49"/>
    <w:rsid w:val="00C332D5"/>
    <w:rsid w:val="00C33443"/>
    <w:rsid w:val="00C33A92"/>
    <w:rsid w:val="00C348AD"/>
    <w:rsid w:val="00C34981"/>
    <w:rsid w:val="00C34CA2"/>
    <w:rsid w:val="00C34D8C"/>
    <w:rsid w:val="00C35653"/>
    <w:rsid w:val="00C35897"/>
    <w:rsid w:val="00C3589F"/>
    <w:rsid w:val="00C364F0"/>
    <w:rsid w:val="00C367B1"/>
    <w:rsid w:val="00C36E7C"/>
    <w:rsid w:val="00C37214"/>
    <w:rsid w:val="00C37263"/>
    <w:rsid w:val="00C37656"/>
    <w:rsid w:val="00C37875"/>
    <w:rsid w:val="00C40175"/>
    <w:rsid w:val="00C40472"/>
    <w:rsid w:val="00C407CB"/>
    <w:rsid w:val="00C4091E"/>
    <w:rsid w:val="00C40C69"/>
    <w:rsid w:val="00C40E84"/>
    <w:rsid w:val="00C415E2"/>
    <w:rsid w:val="00C41A01"/>
    <w:rsid w:val="00C4266E"/>
    <w:rsid w:val="00C4295F"/>
    <w:rsid w:val="00C42C62"/>
    <w:rsid w:val="00C42E4D"/>
    <w:rsid w:val="00C42F80"/>
    <w:rsid w:val="00C42FE8"/>
    <w:rsid w:val="00C433E8"/>
    <w:rsid w:val="00C43950"/>
    <w:rsid w:val="00C43FD3"/>
    <w:rsid w:val="00C441F0"/>
    <w:rsid w:val="00C44598"/>
    <w:rsid w:val="00C44630"/>
    <w:rsid w:val="00C44AD2"/>
    <w:rsid w:val="00C44CD3"/>
    <w:rsid w:val="00C45759"/>
    <w:rsid w:val="00C457C3"/>
    <w:rsid w:val="00C4592E"/>
    <w:rsid w:val="00C45DE9"/>
    <w:rsid w:val="00C461DF"/>
    <w:rsid w:val="00C46331"/>
    <w:rsid w:val="00C46EB9"/>
    <w:rsid w:val="00C4704F"/>
    <w:rsid w:val="00C4710D"/>
    <w:rsid w:val="00C473A2"/>
    <w:rsid w:val="00C474BF"/>
    <w:rsid w:val="00C4779A"/>
    <w:rsid w:val="00C4796F"/>
    <w:rsid w:val="00C479C7"/>
    <w:rsid w:val="00C47B80"/>
    <w:rsid w:val="00C47DF0"/>
    <w:rsid w:val="00C47FAC"/>
    <w:rsid w:val="00C5075B"/>
    <w:rsid w:val="00C50844"/>
    <w:rsid w:val="00C509A0"/>
    <w:rsid w:val="00C50D54"/>
    <w:rsid w:val="00C511B6"/>
    <w:rsid w:val="00C52601"/>
    <w:rsid w:val="00C52904"/>
    <w:rsid w:val="00C53253"/>
    <w:rsid w:val="00C53B6F"/>
    <w:rsid w:val="00C53D78"/>
    <w:rsid w:val="00C54164"/>
    <w:rsid w:val="00C54541"/>
    <w:rsid w:val="00C54AB9"/>
    <w:rsid w:val="00C55004"/>
    <w:rsid w:val="00C55041"/>
    <w:rsid w:val="00C554CB"/>
    <w:rsid w:val="00C55687"/>
    <w:rsid w:val="00C55C75"/>
    <w:rsid w:val="00C56210"/>
    <w:rsid w:val="00C5623A"/>
    <w:rsid w:val="00C56560"/>
    <w:rsid w:val="00C5718C"/>
    <w:rsid w:val="00C57252"/>
    <w:rsid w:val="00C579E4"/>
    <w:rsid w:val="00C57CF1"/>
    <w:rsid w:val="00C600C1"/>
    <w:rsid w:val="00C6086B"/>
    <w:rsid w:val="00C60B68"/>
    <w:rsid w:val="00C60CC0"/>
    <w:rsid w:val="00C61876"/>
    <w:rsid w:val="00C618CA"/>
    <w:rsid w:val="00C61D31"/>
    <w:rsid w:val="00C6205F"/>
    <w:rsid w:val="00C62164"/>
    <w:rsid w:val="00C6226F"/>
    <w:rsid w:val="00C62297"/>
    <w:rsid w:val="00C62583"/>
    <w:rsid w:val="00C62657"/>
    <w:rsid w:val="00C62CBA"/>
    <w:rsid w:val="00C6311E"/>
    <w:rsid w:val="00C6395F"/>
    <w:rsid w:val="00C63A5D"/>
    <w:rsid w:val="00C63BB6"/>
    <w:rsid w:val="00C648DA"/>
    <w:rsid w:val="00C64E52"/>
    <w:rsid w:val="00C64E8B"/>
    <w:rsid w:val="00C65195"/>
    <w:rsid w:val="00C6587D"/>
    <w:rsid w:val="00C658D9"/>
    <w:rsid w:val="00C6597D"/>
    <w:rsid w:val="00C65F59"/>
    <w:rsid w:val="00C6685C"/>
    <w:rsid w:val="00C66A0A"/>
    <w:rsid w:val="00C7011B"/>
    <w:rsid w:val="00C70280"/>
    <w:rsid w:val="00C705FF"/>
    <w:rsid w:val="00C71108"/>
    <w:rsid w:val="00C71B58"/>
    <w:rsid w:val="00C72420"/>
    <w:rsid w:val="00C72EDD"/>
    <w:rsid w:val="00C73802"/>
    <w:rsid w:val="00C7383A"/>
    <w:rsid w:val="00C73918"/>
    <w:rsid w:val="00C73A48"/>
    <w:rsid w:val="00C73CE1"/>
    <w:rsid w:val="00C73E7F"/>
    <w:rsid w:val="00C73EED"/>
    <w:rsid w:val="00C744B0"/>
    <w:rsid w:val="00C7477C"/>
    <w:rsid w:val="00C7478C"/>
    <w:rsid w:val="00C74B99"/>
    <w:rsid w:val="00C75261"/>
    <w:rsid w:val="00C75321"/>
    <w:rsid w:val="00C753CB"/>
    <w:rsid w:val="00C753FC"/>
    <w:rsid w:val="00C7568F"/>
    <w:rsid w:val="00C756F3"/>
    <w:rsid w:val="00C760B4"/>
    <w:rsid w:val="00C76425"/>
    <w:rsid w:val="00C7671A"/>
    <w:rsid w:val="00C768F5"/>
    <w:rsid w:val="00C769B0"/>
    <w:rsid w:val="00C76AA7"/>
    <w:rsid w:val="00C76D5C"/>
    <w:rsid w:val="00C77133"/>
    <w:rsid w:val="00C775C6"/>
    <w:rsid w:val="00C7766E"/>
    <w:rsid w:val="00C77932"/>
    <w:rsid w:val="00C8058D"/>
    <w:rsid w:val="00C8076E"/>
    <w:rsid w:val="00C80922"/>
    <w:rsid w:val="00C80A85"/>
    <w:rsid w:val="00C80D7E"/>
    <w:rsid w:val="00C81D3E"/>
    <w:rsid w:val="00C82B4E"/>
    <w:rsid w:val="00C83C0F"/>
    <w:rsid w:val="00C83E48"/>
    <w:rsid w:val="00C83E5E"/>
    <w:rsid w:val="00C83FD0"/>
    <w:rsid w:val="00C84406"/>
    <w:rsid w:val="00C845A8"/>
    <w:rsid w:val="00C84D30"/>
    <w:rsid w:val="00C84E79"/>
    <w:rsid w:val="00C851FD"/>
    <w:rsid w:val="00C86089"/>
    <w:rsid w:val="00C86630"/>
    <w:rsid w:val="00C86733"/>
    <w:rsid w:val="00C87713"/>
    <w:rsid w:val="00C877CB"/>
    <w:rsid w:val="00C878F4"/>
    <w:rsid w:val="00C87AE4"/>
    <w:rsid w:val="00C87CD1"/>
    <w:rsid w:val="00C905E5"/>
    <w:rsid w:val="00C92016"/>
    <w:rsid w:val="00C9219C"/>
    <w:rsid w:val="00C92E2D"/>
    <w:rsid w:val="00C930D4"/>
    <w:rsid w:val="00C933B9"/>
    <w:rsid w:val="00C935DB"/>
    <w:rsid w:val="00C93B42"/>
    <w:rsid w:val="00C95580"/>
    <w:rsid w:val="00C9581A"/>
    <w:rsid w:val="00C96550"/>
    <w:rsid w:val="00C97B41"/>
    <w:rsid w:val="00C97DDD"/>
    <w:rsid w:val="00CA0C5E"/>
    <w:rsid w:val="00CA0D4D"/>
    <w:rsid w:val="00CA123E"/>
    <w:rsid w:val="00CA1D85"/>
    <w:rsid w:val="00CA243E"/>
    <w:rsid w:val="00CA2783"/>
    <w:rsid w:val="00CA29BE"/>
    <w:rsid w:val="00CA2A0E"/>
    <w:rsid w:val="00CA2C4B"/>
    <w:rsid w:val="00CA2F74"/>
    <w:rsid w:val="00CA402C"/>
    <w:rsid w:val="00CA41E0"/>
    <w:rsid w:val="00CA43DC"/>
    <w:rsid w:val="00CA4889"/>
    <w:rsid w:val="00CA509E"/>
    <w:rsid w:val="00CA52DF"/>
    <w:rsid w:val="00CA55F2"/>
    <w:rsid w:val="00CA5CDD"/>
    <w:rsid w:val="00CA6505"/>
    <w:rsid w:val="00CA6571"/>
    <w:rsid w:val="00CA65BD"/>
    <w:rsid w:val="00CA65CC"/>
    <w:rsid w:val="00CA6BF5"/>
    <w:rsid w:val="00CA6DB3"/>
    <w:rsid w:val="00CA7086"/>
    <w:rsid w:val="00CA715A"/>
    <w:rsid w:val="00CA7613"/>
    <w:rsid w:val="00CA7AFD"/>
    <w:rsid w:val="00CA7F24"/>
    <w:rsid w:val="00CB02D3"/>
    <w:rsid w:val="00CB2106"/>
    <w:rsid w:val="00CB2401"/>
    <w:rsid w:val="00CB29C0"/>
    <w:rsid w:val="00CB2C0A"/>
    <w:rsid w:val="00CB2D9F"/>
    <w:rsid w:val="00CB30F1"/>
    <w:rsid w:val="00CB339F"/>
    <w:rsid w:val="00CB344E"/>
    <w:rsid w:val="00CB40E4"/>
    <w:rsid w:val="00CB416E"/>
    <w:rsid w:val="00CB4321"/>
    <w:rsid w:val="00CB4B09"/>
    <w:rsid w:val="00CB4DCA"/>
    <w:rsid w:val="00CB578A"/>
    <w:rsid w:val="00CB6448"/>
    <w:rsid w:val="00CB6807"/>
    <w:rsid w:val="00CB7D1F"/>
    <w:rsid w:val="00CC018C"/>
    <w:rsid w:val="00CC02F3"/>
    <w:rsid w:val="00CC08CA"/>
    <w:rsid w:val="00CC0BC7"/>
    <w:rsid w:val="00CC0DF8"/>
    <w:rsid w:val="00CC181F"/>
    <w:rsid w:val="00CC1B75"/>
    <w:rsid w:val="00CC1C97"/>
    <w:rsid w:val="00CC1DE9"/>
    <w:rsid w:val="00CC1F01"/>
    <w:rsid w:val="00CC22A2"/>
    <w:rsid w:val="00CC2543"/>
    <w:rsid w:val="00CC286F"/>
    <w:rsid w:val="00CC2CF9"/>
    <w:rsid w:val="00CC35C0"/>
    <w:rsid w:val="00CC3ADC"/>
    <w:rsid w:val="00CC3B65"/>
    <w:rsid w:val="00CC3F4A"/>
    <w:rsid w:val="00CC4088"/>
    <w:rsid w:val="00CC45A7"/>
    <w:rsid w:val="00CC4EBB"/>
    <w:rsid w:val="00CC52C5"/>
    <w:rsid w:val="00CC541E"/>
    <w:rsid w:val="00CC554E"/>
    <w:rsid w:val="00CC5DF5"/>
    <w:rsid w:val="00CC5EF8"/>
    <w:rsid w:val="00CC5F36"/>
    <w:rsid w:val="00CC61B1"/>
    <w:rsid w:val="00CC6310"/>
    <w:rsid w:val="00CC65EC"/>
    <w:rsid w:val="00CC68BB"/>
    <w:rsid w:val="00CC7568"/>
    <w:rsid w:val="00CC7B5C"/>
    <w:rsid w:val="00CD0333"/>
    <w:rsid w:val="00CD05A2"/>
    <w:rsid w:val="00CD12B3"/>
    <w:rsid w:val="00CD13F9"/>
    <w:rsid w:val="00CD16AB"/>
    <w:rsid w:val="00CD18BF"/>
    <w:rsid w:val="00CD194C"/>
    <w:rsid w:val="00CD1C15"/>
    <w:rsid w:val="00CD1DEA"/>
    <w:rsid w:val="00CD20D9"/>
    <w:rsid w:val="00CD2405"/>
    <w:rsid w:val="00CD26A7"/>
    <w:rsid w:val="00CD276E"/>
    <w:rsid w:val="00CD2946"/>
    <w:rsid w:val="00CD2AFE"/>
    <w:rsid w:val="00CD2E87"/>
    <w:rsid w:val="00CD4456"/>
    <w:rsid w:val="00CD44C0"/>
    <w:rsid w:val="00CD49EC"/>
    <w:rsid w:val="00CD4BA6"/>
    <w:rsid w:val="00CD4E3C"/>
    <w:rsid w:val="00CD5129"/>
    <w:rsid w:val="00CD593E"/>
    <w:rsid w:val="00CD5EFC"/>
    <w:rsid w:val="00CD60BD"/>
    <w:rsid w:val="00CD642B"/>
    <w:rsid w:val="00CD6A63"/>
    <w:rsid w:val="00CD7054"/>
    <w:rsid w:val="00CD7645"/>
    <w:rsid w:val="00CE014E"/>
    <w:rsid w:val="00CE0AA8"/>
    <w:rsid w:val="00CE0E3E"/>
    <w:rsid w:val="00CE0EB1"/>
    <w:rsid w:val="00CE1B3E"/>
    <w:rsid w:val="00CE1C38"/>
    <w:rsid w:val="00CE25AF"/>
    <w:rsid w:val="00CE26D5"/>
    <w:rsid w:val="00CE2739"/>
    <w:rsid w:val="00CE280D"/>
    <w:rsid w:val="00CE3056"/>
    <w:rsid w:val="00CE30FB"/>
    <w:rsid w:val="00CE33DB"/>
    <w:rsid w:val="00CE42AC"/>
    <w:rsid w:val="00CE4327"/>
    <w:rsid w:val="00CE45F5"/>
    <w:rsid w:val="00CE5875"/>
    <w:rsid w:val="00CE5BDA"/>
    <w:rsid w:val="00CE5DA6"/>
    <w:rsid w:val="00CE671C"/>
    <w:rsid w:val="00CE6A3B"/>
    <w:rsid w:val="00CE75DF"/>
    <w:rsid w:val="00CE75F5"/>
    <w:rsid w:val="00CE7B86"/>
    <w:rsid w:val="00CE7BFC"/>
    <w:rsid w:val="00CE7C0C"/>
    <w:rsid w:val="00CF0148"/>
    <w:rsid w:val="00CF0557"/>
    <w:rsid w:val="00CF06F4"/>
    <w:rsid w:val="00CF0F32"/>
    <w:rsid w:val="00CF0F73"/>
    <w:rsid w:val="00CF17E8"/>
    <w:rsid w:val="00CF1A63"/>
    <w:rsid w:val="00CF207B"/>
    <w:rsid w:val="00CF2F05"/>
    <w:rsid w:val="00CF3126"/>
    <w:rsid w:val="00CF3278"/>
    <w:rsid w:val="00CF339D"/>
    <w:rsid w:val="00CF341F"/>
    <w:rsid w:val="00CF3887"/>
    <w:rsid w:val="00CF4025"/>
    <w:rsid w:val="00CF407D"/>
    <w:rsid w:val="00CF4341"/>
    <w:rsid w:val="00CF47A6"/>
    <w:rsid w:val="00CF4E7C"/>
    <w:rsid w:val="00CF51E6"/>
    <w:rsid w:val="00CF5D1F"/>
    <w:rsid w:val="00CF6404"/>
    <w:rsid w:val="00CF67B0"/>
    <w:rsid w:val="00CF67D0"/>
    <w:rsid w:val="00CF6DCE"/>
    <w:rsid w:val="00CF709D"/>
    <w:rsid w:val="00CF7541"/>
    <w:rsid w:val="00CF759E"/>
    <w:rsid w:val="00CF79DC"/>
    <w:rsid w:val="00CF7D18"/>
    <w:rsid w:val="00D008C6"/>
    <w:rsid w:val="00D00D6C"/>
    <w:rsid w:val="00D014D6"/>
    <w:rsid w:val="00D01829"/>
    <w:rsid w:val="00D01E08"/>
    <w:rsid w:val="00D01E6B"/>
    <w:rsid w:val="00D02045"/>
    <w:rsid w:val="00D02DD6"/>
    <w:rsid w:val="00D02F17"/>
    <w:rsid w:val="00D03188"/>
    <w:rsid w:val="00D03CAD"/>
    <w:rsid w:val="00D03D4D"/>
    <w:rsid w:val="00D03F56"/>
    <w:rsid w:val="00D04142"/>
    <w:rsid w:val="00D048C9"/>
    <w:rsid w:val="00D049E5"/>
    <w:rsid w:val="00D04CD2"/>
    <w:rsid w:val="00D0551B"/>
    <w:rsid w:val="00D05900"/>
    <w:rsid w:val="00D05E61"/>
    <w:rsid w:val="00D0606B"/>
    <w:rsid w:val="00D060DB"/>
    <w:rsid w:val="00D064B5"/>
    <w:rsid w:val="00D0668A"/>
    <w:rsid w:val="00D069D2"/>
    <w:rsid w:val="00D06D0E"/>
    <w:rsid w:val="00D07744"/>
    <w:rsid w:val="00D1037C"/>
    <w:rsid w:val="00D105B5"/>
    <w:rsid w:val="00D1066B"/>
    <w:rsid w:val="00D1095D"/>
    <w:rsid w:val="00D10A42"/>
    <w:rsid w:val="00D10D45"/>
    <w:rsid w:val="00D112E6"/>
    <w:rsid w:val="00D11646"/>
    <w:rsid w:val="00D11B10"/>
    <w:rsid w:val="00D11ECE"/>
    <w:rsid w:val="00D12717"/>
    <w:rsid w:val="00D12FB2"/>
    <w:rsid w:val="00D13C68"/>
    <w:rsid w:val="00D14335"/>
    <w:rsid w:val="00D14386"/>
    <w:rsid w:val="00D146CB"/>
    <w:rsid w:val="00D14B55"/>
    <w:rsid w:val="00D15127"/>
    <w:rsid w:val="00D15979"/>
    <w:rsid w:val="00D15B41"/>
    <w:rsid w:val="00D168FD"/>
    <w:rsid w:val="00D16CD3"/>
    <w:rsid w:val="00D172D7"/>
    <w:rsid w:val="00D17B6D"/>
    <w:rsid w:val="00D17CF0"/>
    <w:rsid w:val="00D17D1F"/>
    <w:rsid w:val="00D17FD9"/>
    <w:rsid w:val="00D17FF8"/>
    <w:rsid w:val="00D200A6"/>
    <w:rsid w:val="00D20209"/>
    <w:rsid w:val="00D20812"/>
    <w:rsid w:val="00D2082A"/>
    <w:rsid w:val="00D20AAC"/>
    <w:rsid w:val="00D211C4"/>
    <w:rsid w:val="00D2127A"/>
    <w:rsid w:val="00D212F2"/>
    <w:rsid w:val="00D2163F"/>
    <w:rsid w:val="00D2230D"/>
    <w:rsid w:val="00D22C12"/>
    <w:rsid w:val="00D23195"/>
    <w:rsid w:val="00D23227"/>
    <w:rsid w:val="00D2324F"/>
    <w:rsid w:val="00D232F2"/>
    <w:rsid w:val="00D2390E"/>
    <w:rsid w:val="00D23978"/>
    <w:rsid w:val="00D23DC6"/>
    <w:rsid w:val="00D2456D"/>
    <w:rsid w:val="00D2484A"/>
    <w:rsid w:val="00D24B65"/>
    <w:rsid w:val="00D253DA"/>
    <w:rsid w:val="00D2551F"/>
    <w:rsid w:val="00D25EA4"/>
    <w:rsid w:val="00D2629D"/>
    <w:rsid w:val="00D263E8"/>
    <w:rsid w:val="00D2653A"/>
    <w:rsid w:val="00D26C27"/>
    <w:rsid w:val="00D26F41"/>
    <w:rsid w:val="00D274C4"/>
    <w:rsid w:val="00D27C71"/>
    <w:rsid w:val="00D27DA6"/>
    <w:rsid w:val="00D3015B"/>
    <w:rsid w:val="00D30277"/>
    <w:rsid w:val="00D30592"/>
    <w:rsid w:val="00D3094A"/>
    <w:rsid w:val="00D31A04"/>
    <w:rsid w:val="00D31B09"/>
    <w:rsid w:val="00D3343B"/>
    <w:rsid w:val="00D339EF"/>
    <w:rsid w:val="00D340CB"/>
    <w:rsid w:val="00D3467C"/>
    <w:rsid w:val="00D346CE"/>
    <w:rsid w:val="00D34D97"/>
    <w:rsid w:val="00D36021"/>
    <w:rsid w:val="00D36040"/>
    <w:rsid w:val="00D36161"/>
    <w:rsid w:val="00D364D3"/>
    <w:rsid w:val="00D36A4C"/>
    <w:rsid w:val="00D36D4F"/>
    <w:rsid w:val="00D3768E"/>
    <w:rsid w:val="00D37FF5"/>
    <w:rsid w:val="00D40064"/>
    <w:rsid w:val="00D409E2"/>
    <w:rsid w:val="00D40A7A"/>
    <w:rsid w:val="00D40BAD"/>
    <w:rsid w:val="00D40C8C"/>
    <w:rsid w:val="00D412A2"/>
    <w:rsid w:val="00D41AEF"/>
    <w:rsid w:val="00D41D29"/>
    <w:rsid w:val="00D421FA"/>
    <w:rsid w:val="00D4227F"/>
    <w:rsid w:val="00D4228F"/>
    <w:rsid w:val="00D423EB"/>
    <w:rsid w:val="00D42B04"/>
    <w:rsid w:val="00D42CB7"/>
    <w:rsid w:val="00D42D75"/>
    <w:rsid w:val="00D430C9"/>
    <w:rsid w:val="00D43375"/>
    <w:rsid w:val="00D433A3"/>
    <w:rsid w:val="00D434B0"/>
    <w:rsid w:val="00D436A9"/>
    <w:rsid w:val="00D44101"/>
    <w:rsid w:val="00D4460A"/>
    <w:rsid w:val="00D44F8E"/>
    <w:rsid w:val="00D46234"/>
    <w:rsid w:val="00D46792"/>
    <w:rsid w:val="00D46A59"/>
    <w:rsid w:val="00D46B9F"/>
    <w:rsid w:val="00D47825"/>
    <w:rsid w:val="00D47C05"/>
    <w:rsid w:val="00D503B9"/>
    <w:rsid w:val="00D50A36"/>
    <w:rsid w:val="00D50AF4"/>
    <w:rsid w:val="00D50B7E"/>
    <w:rsid w:val="00D50CCF"/>
    <w:rsid w:val="00D51E14"/>
    <w:rsid w:val="00D523B5"/>
    <w:rsid w:val="00D53496"/>
    <w:rsid w:val="00D535AB"/>
    <w:rsid w:val="00D538FC"/>
    <w:rsid w:val="00D53A2D"/>
    <w:rsid w:val="00D5451B"/>
    <w:rsid w:val="00D54592"/>
    <w:rsid w:val="00D55056"/>
    <w:rsid w:val="00D552D0"/>
    <w:rsid w:val="00D5590C"/>
    <w:rsid w:val="00D55B8C"/>
    <w:rsid w:val="00D55E4C"/>
    <w:rsid w:val="00D56024"/>
    <w:rsid w:val="00D56730"/>
    <w:rsid w:val="00D567EF"/>
    <w:rsid w:val="00D56AC0"/>
    <w:rsid w:val="00D5736F"/>
    <w:rsid w:val="00D576DC"/>
    <w:rsid w:val="00D57769"/>
    <w:rsid w:val="00D578EE"/>
    <w:rsid w:val="00D57CA4"/>
    <w:rsid w:val="00D600B9"/>
    <w:rsid w:val="00D600D6"/>
    <w:rsid w:val="00D60158"/>
    <w:rsid w:val="00D60450"/>
    <w:rsid w:val="00D6063D"/>
    <w:rsid w:val="00D60744"/>
    <w:rsid w:val="00D6082B"/>
    <w:rsid w:val="00D608DA"/>
    <w:rsid w:val="00D611D3"/>
    <w:rsid w:val="00D61236"/>
    <w:rsid w:val="00D612B0"/>
    <w:rsid w:val="00D61436"/>
    <w:rsid w:val="00D615B8"/>
    <w:rsid w:val="00D61DE5"/>
    <w:rsid w:val="00D61E40"/>
    <w:rsid w:val="00D622E6"/>
    <w:rsid w:val="00D624A0"/>
    <w:rsid w:val="00D624C7"/>
    <w:rsid w:val="00D62B31"/>
    <w:rsid w:val="00D62B56"/>
    <w:rsid w:val="00D6316C"/>
    <w:rsid w:val="00D632C8"/>
    <w:rsid w:val="00D63517"/>
    <w:rsid w:val="00D63F02"/>
    <w:rsid w:val="00D64012"/>
    <w:rsid w:val="00D6419C"/>
    <w:rsid w:val="00D643D7"/>
    <w:rsid w:val="00D64423"/>
    <w:rsid w:val="00D647BB"/>
    <w:rsid w:val="00D647E3"/>
    <w:rsid w:val="00D6542E"/>
    <w:rsid w:val="00D65E4C"/>
    <w:rsid w:val="00D65E94"/>
    <w:rsid w:val="00D65FC3"/>
    <w:rsid w:val="00D65FDC"/>
    <w:rsid w:val="00D665E3"/>
    <w:rsid w:val="00D6696A"/>
    <w:rsid w:val="00D67561"/>
    <w:rsid w:val="00D676E7"/>
    <w:rsid w:val="00D67CDB"/>
    <w:rsid w:val="00D67EFF"/>
    <w:rsid w:val="00D7035F"/>
    <w:rsid w:val="00D70F92"/>
    <w:rsid w:val="00D71337"/>
    <w:rsid w:val="00D714EC"/>
    <w:rsid w:val="00D718D7"/>
    <w:rsid w:val="00D718ED"/>
    <w:rsid w:val="00D71CA9"/>
    <w:rsid w:val="00D71CC7"/>
    <w:rsid w:val="00D73E14"/>
    <w:rsid w:val="00D74458"/>
    <w:rsid w:val="00D745C4"/>
    <w:rsid w:val="00D748A6"/>
    <w:rsid w:val="00D74A7C"/>
    <w:rsid w:val="00D74B2D"/>
    <w:rsid w:val="00D753E3"/>
    <w:rsid w:val="00D75612"/>
    <w:rsid w:val="00D76271"/>
    <w:rsid w:val="00D76D16"/>
    <w:rsid w:val="00D7721E"/>
    <w:rsid w:val="00D7755E"/>
    <w:rsid w:val="00D7768C"/>
    <w:rsid w:val="00D77864"/>
    <w:rsid w:val="00D77937"/>
    <w:rsid w:val="00D80272"/>
    <w:rsid w:val="00D802B8"/>
    <w:rsid w:val="00D8069B"/>
    <w:rsid w:val="00D81111"/>
    <w:rsid w:val="00D82415"/>
    <w:rsid w:val="00D82677"/>
    <w:rsid w:val="00D82F54"/>
    <w:rsid w:val="00D844D5"/>
    <w:rsid w:val="00D845EC"/>
    <w:rsid w:val="00D84CAD"/>
    <w:rsid w:val="00D85369"/>
    <w:rsid w:val="00D854E8"/>
    <w:rsid w:val="00D85785"/>
    <w:rsid w:val="00D8588E"/>
    <w:rsid w:val="00D866F6"/>
    <w:rsid w:val="00D86919"/>
    <w:rsid w:val="00D86ECB"/>
    <w:rsid w:val="00D871AD"/>
    <w:rsid w:val="00D87630"/>
    <w:rsid w:val="00D87731"/>
    <w:rsid w:val="00D87885"/>
    <w:rsid w:val="00D8797C"/>
    <w:rsid w:val="00D87D8C"/>
    <w:rsid w:val="00D9054F"/>
    <w:rsid w:val="00D907DA"/>
    <w:rsid w:val="00D90E6A"/>
    <w:rsid w:val="00D90F13"/>
    <w:rsid w:val="00D91BC7"/>
    <w:rsid w:val="00D91DF1"/>
    <w:rsid w:val="00D91E2B"/>
    <w:rsid w:val="00D91EF3"/>
    <w:rsid w:val="00D92393"/>
    <w:rsid w:val="00D925F3"/>
    <w:rsid w:val="00D93414"/>
    <w:rsid w:val="00D93BAE"/>
    <w:rsid w:val="00D944EB"/>
    <w:rsid w:val="00D9467F"/>
    <w:rsid w:val="00D94684"/>
    <w:rsid w:val="00D94C2C"/>
    <w:rsid w:val="00D94F21"/>
    <w:rsid w:val="00D951EB"/>
    <w:rsid w:val="00D9552A"/>
    <w:rsid w:val="00D958A9"/>
    <w:rsid w:val="00D95938"/>
    <w:rsid w:val="00D95A6B"/>
    <w:rsid w:val="00D963A6"/>
    <w:rsid w:val="00D96D8C"/>
    <w:rsid w:val="00D96F15"/>
    <w:rsid w:val="00D9727D"/>
    <w:rsid w:val="00D974A9"/>
    <w:rsid w:val="00D97795"/>
    <w:rsid w:val="00D97A29"/>
    <w:rsid w:val="00D97AC6"/>
    <w:rsid w:val="00DA04B5"/>
    <w:rsid w:val="00DA06CA"/>
    <w:rsid w:val="00DA0801"/>
    <w:rsid w:val="00DA15BB"/>
    <w:rsid w:val="00DA15C8"/>
    <w:rsid w:val="00DA1D85"/>
    <w:rsid w:val="00DA21FD"/>
    <w:rsid w:val="00DA2518"/>
    <w:rsid w:val="00DA2730"/>
    <w:rsid w:val="00DA284C"/>
    <w:rsid w:val="00DA2969"/>
    <w:rsid w:val="00DA29D3"/>
    <w:rsid w:val="00DA2D7E"/>
    <w:rsid w:val="00DA2E38"/>
    <w:rsid w:val="00DA3173"/>
    <w:rsid w:val="00DA3C02"/>
    <w:rsid w:val="00DA3EB3"/>
    <w:rsid w:val="00DA4072"/>
    <w:rsid w:val="00DA41FD"/>
    <w:rsid w:val="00DA448D"/>
    <w:rsid w:val="00DA44AD"/>
    <w:rsid w:val="00DA45EC"/>
    <w:rsid w:val="00DA478B"/>
    <w:rsid w:val="00DA500D"/>
    <w:rsid w:val="00DA5222"/>
    <w:rsid w:val="00DA54EE"/>
    <w:rsid w:val="00DA59D0"/>
    <w:rsid w:val="00DA5A2D"/>
    <w:rsid w:val="00DA5D17"/>
    <w:rsid w:val="00DA69B3"/>
    <w:rsid w:val="00DA7026"/>
    <w:rsid w:val="00DA7219"/>
    <w:rsid w:val="00DA72CD"/>
    <w:rsid w:val="00DA7372"/>
    <w:rsid w:val="00DA7A59"/>
    <w:rsid w:val="00DA7B5C"/>
    <w:rsid w:val="00DA7CDE"/>
    <w:rsid w:val="00DA7DA2"/>
    <w:rsid w:val="00DA7F2D"/>
    <w:rsid w:val="00DB023B"/>
    <w:rsid w:val="00DB0764"/>
    <w:rsid w:val="00DB0B41"/>
    <w:rsid w:val="00DB1302"/>
    <w:rsid w:val="00DB16EE"/>
    <w:rsid w:val="00DB201C"/>
    <w:rsid w:val="00DB20A5"/>
    <w:rsid w:val="00DB20B5"/>
    <w:rsid w:val="00DB271B"/>
    <w:rsid w:val="00DB2787"/>
    <w:rsid w:val="00DB308C"/>
    <w:rsid w:val="00DB3639"/>
    <w:rsid w:val="00DB36B0"/>
    <w:rsid w:val="00DB3BAD"/>
    <w:rsid w:val="00DB40F9"/>
    <w:rsid w:val="00DB4F1F"/>
    <w:rsid w:val="00DB5055"/>
    <w:rsid w:val="00DB530A"/>
    <w:rsid w:val="00DB5609"/>
    <w:rsid w:val="00DB62E6"/>
    <w:rsid w:val="00DB6BC9"/>
    <w:rsid w:val="00DB7630"/>
    <w:rsid w:val="00DB7A37"/>
    <w:rsid w:val="00DB7BF7"/>
    <w:rsid w:val="00DB7F09"/>
    <w:rsid w:val="00DC0162"/>
    <w:rsid w:val="00DC03F3"/>
    <w:rsid w:val="00DC0A56"/>
    <w:rsid w:val="00DC1092"/>
    <w:rsid w:val="00DC10EE"/>
    <w:rsid w:val="00DC1C0E"/>
    <w:rsid w:val="00DC2224"/>
    <w:rsid w:val="00DC22A0"/>
    <w:rsid w:val="00DC22DB"/>
    <w:rsid w:val="00DC25C4"/>
    <w:rsid w:val="00DC27E0"/>
    <w:rsid w:val="00DC2EF7"/>
    <w:rsid w:val="00DC33D0"/>
    <w:rsid w:val="00DC34F1"/>
    <w:rsid w:val="00DC37C4"/>
    <w:rsid w:val="00DC3B51"/>
    <w:rsid w:val="00DC4547"/>
    <w:rsid w:val="00DC473C"/>
    <w:rsid w:val="00DC4E05"/>
    <w:rsid w:val="00DC5AAD"/>
    <w:rsid w:val="00DC6AE0"/>
    <w:rsid w:val="00DC6D5A"/>
    <w:rsid w:val="00DC6EAB"/>
    <w:rsid w:val="00DC7399"/>
    <w:rsid w:val="00DC7D0E"/>
    <w:rsid w:val="00DC7E09"/>
    <w:rsid w:val="00DD09D1"/>
    <w:rsid w:val="00DD0F65"/>
    <w:rsid w:val="00DD104B"/>
    <w:rsid w:val="00DD16E3"/>
    <w:rsid w:val="00DD19FA"/>
    <w:rsid w:val="00DD1F41"/>
    <w:rsid w:val="00DD1F98"/>
    <w:rsid w:val="00DD209B"/>
    <w:rsid w:val="00DD20EB"/>
    <w:rsid w:val="00DD24DE"/>
    <w:rsid w:val="00DD2C6A"/>
    <w:rsid w:val="00DD34D9"/>
    <w:rsid w:val="00DD3731"/>
    <w:rsid w:val="00DD3D5D"/>
    <w:rsid w:val="00DD3D65"/>
    <w:rsid w:val="00DD4309"/>
    <w:rsid w:val="00DD51AA"/>
    <w:rsid w:val="00DD53F6"/>
    <w:rsid w:val="00DD56B0"/>
    <w:rsid w:val="00DD575D"/>
    <w:rsid w:val="00DD58FF"/>
    <w:rsid w:val="00DD5DEE"/>
    <w:rsid w:val="00DD5F6E"/>
    <w:rsid w:val="00DD62FD"/>
    <w:rsid w:val="00DD6BB9"/>
    <w:rsid w:val="00DD6DF1"/>
    <w:rsid w:val="00DD76FC"/>
    <w:rsid w:val="00DD77C4"/>
    <w:rsid w:val="00DE021D"/>
    <w:rsid w:val="00DE0371"/>
    <w:rsid w:val="00DE0483"/>
    <w:rsid w:val="00DE06C8"/>
    <w:rsid w:val="00DE0774"/>
    <w:rsid w:val="00DE0AC1"/>
    <w:rsid w:val="00DE10F1"/>
    <w:rsid w:val="00DE13B9"/>
    <w:rsid w:val="00DE1490"/>
    <w:rsid w:val="00DE2461"/>
    <w:rsid w:val="00DE303D"/>
    <w:rsid w:val="00DE31FA"/>
    <w:rsid w:val="00DE357E"/>
    <w:rsid w:val="00DE3828"/>
    <w:rsid w:val="00DE3AD5"/>
    <w:rsid w:val="00DE3B6C"/>
    <w:rsid w:val="00DE3F5A"/>
    <w:rsid w:val="00DE4225"/>
    <w:rsid w:val="00DE44DF"/>
    <w:rsid w:val="00DE4676"/>
    <w:rsid w:val="00DE4AE6"/>
    <w:rsid w:val="00DE4C34"/>
    <w:rsid w:val="00DE4D93"/>
    <w:rsid w:val="00DE50C3"/>
    <w:rsid w:val="00DE6179"/>
    <w:rsid w:val="00DE6320"/>
    <w:rsid w:val="00DE6332"/>
    <w:rsid w:val="00DE6534"/>
    <w:rsid w:val="00DE6F7C"/>
    <w:rsid w:val="00DE7001"/>
    <w:rsid w:val="00DE7313"/>
    <w:rsid w:val="00DF00B8"/>
    <w:rsid w:val="00DF0685"/>
    <w:rsid w:val="00DF06C2"/>
    <w:rsid w:val="00DF0716"/>
    <w:rsid w:val="00DF0AA0"/>
    <w:rsid w:val="00DF0AEB"/>
    <w:rsid w:val="00DF0B45"/>
    <w:rsid w:val="00DF1F75"/>
    <w:rsid w:val="00DF2795"/>
    <w:rsid w:val="00DF2CDD"/>
    <w:rsid w:val="00DF2D82"/>
    <w:rsid w:val="00DF3355"/>
    <w:rsid w:val="00DF395C"/>
    <w:rsid w:val="00DF3F0C"/>
    <w:rsid w:val="00DF40A4"/>
    <w:rsid w:val="00DF440F"/>
    <w:rsid w:val="00DF4DBB"/>
    <w:rsid w:val="00DF5498"/>
    <w:rsid w:val="00DF56C9"/>
    <w:rsid w:val="00DF5715"/>
    <w:rsid w:val="00DF5F4F"/>
    <w:rsid w:val="00DF620B"/>
    <w:rsid w:val="00DF62C8"/>
    <w:rsid w:val="00DF6952"/>
    <w:rsid w:val="00DF6C81"/>
    <w:rsid w:val="00DF6F34"/>
    <w:rsid w:val="00DF7575"/>
    <w:rsid w:val="00DF775D"/>
    <w:rsid w:val="00DF7D8D"/>
    <w:rsid w:val="00DF7EE9"/>
    <w:rsid w:val="00DF7F12"/>
    <w:rsid w:val="00E0111B"/>
    <w:rsid w:val="00E01419"/>
    <w:rsid w:val="00E019DC"/>
    <w:rsid w:val="00E01AE0"/>
    <w:rsid w:val="00E02158"/>
    <w:rsid w:val="00E026DF"/>
    <w:rsid w:val="00E029F5"/>
    <w:rsid w:val="00E03123"/>
    <w:rsid w:val="00E03D97"/>
    <w:rsid w:val="00E03E29"/>
    <w:rsid w:val="00E0468A"/>
    <w:rsid w:val="00E0474E"/>
    <w:rsid w:val="00E04AAE"/>
    <w:rsid w:val="00E05119"/>
    <w:rsid w:val="00E05191"/>
    <w:rsid w:val="00E052AE"/>
    <w:rsid w:val="00E056A5"/>
    <w:rsid w:val="00E05892"/>
    <w:rsid w:val="00E059BA"/>
    <w:rsid w:val="00E05A6A"/>
    <w:rsid w:val="00E05E29"/>
    <w:rsid w:val="00E07010"/>
    <w:rsid w:val="00E07A0F"/>
    <w:rsid w:val="00E103D2"/>
    <w:rsid w:val="00E10746"/>
    <w:rsid w:val="00E10C57"/>
    <w:rsid w:val="00E11130"/>
    <w:rsid w:val="00E111EC"/>
    <w:rsid w:val="00E1170A"/>
    <w:rsid w:val="00E117C3"/>
    <w:rsid w:val="00E1223E"/>
    <w:rsid w:val="00E12B82"/>
    <w:rsid w:val="00E12BCA"/>
    <w:rsid w:val="00E1378A"/>
    <w:rsid w:val="00E137EF"/>
    <w:rsid w:val="00E13BE5"/>
    <w:rsid w:val="00E1405E"/>
    <w:rsid w:val="00E1451A"/>
    <w:rsid w:val="00E1454F"/>
    <w:rsid w:val="00E14918"/>
    <w:rsid w:val="00E14A4C"/>
    <w:rsid w:val="00E153A1"/>
    <w:rsid w:val="00E15C86"/>
    <w:rsid w:val="00E15F8E"/>
    <w:rsid w:val="00E16130"/>
    <w:rsid w:val="00E16759"/>
    <w:rsid w:val="00E17BF6"/>
    <w:rsid w:val="00E17C5C"/>
    <w:rsid w:val="00E17CF2"/>
    <w:rsid w:val="00E20483"/>
    <w:rsid w:val="00E20758"/>
    <w:rsid w:val="00E2077D"/>
    <w:rsid w:val="00E207D1"/>
    <w:rsid w:val="00E2082E"/>
    <w:rsid w:val="00E209D7"/>
    <w:rsid w:val="00E21109"/>
    <w:rsid w:val="00E21A1B"/>
    <w:rsid w:val="00E224B4"/>
    <w:rsid w:val="00E23325"/>
    <w:rsid w:val="00E23516"/>
    <w:rsid w:val="00E23739"/>
    <w:rsid w:val="00E23DCB"/>
    <w:rsid w:val="00E244D4"/>
    <w:rsid w:val="00E2460C"/>
    <w:rsid w:val="00E246EF"/>
    <w:rsid w:val="00E24B0E"/>
    <w:rsid w:val="00E24DFE"/>
    <w:rsid w:val="00E250D4"/>
    <w:rsid w:val="00E25122"/>
    <w:rsid w:val="00E254D3"/>
    <w:rsid w:val="00E258D2"/>
    <w:rsid w:val="00E2613D"/>
    <w:rsid w:val="00E26456"/>
    <w:rsid w:val="00E26607"/>
    <w:rsid w:val="00E26BBA"/>
    <w:rsid w:val="00E27420"/>
    <w:rsid w:val="00E2744A"/>
    <w:rsid w:val="00E27453"/>
    <w:rsid w:val="00E279B4"/>
    <w:rsid w:val="00E27F7B"/>
    <w:rsid w:val="00E27FEE"/>
    <w:rsid w:val="00E30140"/>
    <w:rsid w:val="00E3049B"/>
    <w:rsid w:val="00E306F8"/>
    <w:rsid w:val="00E30C1D"/>
    <w:rsid w:val="00E30D08"/>
    <w:rsid w:val="00E31035"/>
    <w:rsid w:val="00E3115A"/>
    <w:rsid w:val="00E31584"/>
    <w:rsid w:val="00E31719"/>
    <w:rsid w:val="00E3171A"/>
    <w:rsid w:val="00E31DAD"/>
    <w:rsid w:val="00E327D2"/>
    <w:rsid w:val="00E32A8E"/>
    <w:rsid w:val="00E32E8C"/>
    <w:rsid w:val="00E32F74"/>
    <w:rsid w:val="00E3333A"/>
    <w:rsid w:val="00E33383"/>
    <w:rsid w:val="00E33B4A"/>
    <w:rsid w:val="00E33E5E"/>
    <w:rsid w:val="00E35054"/>
    <w:rsid w:val="00E35389"/>
    <w:rsid w:val="00E3553E"/>
    <w:rsid w:val="00E35682"/>
    <w:rsid w:val="00E35CA5"/>
    <w:rsid w:val="00E35EBD"/>
    <w:rsid w:val="00E361BB"/>
    <w:rsid w:val="00E36265"/>
    <w:rsid w:val="00E36286"/>
    <w:rsid w:val="00E370AA"/>
    <w:rsid w:val="00E3730B"/>
    <w:rsid w:val="00E37853"/>
    <w:rsid w:val="00E40024"/>
    <w:rsid w:val="00E40E79"/>
    <w:rsid w:val="00E41CF3"/>
    <w:rsid w:val="00E420BD"/>
    <w:rsid w:val="00E42927"/>
    <w:rsid w:val="00E43343"/>
    <w:rsid w:val="00E433FA"/>
    <w:rsid w:val="00E4345C"/>
    <w:rsid w:val="00E441E1"/>
    <w:rsid w:val="00E4421A"/>
    <w:rsid w:val="00E4429A"/>
    <w:rsid w:val="00E44551"/>
    <w:rsid w:val="00E44D0B"/>
    <w:rsid w:val="00E452CE"/>
    <w:rsid w:val="00E458AB"/>
    <w:rsid w:val="00E45D07"/>
    <w:rsid w:val="00E45DB9"/>
    <w:rsid w:val="00E45E48"/>
    <w:rsid w:val="00E4611B"/>
    <w:rsid w:val="00E467A5"/>
    <w:rsid w:val="00E47ACB"/>
    <w:rsid w:val="00E47D30"/>
    <w:rsid w:val="00E5040C"/>
    <w:rsid w:val="00E506C0"/>
    <w:rsid w:val="00E507CA"/>
    <w:rsid w:val="00E508ED"/>
    <w:rsid w:val="00E509C2"/>
    <w:rsid w:val="00E514FE"/>
    <w:rsid w:val="00E51596"/>
    <w:rsid w:val="00E51EF3"/>
    <w:rsid w:val="00E52736"/>
    <w:rsid w:val="00E52ADC"/>
    <w:rsid w:val="00E52B89"/>
    <w:rsid w:val="00E52BCA"/>
    <w:rsid w:val="00E52C4A"/>
    <w:rsid w:val="00E52EFC"/>
    <w:rsid w:val="00E533D7"/>
    <w:rsid w:val="00E53483"/>
    <w:rsid w:val="00E53571"/>
    <w:rsid w:val="00E55017"/>
    <w:rsid w:val="00E55233"/>
    <w:rsid w:val="00E55961"/>
    <w:rsid w:val="00E55B7C"/>
    <w:rsid w:val="00E55E0E"/>
    <w:rsid w:val="00E55E51"/>
    <w:rsid w:val="00E56530"/>
    <w:rsid w:val="00E5657A"/>
    <w:rsid w:val="00E56755"/>
    <w:rsid w:val="00E56B7E"/>
    <w:rsid w:val="00E57CE4"/>
    <w:rsid w:val="00E60181"/>
    <w:rsid w:val="00E60209"/>
    <w:rsid w:val="00E60AB0"/>
    <w:rsid w:val="00E61034"/>
    <w:rsid w:val="00E61315"/>
    <w:rsid w:val="00E61840"/>
    <w:rsid w:val="00E62755"/>
    <w:rsid w:val="00E62E29"/>
    <w:rsid w:val="00E62F11"/>
    <w:rsid w:val="00E6310C"/>
    <w:rsid w:val="00E6369A"/>
    <w:rsid w:val="00E6388C"/>
    <w:rsid w:val="00E63891"/>
    <w:rsid w:val="00E64B44"/>
    <w:rsid w:val="00E64F7B"/>
    <w:rsid w:val="00E65009"/>
    <w:rsid w:val="00E65203"/>
    <w:rsid w:val="00E6545D"/>
    <w:rsid w:val="00E65972"/>
    <w:rsid w:val="00E65A83"/>
    <w:rsid w:val="00E65B83"/>
    <w:rsid w:val="00E65FDD"/>
    <w:rsid w:val="00E6678A"/>
    <w:rsid w:val="00E66DA1"/>
    <w:rsid w:val="00E6758E"/>
    <w:rsid w:val="00E676FB"/>
    <w:rsid w:val="00E677A3"/>
    <w:rsid w:val="00E67CBA"/>
    <w:rsid w:val="00E67E84"/>
    <w:rsid w:val="00E70CFA"/>
    <w:rsid w:val="00E70D56"/>
    <w:rsid w:val="00E7190E"/>
    <w:rsid w:val="00E71DC1"/>
    <w:rsid w:val="00E720ED"/>
    <w:rsid w:val="00E7229B"/>
    <w:rsid w:val="00E72321"/>
    <w:rsid w:val="00E7266A"/>
    <w:rsid w:val="00E726F1"/>
    <w:rsid w:val="00E7274F"/>
    <w:rsid w:val="00E72C12"/>
    <w:rsid w:val="00E7317F"/>
    <w:rsid w:val="00E73241"/>
    <w:rsid w:val="00E73523"/>
    <w:rsid w:val="00E7390F"/>
    <w:rsid w:val="00E73BA2"/>
    <w:rsid w:val="00E73BA3"/>
    <w:rsid w:val="00E73BDE"/>
    <w:rsid w:val="00E73F82"/>
    <w:rsid w:val="00E73FBE"/>
    <w:rsid w:val="00E74088"/>
    <w:rsid w:val="00E74C06"/>
    <w:rsid w:val="00E74CB9"/>
    <w:rsid w:val="00E74EC7"/>
    <w:rsid w:val="00E75541"/>
    <w:rsid w:val="00E75701"/>
    <w:rsid w:val="00E75A2D"/>
    <w:rsid w:val="00E75E68"/>
    <w:rsid w:val="00E764E0"/>
    <w:rsid w:val="00E76CAC"/>
    <w:rsid w:val="00E77010"/>
    <w:rsid w:val="00E77364"/>
    <w:rsid w:val="00E77B0A"/>
    <w:rsid w:val="00E77F11"/>
    <w:rsid w:val="00E801BD"/>
    <w:rsid w:val="00E801BE"/>
    <w:rsid w:val="00E809D5"/>
    <w:rsid w:val="00E80A24"/>
    <w:rsid w:val="00E80BEB"/>
    <w:rsid w:val="00E80E9A"/>
    <w:rsid w:val="00E813DD"/>
    <w:rsid w:val="00E815A8"/>
    <w:rsid w:val="00E816BF"/>
    <w:rsid w:val="00E82407"/>
    <w:rsid w:val="00E82561"/>
    <w:rsid w:val="00E82949"/>
    <w:rsid w:val="00E82D32"/>
    <w:rsid w:val="00E82DC4"/>
    <w:rsid w:val="00E82E9D"/>
    <w:rsid w:val="00E8301E"/>
    <w:rsid w:val="00E831DB"/>
    <w:rsid w:val="00E83471"/>
    <w:rsid w:val="00E8358E"/>
    <w:rsid w:val="00E839B7"/>
    <w:rsid w:val="00E839D3"/>
    <w:rsid w:val="00E84068"/>
    <w:rsid w:val="00E849D2"/>
    <w:rsid w:val="00E84AEB"/>
    <w:rsid w:val="00E85216"/>
    <w:rsid w:val="00E85A85"/>
    <w:rsid w:val="00E85C1B"/>
    <w:rsid w:val="00E85F7E"/>
    <w:rsid w:val="00E8604E"/>
    <w:rsid w:val="00E8618B"/>
    <w:rsid w:val="00E866BC"/>
    <w:rsid w:val="00E86B34"/>
    <w:rsid w:val="00E90764"/>
    <w:rsid w:val="00E90EB8"/>
    <w:rsid w:val="00E90F26"/>
    <w:rsid w:val="00E91693"/>
    <w:rsid w:val="00E920C4"/>
    <w:rsid w:val="00E925D1"/>
    <w:rsid w:val="00E927A5"/>
    <w:rsid w:val="00E9285D"/>
    <w:rsid w:val="00E92861"/>
    <w:rsid w:val="00E92A34"/>
    <w:rsid w:val="00E92EB7"/>
    <w:rsid w:val="00E92F68"/>
    <w:rsid w:val="00E9316D"/>
    <w:rsid w:val="00E93655"/>
    <w:rsid w:val="00E938D2"/>
    <w:rsid w:val="00E938E0"/>
    <w:rsid w:val="00E939C5"/>
    <w:rsid w:val="00E9418C"/>
    <w:rsid w:val="00E951BB"/>
    <w:rsid w:val="00E95342"/>
    <w:rsid w:val="00E95D46"/>
    <w:rsid w:val="00E95ED6"/>
    <w:rsid w:val="00E961CB"/>
    <w:rsid w:val="00E96357"/>
    <w:rsid w:val="00E965A2"/>
    <w:rsid w:val="00E96BF1"/>
    <w:rsid w:val="00E9722D"/>
    <w:rsid w:val="00E97695"/>
    <w:rsid w:val="00E978F6"/>
    <w:rsid w:val="00E97ABF"/>
    <w:rsid w:val="00E97CF7"/>
    <w:rsid w:val="00E97F9D"/>
    <w:rsid w:val="00EA0061"/>
    <w:rsid w:val="00EA011C"/>
    <w:rsid w:val="00EA16FA"/>
    <w:rsid w:val="00EA1965"/>
    <w:rsid w:val="00EA1C78"/>
    <w:rsid w:val="00EA1D6F"/>
    <w:rsid w:val="00EA1E92"/>
    <w:rsid w:val="00EA2638"/>
    <w:rsid w:val="00EA2F3A"/>
    <w:rsid w:val="00EA30D6"/>
    <w:rsid w:val="00EA36ED"/>
    <w:rsid w:val="00EA3709"/>
    <w:rsid w:val="00EA3BC0"/>
    <w:rsid w:val="00EA4300"/>
    <w:rsid w:val="00EA45E5"/>
    <w:rsid w:val="00EA4672"/>
    <w:rsid w:val="00EA48F4"/>
    <w:rsid w:val="00EA59B8"/>
    <w:rsid w:val="00EA59F5"/>
    <w:rsid w:val="00EA5F2F"/>
    <w:rsid w:val="00EA61E3"/>
    <w:rsid w:val="00EA66D7"/>
    <w:rsid w:val="00EA6A91"/>
    <w:rsid w:val="00EA7107"/>
    <w:rsid w:val="00EA7299"/>
    <w:rsid w:val="00EA7EAA"/>
    <w:rsid w:val="00EB03F7"/>
    <w:rsid w:val="00EB0465"/>
    <w:rsid w:val="00EB0605"/>
    <w:rsid w:val="00EB0882"/>
    <w:rsid w:val="00EB0CDB"/>
    <w:rsid w:val="00EB0D1C"/>
    <w:rsid w:val="00EB1148"/>
    <w:rsid w:val="00EB177A"/>
    <w:rsid w:val="00EB225F"/>
    <w:rsid w:val="00EB2523"/>
    <w:rsid w:val="00EB25C8"/>
    <w:rsid w:val="00EB25E6"/>
    <w:rsid w:val="00EB2F48"/>
    <w:rsid w:val="00EB3237"/>
    <w:rsid w:val="00EB39FD"/>
    <w:rsid w:val="00EB403D"/>
    <w:rsid w:val="00EB406B"/>
    <w:rsid w:val="00EB46B1"/>
    <w:rsid w:val="00EB493B"/>
    <w:rsid w:val="00EB4D19"/>
    <w:rsid w:val="00EB4E5F"/>
    <w:rsid w:val="00EB4FA8"/>
    <w:rsid w:val="00EB5128"/>
    <w:rsid w:val="00EB526E"/>
    <w:rsid w:val="00EB55D1"/>
    <w:rsid w:val="00EB583B"/>
    <w:rsid w:val="00EB5DCA"/>
    <w:rsid w:val="00EB5F23"/>
    <w:rsid w:val="00EB5F64"/>
    <w:rsid w:val="00EB60FA"/>
    <w:rsid w:val="00EB624F"/>
    <w:rsid w:val="00EB6933"/>
    <w:rsid w:val="00EB6E1B"/>
    <w:rsid w:val="00EB74E7"/>
    <w:rsid w:val="00EB75A2"/>
    <w:rsid w:val="00EC0035"/>
    <w:rsid w:val="00EC016A"/>
    <w:rsid w:val="00EC024F"/>
    <w:rsid w:val="00EC0483"/>
    <w:rsid w:val="00EC06F0"/>
    <w:rsid w:val="00EC16FF"/>
    <w:rsid w:val="00EC1A9C"/>
    <w:rsid w:val="00EC1DE8"/>
    <w:rsid w:val="00EC2530"/>
    <w:rsid w:val="00EC2919"/>
    <w:rsid w:val="00EC2AE2"/>
    <w:rsid w:val="00EC2EB8"/>
    <w:rsid w:val="00EC335F"/>
    <w:rsid w:val="00EC35CC"/>
    <w:rsid w:val="00EC39C9"/>
    <w:rsid w:val="00EC3E19"/>
    <w:rsid w:val="00EC4CD4"/>
    <w:rsid w:val="00EC4DF3"/>
    <w:rsid w:val="00EC5F5A"/>
    <w:rsid w:val="00EC6321"/>
    <w:rsid w:val="00EC6AA6"/>
    <w:rsid w:val="00EC6C8A"/>
    <w:rsid w:val="00EC76CE"/>
    <w:rsid w:val="00EC7B57"/>
    <w:rsid w:val="00EC7EB3"/>
    <w:rsid w:val="00ED00AA"/>
    <w:rsid w:val="00ED086C"/>
    <w:rsid w:val="00ED1608"/>
    <w:rsid w:val="00ED1DC4"/>
    <w:rsid w:val="00ED1F09"/>
    <w:rsid w:val="00ED1FE1"/>
    <w:rsid w:val="00ED2081"/>
    <w:rsid w:val="00ED21BD"/>
    <w:rsid w:val="00ED2250"/>
    <w:rsid w:val="00ED2585"/>
    <w:rsid w:val="00ED2797"/>
    <w:rsid w:val="00ED2834"/>
    <w:rsid w:val="00ED2995"/>
    <w:rsid w:val="00ED3895"/>
    <w:rsid w:val="00ED3C5A"/>
    <w:rsid w:val="00ED45B1"/>
    <w:rsid w:val="00ED4D0D"/>
    <w:rsid w:val="00ED5266"/>
    <w:rsid w:val="00ED5BEB"/>
    <w:rsid w:val="00ED5CD0"/>
    <w:rsid w:val="00ED5F59"/>
    <w:rsid w:val="00ED61B8"/>
    <w:rsid w:val="00ED6213"/>
    <w:rsid w:val="00ED6264"/>
    <w:rsid w:val="00ED64B8"/>
    <w:rsid w:val="00ED6DA0"/>
    <w:rsid w:val="00ED75E1"/>
    <w:rsid w:val="00ED7D49"/>
    <w:rsid w:val="00EE094C"/>
    <w:rsid w:val="00EE0952"/>
    <w:rsid w:val="00EE0BE3"/>
    <w:rsid w:val="00EE1523"/>
    <w:rsid w:val="00EE1D1E"/>
    <w:rsid w:val="00EE1D57"/>
    <w:rsid w:val="00EE1FD6"/>
    <w:rsid w:val="00EE2183"/>
    <w:rsid w:val="00EE2611"/>
    <w:rsid w:val="00EE2698"/>
    <w:rsid w:val="00EE2C48"/>
    <w:rsid w:val="00EE3265"/>
    <w:rsid w:val="00EE32FF"/>
    <w:rsid w:val="00EE339D"/>
    <w:rsid w:val="00EE3B81"/>
    <w:rsid w:val="00EE41D1"/>
    <w:rsid w:val="00EE4678"/>
    <w:rsid w:val="00EE46DA"/>
    <w:rsid w:val="00EE479A"/>
    <w:rsid w:val="00EE48E9"/>
    <w:rsid w:val="00EE4A9D"/>
    <w:rsid w:val="00EE50C7"/>
    <w:rsid w:val="00EE52F8"/>
    <w:rsid w:val="00EE54F9"/>
    <w:rsid w:val="00EE5EE4"/>
    <w:rsid w:val="00EE6F35"/>
    <w:rsid w:val="00EE6F53"/>
    <w:rsid w:val="00EE7EBD"/>
    <w:rsid w:val="00EF016A"/>
    <w:rsid w:val="00EF089E"/>
    <w:rsid w:val="00EF097B"/>
    <w:rsid w:val="00EF15B4"/>
    <w:rsid w:val="00EF1885"/>
    <w:rsid w:val="00EF1901"/>
    <w:rsid w:val="00EF1C5F"/>
    <w:rsid w:val="00EF1DAA"/>
    <w:rsid w:val="00EF2992"/>
    <w:rsid w:val="00EF3328"/>
    <w:rsid w:val="00EF3497"/>
    <w:rsid w:val="00EF395A"/>
    <w:rsid w:val="00EF39A5"/>
    <w:rsid w:val="00EF3BA7"/>
    <w:rsid w:val="00EF41CF"/>
    <w:rsid w:val="00EF42A3"/>
    <w:rsid w:val="00EF4347"/>
    <w:rsid w:val="00EF4AA3"/>
    <w:rsid w:val="00EF57D2"/>
    <w:rsid w:val="00EF5D5D"/>
    <w:rsid w:val="00EF6017"/>
    <w:rsid w:val="00EF60BD"/>
    <w:rsid w:val="00EF6293"/>
    <w:rsid w:val="00EF63E9"/>
    <w:rsid w:val="00EF6554"/>
    <w:rsid w:val="00EF671C"/>
    <w:rsid w:val="00EF6AB1"/>
    <w:rsid w:val="00EF6EEB"/>
    <w:rsid w:val="00EF7146"/>
    <w:rsid w:val="00EF72DE"/>
    <w:rsid w:val="00EF76E7"/>
    <w:rsid w:val="00EF7771"/>
    <w:rsid w:val="00EF7952"/>
    <w:rsid w:val="00EF7E24"/>
    <w:rsid w:val="00F0024D"/>
    <w:rsid w:val="00F009C9"/>
    <w:rsid w:val="00F00A11"/>
    <w:rsid w:val="00F01690"/>
    <w:rsid w:val="00F01E6A"/>
    <w:rsid w:val="00F0228B"/>
    <w:rsid w:val="00F026DA"/>
    <w:rsid w:val="00F028A1"/>
    <w:rsid w:val="00F02A35"/>
    <w:rsid w:val="00F02B92"/>
    <w:rsid w:val="00F032A7"/>
    <w:rsid w:val="00F03C3D"/>
    <w:rsid w:val="00F03D5B"/>
    <w:rsid w:val="00F04182"/>
    <w:rsid w:val="00F041EC"/>
    <w:rsid w:val="00F04315"/>
    <w:rsid w:val="00F04364"/>
    <w:rsid w:val="00F0471C"/>
    <w:rsid w:val="00F04A8C"/>
    <w:rsid w:val="00F0523F"/>
    <w:rsid w:val="00F052F3"/>
    <w:rsid w:val="00F05425"/>
    <w:rsid w:val="00F05B12"/>
    <w:rsid w:val="00F05B20"/>
    <w:rsid w:val="00F05C4D"/>
    <w:rsid w:val="00F0616F"/>
    <w:rsid w:val="00F06FC9"/>
    <w:rsid w:val="00F07092"/>
    <w:rsid w:val="00F07311"/>
    <w:rsid w:val="00F076B0"/>
    <w:rsid w:val="00F07FC7"/>
    <w:rsid w:val="00F100E2"/>
    <w:rsid w:val="00F10182"/>
    <w:rsid w:val="00F104C6"/>
    <w:rsid w:val="00F106C2"/>
    <w:rsid w:val="00F10741"/>
    <w:rsid w:val="00F10C0F"/>
    <w:rsid w:val="00F10C72"/>
    <w:rsid w:val="00F1106B"/>
    <w:rsid w:val="00F1138E"/>
    <w:rsid w:val="00F11991"/>
    <w:rsid w:val="00F11DA6"/>
    <w:rsid w:val="00F12550"/>
    <w:rsid w:val="00F135E6"/>
    <w:rsid w:val="00F137A8"/>
    <w:rsid w:val="00F13A53"/>
    <w:rsid w:val="00F13A71"/>
    <w:rsid w:val="00F14388"/>
    <w:rsid w:val="00F14447"/>
    <w:rsid w:val="00F147C3"/>
    <w:rsid w:val="00F14870"/>
    <w:rsid w:val="00F14D40"/>
    <w:rsid w:val="00F14F6E"/>
    <w:rsid w:val="00F156AA"/>
    <w:rsid w:val="00F157CB"/>
    <w:rsid w:val="00F16048"/>
    <w:rsid w:val="00F161A9"/>
    <w:rsid w:val="00F17858"/>
    <w:rsid w:val="00F17A64"/>
    <w:rsid w:val="00F17C88"/>
    <w:rsid w:val="00F17EAB"/>
    <w:rsid w:val="00F203CA"/>
    <w:rsid w:val="00F20E03"/>
    <w:rsid w:val="00F21455"/>
    <w:rsid w:val="00F22258"/>
    <w:rsid w:val="00F22BCE"/>
    <w:rsid w:val="00F22BF8"/>
    <w:rsid w:val="00F22C39"/>
    <w:rsid w:val="00F22E16"/>
    <w:rsid w:val="00F233B9"/>
    <w:rsid w:val="00F23F55"/>
    <w:rsid w:val="00F24080"/>
    <w:rsid w:val="00F242B4"/>
    <w:rsid w:val="00F2463E"/>
    <w:rsid w:val="00F24724"/>
    <w:rsid w:val="00F24E94"/>
    <w:rsid w:val="00F25659"/>
    <w:rsid w:val="00F25CAA"/>
    <w:rsid w:val="00F25CD2"/>
    <w:rsid w:val="00F2682E"/>
    <w:rsid w:val="00F26905"/>
    <w:rsid w:val="00F26DF4"/>
    <w:rsid w:val="00F27A5F"/>
    <w:rsid w:val="00F27F7D"/>
    <w:rsid w:val="00F3014A"/>
    <w:rsid w:val="00F303ED"/>
    <w:rsid w:val="00F31790"/>
    <w:rsid w:val="00F31873"/>
    <w:rsid w:val="00F31884"/>
    <w:rsid w:val="00F31A6D"/>
    <w:rsid w:val="00F31C26"/>
    <w:rsid w:val="00F31EE9"/>
    <w:rsid w:val="00F330D5"/>
    <w:rsid w:val="00F331D9"/>
    <w:rsid w:val="00F33948"/>
    <w:rsid w:val="00F33AF3"/>
    <w:rsid w:val="00F33AFC"/>
    <w:rsid w:val="00F33F36"/>
    <w:rsid w:val="00F340D6"/>
    <w:rsid w:val="00F346A6"/>
    <w:rsid w:val="00F3492A"/>
    <w:rsid w:val="00F351C9"/>
    <w:rsid w:val="00F354B6"/>
    <w:rsid w:val="00F3551D"/>
    <w:rsid w:val="00F357F2"/>
    <w:rsid w:val="00F36025"/>
    <w:rsid w:val="00F36590"/>
    <w:rsid w:val="00F3662B"/>
    <w:rsid w:val="00F3674D"/>
    <w:rsid w:val="00F37430"/>
    <w:rsid w:val="00F375BA"/>
    <w:rsid w:val="00F37617"/>
    <w:rsid w:val="00F37CAF"/>
    <w:rsid w:val="00F37F31"/>
    <w:rsid w:val="00F40645"/>
    <w:rsid w:val="00F407F3"/>
    <w:rsid w:val="00F40980"/>
    <w:rsid w:val="00F40AB6"/>
    <w:rsid w:val="00F40E04"/>
    <w:rsid w:val="00F40EF3"/>
    <w:rsid w:val="00F4135C"/>
    <w:rsid w:val="00F4155E"/>
    <w:rsid w:val="00F41CC4"/>
    <w:rsid w:val="00F42168"/>
    <w:rsid w:val="00F4229B"/>
    <w:rsid w:val="00F422C2"/>
    <w:rsid w:val="00F42548"/>
    <w:rsid w:val="00F42DB1"/>
    <w:rsid w:val="00F42E0D"/>
    <w:rsid w:val="00F42FD5"/>
    <w:rsid w:val="00F43336"/>
    <w:rsid w:val="00F4340B"/>
    <w:rsid w:val="00F43526"/>
    <w:rsid w:val="00F435B5"/>
    <w:rsid w:val="00F436B7"/>
    <w:rsid w:val="00F439C6"/>
    <w:rsid w:val="00F43FE3"/>
    <w:rsid w:val="00F4433E"/>
    <w:rsid w:val="00F446E2"/>
    <w:rsid w:val="00F44A0F"/>
    <w:rsid w:val="00F45EB2"/>
    <w:rsid w:val="00F46981"/>
    <w:rsid w:val="00F46D3E"/>
    <w:rsid w:val="00F47544"/>
    <w:rsid w:val="00F4797E"/>
    <w:rsid w:val="00F47DB6"/>
    <w:rsid w:val="00F47FB2"/>
    <w:rsid w:val="00F50172"/>
    <w:rsid w:val="00F50375"/>
    <w:rsid w:val="00F5082E"/>
    <w:rsid w:val="00F50980"/>
    <w:rsid w:val="00F50B23"/>
    <w:rsid w:val="00F50C4A"/>
    <w:rsid w:val="00F50DD0"/>
    <w:rsid w:val="00F50FAD"/>
    <w:rsid w:val="00F51346"/>
    <w:rsid w:val="00F51B76"/>
    <w:rsid w:val="00F51D72"/>
    <w:rsid w:val="00F52279"/>
    <w:rsid w:val="00F5233E"/>
    <w:rsid w:val="00F5237C"/>
    <w:rsid w:val="00F5285D"/>
    <w:rsid w:val="00F52970"/>
    <w:rsid w:val="00F5342D"/>
    <w:rsid w:val="00F54DF9"/>
    <w:rsid w:val="00F55377"/>
    <w:rsid w:val="00F559DB"/>
    <w:rsid w:val="00F55DFB"/>
    <w:rsid w:val="00F56185"/>
    <w:rsid w:val="00F56FD6"/>
    <w:rsid w:val="00F575F3"/>
    <w:rsid w:val="00F5777B"/>
    <w:rsid w:val="00F57F63"/>
    <w:rsid w:val="00F60511"/>
    <w:rsid w:val="00F60DCB"/>
    <w:rsid w:val="00F60FBB"/>
    <w:rsid w:val="00F610A9"/>
    <w:rsid w:val="00F61329"/>
    <w:rsid w:val="00F613AD"/>
    <w:rsid w:val="00F6149C"/>
    <w:rsid w:val="00F6152D"/>
    <w:rsid w:val="00F61566"/>
    <w:rsid w:val="00F61594"/>
    <w:rsid w:val="00F61B50"/>
    <w:rsid w:val="00F6238C"/>
    <w:rsid w:val="00F625D6"/>
    <w:rsid w:val="00F628DF"/>
    <w:rsid w:val="00F631BC"/>
    <w:rsid w:val="00F635AD"/>
    <w:rsid w:val="00F63D9A"/>
    <w:rsid w:val="00F63F82"/>
    <w:rsid w:val="00F6405F"/>
    <w:rsid w:val="00F64077"/>
    <w:rsid w:val="00F64079"/>
    <w:rsid w:val="00F6454A"/>
    <w:rsid w:val="00F64551"/>
    <w:rsid w:val="00F64F75"/>
    <w:rsid w:val="00F64F8F"/>
    <w:rsid w:val="00F651D8"/>
    <w:rsid w:val="00F65221"/>
    <w:rsid w:val="00F6571B"/>
    <w:rsid w:val="00F65B0A"/>
    <w:rsid w:val="00F65E1A"/>
    <w:rsid w:val="00F670B0"/>
    <w:rsid w:val="00F6766B"/>
    <w:rsid w:val="00F70024"/>
    <w:rsid w:val="00F70BBC"/>
    <w:rsid w:val="00F710E2"/>
    <w:rsid w:val="00F714A5"/>
    <w:rsid w:val="00F717A7"/>
    <w:rsid w:val="00F719AC"/>
    <w:rsid w:val="00F71C23"/>
    <w:rsid w:val="00F72798"/>
    <w:rsid w:val="00F727B6"/>
    <w:rsid w:val="00F729ED"/>
    <w:rsid w:val="00F7327B"/>
    <w:rsid w:val="00F73679"/>
    <w:rsid w:val="00F739B8"/>
    <w:rsid w:val="00F73BB5"/>
    <w:rsid w:val="00F74160"/>
    <w:rsid w:val="00F7468D"/>
    <w:rsid w:val="00F74975"/>
    <w:rsid w:val="00F74B21"/>
    <w:rsid w:val="00F75506"/>
    <w:rsid w:val="00F7570E"/>
    <w:rsid w:val="00F7596A"/>
    <w:rsid w:val="00F75CD0"/>
    <w:rsid w:val="00F764C1"/>
    <w:rsid w:val="00F7664F"/>
    <w:rsid w:val="00F76887"/>
    <w:rsid w:val="00F7698C"/>
    <w:rsid w:val="00F76BF7"/>
    <w:rsid w:val="00F76F3D"/>
    <w:rsid w:val="00F76F53"/>
    <w:rsid w:val="00F77454"/>
    <w:rsid w:val="00F7786E"/>
    <w:rsid w:val="00F80031"/>
    <w:rsid w:val="00F80460"/>
    <w:rsid w:val="00F80823"/>
    <w:rsid w:val="00F80DDF"/>
    <w:rsid w:val="00F8104C"/>
    <w:rsid w:val="00F81059"/>
    <w:rsid w:val="00F812EE"/>
    <w:rsid w:val="00F8188A"/>
    <w:rsid w:val="00F818FD"/>
    <w:rsid w:val="00F81E70"/>
    <w:rsid w:val="00F82090"/>
    <w:rsid w:val="00F821C8"/>
    <w:rsid w:val="00F82316"/>
    <w:rsid w:val="00F833F1"/>
    <w:rsid w:val="00F836AD"/>
    <w:rsid w:val="00F84622"/>
    <w:rsid w:val="00F84A5F"/>
    <w:rsid w:val="00F84AF6"/>
    <w:rsid w:val="00F85C30"/>
    <w:rsid w:val="00F85F0E"/>
    <w:rsid w:val="00F85FFB"/>
    <w:rsid w:val="00F86373"/>
    <w:rsid w:val="00F863CB"/>
    <w:rsid w:val="00F86504"/>
    <w:rsid w:val="00F86B1A"/>
    <w:rsid w:val="00F87C3D"/>
    <w:rsid w:val="00F90280"/>
    <w:rsid w:val="00F908BF"/>
    <w:rsid w:val="00F90AC1"/>
    <w:rsid w:val="00F90C46"/>
    <w:rsid w:val="00F90C60"/>
    <w:rsid w:val="00F910F1"/>
    <w:rsid w:val="00F9118F"/>
    <w:rsid w:val="00F913C0"/>
    <w:rsid w:val="00F918A1"/>
    <w:rsid w:val="00F91D1E"/>
    <w:rsid w:val="00F923B3"/>
    <w:rsid w:val="00F92404"/>
    <w:rsid w:val="00F925E6"/>
    <w:rsid w:val="00F92D06"/>
    <w:rsid w:val="00F92D69"/>
    <w:rsid w:val="00F930D1"/>
    <w:rsid w:val="00F9316A"/>
    <w:rsid w:val="00F933C2"/>
    <w:rsid w:val="00F933E5"/>
    <w:rsid w:val="00F939D5"/>
    <w:rsid w:val="00F939DD"/>
    <w:rsid w:val="00F93FFC"/>
    <w:rsid w:val="00F942F1"/>
    <w:rsid w:val="00F94347"/>
    <w:rsid w:val="00F947BF"/>
    <w:rsid w:val="00F948E9"/>
    <w:rsid w:val="00F94E8E"/>
    <w:rsid w:val="00F956C5"/>
    <w:rsid w:val="00F95804"/>
    <w:rsid w:val="00F96A85"/>
    <w:rsid w:val="00F96F72"/>
    <w:rsid w:val="00F9706C"/>
    <w:rsid w:val="00F9731A"/>
    <w:rsid w:val="00F976FE"/>
    <w:rsid w:val="00FA0476"/>
    <w:rsid w:val="00FA073D"/>
    <w:rsid w:val="00FA0E57"/>
    <w:rsid w:val="00FA0FE9"/>
    <w:rsid w:val="00FA1193"/>
    <w:rsid w:val="00FA1AE6"/>
    <w:rsid w:val="00FA1D0B"/>
    <w:rsid w:val="00FA1D4A"/>
    <w:rsid w:val="00FA1D5B"/>
    <w:rsid w:val="00FA2990"/>
    <w:rsid w:val="00FA2D9F"/>
    <w:rsid w:val="00FA3603"/>
    <w:rsid w:val="00FA36DF"/>
    <w:rsid w:val="00FA38C1"/>
    <w:rsid w:val="00FA3962"/>
    <w:rsid w:val="00FA3CA6"/>
    <w:rsid w:val="00FA3F68"/>
    <w:rsid w:val="00FA4050"/>
    <w:rsid w:val="00FA465A"/>
    <w:rsid w:val="00FA480E"/>
    <w:rsid w:val="00FA484B"/>
    <w:rsid w:val="00FA495E"/>
    <w:rsid w:val="00FA4CB5"/>
    <w:rsid w:val="00FA4CEE"/>
    <w:rsid w:val="00FA4CFC"/>
    <w:rsid w:val="00FA560E"/>
    <w:rsid w:val="00FA572A"/>
    <w:rsid w:val="00FA5CF7"/>
    <w:rsid w:val="00FA622C"/>
    <w:rsid w:val="00FA63FE"/>
    <w:rsid w:val="00FA6621"/>
    <w:rsid w:val="00FA68DB"/>
    <w:rsid w:val="00FA75CD"/>
    <w:rsid w:val="00FA7CAE"/>
    <w:rsid w:val="00FA7FAC"/>
    <w:rsid w:val="00FB0ABB"/>
    <w:rsid w:val="00FB0C91"/>
    <w:rsid w:val="00FB0E78"/>
    <w:rsid w:val="00FB0F12"/>
    <w:rsid w:val="00FB0F4D"/>
    <w:rsid w:val="00FB124F"/>
    <w:rsid w:val="00FB15E3"/>
    <w:rsid w:val="00FB1950"/>
    <w:rsid w:val="00FB1F2B"/>
    <w:rsid w:val="00FB2977"/>
    <w:rsid w:val="00FB2AF6"/>
    <w:rsid w:val="00FB3C8F"/>
    <w:rsid w:val="00FB43A2"/>
    <w:rsid w:val="00FB45A4"/>
    <w:rsid w:val="00FB4650"/>
    <w:rsid w:val="00FB477A"/>
    <w:rsid w:val="00FB4ADD"/>
    <w:rsid w:val="00FB4BE5"/>
    <w:rsid w:val="00FB4C69"/>
    <w:rsid w:val="00FB4D2B"/>
    <w:rsid w:val="00FB4D69"/>
    <w:rsid w:val="00FB5CB4"/>
    <w:rsid w:val="00FB5EE1"/>
    <w:rsid w:val="00FB627F"/>
    <w:rsid w:val="00FB6DB9"/>
    <w:rsid w:val="00FC0879"/>
    <w:rsid w:val="00FC1116"/>
    <w:rsid w:val="00FC1B28"/>
    <w:rsid w:val="00FC2116"/>
    <w:rsid w:val="00FC2596"/>
    <w:rsid w:val="00FC2630"/>
    <w:rsid w:val="00FC263F"/>
    <w:rsid w:val="00FC2F9B"/>
    <w:rsid w:val="00FC373D"/>
    <w:rsid w:val="00FC3773"/>
    <w:rsid w:val="00FC3AC0"/>
    <w:rsid w:val="00FC40B7"/>
    <w:rsid w:val="00FC4119"/>
    <w:rsid w:val="00FC414D"/>
    <w:rsid w:val="00FC42D4"/>
    <w:rsid w:val="00FC4437"/>
    <w:rsid w:val="00FC4442"/>
    <w:rsid w:val="00FC4520"/>
    <w:rsid w:val="00FC45F1"/>
    <w:rsid w:val="00FC4BE3"/>
    <w:rsid w:val="00FC4BEB"/>
    <w:rsid w:val="00FC4E7B"/>
    <w:rsid w:val="00FC681F"/>
    <w:rsid w:val="00FC696F"/>
    <w:rsid w:val="00FC6F85"/>
    <w:rsid w:val="00FC7156"/>
    <w:rsid w:val="00FC795E"/>
    <w:rsid w:val="00FC7AC2"/>
    <w:rsid w:val="00FC7E87"/>
    <w:rsid w:val="00FD0534"/>
    <w:rsid w:val="00FD0646"/>
    <w:rsid w:val="00FD0A14"/>
    <w:rsid w:val="00FD0B38"/>
    <w:rsid w:val="00FD101F"/>
    <w:rsid w:val="00FD128C"/>
    <w:rsid w:val="00FD1446"/>
    <w:rsid w:val="00FD14A6"/>
    <w:rsid w:val="00FD155C"/>
    <w:rsid w:val="00FD1C0E"/>
    <w:rsid w:val="00FD209A"/>
    <w:rsid w:val="00FD2A49"/>
    <w:rsid w:val="00FD304A"/>
    <w:rsid w:val="00FD311A"/>
    <w:rsid w:val="00FD3B98"/>
    <w:rsid w:val="00FD4FC1"/>
    <w:rsid w:val="00FD52D8"/>
    <w:rsid w:val="00FD5434"/>
    <w:rsid w:val="00FD5F12"/>
    <w:rsid w:val="00FD648B"/>
    <w:rsid w:val="00FD66C8"/>
    <w:rsid w:val="00FD6B3A"/>
    <w:rsid w:val="00FD727C"/>
    <w:rsid w:val="00FD728B"/>
    <w:rsid w:val="00FD7304"/>
    <w:rsid w:val="00FE00E2"/>
    <w:rsid w:val="00FE1EE6"/>
    <w:rsid w:val="00FE294D"/>
    <w:rsid w:val="00FE3DDF"/>
    <w:rsid w:val="00FE43C4"/>
    <w:rsid w:val="00FE4829"/>
    <w:rsid w:val="00FE49B4"/>
    <w:rsid w:val="00FE4BD8"/>
    <w:rsid w:val="00FE5A52"/>
    <w:rsid w:val="00FE68F6"/>
    <w:rsid w:val="00FE747B"/>
    <w:rsid w:val="00FE7516"/>
    <w:rsid w:val="00FE7592"/>
    <w:rsid w:val="00FE7699"/>
    <w:rsid w:val="00FE78D5"/>
    <w:rsid w:val="00FE79B1"/>
    <w:rsid w:val="00FE7CEF"/>
    <w:rsid w:val="00FF1CC9"/>
    <w:rsid w:val="00FF215F"/>
    <w:rsid w:val="00FF2B52"/>
    <w:rsid w:val="00FF2DE3"/>
    <w:rsid w:val="00FF2E00"/>
    <w:rsid w:val="00FF3382"/>
    <w:rsid w:val="00FF3A2A"/>
    <w:rsid w:val="00FF3D81"/>
    <w:rsid w:val="00FF4821"/>
    <w:rsid w:val="00FF49B4"/>
    <w:rsid w:val="00FF545A"/>
    <w:rsid w:val="00FF5BA9"/>
    <w:rsid w:val="00FF61DD"/>
    <w:rsid w:val="00FF691F"/>
    <w:rsid w:val="00FF79BD"/>
    <w:rsid w:val="00FF7B6E"/>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7DC209"/>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58451B"/>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56"/>
      <w:szCs w:val="56"/>
      <w:u w:color="000000"/>
      <w:bdr w:val="nil"/>
      <w:lang w:val="de-DE"/>
    </w:rPr>
  </w:style>
  <w:style w:type="paragraph" w:styleId="Heading2">
    <w:name w:val="heading 2"/>
    <w:basedOn w:val="Normal"/>
    <w:next w:val="Normal"/>
    <w:link w:val="Heading2Char"/>
    <w:autoRedefine/>
    <w:uiPriority w:val="9"/>
    <w:unhideWhenUsed/>
    <w:qFormat/>
    <w:rsid w:val="00886643"/>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2D0447"/>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58451B"/>
    <w:rPr>
      <w:rFonts w:asciiTheme="majorHAnsi" w:eastAsia="Arial Unicode MS" w:hAnsiTheme="majorHAnsi" w:cs="Arial Unicode MS"/>
      <w:b/>
      <w:bCs/>
      <w:color w:val="000000"/>
      <w:sz w:val="56"/>
      <w:szCs w:val="56"/>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251888"/>
    <w:pPr>
      <w:pBdr>
        <w:top w:val="nil"/>
        <w:left w:val="nil"/>
        <w:bottom w:val="nil"/>
        <w:right w:val="nil"/>
        <w:between w:val="nil"/>
        <w:bar w:val="nil"/>
      </w:pBdr>
      <w:spacing w:after="100" w:line="276" w:lineRule="auto"/>
      <w:ind w:right="567"/>
      <w:jc w:val="both"/>
    </w:pPr>
    <w:rPr>
      <w:rFonts w:cstheme="minorHAnsi"/>
      <w:bCs/>
      <w:i/>
      <w:iCs/>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autoRedefine/>
    <w:uiPriority w:val="99"/>
    <w:unhideWhenUsed/>
    <w:rsid w:val="000F41FC"/>
    <w:pPr>
      <w:spacing w:before="120" w:after="120" w:line="480" w:lineRule="auto"/>
      <w:ind w:left="480" w:hanging="480"/>
      <w:jc w:val="left"/>
    </w:pPr>
    <w:rPr>
      <w:rFonts w:cs="Times New Roman"/>
      <w:caps/>
    </w:rPr>
  </w:style>
  <w:style w:type="character" w:customStyle="1" w:styleId="Heading2Char">
    <w:name w:val="Heading 2 Char"/>
    <w:basedOn w:val="DefaultParagraphFont"/>
    <w:link w:val="Heading2"/>
    <w:uiPriority w:val="9"/>
    <w:rsid w:val="00886643"/>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2D0447"/>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567"/>
      </w:tabs>
      <w:spacing w:after="0"/>
      <w:ind w:left="567" w:hanging="567"/>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60"/>
      <w:szCs w:val="60"/>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 w:type="table" w:styleId="MediumList2-Accent1">
    <w:name w:val="Medium List 2 Accent 1"/>
    <w:basedOn w:val="TableNormal"/>
    <w:uiPriority w:val="66"/>
    <w:rsid w:val="001B66A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638798817">
      <w:bodyDiv w:val="1"/>
      <w:marLeft w:val="0"/>
      <w:marRight w:val="0"/>
      <w:marTop w:val="0"/>
      <w:marBottom w:val="0"/>
      <w:divBdr>
        <w:top w:val="none" w:sz="0" w:space="0" w:color="auto"/>
        <w:left w:val="none" w:sz="0" w:space="0" w:color="auto"/>
        <w:bottom w:val="none" w:sz="0" w:space="0" w:color="auto"/>
        <w:right w:val="none" w:sz="0" w:space="0" w:color="auto"/>
      </w:divBdr>
    </w:div>
    <w:div w:id="1767311709">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21" Type="http://schemas.openxmlformats.org/officeDocument/2006/relationships/image" Target="media/image7.JPG"/><Relationship Id="rId42" Type="http://schemas.openxmlformats.org/officeDocument/2006/relationships/image" Target="media/image23.jpg"/><Relationship Id="rId47" Type="http://schemas.openxmlformats.org/officeDocument/2006/relationships/image" Target="media/image28.jpeg"/><Relationship Id="rId63" Type="http://schemas.openxmlformats.org/officeDocument/2006/relationships/image" Target="media/image43.jpg"/><Relationship Id="rId68" Type="http://schemas.openxmlformats.org/officeDocument/2006/relationships/image" Target="media/image48.JPG"/><Relationship Id="rId84" Type="http://schemas.openxmlformats.org/officeDocument/2006/relationships/image" Target="media/image64.png"/><Relationship Id="rId89" Type="http://schemas.openxmlformats.org/officeDocument/2006/relationships/image" Target="media/image69.png"/><Relationship Id="rId16" Type="http://schemas.openxmlformats.org/officeDocument/2006/relationships/image" Target="media/image2.JPG"/><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19.png"/><Relationship Id="rId53" Type="http://schemas.openxmlformats.org/officeDocument/2006/relationships/image" Target="media/image34.jpeg"/><Relationship Id="rId58" Type="http://schemas.openxmlformats.org/officeDocument/2006/relationships/image" Target="media/image38.jpg"/><Relationship Id="rId74" Type="http://schemas.openxmlformats.org/officeDocument/2006/relationships/image" Target="media/image54.jpg"/><Relationship Id="rId79" Type="http://schemas.openxmlformats.org/officeDocument/2006/relationships/image" Target="media/image59.jpeg"/><Relationship Id="rId5" Type="http://schemas.openxmlformats.org/officeDocument/2006/relationships/webSettings" Target="webSettings.xml"/><Relationship Id="rId90" Type="http://schemas.openxmlformats.org/officeDocument/2006/relationships/image" Target="media/image70.png"/><Relationship Id="rId95" Type="http://schemas.openxmlformats.org/officeDocument/2006/relationships/chart" Target="charts/chart1.xml"/><Relationship Id="rId22" Type="http://schemas.openxmlformats.org/officeDocument/2006/relationships/image" Target="media/image8.png"/><Relationship Id="rId27" Type="http://schemas.openxmlformats.org/officeDocument/2006/relationships/image" Target="media/image12.png"/><Relationship Id="rId43" Type="http://schemas.openxmlformats.org/officeDocument/2006/relationships/image" Target="media/image24.png"/><Relationship Id="rId48" Type="http://schemas.openxmlformats.org/officeDocument/2006/relationships/image" Target="media/image29.jpeg"/><Relationship Id="rId64" Type="http://schemas.openxmlformats.org/officeDocument/2006/relationships/image" Target="media/image44.jpg"/><Relationship Id="rId69" Type="http://schemas.openxmlformats.org/officeDocument/2006/relationships/image" Target="media/image49.jpg"/><Relationship Id="rId80" Type="http://schemas.openxmlformats.org/officeDocument/2006/relationships/image" Target="media/image60.JPG"/><Relationship Id="rId85"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8.jpeg"/><Relationship Id="rId38" Type="http://schemas.microsoft.com/office/2007/relationships/hdphoto" Target="media/hdphoto1.wdp"/><Relationship Id="rId46" Type="http://schemas.openxmlformats.org/officeDocument/2006/relationships/image" Target="media/image27.jpeg"/><Relationship Id="rId59" Type="http://schemas.openxmlformats.org/officeDocument/2006/relationships/image" Target="media/image39.jpg"/><Relationship Id="rId67" Type="http://schemas.openxmlformats.org/officeDocument/2006/relationships/image" Target="media/image47.jpg"/><Relationship Id="rId20" Type="http://schemas.openxmlformats.org/officeDocument/2006/relationships/image" Target="media/image6.JPG"/><Relationship Id="rId41" Type="http://schemas.openxmlformats.org/officeDocument/2006/relationships/image" Target="media/image22.PNG"/><Relationship Id="rId54" Type="http://schemas.openxmlformats.org/officeDocument/2006/relationships/image" Target="media/image35.jpeg"/><Relationship Id="rId62" Type="http://schemas.openxmlformats.org/officeDocument/2006/relationships/image" Target="media/image42.jpg"/><Relationship Id="rId70" Type="http://schemas.openxmlformats.org/officeDocument/2006/relationships/image" Target="media/image50.jpg"/><Relationship Id="rId75" Type="http://schemas.openxmlformats.org/officeDocument/2006/relationships/image" Target="media/image55.jpg"/><Relationship Id="rId83" Type="http://schemas.openxmlformats.org/officeDocument/2006/relationships/image" Target="media/image63.png"/><Relationship Id="rId88" Type="http://schemas.openxmlformats.org/officeDocument/2006/relationships/image" Target="media/image68.png"/><Relationship Id="rId91" Type="http://schemas.openxmlformats.org/officeDocument/2006/relationships/image" Target="media/image71.jpeg"/><Relationship Id="rId9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footer" Target="footer4.xml"/><Relationship Id="rId49" Type="http://schemas.openxmlformats.org/officeDocument/2006/relationships/image" Target="media/image30.jpeg"/><Relationship Id="rId57" Type="http://schemas.openxmlformats.org/officeDocument/2006/relationships/image" Target="media/image37.jpeg"/><Relationship Id="rId10" Type="http://schemas.openxmlformats.org/officeDocument/2006/relationships/header" Target="header2.xml"/><Relationship Id="rId31" Type="http://schemas.openxmlformats.org/officeDocument/2006/relationships/image" Target="media/image16.jpeg"/><Relationship Id="rId44" Type="http://schemas.openxmlformats.org/officeDocument/2006/relationships/image" Target="media/image25.png"/><Relationship Id="rId52" Type="http://schemas.openxmlformats.org/officeDocument/2006/relationships/image" Target="media/image33.jpeg"/><Relationship Id="rId60" Type="http://schemas.openxmlformats.org/officeDocument/2006/relationships/image" Target="media/image40.jpg"/><Relationship Id="rId65" Type="http://schemas.openxmlformats.org/officeDocument/2006/relationships/image" Target="media/image45.jpg"/><Relationship Id="rId73" Type="http://schemas.openxmlformats.org/officeDocument/2006/relationships/image" Target="media/image53.jpg"/><Relationship Id="rId78" Type="http://schemas.openxmlformats.org/officeDocument/2006/relationships/image" Target="media/image58.JPG"/><Relationship Id="rId81" Type="http://schemas.openxmlformats.org/officeDocument/2006/relationships/image" Target="media/image61.JPG"/><Relationship Id="rId86" Type="http://schemas.openxmlformats.org/officeDocument/2006/relationships/image" Target="media/image66.png"/><Relationship Id="rId94" Type="http://schemas.openxmlformats.org/officeDocument/2006/relationships/image" Target="media/image74.jpeg"/><Relationship Id="rId9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JPG"/><Relationship Id="rId39" Type="http://schemas.openxmlformats.org/officeDocument/2006/relationships/image" Target="media/image20.jpg"/><Relationship Id="rId34" Type="http://schemas.openxmlformats.org/officeDocument/2006/relationships/header" Target="header5.xml"/><Relationship Id="rId50" Type="http://schemas.openxmlformats.org/officeDocument/2006/relationships/image" Target="media/image31.jpeg"/><Relationship Id="rId55" Type="http://schemas.openxmlformats.org/officeDocument/2006/relationships/image" Target="media/image35.png"/><Relationship Id="rId76" Type="http://schemas.openxmlformats.org/officeDocument/2006/relationships/image" Target="media/image56.jpg"/><Relationship Id="rId97" Type="http://schemas.openxmlformats.org/officeDocument/2006/relationships/chart" Target="charts/chart3.xml"/><Relationship Id="rId7" Type="http://schemas.openxmlformats.org/officeDocument/2006/relationships/endnotes" Target="endnotes.xml"/><Relationship Id="rId71" Type="http://schemas.openxmlformats.org/officeDocument/2006/relationships/image" Target="media/image51.jpg"/><Relationship Id="rId92" Type="http://schemas.openxmlformats.org/officeDocument/2006/relationships/image" Target="media/image72.jpe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10.png"/><Relationship Id="rId40" Type="http://schemas.openxmlformats.org/officeDocument/2006/relationships/image" Target="media/image21.jpeg"/><Relationship Id="rId45" Type="http://schemas.openxmlformats.org/officeDocument/2006/relationships/image" Target="media/image26.jpeg"/><Relationship Id="rId66" Type="http://schemas.openxmlformats.org/officeDocument/2006/relationships/image" Target="media/image46.jpg"/><Relationship Id="rId87" Type="http://schemas.openxmlformats.org/officeDocument/2006/relationships/image" Target="media/image67.png"/><Relationship Id="rId61" Type="http://schemas.openxmlformats.org/officeDocument/2006/relationships/image" Target="media/image41.jpg"/><Relationship Id="rId82" Type="http://schemas.openxmlformats.org/officeDocument/2006/relationships/image" Target="media/image62.png"/><Relationship Id="rId19" Type="http://schemas.openxmlformats.org/officeDocument/2006/relationships/image" Target="media/image5.JPG"/><Relationship Id="rId14" Type="http://schemas.openxmlformats.org/officeDocument/2006/relationships/footer" Target="footer3.xml"/><Relationship Id="rId30" Type="http://schemas.openxmlformats.org/officeDocument/2006/relationships/image" Target="media/image15.png"/><Relationship Id="rId35" Type="http://schemas.openxmlformats.org/officeDocument/2006/relationships/header" Target="header6.xml"/><Relationship Id="rId56" Type="http://schemas.openxmlformats.org/officeDocument/2006/relationships/image" Target="media/image36.jpeg"/><Relationship Id="rId77" Type="http://schemas.openxmlformats.org/officeDocument/2006/relationships/image" Target="media/image57.jp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2.jpeg"/><Relationship Id="rId72" Type="http://schemas.openxmlformats.org/officeDocument/2006/relationships/image" Target="media/image52.jpg"/><Relationship Id="rId93" Type="http://schemas.openxmlformats.org/officeDocument/2006/relationships/image" Target="media/image73.jpeg"/><Relationship Id="rId98"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F:\Thesis_parisa\Report\Rotation%20around%20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Thesis_parisa\Report\Rotation%20around%20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Thesis_parisa\Report\Rotation%20around%20x,y.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Rotation around</a:t>
            </a:r>
            <a:r>
              <a:rPr lang="en-US" baseline="0"/>
              <a:t> x-axis</a:t>
            </a:r>
            <a:endParaRPr lang="en-US"/>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0</c:v>
                </c:pt>
                <c:pt idx="1">
                  <c:v>0.39</c:v>
                </c:pt>
                <c:pt idx="2">
                  <c:v>-6.29</c:v>
                </c:pt>
                <c:pt idx="3">
                  <c:v>2.97</c:v>
                </c:pt>
                <c:pt idx="4">
                  <c:v>-9.6199999999999992</c:v>
                </c:pt>
                <c:pt idx="5">
                  <c:v>6.12</c:v>
                </c:pt>
                <c:pt idx="6">
                  <c:v>-12.42</c:v>
                </c:pt>
                <c:pt idx="7">
                  <c:v>8.18</c:v>
                </c:pt>
                <c:pt idx="8">
                  <c:v>-15.23</c:v>
                </c:pt>
                <c:pt idx="9">
                  <c:v>11.55</c:v>
                </c:pt>
                <c:pt idx="10">
                  <c:v>-18.78</c:v>
                </c:pt>
              </c:numCache>
            </c:numRef>
          </c:xVal>
          <c:yVal>
            <c:numRef>
              <c:f>Sheet1!$C$2:$C$12</c:f>
              <c:numCache>
                <c:formatCode>0.00</c:formatCode>
                <c:ptCount val="11"/>
                <c:pt idx="0">
                  <c:v>-2.96</c:v>
                </c:pt>
                <c:pt idx="1">
                  <c:v>-3.01</c:v>
                </c:pt>
                <c:pt idx="2">
                  <c:v>-1.92</c:v>
                </c:pt>
                <c:pt idx="3">
                  <c:v>-3.37</c:v>
                </c:pt>
                <c:pt idx="4">
                  <c:v>-1.42</c:v>
                </c:pt>
                <c:pt idx="5">
                  <c:v>-2.5299999999999998</c:v>
                </c:pt>
                <c:pt idx="6">
                  <c:v>-2.0499999999999998</c:v>
                </c:pt>
                <c:pt idx="7">
                  <c:v>-3.39</c:v>
                </c:pt>
                <c:pt idx="8">
                  <c:v>-1.74</c:v>
                </c:pt>
                <c:pt idx="9">
                  <c:v>-2.58</c:v>
                </c:pt>
                <c:pt idx="10">
                  <c:v>-2.61</c:v>
                </c:pt>
              </c:numCache>
            </c:numRef>
          </c:yVal>
          <c:smooth val="0"/>
          <c:extLst>
            <c:ext xmlns:c16="http://schemas.microsoft.com/office/drawing/2014/chart" uri="{C3380CC4-5D6E-409C-BE32-E72D297353CC}">
              <c16:uniqueId val="{00000000-60C2-4A31-AFB9-E449B235A60E}"/>
            </c:ext>
          </c:extLst>
        </c:ser>
        <c:dLbls>
          <c:showLegendKey val="0"/>
          <c:showVal val="0"/>
          <c:showCatName val="0"/>
          <c:showSerName val="0"/>
          <c:showPercent val="0"/>
          <c:showBubbleSize val="0"/>
        </c:dLbls>
        <c:axId val="1695822992"/>
        <c:axId val="1695823824"/>
      </c:scatterChart>
      <c:valAx>
        <c:axId val="169582299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230609385659276"/>
              <c:y val="0.92988288744608683"/>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695823824"/>
        <c:crosses val="autoZero"/>
        <c:crossBetween val="midCat"/>
      </c:valAx>
      <c:valAx>
        <c:axId val="1695823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outed</a:t>
                </a:r>
                <a:r>
                  <a:rPr lang="en-US" baseline="0"/>
                  <a:t> rotation around y axis</a:t>
                </a:r>
                <a:endParaRPr lang="en-US"/>
              </a:p>
            </c:rich>
          </c:tx>
          <c:layout>
            <c:manualLayout>
              <c:xMode val="edge"/>
              <c:yMode val="edge"/>
              <c:x val="1.3294925769997783E-2"/>
              <c:y val="0.2333136866663596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582299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otation around y-ax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77503217457202"/>
          <c:y val="0.10936361026876397"/>
          <c:w val="0.80712776266989061"/>
          <c:h val="0.80819689615917534"/>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128696365936526"/>
                  <c:y val="0.10207615109563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3.62</c:v>
                </c:pt>
                <c:pt idx="1">
                  <c:v>-3.66</c:v>
                </c:pt>
                <c:pt idx="2">
                  <c:v>-2.91</c:v>
                </c:pt>
                <c:pt idx="3">
                  <c:v>-3.49</c:v>
                </c:pt>
                <c:pt idx="4">
                  <c:v>-3.02</c:v>
                </c:pt>
                <c:pt idx="5">
                  <c:v>-2.85</c:v>
                </c:pt>
                <c:pt idx="6">
                  <c:v>-3.18</c:v>
                </c:pt>
                <c:pt idx="7">
                  <c:v>-2.35</c:v>
                </c:pt>
                <c:pt idx="8">
                  <c:v>-3.64</c:v>
                </c:pt>
                <c:pt idx="9">
                  <c:v>-2.04</c:v>
                </c:pt>
                <c:pt idx="10">
                  <c:v>-3.11</c:v>
                </c:pt>
              </c:numCache>
            </c:numRef>
          </c:xVal>
          <c:yVal>
            <c:numRef>
              <c:f>Sheet1!$C$2:$C$12</c:f>
              <c:numCache>
                <c:formatCode>0.00</c:formatCode>
                <c:ptCount val="11"/>
                <c:pt idx="0">
                  <c:v>-2.96</c:v>
                </c:pt>
                <c:pt idx="1">
                  <c:v>0.59</c:v>
                </c:pt>
                <c:pt idx="2">
                  <c:v>-4.93</c:v>
                </c:pt>
                <c:pt idx="3">
                  <c:v>3.85</c:v>
                </c:pt>
                <c:pt idx="4">
                  <c:v>-8.1199999999999992</c:v>
                </c:pt>
                <c:pt idx="5">
                  <c:v>5.85</c:v>
                </c:pt>
                <c:pt idx="6">
                  <c:v>-10.84</c:v>
                </c:pt>
                <c:pt idx="7">
                  <c:v>8.98</c:v>
                </c:pt>
                <c:pt idx="8">
                  <c:v>-13.98</c:v>
                </c:pt>
                <c:pt idx="9">
                  <c:v>11.83</c:v>
                </c:pt>
                <c:pt idx="10">
                  <c:v>-16.649999999999999</c:v>
                </c:pt>
              </c:numCache>
            </c:numRef>
          </c:yVal>
          <c:smooth val="0"/>
          <c:extLst>
            <c:ext xmlns:c16="http://schemas.microsoft.com/office/drawing/2014/chart" uri="{C3380CC4-5D6E-409C-BE32-E72D297353CC}">
              <c16:uniqueId val="{00000000-C205-4E8F-AE3C-902F7B3D708D}"/>
            </c:ext>
          </c:extLst>
        </c:ser>
        <c:dLbls>
          <c:showLegendKey val="0"/>
          <c:showVal val="0"/>
          <c:showCatName val="0"/>
          <c:showSerName val="0"/>
          <c:showPercent val="0"/>
          <c:showBubbleSize val="0"/>
        </c:dLbls>
        <c:axId val="1998923535"/>
        <c:axId val="1998928111"/>
      </c:scatterChart>
      <c:valAx>
        <c:axId val="19989235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614270542888211"/>
              <c:y val="0.9175607518333951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8928111"/>
        <c:crosses val="autoZero"/>
        <c:crossBetween val="midCat"/>
      </c:valAx>
      <c:valAx>
        <c:axId val="19989281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a:t>
                </a:r>
                <a:r>
                  <a:rPr lang="en-US" baseline="0"/>
                  <a:t> rotation around y-axis</a:t>
                </a:r>
                <a:endParaRPr lang="en-US"/>
              </a:p>
            </c:rich>
          </c:tx>
          <c:layout>
            <c:manualLayout>
              <c:xMode val="edge"/>
              <c:yMode val="edge"/>
              <c:x val="8.4381016048437184E-3"/>
              <c:y val="0.280956193324996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8923535"/>
        <c:crosses val="autoZero"/>
        <c:crossBetween val="midCat"/>
      </c:valAx>
      <c:spPr>
        <a:noFill/>
        <a:ln>
          <a:noFill/>
        </a:ln>
        <a:effectLst/>
      </c:spPr>
    </c:plotArea>
    <c:legend>
      <c:legendPos val="r"/>
      <c:layout>
        <c:manualLayout>
          <c:xMode val="edge"/>
          <c:yMode val="edge"/>
          <c:x val="7.3375079167619026E-3"/>
          <c:y val="2.3424812627113835E-3"/>
          <c:w val="0.19377746458684339"/>
          <c:h val="0.105303720996487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0"/>
          <a:lstStyle/>
          <a:p>
            <a:pPr>
              <a:defRPr sz="1600" b="1" i="0" u="none" strike="noStrike" kern="1200" cap="all" spc="120" normalizeH="0" baseline="0">
                <a:solidFill>
                  <a:schemeClr val="tx1">
                    <a:lumMod val="65000"/>
                    <a:lumOff val="35000"/>
                  </a:schemeClr>
                </a:solidFill>
                <a:latin typeface="+mn-lt"/>
                <a:ea typeface="+mn-ea"/>
                <a:cs typeface="+mn-cs"/>
              </a:defRPr>
            </a:pPr>
            <a:r>
              <a:rPr lang="en-US"/>
              <a:t>Rotation around x- and y-axis</a:t>
            </a:r>
          </a:p>
        </c:rich>
      </c:tx>
      <c:layout>
        <c:manualLayout>
          <c:xMode val="edge"/>
          <c:yMode val="edge"/>
          <c:x val="0.1813260379899887"/>
          <c:y val="1.517714297406831E-2"/>
        </c:manualLayout>
      </c:layout>
      <c:overlay val="0"/>
      <c:spPr>
        <a:noFill/>
        <a:ln>
          <a:noFill/>
        </a:ln>
        <a:effectLst/>
      </c:spPr>
      <c:txPr>
        <a:bodyPr rot="0" spcFirstLastPara="1" vertOverflow="ellipsis" vert="horz" wrap="square" anchor="t" anchorCtr="0"/>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4466222688261913E-2"/>
          <c:y val="0.14309198032071554"/>
          <c:w val="0.87951569481689817"/>
          <c:h val="0.77933240316699892"/>
        </c:manualLayout>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1!$C$2:$C$12</c:f>
              <c:numCache>
                <c:formatCode>0.00</c:formatCode>
                <c:ptCount val="11"/>
                <c:pt idx="0">
                  <c:v>-3.21</c:v>
                </c:pt>
                <c:pt idx="1">
                  <c:v>-1.52</c:v>
                </c:pt>
                <c:pt idx="2">
                  <c:v>-6.17</c:v>
                </c:pt>
                <c:pt idx="3">
                  <c:v>2.1800000000000002</c:v>
                </c:pt>
                <c:pt idx="4">
                  <c:v>-9.77</c:v>
                </c:pt>
                <c:pt idx="5">
                  <c:v>4.68</c:v>
                </c:pt>
                <c:pt idx="6">
                  <c:v>-12.88</c:v>
                </c:pt>
                <c:pt idx="7">
                  <c:v>8.44</c:v>
                </c:pt>
                <c:pt idx="8">
                  <c:v>-15.43</c:v>
                </c:pt>
                <c:pt idx="9">
                  <c:v>12.32</c:v>
                </c:pt>
                <c:pt idx="10">
                  <c:v>-19.690000000000001</c:v>
                </c:pt>
              </c:numCache>
            </c:numRef>
          </c:xVal>
          <c:yVal>
            <c:numRef>
              <c:f>Sheet1!$D$2:$D$12</c:f>
              <c:numCache>
                <c:formatCode>0.00</c:formatCode>
                <c:ptCount val="11"/>
                <c:pt idx="0">
                  <c:v>-2.3199999999999998</c:v>
                </c:pt>
                <c:pt idx="1">
                  <c:v>0.71</c:v>
                </c:pt>
                <c:pt idx="2">
                  <c:v>-5.42</c:v>
                </c:pt>
                <c:pt idx="3">
                  <c:v>2.56</c:v>
                </c:pt>
                <c:pt idx="4">
                  <c:v>-7.92</c:v>
                </c:pt>
                <c:pt idx="5">
                  <c:v>6.48</c:v>
                </c:pt>
                <c:pt idx="6">
                  <c:v>-11.09</c:v>
                </c:pt>
                <c:pt idx="7">
                  <c:v>9.25</c:v>
                </c:pt>
                <c:pt idx="8">
                  <c:v>-13.38</c:v>
                </c:pt>
                <c:pt idx="9">
                  <c:v>12.49</c:v>
                </c:pt>
                <c:pt idx="10">
                  <c:v>-16.66</c:v>
                </c:pt>
              </c:numCache>
            </c:numRef>
          </c:yVal>
          <c:smooth val="0"/>
          <c:extLst>
            <c:ext xmlns:c16="http://schemas.microsoft.com/office/drawing/2014/chart" uri="{C3380CC4-5D6E-409C-BE32-E72D297353CC}">
              <c16:uniqueId val="{00000000-2C5C-4E32-8EED-B2FB87B94290}"/>
            </c:ext>
          </c:extLst>
        </c:ser>
        <c:dLbls>
          <c:showLegendKey val="0"/>
          <c:showVal val="0"/>
          <c:showCatName val="0"/>
          <c:showSerName val="0"/>
          <c:showPercent val="0"/>
          <c:showBubbleSize val="0"/>
        </c:dLbls>
        <c:axId val="1017948351"/>
        <c:axId val="1017947103"/>
      </c:scatterChart>
      <c:valAx>
        <c:axId val="1017948351"/>
        <c:scaling>
          <c:orientation val="minMax"/>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3288836624205487"/>
              <c:y val="0.94191439485688788"/>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017947103"/>
        <c:crosses val="autoZero"/>
        <c:crossBetween val="midCat"/>
      </c:valAx>
      <c:valAx>
        <c:axId val="101794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y-axis</a:t>
                </a:r>
              </a:p>
            </c:rich>
          </c:tx>
          <c:layout>
            <c:manualLayout>
              <c:xMode val="edge"/>
              <c:yMode val="edge"/>
              <c:x val="2.8658422518569866E-3"/>
              <c:y val="0.3177074736428979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7948351"/>
        <c:crosses val="autoZero"/>
        <c:crossBetween val="midCat"/>
      </c:valAx>
      <c:spPr>
        <a:noFill/>
        <a:ln>
          <a:noFill/>
        </a:ln>
        <a:effectLst/>
      </c:spPr>
    </c:plotArea>
    <c:legend>
      <c:legendPos val="t"/>
      <c:layout>
        <c:manualLayout>
          <c:xMode val="edge"/>
          <c:yMode val="edge"/>
          <c:x val="7.303276100015528E-2"/>
          <c:y val="0.1479330229084366"/>
          <c:w val="0.29997906310902361"/>
          <c:h val="0.233997462263625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
      <w:docPartPr>
        <w:name w:val="FF8A500FE12D4CB896A9622EFE4B6B7B"/>
        <w:category>
          <w:name w:val="General"/>
          <w:gallery w:val="placeholder"/>
        </w:category>
        <w:types>
          <w:type w:val="bbPlcHdr"/>
        </w:types>
        <w:behaviors>
          <w:behavior w:val="content"/>
        </w:behaviors>
        <w:guid w:val="{12D0B60A-3618-44E8-B100-2505ECC82EE8}"/>
      </w:docPartPr>
      <w:docPartBody>
        <w:p w:rsidR="006F4C53" w:rsidRDefault="006F4C53" w:rsidP="006F4C53">
          <w:pPr>
            <w:pStyle w:val="FF8A500FE12D4CB896A9622EFE4B6B7B"/>
          </w:pPr>
          <w:r w:rsidRPr="009D7B8D">
            <w:rPr>
              <w:rStyle w:val="PlaceholderText"/>
            </w:rPr>
            <w:t>Click or tap here to enter text.</w:t>
          </w:r>
        </w:p>
      </w:docPartBody>
    </w:docPart>
    <w:docPart>
      <w:docPartPr>
        <w:name w:val="94BC817CE7D0451DBF764984CE81EE25"/>
        <w:category>
          <w:name w:val="General"/>
          <w:gallery w:val="placeholder"/>
        </w:category>
        <w:types>
          <w:type w:val="bbPlcHdr"/>
        </w:types>
        <w:behaviors>
          <w:behavior w:val="content"/>
        </w:behaviors>
        <w:guid w:val="{63488E8C-6148-4EC0-B5AB-3D69FDC4B731}"/>
      </w:docPartPr>
      <w:docPartBody>
        <w:p w:rsidR="008D4FDF" w:rsidRDefault="008D4FDF" w:rsidP="008D4FDF">
          <w:pPr>
            <w:pStyle w:val="94BC817CE7D0451DBF764984CE81EE25"/>
          </w:pPr>
          <w:r w:rsidRPr="009D7B8D">
            <w:rPr>
              <w:rStyle w:val="PlaceholderText"/>
            </w:rPr>
            <w:t>Click or tap here to enter text.</w:t>
          </w:r>
        </w:p>
      </w:docPartBody>
    </w:docPart>
    <w:docPart>
      <w:docPartPr>
        <w:name w:val="4A32F4EE89F24C548DB0F792C6E37EB5"/>
        <w:category>
          <w:name w:val="General"/>
          <w:gallery w:val="placeholder"/>
        </w:category>
        <w:types>
          <w:type w:val="bbPlcHdr"/>
        </w:types>
        <w:behaviors>
          <w:behavior w:val="content"/>
        </w:behaviors>
        <w:guid w:val="{62827068-85B8-438C-BA5B-5C188A96C52B}"/>
      </w:docPartPr>
      <w:docPartBody>
        <w:p w:rsidR="008D4FDF" w:rsidRDefault="008D4FDF" w:rsidP="008D4FDF">
          <w:pPr>
            <w:pStyle w:val="4A32F4EE89F24C548DB0F792C6E37EB5"/>
          </w:pPr>
          <w:r w:rsidRPr="009D7B8D">
            <w:rPr>
              <w:rStyle w:val="PlaceholderText"/>
            </w:rPr>
            <w:t>Click or tap here to enter text.</w:t>
          </w:r>
        </w:p>
      </w:docPartBody>
    </w:docPart>
    <w:docPart>
      <w:docPartPr>
        <w:name w:val="A2E97F7419A54353BE6545A6C6B4E865"/>
        <w:category>
          <w:name w:val="General"/>
          <w:gallery w:val="placeholder"/>
        </w:category>
        <w:types>
          <w:type w:val="bbPlcHdr"/>
        </w:types>
        <w:behaviors>
          <w:behavior w:val="content"/>
        </w:behaviors>
        <w:guid w:val="{A86CCDB7-21E4-4524-B033-C03D37AF6842}"/>
      </w:docPartPr>
      <w:docPartBody>
        <w:p w:rsidR="008D4FDF" w:rsidRDefault="008D4FDF" w:rsidP="008D4FDF">
          <w:pPr>
            <w:pStyle w:val="A2E97F7419A54353BE6545A6C6B4E865"/>
          </w:pPr>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003587"/>
    <w:rsid w:val="000330B3"/>
    <w:rsid w:val="000A3663"/>
    <w:rsid w:val="000E1F0C"/>
    <w:rsid w:val="00186100"/>
    <w:rsid w:val="001D1176"/>
    <w:rsid w:val="002C6CF3"/>
    <w:rsid w:val="003C7351"/>
    <w:rsid w:val="005915B0"/>
    <w:rsid w:val="005F1656"/>
    <w:rsid w:val="006F4C53"/>
    <w:rsid w:val="00793173"/>
    <w:rsid w:val="007F3265"/>
    <w:rsid w:val="00825424"/>
    <w:rsid w:val="008369DD"/>
    <w:rsid w:val="008D4FDF"/>
    <w:rsid w:val="00951676"/>
    <w:rsid w:val="00A77BA1"/>
    <w:rsid w:val="00B56E3F"/>
    <w:rsid w:val="00BA161F"/>
    <w:rsid w:val="00BA4E5B"/>
    <w:rsid w:val="00BC3EA5"/>
    <w:rsid w:val="00C34964"/>
    <w:rsid w:val="00C40EA4"/>
    <w:rsid w:val="00C72594"/>
    <w:rsid w:val="00CB2672"/>
    <w:rsid w:val="00CE0E9A"/>
    <w:rsid w:val="00E77AE8"/>
    <w:rsid w:val="00EE1682"/>
    <w:rsid w:val="00F160C2"/>
    <w:rsid w:val="00F72C71"/>
    <w:rsid w:val="00FA0B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F1656"/>
    <w:rPr>
      <w:color w:val="808080"/>
    </w:rPr>
  </w:style>
  <w:style w:type="paragraph" w:customStyle="1" w:styleId="C8ACFCA00384450B9D9D641FEF9CA59A">
    <w:name w:val="C8ACFCA00384450B9D9D641FEF9CA59A"/>
    <w:rsid w:val="008369DD"/>
  </w:style>
  <w:style w:type="paragraph" w:customStyle="1" w:styleId="0B1EBA65F2634355B46948DBEF3ADFD1">
    <w:name w:val="0B1EBA65F2634355B46948DBEF3ADFD1"/>
    <w:rsid w:val="006F4C53"/>
  </w:style>
  <w:style w:type="paragraph" w:customStyle="1" w:styleId="FF8A500FE12D4CB896A9622EFE4B6B7B">
    <w:name w:val="FF8A500FE12D4CB896A9622EFE4B6B7B"/>
    <w:rsid w:val="006F4C53"/>
  </w:style>
  <w:style w:type="paragraph" w:customStyle="1" w:styleId="548410881F8744259A5B7732B3561BCF">
    <w:name w:val="548410881F8744259A5B7732B3561BCF"/>
    <w:rsid w:val="00186100"/>
  </w:style>
  <w:style w:type="paragraph" w:customStyle="1" w:styleId="0FF58B0DC0BC41C48141DE8E911AAC4C">
    <w:name w:val="0FF58B0DC0BC41C48141DE8E911AAC4C"/>
    <w:rsid w:val="00C34964"/>
  </w:style>
  <w:style w:type="paragraph" w:customStyle="1" w:styleId="BB9727AB9D154360A1B629AB8E57527A">
    <w:name w:val="BB9727AB9D154360A1B629AB8E57527A"/>
    <w:rsid w:val="00CE0E9A"/>
  </w:style>
  <w:style w:type="paragraph" w:customStyle="1" w:styleId="4874695E8CED4A0EBFDA4A55E70737D6">
    <w:name w:val="4874695E8CED4A0EBFDA4A55E70737D6"/>
    <w:rsid w:val="00CE0E9A"/>
  </w:style>
  <w:style w:type="paragraph" w:customStyle="1" w:styleId="80C6C37B0DE64297ACCD6EBA30F6B8C0">
    <w:name w:val="80C6C37B0DE64297ACCD6EBA30F6B8C0"/>
    <w:rsid w:val="00CE0E9A"/>
  </w:style>
  <w:style w:type="paragraph" w:customStyle="1" w:styleId="B0262A078DD14CC8880B8F1824649180">
    <w:name w:val="B0262A078DD14CC8880B8F1824649180"/>
    <w:rsid w:val="00BC3EA5"/>
  </w:style>
  <w:style w:type="paragraph" w:customStyle="1" w:styleId="C2F7887ACA964875A077D47457943DFC">
    <w:name w:val="C2F7887ACA964875A077D47457943DFC"/>
    <w:rsid w:val="008D4FDF"/>
  </w:style>
  <w:style w:type="paragraph" w:customStyle="1" w:styleId="B65215F3EDC84ABEA2FB4F1C26B9A27D">
    <w:name w:val="B65215F3EDC84ABEA2FB4F1C26B9A27D"/>
    <w:rsid w:val="008D4FDF"/>
  </w:style>
  <w:style w:type="paragraph" w:customStyle="1" w:styleId="58BC5DB58C704A2EA8B1C31D546C7117">
    <w:name w:val="58BC5DB58C704A2EA8B1C31D546C7117"/>
    <w:rsid w:val="008D4FDF"/>
  </w:style>
  <w:style w:type="paragraph" w:customStyle="1" w:styleId="020D8C88B6C44F57928C4C8E3637A412">
    <w:name w:val="020D8C88B6C44F57928C4C8E3637A412"/>
    <w:rsid w:val="008D4FDF"/>
  </w:style>
  <w:style w:type="paragraph" w:customStyle="1" w:styleId="94BC817CE7D0451DBF764984CE81EE25">
    <w:name w:val="94BC817CE7D0451DBF764984CE81EE25"/>
    <w:rsid w:val="008D4FDF"/>
  </w:style>
  <w:style w:type="paragraph" w:customStyle="1" w:styleId="4A32F4EE89F24C548DB0F792C6E37EB5">
    <w:name w:val="4A32F4EE89F24C548DB0F792C6E37EB5"/>
    <w:rsid w:val="008D4FDF"/>
  </w:style>
  <w:style w:type="paragraph" w:customStyle="1" w:styleId="A2E97F7419A54353BE6545A6C6B4E865">
    <w:name w:val="A2E97F7419A54353BE6545A6C6B4E865"/>
    <w:rsid w:val="008D4FDF"/>
  </w:style>
  <w:style w:type="paragraph" w:customStyle="1" w:styleId="3870D7A967F54A4FBD5FBB77690C7476">
    <w:name w:val="3870D7A967F54A4FBD5FBB77690C7476"/>
    <w:rsid w:val="00003587"/>
  </w:style>
  <w:style w:type="paragraph" w:customStyle="1" w:styleId="9068447B3C674AB685D8D07633746F90">
    <w:name w:val="9068447B3C674AB685D8D07633746F90"/>
    <w:rsid w:val="005F16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48325-1A0F-496A-9580-D4AF5CE66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51</TotalTime>
  <Pages>94</Pages>
  <Words>80063</Words>
  <Characters>456363</Characters>
  <Application>Microsoft Office Word</Application>
  <DocSecurity>0</DocSecurity>
  <Lines>3803</Lines>
  <Paragraphs>10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35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2807</cp:revision>
  <cp:lastPrinted>2018-09-20T18:53:00Z</cp:lastPrinted>
  <dcterms:created xsi:type="dcterms:W3CDTF">2018-08-29T15:56:00Z</dcterms:created>
  <dcterms:modified xsi:type="dcterms:W3CDTF">2018-09-22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272e3dd-477a-44aa-be4e-2bf95ccf3035</vt:lpwstr>
  </property>
  <property fmtid="{D5CDD505-2E9C-101B-9397-08002B2CF9AE}" pid="4" name="CitaviDocumentProperty_18">
    <vt:lpwstr>6</vt:lpwstr>
  </property>
  <property fmtid="{D5CDD505-2E9C-101B-9397-08002B2CF9AE}" pid="5" name="CitaviDocumentProperty_8">
    <vt:lpwstr>C:\Users\parisa\Documents\Citavi 6\Projects\Master_thesis\Master_thesis.ctv6</vt:lpwstr>
  </property>
  <property fmtid="{D5CDD505-2E9C-101B-9397-08002B2CF9AE}" pid="6" name="CitaviDocumentProperty_1">
    <vt:lpwstr>6.1.0.0</vt:lpwstr>
  </property>
  <property fmtid="{D5CDD505-2E9C-101B-9397-08002B2CF9AE}" pid="7" name="CitaviDocumentProperty_6">
    <vt:lpwstr>False</vt:lpwstr>
  </property>
</Properties>
</file>